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footer9.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1.xml" ContentType="application/vnd.openxmlformats-officedocument.wordprocessingml.footer+xml"/>
  <Override PartName="/word/header17.xml" ContentType="application/vnd.openxmlformats-officedocument.wordprocessingml.header+xml"/>
  <Override PartName="/word/footer12.xml" ContentType="application/vnd.openxmlformats-officedocument.wordprocessingml.footer+xml"/>
  <Override PartName="/word/header18.xml" ContentType="application/vnd.openxmlformats-officedocument.wordprocessingml.header+xml"/>
  <Override PartName="/word/footer13.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14.xml" ContentType="application/vnd.openxmlformats-officedocument.wordprocessingml.footer+xml"/>
  <Override PartName="/word/header22.xml" ContentType="application/vnd.openxmlformats-officedocument.wordprocessingml.header+xml"/>
  <Override PartName="/word/footer15.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6.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92D891" w14:textId="77777777" w:rsidR="00421979" w:rsidRDefault="00421979">
      <w:pPr>
        <w:pStyle w:val="Textoindependiente"/>
        <w:rPr>
          <w:rFonts w:ascii="Times New Roman"/>
          <w:b w:val="0"/>
          <w:sz w:val="20"/>
        </w:rPr>
      </w:pPr>
    </w:p>
    <w:p w14:paraId="5A92D892" w14:textId="77777777" w:rsidR="00421979" w:rsidRDefault="00421979">
      <w:pPr>
        <w:pStyle w:val="Textoindependiente"/>
        <w:rPr>
          <w:rFonts w:ascii="Times New Roman"/>
          <w:b w:val="0"/>
          <w:sz w:val="20"/>
        </w:rPr>
      </w:pPr>
    </w:p>
    <w:p w14:paraId="5A92D893" w14:textId="77777777" w:rsidR="00421979" w:rsidRDefault="00421979">
      <w:pPr>
        <w:pStyle w:val="Textoindependiente"/>
        <w:rPr>
          <w:rFonts w:ascii="Times New Roman"/>
          <w:b w:val="0"/>
          <w:sz w:val="20"/>
        </w:rPr>
      </w:pPr>
    </w:p>
    <w:p w14:paraId="5A92D894" w14:textId="77777777" w:rsidR="00421979" w:rsidRDefault="00421979">
      <w:pPr>
        <w:pStyle w:val="Textoindependiente"/>
        <w:rPr>
          <w:rFonts w:ascii="Times New Roman"/>
          <w:b w:val="0"/>
          <w:sz w:val="20"/>
        </w:rPr>
      </w:pPr>
    </w:p>
    <w:p w14:paraId="5A92D895" w14:textId="77777777" w:rsidR="00421979" w:rsidRDefault="006C5725">
      <w:pPr>
        <w:spacing w:before="251" w:line="268" w:lineRule="auto"/>
        <w:ind w:left="1720" w:right="1944" w:hanging="50"/>
        <w:jc w:val="center"/>
        <w:rPr>
          <w:rFonts w:ascii="Garamond" w:hAnsi="Garamond"/>
          <w:sz w:val="38"/>
        </w:rPr>
      </w:pPr>
      <w:r>
        <w:pict w14:anchorId="5A92D901">
          <v:group id="docshapegroup1" o:spid="_x0000_s2377" style="position:absolute;left:0;text-align:left;margin-left:421.2pt;margin-top:2.1pt;width:59.3pt;height:78.35pt;z-index:251674112;mso-position-horizontal-relative:page" coordorigin="8424,42" coordsize="1186,15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2" o:spid="_x0000_s2609" type="#_x0000_t75" style="position:absolute;left:8785;top:1460;width:452;height:148">
              <v:imagedata r:id="rId8" o:title=""/>
            </v:shape>
            <v:shape id="docshape3" o:spid="_x0000_s2608" type="#_x0000_t75" style="position:absolute;left:9021;top:418;width:28;height:76">
              <v:imagedata r:id="rId9" o:title=""/>
            </v:shape>
            <v:shape id="docshape4" o:spid="_x0000_s2607" type="#_x0000_t75" style="position:absolute;left:8423;top:41;width:1186;height:1557">
              <v:imagedata r:id="rId10" o:title=""/>
            </v:shape>
            <v:shape id="docshape5" o:spid="_x0000_s2606" type="#_x0000_t75" style="position:absolute;left:8665;top:591;width:355;height:713">
              <v:imagedata r:id="rId11" o:title=""/>
            </v:shape>
            <v:shape id="docshape6" o:spid="_x0000_s2605" style="position:absolute;left:8665;top:591;width:355;height:713" coordorigin="8666,592" coordsize="355,713" path="m9019,592r-63,5l8953,648r-15,4l8923,656r-14,5l8896,667r-34,-39l8850,635r-13,6l8825,649r-11,8l8835,702r-11,10l8813,721r-11,11l8792,743r-46,-23l8737,731r-9,12l8720,755r-8,13l8750,804r-6,11l8738,828r-4,12l8729,853r-53,-2l8673,864r-3,14l8667,891r-1,14l8715,923r-1,14l8714,952r1,14l8716,979r-50,18l8668,1010r3,13l8674,1036r3,12l8730,1047r5,13l8740,1072r5,11l8751,1095r-37,38l8722,1145r9,13l8740,1169r9,12l8793,1155r11,11l8815,1177r11,10l8838,1196r-17,49l8832,1252r12,7l8856,1265r12,6l8902,1232r13,6l8929,1242r14,4l8957,1250r7,51l8977,1302r14,2l9005,1304r14,1l9020,1305r,-301l9020,1004r-1,l9018,1004r-21,-5l8979,987r-12,-17l8963,948r4,-22l8979,909r18,-12l9018,892r1,l9020,892r,l9020,592r-1,xe" filled="f" strokeweight=".06025mm">
              <v:path arrowok="t"/>
            </v:shape>
            <v:shape id="docshape7" o:spid="_x0000_s2604" type="#_x0000_t75" style="position:absolute;left:8842;top:853;width:9;height:227">
              <v:imagedata r:id="rId12" o:title=""/>
            </v:shape>
            <v:line id="_x0000_s2603" style="position:absolute" from="8753,998" to="8945,998" strokeweight=".03825mm"/>
            <v:shape id="docshape8" o:spid="_x0000_s2602" style="position:absolute;left:8741;top:992;width:15;height:11" coordorigin="8742,992" coordsize="15,11" path="m8757,992r-15,6l8757,1003r,-11xe" fillcolor="black" stroked="f">
              <v:path arrowok="t"/>
            </v:shape>
            <v:shape id="docshape9" o:spid="_x0000_s2601" style="position:absolute;left:8938;top:993;width:12;height:9" coordorigin="8939,994" coordsize="12,9" path="m8942,1002r-3,-4l8942,994r9,l8947,998r2,2l8951,1002r-9,xe" fillcolor="black" stroked="f">
              <v:path arrowok="t"/>
            </v:shape>
            <v:shape id="docshape10" o:spid="_x0000_s2600" style="position:absolute;left:8938;top:993;width:12;height:9" coordorigin="8939,994" coordsize="12,9" path="m8939,998r3,-4l8951,994r-2,2l8947,998r2,2l8951,1002r-9,l8939,998xe" filled="f" strokeweight=".01872mm">
              <v:path arrowok="t"/>
            </v:shape>
            <v:line id="_x0000_s2599" style="position:absolute" from="8753,982" to="8944,1013" strokeweight=".03814mm"/>
            <v:shape id="docshape11" o:spid="_x0000_s2598" style="position:absolute;left:8742;top:976;width:16;height:11" coordorigin="8742,977" coordsize="16,11" path="m8758,977r-16,3l8756,988r2,-11xe" fillcolor="black" stroked="f">
              <v:path arrowok="t"/>
            </v:shape>
            <v:shape id="docshape12" o:spid="_x0000_s2597" style="position:absolute;left:8937;top:1008;width:13;height:10" coordorigin="8937,1008" coordsize="13,10" path="m8939,1016r-2,-4l8940,1008r9,1l8947,1011r-2,2l8947,1015r1,3l8939,1016xe" fillcolor="black" stroked="f">
              <v:path arrowok="t"/>
            </v:shape>
            <v:shape id="docshape13" o:spid="_x0000_s2596" style="position:absolute;left:8937;top:1008;width:13;height:10" coordorigin="8937,1008" coordsize="13,10" path="m8937,1012r3,-4l8949,1009r-2,2l8945,1013r2,2l8948,1018r-9,-2l8937,1012xe" filled="f" strokeweight=".01869mm">
              <v:path arrowok="t"/>
            </v:shape>
            <v:line id="_x0000_s2595" style="position:absolute" from="8757,968" to="8940,1029" strokeweight=".03786mm"/>
            <v:shape id="docshape14" o:spid="_x0000_s2594" style="position:absolute;left:8745;top:963;width:16;height:11" coordorigin="8746,964" coordsize="16,11" path="m8762,964r-16,l8759,974r3,-10xe" fillcolor="black" stroked="f">
              <v:path arrowok="t"/>
            </v:shape>
            <v:shape id="docshape15" o:spid="_x0000_s2593" style="position:absolute;left:8934;top:1023;width:13;height:11" coordorigin="8934,1024" coordsize="13,11" path="m8935,1032r-1,-5l8938,1024r8,3l8944,1028r-2,1l8943,1032r1,3l8935,1032xe" fillcolor="black" stroked="f">
              <v:path arrowok="t"/>
            </v:shape>
            <v:shape id="docshape16" o:spid="_x0000_s2592" style="position:absolute;left:8934;top:1023;width:13;height:11" coordorigin="8934,1024" coordsize="13,11" path="m8934,1027r4,-3l8946,1027r-2,1l8942,1029r1,3l8944,1035r-9,-3l8934,1027xe" filled="f" strokeweight=".01864mm">
              <v:path arrowok="t"/>
            </v:shape>
            <v:line id="_x0000_s2591" style="position:absolute" from="8753,1015" to="8943,984" strokeweight=".03814mm"/>
            <v:shape id="docshape17" o:spid="_x0000_s2590" style="position:absolute;left:8741;top:1009;width:16;height:11" coordorigin="8742,1009" coordsize="16,11" path="m8756,1009r-14,8l8757,1020r-1,-11xe" fillcolor="black" stroked="f">
              <v:path arrowok="t"/>
            </v:shape>
            <v:shape id="docshape18" o:spid="_x0000_s2589" style="position:absolute;left:8936;top:979;width:13;height:10" coordorigin="8937,979" coordsize="13,10" path="m8939,981r-2,4l8940,989r9,-1l8945,985r2,-3l8948,979r-9,2xe" fillcolor="black" stroked="f">
              <v:path arrowok="t"/>
            </v:shape>
            <v:shape id="docshape19" o:spid="_x0000_s2588" style="position:absolute;left:8936;top:979;width:13;height:10" coordorigin="8937,979" coordsize="13,10" path="m8937,985r3,4l8949,988r-2,-2l8945,985r2,-3l8948,979r-9,2l8937,985xe" filled="f" strokeweight=".01869mm">
              <v:path arrowok="t"/>
            </v:shape>
            <v:line id="_x0000_s2587" style="position:absolute" from="8757,1029" to="8940,968" strokeweight=".03786mm"/>
            <v:shape id="docshape20" o:spid="_x0000_s2586" style="position:absolute;left:8745;top:1022;width:16;height:11" coordorigin="8746,1023" coordsize="16,11" path="m8758,1023r-12,10l8761,1033r-3,-10xe" fillcolor="black" stroked="f">
              <v:path arrowok="t"/>
            </v:shape>
            <v:shape id="docshape21" o:spid="_x0000_s2585" style="position:absolute;left:8933;top:962;width:13;height:11" coordorigin="8934,962" coordsize="13,11" path="m8935,965r-1,5l8938,973r8,-3l8942,968r1,-3l8944,962r-9,3xe" fillcolor="black" stroked="f">
              <v:path arrowok="t"/>
            </v:shape>
            <v:shape id="docshape22" o:spid="_x0000_s2584" style="position:absolute;left:8933;top:962;width:13;height:11" coordorigin="8934,962" coordsize="13,11" path="m8934,970r4,3l8946,970r-2,-1l8942,968r1,-3l8944,962r-9,3l8934,970xe" filled="f" strokeweight=".01864mm">
              <v:path arrowok="t"/>
            </v:shape>
            <v:shape id="docshape23" o:spid="_x0000_s2583" style="position:absolute;left:8845;top:874;width:42;height:38" coordorigin="8846,874" coordsize="42,38" path="m8850,912r-4,-4l8885,874r2,5l8850,912xe" fillcolor="#b3b3b3" stroked="f">
              <v:path arrowok="t"/>
            </v:shape>
            <v:shape id="docshape24" o:spid="_x0000_s2582" style="position:absolute;left:8845;top:874;width:42;height:38" coordorigin="8846,874" coordsize="42,38" path="m8885,874r-39,34l8850,912r37,-33l8885,874xe" filled="f" strokeweight=".00472mm">
              <v:path arrowok="t"/>
            </v:shape>
            <v:shape id="docshape25" o:spid="_x0000_s2581" style="position:absolute;left:8805;top:875;width:40;height:37" coordorigin="8806,876" coordsize="40,37" path="m8841,912r-35,-31l8808,876r38,32l8841,912xe" fillcolor="#b3b3b3" stroked="f">
              <v:path arrowok="t"/>
            </v:shape>
            <v:shape id="docshape26" o:spid="_x0000_s2580" style="position:absolute;left:8805;top:875;width:40;height:37" coordorigin="8806,876" coordsize="40,37" path="m8841,912r5,-4l8808,876r-2,5l8841,912xe" filled="f" strokeweight=".00472mm">
              <v:path arrowok="t"/>
            </v:shape>
            <v:shape id="docshape27" o:spid="_x0000_s2579" style="position:absolute;left:8799;top:956;width:94;height:104" coordorigin="8799,957" coordsize="94,104" path="m8861,1060r-31,l8818,1057r-15,-14l8799,1032r,-75l8827,957r,60l8829,1023r5,7l8839,1032r13,l8857,1030r6,-7l8864,1017r,-60l8892,957r,75l8889,1043r-16,14l8861,1060xe" fillcolor="#b3b3b3" stroked="f">
              <v:path arrowok="t"/>
            </v:shape>
            <v:shape id="docshape28" o:spid="_x0000_s2578" style="position:absolute;left:8799;top:956;width:94;height:104" coordorigin="8799,957" coordsize="94,104" path="m8799,957r28,l8827,1009r,8l8829,1023r2,4l8834,1030r5,2l8846,1032r6,l8857,1030r3,-3l8863,1023r1,-6l8864,1009r,-52l8892,957r,61l8892,1032r-3,11l8881,1050r-8,7l8861,1060r-15,l8830,1060r-12,-3l8811,1050r-8,-7l8799,1032r,-14l8799,957xe" filled="f" strokeweight=".0185mm">
              <v:path arrowok="t"/>
            </v:shape>
            <v:rect id="docshape29" o:spid="_x0000_s2577" style="position:absolute;left:8790;top:973;width:113;height:50" fillcolor="#c8aa36" stroked="f"/>
            <v:rect id="docshape30" o:spid="_x0000_s2576" style="position:absolute;left:8790;top:973;width:113;height:50" filled="f" strokecolor="#010000" strokeweight=".02869mm"/>
            <v:shape id="docshape31" o:spid="_x0000_s2575" type="#_x0000_t75" style="position:absolute;left:8778;top:966;width:21;height:63">
              <v:imagedata r:id="rId13" o:title=""/>
            </v:shape>
            <v:shape id="docshape32" o:spid="_x0000_s2574" type="#_x0000_t75" style="position:absolute;left:8820;top:966;width:94;height:63">
              <v:imagedata r:id="rId14" o:title=""/>
            </v:shape>
            <v:shape id="docshape33" o:spid="_x0000_s2573" type="#_x0000_t75" style="position:absolute;left:8799;top:973;width:21;height:50">
              <v:imagedata r:id="rId15" o:title=""/>
            </v:shape>
            <v:shape id="docshape34" o:spid="_x0000_s2572" style="position:absolute;left:8875;top:929;width:17;height:22" coordorigin="8875,929" coordsize="17,22" o:spt="100" adj="0,,0" path="m8887,939r2,-1l8891,937r-2,-3l8883,929r-4,l8875,929r1,3l8876,936r6,l8887,939xm8882,950r,-14l8876,936r-1,14l8882,950xe" fillcolor="#b3b3b3" stroked="f">
              <v:stroke joinstyle="round"/>
              <v:formulas/>
              <v:path arrowok="t" o:connecttype="segments"/>
            </v:shape>
            <v:shape id="docshape35" o:spid="_x0000_s2571" style="position:absolute;left:8875;top:929;width:17;height:22" coordorigin="8875,929" coordsize="17,22" path="m8882,950r,-14l8887,939r1,l8889,938r2,-1l8890,936r-1,-2l8883,929r-4,l8875,929r1,3l8875,950r7,xe" filled="f" strokeweight=".01842mm">
              <v:path arrowok="t"/>
            </v:shape>
            <v:rect id="docshape36" o:spid="_x0000_s2570" style="position:absolute;left:8872;top:947;width:16;height:11" fillcolor="#b3b3b3" stroked="f"/>
            <v:rect id="docshape37" o:spid="_x0000_s2569" style="position:absolute;left:8872;top:947;width:16;height:11" filled="f" strokeweight=".0111mm"/>
            <v:rect id="docshape38" o:spid="_x0000_s2568" style="position:absolute;left:8862;top:953;width:34;height:7" fillcolor="#b3b3b3" stroked="f"/>
            <v:rect id="docshape39" o:spid="_x0000_s2567" style="position:absolute;left:8862;top:953;width:34;height:7" filled="f" strokeweight=".01992mm"/>
            <v:shape id="docshape40" o:spid="_x0000_s2566" style="position:absolute;left:8801;top:927;width:17;height:21" coordorigin="8802,928" coordsize="17,21" o:spt="100" adj="0,,0" path="m8806,938r-3,-1l8802,935r2,-2l8810,928r8,l8817,930r,4l8811,934r-5,4xm8811,949r,-15l8817,934r1,15l8811,949xe" fillcolor="#b3b3b3" stroked="f">
              <v:stroke joinstyle="round"/>
              <v:formulas/>
              <v:path arrowok="t" o:connecttype="segments"/>
            </v:shape>
            <v:shape id="docshape41" o:spid="_x0000_s2565" style="position:absolute;left:8801;top:927;width:17;height:21" coordorigin="8802,928" coordsize="17,21" path="m8811,949r,-15l8806,938r-1,-1l8803,937r-1,-2l8803,934r1,-1l8810,928r4,l8818,928r-1,2l8818,949r-7,xe" filled="f" strokeweight=".01842mm">
              <v:path arrowok="t"/>
            </v:shape>
            <v:rect id="docshape42" o:spid="_x0000_s2564" style="position:absolute;left:8805;top:946;width:16;height:11" fillcolor="#b3b3b3" stroked="f"/>
            <v:rect id="docshape43" o:spid="_x0000_s2563" style="position:absolute;left:8805;top:946;width:16;height:11" filled="f" strokeweight=".0111mm"/>
            <v:rect id="docshape44" o:spid="_x0000_s2562" style="position:absolute;left:8797;top:951;width:34;height:7" fillcolor="#b3b3b3" stroked="f"/>
            <v:rect id="docshape45" o:spid="_x0000_s2561" style="position:absolute;left:8797;top:951;width:34;height:7" filled="f" strokeweight=".01992mm"/>
            <v:shape id="docshape46" o:spid="_x0000_s2560" style="position:absolute;left:8844;top:842;width:65;height:68" coordorigin="8845,843" coordsize="65,68" path="m8910,904r-6,6l8845,849r5,-6l8910,904xe" fillcolor="#b3b3b3" stroked="f">
              <v:path arrowok="t"/>
            </v:shape>
            <v:shape id="docshape47" o:spid="_x0000_s2559" style="position:absolute;left:8844;top:842;width:65;height:68" coordorigin="8845,843" coordsize="65,68" path="m8845,849r5,-6l8910,904r-6,6l8845,849xe" filled="f" strokeweight=".01542mm">
              <v:path arrowok="t"/>
            </v:shape>
            <v:shape id="docshape48" o:spid="_x0000_s2558" style="position:absolute;left:8783;top:842;width:65;height:68" coordorigin="8783,843" coordsize="65,68" path="m8783,904r6,6l8848,849r-5,-6l8783,904xe" fillcolor="#b3b3b3" stroked="f">
              <v:path arrowok="t"/>
            </v:shape>
            <v:shape id="docshape49" o:spid="_x0000_s2557" style="position:absolute;left:8783;top:842;width:65;height:68" coordorigin="8783,843" coordsize="65,68" path="m8848,849r-5,-6l8783,904r6,6l8848,849xe" filled="f" strokeweight=".01542mm">
              <v:path arrowok="t"/>
            </v:shape>
            <v:shape id="docshape50" o:spid="_x0000_s2556" type="#_x0000_t75" style="position:absolute;left:8750;top:891;width:45;height:46">
              <v:imagedata r:id="rId16" o:title=""/>
            </v:shape>
            <v:shape id="docshape51" o:spid="_x0000_s2555" style="position:absolute;left:8750;top:891;width:45;height:46" coordorigin="8751,892" coordsize="45,46" path="m8796,914r,13l8786,937r-13,l8761,937r-10,-10l8751,914r,-12l8761,892r12,l8786,892r10,10l8796,914xe" filled="f" strokeweight=".02119mm">
              <v:path arrowok="t"/>
            </v:shape>
            <v:shape id="docshape52" o:spid="_x0000_s2554" type="#_x0000_t75" style="position:absolute;left:8891;top:892;width:45;height:46">
              <v:imagedata r:id="rId16" o:title=""/>
            </v:shape>
            <v:shape id="docshape53" o:spid="_x0000_s2553" style="position:absolute;left:8891;top:892;width:45;height:46" coordorigin="8892,893" coordsize="45,46" path="m8892,915r,13l8902,938r12,l8927,938r10,-10l8937,915r,-12l8927,893r-13,l8902,893r-10,10l8892,915xe" filled="f" strokeweight=".02119mm">
              <v:path arrowok="t"/>
            </v:shape>
            <v:shape id="docshape54" o:spid="_x0000_s2552" type="#_x0000_t75" style="position:absolute;left:8797;top:866;width:28;height:29">
              <v:imagedata r:id="rId17" o:title=""/>
            </v:shape>
            <v:shape id="docshape55" o:spid="_x0000_s2551" style="position:absolute;left:8797;top:866;width:28;height:29" coordorigin="8798,866" coordsize="28,29" path="m8811,866r14,14l8811,895r-13,-13l8811,866xe" filled="f" strokeweight=".0116mm">
              <v:path arrowok="t"/>
            </v:shape>
            <v:shape id="docshape56" o:spid="_x0000_s2550" type="#_x0000_t75" style="position:absolute;left:8868;top:866;width:28;height:29">
              <v:imagedata r:id="rId17" o:title=""/>
            </v:shape>
            <v:shape id="docshape57" o:spid="_x0000_s2549" style="position:absolute;left:8868;top:866;width:28;height:29" coordorigin="8868,866" coordsize="28,29" path="m8882,866r-14,14l8882,895r13,-13l8882,866xe" filled="f" strokeweight=".0116mm">
              <v:path arrowok="t"/>
            </v:shape>
            <v:shape id="docshape58" o:spid="_x0000_s2548" style="position:absolute;left:8835;top:839;width:22;height:83" coordorigin="8836,839" coordsize="22,83" o:spt="100" adj="0,,0" path="m8839,900r15,l8855,900r2,l8857,902r,4l8857,911r,5l8857,917r,2l8857,920r,1l8856,921r-1,l8839,921r-1,1l8836,921r,-1l8836,915r,-5l8836,905r,-1l8836,903r,-1l8836,900r2,l8839,900xm8839,840r15,l8855,839r2,l8857,841r,5l8857,851r,5l8857,857r,1l8857,859r,2l8856,861r-1,l8839,861r-1,l8836,861r,-2l8836,854r,-4l8836,845r,-2l8836,842r,-1l8836,839r2,1l8839,840xe" filled="f" strokeweight=".02119mm">
              <v:stroke joinstyle="round"/>
              <v:formulas/>
              <v:path arrowok="t" o:connecttype="segments"/>
            </v:shape>
            <v:shape id="docshape59" o:spid="_x0000_s2547" style="position:absolute;left:9047;top:588;width:340;height:240" coordorigin="9048,589" coordsize="340,240" o:spt="100" adj="0,,0" path="m9048,589r,240l9387,829r-57,-40l9086,789r,-120l9161,669,9048,589xm9161,669r-75,l9257,789r73,l9161,669xe" fillcolor="#648701" stroked="f">
              <v:stroke joinstyle="round"/>
              <v:formulas/>
              <v:path arrowok="t" o:connecttype="segments"/>
            </v:shape>
            <v:shape id="docshape60" o:spid="_x0000_s2546" style="position:absolute;left:9047;top:588;width:340;height:240" coordorigin="9048,589" coordsize="340,240" o:spt="100" adj="0,,0" path="m9048,589r,240l9387,829,9048,589xm9086,669r171,120l9086,789r,-120xe" filled="f" strokeweight=".01997mm">
              <v:stroke joinstyle="round"/>
              <v:formulas/>
              <v:path arrowok="t" o:connecttype="segments"/>
            </v:shape>
            <v:line id="_x0000_s2545" style="position:absolute" from="9035,551" to="9035,946" strokeweight=".07953mm"/>
            <v:shape id="docshape61" o:spid="_x0000_s2544" type="#_x0000_t75" style="position:absolute;left:9022;top:931;width:24;height:55">
              <v:imagedata r:id="rId13" o:title=""/>
            </v:shape>
            <v:shape id="docshape62" o:spid="_x0000_s2543" style="position:absolute;left:9022;top:931;width:24;height:55" coordorigin="9023,932" coordsize="24,55" path="m9047,970r,-38l9023,932r,10l9023,952r12,34l9036,986r10,-11l9046,973r1,-1l9047,970xe" filled="f" strokecolor="#010000" strokeweight=".0355mm">
              <v:path arrowok="t"/>
            </v:shape>
            <v:shape id="docshape63" o:spid="_x0000_s2542" type="#_x0000_t75" style="position:absolute;left:9049;top:862;width:37;height:23">
              <v:imagedata r:id="rId18" o:title=""/>
            </v:shape>
            <v:rect id="docshape64" o:spid="_x0000_s2541" style="position:absolute;left:9049;top:862;width:37;height:23" filled="f" strokecolor="#59543f" strokeweight=".05964mm"/>
            <v:shape id="docshape65" o:spid="_x0000_s2540" type="#_x0000_t75" style="position:absolute;left:9082;top:864;width:37;height:23">
              <v:imagedata r:id="rId18" o:title=""/>
            </v:shape>
            <v:rect id="docshape66" o:spid="_x0000_s2539" style="position:absolute;left:9082;top:864;width:37;height:23" filled="f" strokecolor="#59543f" strokeweight=".05964mm"/>
            <v:shape id="docshape67" o:spid="_x0000_s2538" type="#_x0000_t75" style="position:absolute;left:9117;top:865;width:37;height:23">
              <v:imagedata r:id="rId18" o:title=""/>
            </v:shape>
            <v:rect id="docshape68" o:spid="_x0000_s2537" style="position:absolute;left:9117;top:865;width:37;height:23" filled="f" strokecolor="#59543f" strokeweight=".05964mm"/>
            <v:shape id="docshape69" o:spid="_x0000_s2536" type="#_x0000_t75" style="position:absolute;left:9151;top:864;width:37;height:23">
              <v:imagedata r:id="rId18" o:title=""/>
            </v:shape>
            <v:rect id="docshape70" o:spid="_x0000_s2535" style="position:absolute;left:9151;top:864;width:37;height:23" filled="f" strokecolor="#59543f" strokeweight=".05964mm"/>
            <v:shape id="docshape71" o:spid="_x0000_s2534" type="#_x0000_t75" style="position:absolute;left:9185;top:863;width:37;height:23">
              <v:imagedata r:id="rId18" o:title=""/>
            </v:shape>
            <v:rect id="docshape72" o:spid="_x0000_s2533" style="position:absolute;left:9185;top:863;width:37;height:23" filled="f" strokecolor="#59543f" strokeweight=".05964mm"/>
            <v:shape id="docshape73" o:spid="_x0000_s2532" type="#_x0000_t75" style="position:absolute;left:9219;top:864;width:37;height:23">
              <v:imagedata r:id="rId18" o:title=""/>
            </v:shape>
            <v:rect id="docshape74" o:spid="_x0000_s2531" style="position:absolute;left:9219;top:864;width:37;height:23" filled="f" strokecolor="#59543f" strokeweight=".05964mm"/>
            <v:shape id="docshape75" o:spid="_x0000_s2530" type="#_x0000_t75" style="position:absolute;left:9253;top:863;width:37;height:23">
              <v:imagedata r:id="rId18" o:title=""/>
            </v:shape>
            <v:rect id="docshape76" o:spid="_x0000_s2529" style="position:absolute;left:9253;top:863;width:37;height:23" filled="f" strokecolor="#59543f" strokeweight=".05964mm"/>
            <v:shape id="docshape77" o:spid="_x0000_s2528" type="#_x0000_t75" style="position:absolute;left:9287;top:865;width:37;height:23">
              <v:imagedata r:id="rId18" o:title=""/>
            </v:shape>
            <v:rect id="docshape78" o:spid="_x0000_s2527" style="position:absolute;left:9287;top:865;width:37;height:23" filled="f" strokecolor="#59543f" strokeweight=".05964mm"/>
            <v:shape id="docshape79" o:spid="_x0000_s2526" type="#_x0000_t75" style="position:absolute;left:9322;top:862;width:37;height:23">
              <v:imagedata r:id="rId18" o:title=""/>
            </v:shape>
            <v:rect id="docshape80" o:spid="_x0000_s2525" style="position:absolute;left:9322;top:862;width:37;height:23" filled="f" strokecolor="#59543f" strokeweight=".05964mm"/>
            <v:shape id="docshape81" o:spid="_x0000_s2524" type="#_x0000_t75" style="position:absolute;left:9356;top:864;width:47;height:23">
              <v:imagedata r:id="rId19" o:title=""/>
            </v:shape>
            <v:shape id="docshape82" o:spid="_x0000_s2523" style="position:absolute;left:9356;top:864;width:47;height:23" coordorigin="9356,865" coordsize="47,23" path="m9356,865r,22l9403,887r-2,-7l9400,872r-2,-7l9356,865xe" filled="f" strokecolor="#59543f" strokeweight=".05964mm">
              <v:path arrowok="t"/>
            </v:shape>
            <v:shape id="docshape83" o:spid="_x0000_s2522" type="#_x0000_t75" style="position:absolute;left:9049;top:844;width:29;height:18">
              <v:imagedata r:id="rId20" o:title=""/>
            </v:shape>
            <v:rect id="docshape84" o:spid="_x0000_s2521" style="position:absolute;left:9049;top:844;width:29;height:18" filled="f" strokecolor="#59543f" strokeweight=".0875mm"/>
            <v:shape id="docshape85" o:spid="_x0000_s2520" type="#_x0000_t75" style="position:absolute;left:9075;top:844;width:29;height:18">
              <v:imagedata r:id="rId21" o:title=""/>
            </v:shape>
            <v:rect id="docshape86" o:spid="_x0000_s2519" style="position:absolute;left:9075;top:844;width:29;height:18" filled="f" strokecolor="#59543f" strokeweight=".0875mm"/>
            <v:shape id="docshape87" o:spid="_x0000_s2518" type="#_x0000_t75" style="position:absolute;left:9104;top:844;width:29;height:19">
              <v:imagedata r:id="rId21" o:title=""/>
            </v:shape>
            <v:rect id="docshape88" o:spid="_x0000_s2517" style="position:absolute;left:9104;top:844;width:29;height:19" filled="f" strokecolor="#59543f" strokeweight=".0875mm"/>
            <v:shape id="docshape89" o:spid="_x0000_s2516" type="#_x0000_t75" style="position:absolute;left:9133;top:844;width:29;height:18">
              <v:imagedata r:id="rId21" o:title=""/>
            </v:shape>
            <v:rect id="docshape90" o:spid="_x0000_s2515" style="position:absolute;left:9133;top:844;width:29;height:18" filled="f" strokecolor="#59543f" strokeweight=".0875mm"/>
            <v:shape id="docshape91" o:spid="_x0000_s2514" type="#_x0000_t75" style="position:absolute;left:9162;top:844;width:29;height:18">
              <v:imagedata r:id="rId21" o:title=""/>
            </v:shape>
            <v:rect id="docshape92" o:spid="_x0000_s2513" style="position:absolute;left:9162;top:844;width:29;height:18" filled="f" strokecolor="#59543f" strokeweight=".0875mm"/>
            <v:shape id="docshape93" o:spid="_x0000_s2512" type="#_x0000_t75" style="position:absolute;left:9191;top:844;width:29;height:18">
              <v:imagedata r:id="rId20" o:title=""/>
            </v:shape>
            <v:rect id="docshape94" o:spid="_x0000_s2511" style="position:absolute;left:9191;top:844;width:29;height:18" filled="f" strokecolor="#59543f" strokeweight=".0875mm"/>
            <v:shape id="docshape95" o:spid="_x0000_s2510" type="#_x0000_t75" style="position:absolute;left:9220;top:844;width:29;height:18">
              <v:imagedata r:id="rId21" o:title=""/>
            </v:shape>
            <v:rect id="docshape96" o:spid="_x0000_s2509" style="position:absolute;left:9220;top:844;width:29;height:18" filled="f" strokecolor="#59543f" strokeweight=".0875mm"/>
            <v:shape id="docshape97" o:spid="_x0000_s2508" type="#_x0000_t75" style="position:absolute;left:9250;top:844;width:29;height:18">
              <v:imagedata r:id="rId21" o:title=""/>
            </v:shape>
            <v:rect id="docshape98" o:spid="_x0000_s2507" style="position:absolute;left:9250;top:844;width:29;height:18" filled="f" strokecolor="#59543f" strokeweight=".0875mm"/>
            <v:shape id="docshape99" o:spid="_x0000_s2506" type="#_x0000_t75" style="position:absolute;left:9279;top:845;width:29;height:18">
              <v:imagedata r:id="rId21" o:title=""/>
            </v:shape>
            <v:rect id="docshape100" o:spid="_x0000_s2505" style="position:absolute;left:9279;top:845;width:29;height:18" filled="f" strokecolor="#59543f" strokeweight=".0875mm"/>
            <v:shape id="docshape101" o:spid="_x0000_s2504" type="#_x0000_t75" style="position:absolute;left:9308;top:844;width:29;height:18">
              <v:imagedata r:id="rId21" o:title=""/>
            </v:shape>
            <v:rect id="docshape102" o:spid="_x0000_s2503" style="position:absolute;left:9308;top:844;width:29;height:18" filled="f" strokecolor="#59543f" strokeweight=".0875mm"/>
            <v:shape id="docshape103" o:spid="_x0000_s2502" type="#_x0000_t75" style="position:absolute;left:9337;top:844;width:29;height:18">
              <v:imagedata r:id="rId21" o:title=""/>
            </v:shape>
            <v:rect id="docshape104" o:spid="_x0000_s2501" style="position:absolute;left:9337;top:844;width:29;height:18" filled="f" strokecolor="#59543f" strokeweight=".0875mm"/>
            <v:shape id="docshape105" o:spid="_x0000_s2500" type="#_x0000_t75" style="position:absolute;left:9366;top:843;width:31;height:18">
              <v:imagedata r:id="rId21" o:title=""/>
            </v:shape>
            <v:shape id="docshape106" o:spid="_x0000_s2499" style="position:absolute;left:9366;top:843;width:31;height:18" coordorigin="9366,844" coordsize="31,18" path="m9366,844r,17l9397,861r-1,-6l9394,849r-2,-5l9366,844xe" filled="f" strokecolor="#59543f" strokeweight=".0875mm">
              <v:path arrowok="t"/>
            </v:shape>
            <v:shape id="docshape107" o:spid="_x0000_s2498" type="#_x0000_t75" style="position:absolute;left:9071;top:885;width:37;height:23">
              <v:imagedata r:id="rId22" o:title=""/>
            </v:shape>
            <v:rect id="docshape108" o:spid="_x0000_s2497" style="position:absolute;left:9071;top:885;width:37;height:23" filled="f" strokecolor="#59543f" strokeweight=".05964mm"/>
            <v:shape id="docshape109" o:spid="_x0000_s2496" type="#_x0000_t75" style="position:absolute;left:9105;top:886;width:37;height:23">
              <v:imagedata r:id="rId18" o:title=""/>
            </v:shape>
            <v:rect id="docshape110" o:spid="_x0000_s2495" style="position:absolute;left:9105;top:886;width:37;height:23" filled="f" strokecolor="#59543f" strokeweight=".05964mm"/>
            <v:shape id="docshape111" o:spid="_x0000_s2494" type="#_x0000_t75" style="position:absolute;left:9138;top:885;width:37;height:23">
              <v:imagedata r:id="rId22" o:title=""/>
            </v:shape>
            <v:rect id="docshape112" o:spid="_x0000_s2493" style="position:absolute;left:9138;top:885;width:37;height:23" filled="f" strokecolor="#59543f" strokeweight=".05964mm"/>
            <v:shape id="docshape113" o:spid="_x0000_s2492" type="#_x0000_t75" style="position:absolute;left:9172;top:886;width:37;height:23">
              <v:imagedata r:id="rId18" o:title=""/>
            </v:shape>
            <v:rect id="docshape114" o:spid="_x0000_s2491" style="position:absolute;left:9172;top:886;width:37;height:23" filled="f" strokecolor="#59543f" strokeweight=".05964mm"/>
            <v:shape id="docshape115" o:spid="_x0000_s2490" type="#_x0000_t75" style="position:absolute;left:9206;top:887;width:37;height:23">
              <v:imagedata r:id="rId18" o:title=""/>
            </v:shape>
            <v:rect id="docshape116" o:spid="_x0000_s2489" style="position:absolute;left:9206;top:887;width:37;height:23" filled="f" strokecolor="#59543f" strokeweight=".05964mm"/>
            <v:shape id="docshape117" o:spid="_x0000_s2488" type="#_x0000_t75" style="position:absolute;left:9239;top:885;width:37;height:23">
              <v:imagedata r:id="rId18" o:title=""/>
            </v:shape>
            <v:rect id="docshape118" o:spid="_x0000_s2487" style="position:absolute;left:9239;top:885;width:37;height:23" filled="f" strokecolor="#59543f" strokeweight=".05964mm"/>
            <v:shape id="docshape119" o:spid="_x0000_s2486" type="#_x0000_t75" style="position:absolute;left:9273;top:887;width:37;height:23">
              <v:imagedata r:id="rId18" o:title=""/>
            </v:shape>
            <v:rect id="docshape120" o:spid="_x0000_s2485" style="position:absolute;left:9273;top:887;width:37;height:23" filled="f" strokecolor="#59543f" strokeweight=".05964mm"/>
            <v:shape id="docshape121" o:spid="_x0000_s2484" type="#_x0000_t75" style="position:absolute;left:9306;top:885;width:37;height:23">
              <v:imagedata r:id="rId18" o:title=""/>
            </v:shape>
            <v:rect id="docshape122" o:spid="_x0000_s2483" style="position:absolute;left:9306;top:885;width:37;height:23" filled="f" strokecolor="#59543f" strokeweight=".05964mm"/>
            <v:shape id="docshape123" o:spid="_x0000_s2482" type="#_x0000_t75" style="position:absolute;left:9340;top:886;width:37;height:23">
              <v:imagedata r:id="rId18" o:title=""/>
            </v:shape>
            <v:rect id="docshape124" o:spid="_x0000_s2481" style="position:absolute;left:9340;top:886;width:37;height:23" filled="f" strokecolor="#59543f" strokeweight=".05964mm"/>
            <v:shape id="docshape125" o:spid="_x0000_s2480" type="#_x0000_t75" style="position:absolute;left:9374;top:885;width:32;height:23">
              <v:imagedata r:id="rId22" o:title=""/>
            </v:shape>
            <v:shape id="docshape126" o:spid="_x0000_s2479" style="position:absolute;left:9374;top:885;width:32;height:23" coordorigin="9374,886" coordsize="32,23" path="m9374,886r,22l9406,908r-1,-7l9404,893r-1,-7l9374,886xe" filled="f" strokecolor="#59543f" strokeweight=".05964mm">
              <v:path arrowok="t"/>
            </v:shape>
            <v:shape id="docshape127" o:spid="_x0000_s2478" type="#_x0000_t75" style="position:absolute;left:9049;top:883;width:26;height:23">
              <v:imagedata r:id="rId23" o:title=""/>
            </v:shape>
            <v:rect id="docshape128" o:spid="_x0000_s2477" style="position:absolute;left:9049;top:883;width:26;height:23" filled="f" strokecolor="#59543f" strokeweight=".05964mm"/>
            <v:shape id="docshape129" o:spid="_x0000_s2476" type="#_x0000_t75" style="position:absolute;left:9110;top:908;width:44;height:21">
              <v:imagedata r:id="rId24" o:title=""/>
            </v:shape>
            <v:rect id="docshape130" o:spid="_x0000_s2475" style="position:absolute;left:9110;top:908;width:44;height:21" filled="f" strokecolor="#59543f" strokeweight=".05483mm"/>
            <v:shape id="docshape131" o:spid="_x0000_s2474" type="#_x0000_t75" style="position:absolute;left:9152;top:907;width:37;height:23">
              <v:imagedata r:id="rId18" o:title=""/>
            </v:shape>
            <v:rect id="docshape132" o:spid="_x0000_s2473" style="position:absolute;left:9152;top:907;width:37;height:23" filled="f" strokecolor="#59543f" strokeweight=".05964mm"/>
            <v:shape id="docshape133" o:spid="_x0000_s2472" type="#_x0000_t75" style="position:absolute;left:9187;top:908;width:37;height:23">
              <v:imagedata r:id="rId18" o:title=""/>
            </v:shape>
            <v:rect id="docshape134" o:spid="_x0000_s2471" style="position:absolute;left:9187;top:908;width:37;height:23" filled="f" strokecolor="#59543f" strokeweight=".05964mm"/>
            <v:shape id="docshape135" o:spid="_x0000_s2470" type="#_x0000_t75" style="position:absolute;left:9223;top:907;width:37;height:23">
              <v:imagedata r:id="rId18" o:title=""/>
            </v:shape>
            <v:rect id="docshape136" o:spid="_x0000_s2469" style="position:absolute;left:9223;top:907;width:37;height:23" filled="f" strokecolor="#59543f" strokeweight=".05964mm"/>
            <v:shape id="docshape137" o:spid="_x0000_s2468" type="#_x0000_t75" style="position:absolute;left:9258;top:909;width:37;height:23">
              <v:imagedata r:id="rId18" o:title=""/>
            </v:shape>
            <v:rect id="docshape138" o:spid="_x0000_s2467" style="position:absolute;left:9258;top:909;width:37;height:23" filled="f" strokecolor="#59543f" strokeweight=".05964mm"/>
            <v:shape id="docshape139" o:spid="_x0000_s2466" type="#_x0000_t75" style="position:absolute;left:9293;top:907;width:37;height:23">
              <v:imagedata r:id="rId18" o:title=""/>
            </v:shape>
            <v:rect id="docshape140" o:spid="_x0000_s2465" style="position:absolute;left:9293;top:907;width:37;height:23" filled="f" strokecolor="#59543f" strokeweight=".05964mm"/>
            <v:shape id="docshape141" o:spid="_x0000_s2464" type="#_x0000_t75" style="position:absolute;left:9328;top:909;width:37;height:23">
              <v:imagedata r:id="rId18" o:title=""/>
            </v:shape>
            <v:rect id="docshape142" o:spid="_x0000_s2463" style="position:absolute;left:9328;top:909;width:37;height:23" filled="f" strokecolor="#59543f" strokeweight=".05964mm"/>
            <v:shape id="docshape143" o:spid="_x0000_s2462" type="#_x0000_t75" style="position:absolute;left:9364;top:907;width:44;height:23">
              <v:imagedata r:id="rId18" o:title=""/>
            </v:shape>
            <v:shape id="docshape144" o:spid="_x0000_s2461" style="position:absolute;left:9364;top:907;width:44;height:23" coordorigin="9364,907" coordsize="44,23" path="m9364,907r,23l9408,930r-1,-8l9407,915r-1,-8l9364,907xe" filled="f" strokecolor="#59543f" strokeweight=".05964mm">
              <v:path arrowok="t"/>
            </v:shape>
            <v:shape id="docshape145" o:spid="_x0000_s2460" type="#_x0000_t75" style="position:absolute;left:9157;top:930;width:44;height:23">
              <v:imagedata r:id="rId25" o:title=""/>
            </v:shape>
            <v:rect id="docshape146" o:spid="_x0000_s2459" style="position:absolute;left:9157;top:930;width:44;height:23" filled="f" strokecolor="#59543f" strokeweight=".05689mm"/>
            <v:shape id="docshape147" o:spid="_x0000_s2458" type="#_x0000_t75" style="position:absolute;left:9198;top:930;width:37;height:23">
              <v:imagedata r:id="rId22" o:title=""/>
            </v:shape>
            <v:rect id="docshape148" o:spid="_x0000_s2457" style="position:absolute;left:9198;top:930;width:37;height:23" filled="f" strokecolor="#59543f" strokeweight=".05964mm"/>
            <v:shape id="docshape149" o:spid="_x0000_s2456" type="#_x0000_t75" style="position:absolute;left:9233;top:931;width:37;height:23">
              <v:imagedata r:id="rId18" o:title=""/>
            </v:shape>
            <v:rect id="docshape150" o:spid="_x0000_s2455" style="position:absolute;left:9233;top:931;width:37;height:23" filled="f" strokecolor="#59543f" strokeweight=".05964mm"/>
            <v:shape id="docshape151" o:spid="_x0000_s2454" type="#_x0000_t75" style="position:absolute;left:9267;top:929;width:37;height:26">
              <v:imagedata r:id="rId18" o:title=""/>
            </v:shape>
            <v:rect id="docshape152" o:spid="_x0000_s2453" style="position:absolute;left:9267;top:929;width:37;height:26" filled="f" strokecolor="#59543f" strokeweight=".06111mm"/>
            <v:shape id="docshape153" o:spid="_x0000_s2452" type="#_x0000_t75" style="position:absolute;left:9301;top:931;width:37;height:23">
              <v:imagedata r:id="rId18" o:title=""/>
            </v:shape>
            <v:rect id="docshape154" o:spid="_x0000_s2451" style="position:absolute;left:9301;top:931;width:37;height:23" filled="f" strokecolor="#59543f" strokeweight=".05964mm"/>
            <v:shape id="docshape155" o:spid="_x0000_s2450" type="#_x0000_t75" style="position:absolute;left:9369;top:931;width:39;height:23">
              <v:imagedata r:id="rId18" o:title=""/>
            </v:shape>
            <v:shape id="docshape156" o:spid="_x0000_s2449" style="position:absolute;left:9369;top:931;width:39;height:23" coordorigin="9370,931" coordsize="39,23" path="m9370,931r,23l9408,954r,-2l9408,950r,-2l9408,943r,-6l9408,931r-38,xe" filled="f" strokecolor="#59543f" strokeweight=".05964mm">
              <v:path arrowok="t"/>
            </v:shape>
            <v:shape id="docshape157" o:spid="_x0000_s2448" type="#_x0000_t75" style="position:absolute;left:9185;top:952;width:39;height:25">
              <v:imagedata r:id="rId18" o:title=""/>
            </v:shape>
            <v:rect id="docshape158" o:spid="_x0000_s2447" style="position:absolute;left:9185;top:952;width:39;height:25" filled="f" strokecolor="#59543f" strokeweight=".0605mm"/>
            <v:shape id="docshape159" o:spid="_x0000_s2446" type="#_x0000_t75" style="position:absolute;left:9222;top:953;width:27;height:23">
              <v:imagedata r:id="rId23" o:title=""/>
            </v:shape>
            <v:rect id="docshape160" o:spid="_x0000_s2445" style="position:absolute;left:9222;top:953;width:27;height:23" filled="f" strokecolor="#59543f" strokeweight=".06208mm"/>
            <v:shape id="docshape161" o:spid="_x0000_s2444" type="#_x0000_t75" style="position:absolute;left:9248;top:955;width:28;height:23">
              <v:imagedata r:id="rId22" o:title=""/>
            </v:shape>
            <v:rect id="docshape162" o:spid="_x0000_s2443" style="position:absolute;left:9248;top:955;width:28;height:23" filled="f" strokecolor="#59543f" strokeweight=".06203mm"/>
            <v:shape id="docshape163" o:spid="_x0000_s2442" type="#_x0000_t75" style="position:absolute;left:9275;top:954;width:49;height:23">
              <v:imagedata r:id="rId26" o:title=""/>
            </v:shape>
            <v:rect id="docshape164" o:spid="_x0000_s2441" style="position:absolute;left:9275;top:954;width:49;height:23" filled="f" strokecolor="#59543f" strokeweight=".05497mm"/>
            <v:shape id="docshape165" o:spid="_x0000_s2440" type="#_x0000_t75" style="position:absolute;left:9324;top:953;width:66;height:23">
              <v:imagedata r:id="rId27" o:title=""/>
            </v:shape>
            <v:rect id="docshape166" o:spid="_x0000_s2439" style="position:absolute;left:9324;top:953;width:66;height:23" filled="f" strokecolor="#59543f" strokeweight=".04847mm"/>
            <v:shape id="docshape167" o:spid="_x0000_s2438" type="#_x0000_t75" style="position:absolute;left:9389;top:953;width:19;height:23">
              <v:imagedata r:id="rId28" o:title=""/>
            </v:shape>
            <v:shape id="docshape168" o:spid="_x0000_s2437" style="position:absolute;left:9389;top:953;width:19;height:23" coordorigin="9389,954" coordsize="19,23" path="m9389,954r,22l9407,976r1,-7l9408,961r,-7l9389,954xe" filled="f" strokecolor="#59543f" strokeweight=".05964mm">
              <v:path arrowok="t"/>
            </v:shape>
            <v:shape id="docshape169" o:spid="_x0000_s2436" type="#_x0000_t75" style="position:absolute;left:9207;top:977;width:37;height:23">
              <v:imagedata r:id="rId18" o:title=""/>
            </v:shape>
            <v:rect id="docshape170" o:spid="_x0000_s2435" style="position:absolute;left:9207;top:977;width:37;height:23" filled="f" strokecolor="#59543f" strokeweight=".05964mm"/>
            <v:shape id="docshape171" o:spid="_x0000_s2434" type="#_x0000_t75" style="position:absolute;left:9241;top:977;width:37;height:23">
              <v:imagedata r:id="rId18" o:title=""/>
            </v:shape>
            <v:rect id="docshape172" o:spid="_x0000_s2433" style="position:absolute;left:9241;top:977;width:37;height:23" filled="f" strokecolor="#59543f" strokeweight=".05964mm"/>
            <v:shape id="docshape173" o:spid="_x0000_s2432" type="#_x0000_t75" style="position:absolute;left:9275;top:978;width:37;height:23">
              <v:imagedata r:id="rId18" o:title=""/>
            </v:shape>
            <v:rect id="docshape174" o:spid="_x0000_s2431" style="position:absolute;left:9275;top:978;width:37;height:23" filled="f" strokecolor="#59543f" strokeweight=".05964mm"/>
            <v:shape id="docshape175" o:spid="_x0000_s2430" type="#_x0000_t75" style="position:absolute;left:9309;top:976;width:37;height:23">
              <v:imagedata r:id="rId18" o:title=""/>
            </v:shape>
            <v:rect id="docshape176" o:spid="_x0000_s2429" style="position:absolute;left:9309;top:976;width:37;height:23" filled="f" strokecolor="#59543f" strokeweight=".05964mm"/>
            <v:shape id="docshape177" o:spid="_x0000_s2428" type="#_x0000_t75" style="position:absolute;left:9343;top:977;width:37;height:23">
              <v:imagedata r:id="rId18" o:title=""/>
            </v:shape>
            <v:rect id="docshape178" o:spid="_x0000_s2427" style="position:absolute;left:9343;top:977;width:37;height:23" filled="f" strokecolor="#59543f" strokeweight=".05964mm"/>
            <v:shape id="docshape179" o:spid="_x0000_s2426" type="#_x0000_t75" style="position:absolute;left:9335;top:929;width:37;height:26">
              <v:imagedata r:id="rId18" o:title=""/>
            </v:shape>
            <v:rect id="docshape180" o:spid="_x0000_s2425" style="position:absolute;left:9335;top:929;width:37;height:26" filled="f" strokecolor="#59543f" strokeweight=".06097mm"/>
            <v:shape id="docshape181" o:spid="_x0000_s2424" type="#_x0000_t75" style="position:absolute;left:9378;top:976;width:30;height:23">
              <v:imagedata r:id="rId22" o:title=""/>
            </v:shape>
            <v:shape id="docshape182" o:spid="_x0000_s2423" style="position:absolute;left:9378;top:976;width:30;height:23" coordorigin="9378,977" coordsize="30,23" path="m9378,977r,22l9405,999r1,-7l9407,984r,-7l9378,977xe" filled="f" strokecolor="#59543f" strokeweight=".05964mm">
              <v:path arrowok="t"/>
            </v:shape>
            <v:shape id="docshape183" o:spid="_x0000_s2422" type="#_x0000_t75" style="position:absolute;left:9227;top:999;width:37;height:23">
              <v:imagedata r:id="rId18" o:title=""/>
            </v:shape>
            <v:rect id="docshape184" o:spid="_x0000_s2421" style="position:absolute;left:9227;top:999;width:37;height:23" filled="f" strokecolor="#59543f" strokeweight=".05964mm"/>
            <v:shape id="docshape185" o:spid="_x0000_s2420" type="#_x0000_t75" style="position:absolute;left:9262;top:998;width:37;height:23">
              <v:imagedata r:id="rId18" o:title=""/>
            </v:shape>
            <v:rect id="docshape186" o:spid="_x0000_s2419" style="position:absolute;left:9262;top:998;width:37;height:23" filled="f" strokecolor="#59543f" strokeweight=".05964mm"/>
            <v:shape id="docshape187" o:spid="_x0000_s2418" type="#_x0000_t75" style="position:absolute;left:9297;top:1000;width:37;height:23">
              <v:imagedata r:id="rId18" o:title=""/>
            </v:shape>
            <v:rect id="docshape188" o:spid="_x0000_s2417" style="position:absolute;left:9297;top:1000;width:37;height:23" filled="f" strokecolor="#59543f" strokeweight=".05964mm"/>
            <v:shape id="docshape189" o:spid="_x0000_s2416" type="#_x0000_t75" style="position:absolute;left:9332;top:998;width:37;height:23">
              <v:imagedata r:id="rId18" o:title=""/>
            </v:shape>
            <v:rect id="docshape190" o:spid="_x0000_s2415" style="position:absolute;left:9332;top:998;width:37;height:23" filled="f" strokecolor="#59543f" strokeweight=".05964mm"/>
            <v:shape id="docshape191" o:spid="_x0000_s2414" type="#_x0000_t75" style="position:absolute;left:9367;top:999;width:37;height:23">
              <v:imagedata r:id="rId18" o:title=""/>
            </v:shape>
            <v:shape id="docshape192" o:spid="_x0000_s2413" style="position:absolute;left:9367;top:999;width:37;height:23" coordorigin="9368,1000" coordsize="37,23" path="m9368,1000r,22l9400,1022r2,-7l9403,1007r1,-7l9368,1000xe" filled="f" strokecolor="#59543f" strokeweight=".05964mm">
              <v:path arrowok="t"/>
            </v:shape>
            <v:shape id="docshape193" o:spid="_x0000_s2412" type="#_x0000_t75" style="position:absolute;left:9241;top:1023;width:37;height:23">
              <v:imagedata r:id="rId18" o:title=""/>
            </v:shape>
            <v:rect id="docshape194" o:spid="_x0000_s2411" style="position:absolute;left:9241;top:1023;width:37;height:23" filled="f" strokecolor="#59543f" strokeweight=".05964mm"/>
            <v:shape id="docshape195" o:spid="_x0000_s2410" type="#_x0000_t75" style="position:absolute;left:9278;top:1024;width:37;height:23">
              <v:imagedata r:id="rId18" o:title=""/>
            </v:shape>
            <v:rect id="docshape196" o:spid="_x0000_s2409" style="position:absolute;left:9278;top:1024;width:37;height:23" filled="f" strokecolor="#59543f" strokeweight=".05964mm"/>
            <v:shape id="docshape197" o:spid="_x0000_s2408" type="#_x0000_t75" style="position:absolute;left:9314;top:1022;width:37;height:23">
              <v:imagedata r:id="rId18" o:title=""/>
            </v:shape>
            <v:rect id="docshape198" o:spid="_x0000_s2407" style="position:absolute;left:9314;top:1022;width:37;height:23" filled="f" strokecolor="#59543f" strokeweight=".05964mm"/>
            <v:shape id="docshape199" o:spid="_x0000_s2406" type="#_x0000_t75" style="position:absolute;left:9350;top:1020;width:26;height:25">
              <v:imagedata r:id="rId23" o:title=""/>
            </v:shape>
            <v:rect id="docshape200" o:spid="_x0000_s2405" style="position:absolute;left:9350;top:1020;width:26;height:25" filled="f" strokecolor="#59543f" strokeweight=".06186mm"/>
            <v:shape id="docshape201" o:spid="_x0000_s2404" type="#_x0000_t75" style="position:absolute;left:9374;top:1022;width:25;height:23">
              <v:imagedata r:id="rId23" o:title=""/>
            </v:shape>
            <v:shape id="docshape202" o:spid="_x0000_s2403" style="position:absolute;left:9374;top:1022;width:25;height:23" coordorigin="9375,1022" coordsize="25,23" path="m9375,1022r,23l9395,1045r2,-6l9398,1032r1,-6l9399,1022r-24,xe" filled="f" strokecolor="#59543f" strokeweight=".05964mm">
              <v:path arrowok="t"/>
            </v:shape>
            <v:shape id="docshape203" o:spid="_x0000_s2402" type="#_x0000_t75" style="position:absolute;left:9249;top:1044;width:43;height:15">
              <v:imagedata r:id="rId29" o:title=""/>
            </v:shape>
            <v:rect id="docshape204" o:spid="_x0000_s2401" style="position:absolute;left:9249;top:1044;width:43;height:15" filled="f" strokecolor="#59543f" strokeweight=".05964mm"/>
            <v:shape id="docshape205" o:spid="_x0000_s2400" type="#_x0000_t75" style="position:absolute;left:9288;top:1045;width:37;height:14">
              <v:imagedata r:id="rId21" o:title=""/>
            </v:shape>
            <v:rect id="docshape206" o:spid="_x0000_s2399" style="position:absolute;left:9288;top:1045;width:37;height:14" filled="f" strokecolor="#59543f" strokeweight=".05964mm"/>
            <v:shape id="docshape207" o:spid="_x0000_s2398" type="#_x0000_t75" style="position:absolute;left:9323;top:1044;width:37;height:15">
              <v:imagedata r:id="rId30" o:title=""/>
            </v:shape>
            <v:rect id="docshape208" o:spid="_x0000_s2397" style="position:absolute;left:9323;top:1044;width:37;height:15" filled="f" strokecolor="#59543f" strokeweight=".05964mm"/>
            <v:shape id="docshape209" o:spid="_x0000_s2396" type="#_x0000_t75" style="position:absolute;left:9357;top:1045;width:37;height:14">
              <v:imagedata r:id="rId30" o:title=""/>
            </v:shape>
            <v:shape id="docshape210" o:spid="_x0000_s2395" style="position:absolute;left:9357;top:1045;width:37;height:14" coordorigin="9357,1046" coordsize="37,14" path="m9357,1046r,13l9390,1059r2,-4l9393,1051r1,-4l9394,1046r-37,xe" filled="f" strokecolor="#59543f" strokeweight=".05964mm">
              <v:path arrowok="t"/>
            </v:shape>
            <v:shape id="docshape211" o:spid="_x0000_s2394" type="#_x0000_t75" style="position:absolute;left:9111;top:913;width:41;height:36">
              <v:imagedata r:id="rId31" o:title=""/>
            </v:shape>
            <v:shape id="docshape212" o:spid="_x0000_s2393" style="position:absolute;left:9111;top:913;width:41;height:36" coordorigin="9111,913" coordsize="41,36" path="m9119,913r-8,19l9122,936r10,7l9142,949r10,-19l9142,923r-12,-6l9119,913xe" filled="f" strokecolor="#59543f" strokeweight=".03978mm">
              <v:path arrowok="t"/>
            </v:shape>
            <v:shape id="docshape213" o:spid="_x0000_s2392" type="#_x0000_t75" style="position:absolute;left:9141;top:926;width:44;height:42">
              <v:imagedata r:id="rId32" o:title=""/>
            </v:shape>
            <v:shape id="docshape214" o:spid="_x0000_s2391" style="position:absolute;left:9141;top:926;width:44;height:42" coordorigin="9142,927" coordsize="44,42" path="m9152,927r-10,22l9152,954r8,7l9169,968r16,-17l9178,944r-9,-6l9161,932r-9,-5xe" filled="f" strokecolor="#59543f" strokeweight=".03978mm">
              <v:path arrowok="t"/>
            </v:shape>
            <v:shape id="docshape215" o:spid="_x0000_s2390" type="#_x0000_t75" style="position:absolute;left:9080;top:902;width:38;height:29">
              <v:imagedata r:id="rId33" o:title=""/>
            </v:shape>
            <v:shape id="docshape216" o:spid="_x0000_s2389" style="position:absolute;left:9080;top:902;width:38;height:29" coordorigin="9081,903" coordsize="38,29" path="m9086,903r-5,19l9092,925r9,2l9111,932r7,-19l9108,907r-11,-2l9086,903xe" filled="f" strokecolor="#59543f" strokeweight=".03978mm">
              <v:path arrowok="t"/>
            </v:shape>
            <v:shape id="docshape217" o:spid="_x0000_s2388" type="#_x0000_t75" style="position:absolute;left:9048;top:893;width:40;height:29">
              <v:imagedata r:id="rId34" o:title=""/>
            </v:shape>
            <v:shape id="docshape218" o:spid="_x0000_s2387" style="position:absolute;left:9048;top:893;width:40;height:29" coordorigin="9048,894" coordsize="40,29" path="m9048,894r1,23l9060,918r11,2l9083,922r5,-24l9076,895r-16,-1l9048,894xe" filled="f" strokecolor="#59543f" strokeweight=".03978mm">
              <v:path arrowok="t"/>
            </v:shape>
            <v:shape id="docshape219" o:spid="_x0000_s2386" type="#_x0000_t75" style="position:absolute;left:9169;top:952;width:40;height:41">
              <v:imagedata r:id="rId35" o:title=""/>
            </v:shape>
            <v:shape id="docshape220" o:spid="_x0000_s2385" style="position:absolute;left:9169;top:952;width:40;height:41" coordorigin="9170,953" coordsize="40,41" path="m9184,953r-14,15l9178,976r8,8l9194,993r16,-13l9202,970r-9,-10l9184,953xe" filled="f" strokecolor="#59543f" strokeweight=".03978mm">
              <v:path arrowok="t"/>
            </v:shape>
            <v:shape id="docshape221" o:spid="_x0000_s2384" type="#_x0000_t75" style="position:absolute;left:9193;top:979;width:41;height:44">
              <v:imagedata r:id="rId36" o:title=""/>
            </v:shape>
            <v:shape id="docshape222" o:spid="_x0000_s2383" style="position:absolute;left:9193;top:979;width:41;height:44" coordorigin="9194,979" coordsize="41,44" path="m9210,979r-16,15l9201,1003r6,10l9213,1023r21,-11l9229,1004r-6,-9l9217,987r-7,-8xe" filled="f" strokecolor="#59543f" strokeweight=".03978mm">
              <v:path arrowok="t"/>
            </v:shape>
            <v:shape id="docshape223" o:spid="_x0000_s2382" type="#_x0000_t75" style="position:absolute;left:9212;top:1012;width:39;height:47">
              <v:imagedata r:id="rId37" o:title=""/>
            </v:shape>
            <v:shape id="docshape224" o:spid="_x0000_s2381" style="position:absolute;left:9212;top:1012;width:39;height:47" coordorigin="9213,1012" coordsize="39,47" path="m9235,1012r-22,12l9218,1034r6,14l9228,1059r23,l9250,1049r-4,-12l9241,1025r-6,-13xe" filled="f" strokecolor="#59543f" strokeweight=".03978mm">
              <v:path arrowok="t"/>
            </v:shape>
            <v:shape id="docshape225" o:spid="_x0000_s2380" style="position:absolute;left:8988;top:488;width:359;height:687" coordorigin="8988,489" coordsize="359,687" path="m9038,489r-3,l9017,492r-15,10l8992,517r-4,18l8992,553r10,15l9017,578r18,4l9038,582r2,l9347,1175,9075,559r-9,-29l9062,509r-5,-13l9044,490r-3,-1l9038,489xe" fillcolor="#676262" stroked="f">
              <v:path arrowok="t"/>
            </v:shape>
            <v:shape id="docshape226" o:spid="_x0000_s2379" style="position:absolute;left:8988;top:488;width:359;height:687" coordorigin="8988,489" coordsize="359,687" path="m9035,489r-18,3l9002,502r-10,15l8988,535r4,18l9002,568r15,10l9035,582r2,l9038,582r2,l9347,1175,9075,559r-9,-29l9062,509r-5,-13l9044,490r-3,-1l9038,489r-3,xe" filled="f" strokeweight=".03978mm">
              <v:path arrowok="t"/>
            </v:shape>
            <v:shape id="docshape227" o:spid="_x0000_s2378" type="#_x0000_t75" style="position:absolute;left:8790;top:1350;width:447;height:156">
              <v:imagedata r:id="rId38" o:title=""/>
            </v:shape>
            <w10:wrap anchorx="page"/>
          </v:group>
        </w:pict>
      </w:r>
      <w:r w:rsidR="00EB21C7">
        <w:rPr>
          <w:noProof/>
        </w:rPr>
        <w:drawing>
          <wp:anchor distT="0" distB="0" distL="0" distR="0" simplePos="0" relativeHeight="251648512" behindDoc="0" locked="0" layoutInCell="1" allowOverlap="1" wp14:anchorId="5A92D902" wp14:editId="52B7FBD9">
            <wp:simplePos x="0" y="0"/>
            <wp:positionH relativeFrom="page">
              <wp:posOffset>1433177</wp:posOffset>
            </wp:positionH>
            <wp:positionV relativeFrom="paragraph">
              <wp:posOffset>26477</wp:posOffset>
            </wp:positionV>
            <wp:extent cx="614136" cy="1024274"/>
            <wp:effectExtent l="0" t="0" r="0" b="0"/>
            <wp:wrapNone/>
            <wp:docPr id="1" name="image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2.png"/>
                    <pic:cNvPicPr/>
                  </pic:nvPicPr>
                  <pic:blipFill>
                    <a:blip r:embed="rId39" cstate="print"/>
                    <a:stretch>
                      <a:fillRect/>
                    </a:stretch>
                  </pic:blipFill>
                  <pic:spPr>
                    <a:xfrm>
                      <a:off x="0" y="0"/>
                      <a:ext cx="614136" cy="1024274"/>
                    </a:xfrm>
                    <a:prstGeom prst="rect">
                      <a:avLst/>
                    </a:prstGeom>
                  </pic:spPr>
                </pic:pic>
              </a:graphicData>
            </a:graphic>
          </wp:anchor>
        </w:drawing>
      </w:r>
      <w:r w:rsidR="00EB21C7">
        <w:rPr>
          <w:rFonts w:ascii="Garamond" w:hAnsi="Garamond"/>
          <w:smallCaps/>
          <w:sz w:val="38"/>
        </w:rPr>
        <w:t xml:space="preserve">UNIVERSIDAD DE BURGOS </w:t>
      </w:r>
      <w:r w:rsidR="00EB21C7">
        <w:rPr>
          <w:rFonts w:ascii="Garamond" w:hAnsi="Garamond"/>
          <w:smallCaps/>
          <w:w w:val="95"/>
          <w:sz w:val="38"/>
        </w:rPr>
        <w:t>Escuela</w:t>
      </w:r>
      <w:r w:rsidR="00EB21C7">
        <w:rPr>
          <w:rFonts w:ascii="Garamond" w:hAnsi="Garamond"/>
          <w:smallCaps/>
          <w:spacing w:val="27"/>
          <w:sz w:val="38"/>
        </w:rPr>
        <w:t xml:space="preserve"> </w:t>
      </w:r>
      <w:r w:rsidR="00EB21C7">
        <w:rPr>
          <w:rFonts w:ascii="Garamond" w:hAnsi="Garamond"/>
          <w:smallCaps/>
          <w:w w:val="95"/>
          <w:sz w:val="38"/>
        </w:rPr>
        <w:t>Politécnica</w:t>
      </w:r>
      <w:r w:rsidR="00EB21C7">
        <w:rPr>
          <w:rFonts w:ascii="Garamond" w:hAnsi="Garamond"/>
          <w:smallCaps/>
          <w:spacing w:val="28"/>
          <w:sz w:val="38"/>
        </w:rPr>
        <w:t xml:space="preserve"> </w:t>
      </w:r>
      <w:r w:rsidR="00EB21C7">
        <w:rPr>
          <w:rFonts w:ascii="Garamond" w:hAnsi="Garamond"/>
          <w:smallCaps/>
          <w:spacing w:val="-2"/>
          <w:w w:val="95"/>
          <w:sz w:val="38"/>
        </w:rPr>
        <w:t>Superior</w:t>
      </w:r>
    </w:p>
    <w:p w14:paraId="5A92D896" w14:textId="77777777" w:rsidR="00421979" w:rsidRDefault="00EB21C7">
      <w:pPr>
        <w:spacing w:line="390" w:lineRule="exact"/>
        <w:ind w:left="672" w:right="891"/>
        <w:jc w:val="center"/>
        <w:rPr>
          <w:rFonts w:ascii="Garamond" w:hAnsi="Garamond"/>
          <w:sz w:val="35"/>
        </w:rPr>
      </w:pPr>
      <w:r>
        <w:rPr>
          <w:rFonts w:ascii="Garamond" w:hAnsi="Garamond"/>
          <w:sz w:val="35"/>
        </w:rPr>
        <w:t>Grado</w:t>
      </w:r>
      <w:r>
        <w:rPr>
          <w:rFonts w:ascii="Garamond" w:hAnsi="Garamond"/>
          <w:spacing w:val="4"/>
          <w:sz w:val="35"/>
        </w:rPr>
        <w:t xml:space="preserve"> </w:t>
      </w:r>
      <w:r>
        <w:rPr>
          <w:rFonts w:ascii="Garamond" w:hAnsi="Garamond"/>
          <w:sz w:val="35"/>
        </w:rPr>
        <w:t>en</w:t>
      </w:r>
      <w:r>
        <w:rPr>
          <w:rFonts w:ascii="Garamond" w:hAnsi="Garamond"/>
          <w:spacing w:val="5"/>
          <w:sz w:val="35"/>
        </w:rPr>
        <w:t xml:space="preserve"> </w:t>
      </w:r>
      <w:r>
        <w:rPr>
          <w:rFonts w:ascii="Garamond" w:hAnsi="Garamond"/>
          <w:sz w:val="35"/>
        </w:rPr>
        <w:t>Ingeniería</w:t>
      </w:r>
      <w:r>
        <w:rPr>
          <w:rFonts w:ascii="Garamond" w:hAnsi="Garamond"/>
          <w:spacing w:val="5"/>
          <w:sz w:val="35"/>
        </w:rPr>
        <w:t xml:space="preserve"> </w:t>
      </w:r>
      <w:r>
        <w:rPr>
          <w:rFonts w:ascii="Garamond" w:hAnsi="Garamond"/>
          <w:sz w:val="35"/>
        </w:rPr>
        <w:t>en</w:t>
      </w:r>
      <w:r>
        <w:rPr>
          <w:rFonts w:ascii="Garamond" w:hAnsi="Garamond"/>
          <w:spacing w:val="5"/>
          <w:sz w:val="35"/>
        </w:rPr>
        <w:t xml:space="preserve"> </w:t>
      </w:r>
      <w:r>
        <w:rPr>
          <w:rFonts w:ascii="Garamond" w:hAnsi="Garamond"/>
          <w:spacing w:val="-2"/>
          <w:sz w:val="35"/>
        </w:rPr>
        <w:t>Informática</w:t>
      </w:r>
    </w:p>
    <w:p w14:paraId="5A92D897" w14:textId="77777777" w:rsidR="00421979" w:rsidRDefault="00421979">
      <w:pPr>
        <w:pStyle w:val="Textoindependiente"/>
        <w:rPr>
          <w:rFonts w:ascii="Garamond"/>
          <w:b w:val="0"/>
          <w:sz w:val="20"/>
        </w:rPr>
      </w:pPr>
    </w:p>
    <w:p w14:paraId="5A92D898" w14:textId="77777777" w:rsidR="00421979" w:rsidRDefault="00421979">
      <w:pPr>
        <w:pStyle w:val="Textoindependiente"/>
        <w:rPr>
          <w:rFonts w:ascii="Garamond"/>
          <w:b w:val="0"/>
          <w:sz w:val="20"/>
        </w:rPr>
      </w:pPr>
    </w:p>
    <w:p w14:paraId="5A92D899" w14:textId="77777777" w:rsidR="00421979" w:rsidRDefault="00421979">
      <w:pPr>
        <w:pStyle w:val="Textoindependiente"/>
        <w:rPr>
          <w:rFonts w:ascii="Garamond"/>
          <w:b w:val="0"/>
          <w:sz w:val="20"/>
        </w:rPr>
      </w:pPr>
    </w:p>
    <w:p w14:paraId="5A92D89A" w14:textId="77777777" w:rsidR="00421979" w:rsidRDefault="00421979">
      <w:pPr>
        <w:pStyle w:val="Textoindependiente"/>
        <w:rPr>
          <w:rFonts w:ascii="Garamond"/>
          <w:b w:val="0"/>
          <w:sz w:val="20"/>
        </w:rPr>
      </w:pPr>
    </w:p>
    <w:p w14:paraId="5A92D89B" w14:textId="77777777" w:rsidR="00421979" w:rsidRDefault="00421979">
      <w:pPr>
        <w:pStyle w:val="Textoindependiente"/>
        <w:rPr>
          <w:rFonts w:ascii="Garamond"/>
          <w:b w:val="0"/>
          <w:sz w:val="20"/>
        </w:rPr>
      </w:pPr>
    </w:p>
    <w:p w14:paraId="5A92D89C" w14:textId="77777777" w:rsidR="00421979" w:rsidRDefault="00421979">
      <w:pPr>
        <w:pStyle w:val="Textoindependiente"/>
        <w:rPr>
          <w:rFonts w:ascii="Garamond"/>
          <w:b w:val="0"/>
          <w:sz w:val="20"/>
        </w:rPr>
      </w:pPr>
    </w:p>
    <w:p w14:paraId="5A92D89D" w14:textId="77777777" w:rsidR="00421979" w:rsidRDefault="00421979">
      <w:pPr>
        <w:pStyle w:val="Textoindependiente"/>
        <w:rPr>
          <w:rFonts w:ascii="Garamond"/>
          <w:b w:val="0"/>
          <w:sz w:val="20"/>
        </w:rPr>
      </w:pPr>
    </w:p>
    <w:p w14:paraId="5A92D89E" w14:textId="77777777" w:rsidR="00421979" w:rsidRDefault="00421979">
      <w:pPr>
        <w:pStyle w:val="Textoindependiente"/>
        <w:rPr>
          <w:rFonts w:ascii="Garamond"/>
          <w:b w:val="0"/>
          <w:sz w:val="20"/>
        </w:rPr>
      </w:pPr>
    </w:p>
    <w:p w14:paraId="5A92D89F" w14:textId="77777777" w:rsidR="00421979" w:rsidRDefault="00421979">
      <w:pPr>
        <w:pStyle w:val="Textoindependiente"/>
        <w:rPr>
          <w:rFonts w:ascii="Garamond"/>
          <w:b w:val="0"/>
          <w:sz w:val="20"/>
        </w:rPr>
      </w:pPr>
    </w:p>
    <w:p w14:paraId="5A92D8A0" w14:textId="77777777" w:rsidR="00421979" w:rsidRDefault="00421979">
      <w:pPr>
        <w:pStyle w:val="Textoindependiente"/>
        <w:rPr>
          <w:rFonts w:ascii="Garamond"/>
          <w:b w:val="0"/>
          <w:sz w:val="20"/>
        </w:rPr>
      </w:pPr>
    </w:p>
    <w:p w14:paraId="5A92D8A1" w14:textId="77777777" w:rsidR="00421979" w:rsidRDefault="00421979">
      <w:pPr>
        <w:pStyle w:val="Textoindependiente"/>
        <w:rPr>
          <w:rFonts w:ascii="Garamond"/>
          <w:b w:val="0"/>
          <w:sz w:val="20"/>
        </w:rPr>
      </w:pPr>
    </w:p>
    <w:p w14:paraId="5A92D8A2" w14:textId="77777777" w:rsidR="00421979" w:rsidRDefault="00421979">
      <w:pPr>
        <w:pStyle w:val="Textoindependiente"/>
        <w:rPr>
          <w:rFonts w:ascii="Garamond"/>
          <w:b w:val="0"/>
          <w:sz w:val="20"/>
        </w:rPr>
      </w:pPr>
    </w:p>
    <w:p w14:paraId="5A92D8A3" w14:textId="0E9AC8CB" w:rsidR="00421979" w:rsidRDefault="006C5725">
      <w:pPr>
        <w:pStyle w:val="Textoindependiente"/>
        <w:rPr>
          <w:rFonts w:ascii="Garamond"/>
          <w:b w:val="0"/>
          <w:sz w:val="20"/>
        </w:rPr>
      </w:pPr>
      <w:r>
        <w:pict w14:anchorId="5A92D905">
          <v:shapetype id="_x0000_t202" coordsize="21600,21600" o:spt="202" path="m,l,21600r21600,l21600,xe">
            <v:stroke joinstyle="miter"/>
            <v:path gradientshapeok="t" o:connecttype="rect"/>
          </v:shapetype>
          <v:shape id="docshape228" o:spid="_x0000_s2376" type="#_x0000_t202" style="position:absolute;margin-left:94.5pt;margin-top:18.95pt;width:334.5pt;height:139.1pt;z-index:-251641344;mso-wrap-distance-left:0;mso-wrap-distance-right:0;mso-position-horizontal-relative:page" fillcolor="#e5e5ff" stroked="f">
            <v:textbox style="mso-next-textbox:#docshape228" inset="0,0,0,0">
              <w:txbxContent>
                <w:p w14:paraId="5A92D92D" w14:textId="6884C1AE" w:rsidR="00421979" w:rsidRPr="00AA7DB5" w:rsidRDefault="00EB21C7" w:rsidP="002102B3">
                  <w:pPr>
                    <w:pStyle w:val="Textoindependiente"/>
                    <w:spacing w:before="200" w:after="200"/>
                    <w:ind w:right="74"/>
                    <w:jc w:val="center"/>
                    <w:rPr>
                      <w:rFonts w:ascii="LM Roman 10" w:hAnsi="LM Roman 10"/>
                      <w:b w:val="0"/>
                      <w:bCs w:val="0"/>
                      <w:color w:val="000000"/>
                      <w:sz w:val="36"/>
                      <w:szCs w:val="32"/>
                    </w:rPr>
                  </w:pPr>
                  <w:r w:rsidRPr="00AA7DB5">
                    <w:rPr>
                      <w:rFonts w:ascii="LM Roman 10" w:hAnsi="LM Roman 10"/>
                      <w:b w:val="0"/>
                      <w:bCs w:val="0"/>
                      <w:color w:val="000000"/>
                      <w:spacing w:val="-4"/>
                      <w:sz w:val="36"/>
                      <w:szCs w:val="32"/>
                    </w:rPr>
                    <w:t>TFG</w:t>
                  </w:r>
                  <w:r w:rsidRPr="00AA7DB5">
                    <w:rPr>
                      <w:rFonts w:ascii="LM Roman 10" w:hAnsi="LM Roman 10"/>
                      <w:b w:val="0"/>
                      <w:bCs w:val="0"/>
                      <w:color w:val="000000"/>
                      <w:spacing w:val="4"/>
                      <w:sz w:val="36"/>
                      <w:szCs w:val="32"/>
                    </w:rPr>
                    <w:t xml:space="preserve"> </w:t>
                  </w:r>
                  <w:r w:rsidRPr="00AA7DB5">
                    <w:rPr>
                      <w:rFonts w:ascii="LM Roman 10" w:hAnsi="LM Roman 10"/>
                      <w:b w:val="0"/>
                      <w:bCs w:val="0"/>
                      <w:color w:val="000000"/>
                      <w:spacing w:val="-4"/>
                      <w:sz w:val="36"/>
                      <w:szCs w:val="32"/>
                    </w:rPr>
                    <w:t>del</w:t>
                  </w:r>
                  <w:r w:rsidRPr="00AA7DB5">
                    <w:rPr>
                      <w:rFonts w:ascii="LM Roman 10" w:hAnsi="LM Roman 10"/>
                      <w:b w:val="0"/>
                      <w:bCs w:val="0"/>
                      <w:color w:val="000000"/>
                      <w:spacing w:val="4"/>
                      <w:sz w:val="36"/>
                      <w:szCs w:val="32"/>
                    </w:rPr>
                    <w:t xml:space="preserve"> </w:t>
                  </w:r>
                  <w:r w:rsidRPr="00AA7DB5">
                    <w:rPr>
                      <w:rFonts w:ascii="LM Roman 10" w:hAnsi="LM Roman 10"/>
                      <w:b w:val="0"/>
                      <w:bCs w:val="0"/>
                      <w:color w:val="000000"/>
                      <w:spacing w:val="-4"/>
                      <w:sz w:val="36"/>
                      <w:szCs w:val="32"/>
                    </w:rPr>
                    <w:t>Grado</w:t>
                  </w:r>
                  <w:r w:rsidRPr="00AA7DB5">
                    <w:rPr>
                      <w:rFonts w:ascii="LM Roman 10" w:hAnsi="LM Roman 10"/>
                      <w:b w:val="0"/>
                      <w:bCs w:val="0"/>
                      <w:color w:val="000000"/>
                      <w:spacing w:val="4"/>
                      <w:sz w:val="36"/>
                      <w:szCs w:val="32"/>
                    </w:rPr>
                    <w:t xml:space="preserve"> </w:t>
                  </w:r>
                  <w:r w:rsidRPr="00AA7DB5">
                    <w:rPr>
                      <w:rFonts w:ascii="LM Roman 10" w:hAnsi="LM Roman 10"/>
                      <w:b w:val="0"/>
                      <w:bCs w:val="0"/>
                      <w:color w:val="000000"/>
                      <w:spacing w:val="-4"/>
                      <w:sz w:val="36"/>
                      <w:szCs w:val="32"/>
                    </w:rPr>
                    <w:t>en</w:t>
                  </w:r>
                  <w:r w:rsidRPr="00AA7DB5">
                    <w:rPr>
                      <w:rFonts w:ascii="LM Roman 10" w:hAnsi="LM Roman 10"/>
                      <w:b w:val="0"/>
                      <w:bCs w:val="0"/>
                      <w:color w:val="000000"/>
                      <w:spacing w:val="5"/>
                      <w:sz w:val="36"/>
                      <w:szCs w:val="32"/>
                    </w:rPr>
                    <w:t xml:space="preserve"> </w:t>
                  </w:r>
                  <w:r w:rsidR="00B83489" w:rsidRPr="00AA7DB5">
                    <w:rPr>
                      <w:rFonts w:ascii="LM Roman 10" w:hAnsi="LM Roman 10"/>
                      <w:b w:val="0"/>
                      <w:bCs w:val="0"/>
                      <w:color w:val="000000"/>
                      <w:spacing w:val="10"/>
                      <w:w w:val="101"/>
                      <w:sz w:val="36"/>
                      <w:szCs w:val="32"/>
                    </w:rPr>
                    <w:t>Ingeniería</w:t>
                  </w:r>
                  <w:r w:rsidR="00AA7DB5" w:rsidRPr="00AA7DB5">
                    <w:rPr>
                      <w:rFonts w:ascii="LM Roman 10" w:hAnsi="LM Roman 10"/>
                      <w:b w:val="0"/>
                      <w:bCs w:val="0"/>
                      <w:color w:val="000000"/>
                      <w:spacing w:val="4"/>
                      <w:sz w:val="36"/>
                      <w:szCs w:val="32"/>
                    </w:rPr>
                    <w:t xml:space="preserve"> </w:t>
                  </w:r>
                  <w:r w:rsidR="00B83489" w:rsidRPr="00AA7DB5">
                    <w:rPr>
                      <w:rFonts w:ascii="LM Roman 10" w:hAnsi="LM Roman 10"/>
                      <w:b w:val="0"/>
                      <w:bCs w:val="0"/>
                      <w:color w:val="000000"/>
                      <w:spacing w:val="6"/>
                      <w:sz w:val="36"/>
                      <w:szCs w:val="32"/>
                    </w:rPr>
                    <w:t>Informática</w:t>
                  </w:r>
                </w:p>
                <w:p w14:paraId="5A92D92E" w14:textId="5D242E00" w:rsidR="00421979" w:rsidRPr="007A36EF" w:rsidRDefault="00AA7DB5" w:rsidP="007C1AAF">
                  <w:pPr>
                    <w:spacing w:line="223" w:lineRule="auto"/>
                    <w:jc w:val="center"/>
                    <w:rPr>
                      <w:rFonts w:ascii="LM Roman 10" w:hAnsi="LM Roman 10"/>
                      <w:color w:val="000000"/>
                      <w:sz w:val="40"/>
                      <w:szCs w:val="40"/>
                    </w:rPr>
                  </w:pPr>
                  <w:r>
                    <w:rPr>
                      <w:rFonts w:ascii="LM Roman 10" w:hAnsi="LM Roman 10"/>
                      <w:color w:val="000000"/>
                      <w:spacing w:val="-16"/>
                      <w:w w:val="111"/>
                      <w:sz w:val="40"/>
                      <w:szCs w:val="40"/>
                    </w:rPr>
                    <w:t>MQGenerator</w:t>
                  </w:r>
                  <w:r w:rsidR="00D152FC" w:rsidRPr="007A36EF">
                    <w:rPr>
                      <w:rFonts w:ascii="LM Roman 10" w:hAnsi="LM Roman 10"/>
                      <w:color w:val="000000"/>
                      <w:sz w:val="40"/>
                      <w:szCs w:val="40"/>
                    </w:rPr>
                    <w:br/>
                  </w:r>
                  <w:r w:rsidR="00B83489" w:rsidRPr="007A36EF">
                    <w:rPr>
                      <w:rFonts w:ascii="LM Roman 10" w:hAnsi="LM Roman 10"/>
                      <w:color w:val="000000"/>
                      <w:spacing w:val="1"/>
                      <w:w w:val="97"/>
                      <w:sz w:val="40"/>
                      <w:szCs w:val="40"/>
                    </w:rPr>
                    <w:t>Documentación</w:t>
                  </w:r>
                  <w:r w:rsidR="00EB21C7" w:rsidRPr="007A36EF">
                    <w:rPr>
                      <w:rFonts w:ascii="LM Roman 10" w:hAnsi="LM Roman 10"/>
                      <w:color w:val="000000"/>
                      <w:sz w:val="40"/>
                      <w:szCs w:val="40"/>
                    </w:rPr>
                    <w:t xml:space="preserve"> </w:t>
                  </w:r>
                  <w:r w:rsidR="00B83489" w:rsidRPr="007A36EF">
                    <w:rPr>
                      <w:rFonts w:ascii="LM Roman 10" w:hAnsi="LM Roman 10"/>
                      <w:color w:val="000000"/>
                      <w:spacing w:val="3"/>
                      <w:w w:val="112"/>
                      <w:sz w:val="40"/>
                      <w:szCs w:val="40"/>
                    </w:rPr>
                    <w:t>Técnica</w:t>
                  </w:r>
                </w:p>
              </w:txbxContent>
            </v:textbox>
            <w10:wrap type="topAndBottom" anchorx="page"/>
          </v:shape>
        </w:pict>
      </w:r>
    </w:p>
    <w:p w14:paraId="5A92D8A4" w14:textId="56FBA2A0" w:rsidR="00421979" w:rsidRDefault="006C5725">
      <w:pPr>
        <w:pStyle w:val="Textoindependiente"/>
        <w:rPr>
          <w:rFonts w:ascii="Garamond"/>
          <w:b w:val="0"/>
          <w:sz w:val="26"/>
        </w:rPr>
      </w:pPr>
      <w:r>
        <w:pict w14:anchorId="5A92D906">
          <v:group id="docshapegroup229" o:spid="_x0000_s2057" style="position:absolute;margin-left:438pt;margin-top:52pt;width:67.75pt;height:82.1pt;z-index:-251640320;mso-wrap-distance-left:0;mso-wrap-distance-right:0;mso-position-horizontal-relative:page" coordorigin="8733,608" coordsize="1355,1642">
            <v:shape id="docshape230" o:spid="_x0000_s2375" type="#_x0000_t75" style="position:absolute;left:8815;top:1895;width:264;height:143">
              <v:imagedata r:id="rId40" o:title=""/>
            </v:shape>
            <v:shape id="docshape231" o:spid="_x0000_s2374" style="position:absolute;left:8815;top:1895;width:264;height:143" coordorigin="8816,1895" coordsize="264,143" path="m9079,2038r-3,-5l9072,2027r-4,-4l9064,2018r-3,-5l9058,2008r-5,-5l9050,1998r-3,-5l9044,1989r-3,-6l9037,1978r-4,-5l9030,1967r-4,-4l9022,1958r-3,-5l9014,1950r-5,-4l9005,1942r-6,-4l8996,1935r-6,-4l8984,1928r-5,-3l8975,1922r-6,-3l8964,1916r-6,-1l8952,1912r-4,-3l8941,1908r-5,-1l8930,1905r-5,-3l8919,1902r-6,-1l8907,1900r-6,-1l8896,1898r-5,-1l8884,1896r-7,l8872,1895r-6,1l8860,1896r-6,l8849,1897r-8,1l8836,1897r-4,2l8827,1898r,l8816,1898r5,5l8824,1905r2,4l8827,1911r,5l8832,1923r3,4l8838,1931r3,6l8845,1941r5,4l8852,1950r4,2l8860,1958r4,4l8867,1965r5,5l8876,1973r5,5l8884,1981r4,3l8894,1988r3,3l8901,1995r6,4l8911,2004r4,l8921,2007r6,3l8932,2013r5,3l8944,2019r5,1l8955,2023r5,1l8967,2027r6,1l8979,2030r6,1l8991,2032r7,2l9004,2034r6,l9016,2035r7,1l9030,2037r4,l9042,2037r6,-1l9054,2037r6,1l9066,2038r6,l9079,2038r,l9079,2038e" filled="f" strokeweight=".01683mm">
              <v:path arrowok="t"/>
            </v:shape>
            <v:shape id="docshape232" o:spid="_x0000_s2373" style="position:absolute;left:8832;top:1907;width:246;height:131" coordorigin="8832,1907" coordsize="246,131" path="m8832,1907r58,32l8952,1974r64,34l9077,2038r1,l9078,2037r-1,-1l9020,2008r-63,-33l8893,1940r-61,-33xe" fillcolor="#8eaa33" stroked="f">
              <v:path arrowok="t"/>
            </v:shape>
            <v:shape id="docshape233" o:spid="_x0000_s2372" type="#_x0000_t75" style="position:absolute;left:8916;top:1738;width:131;height:273">
              <v:imagedata r:id="rId41" o:title=""/>
            </v:shape>
            <v:shape id="docshape234" o:spid="_x0000_s2371" style="position:absolute;left:8916;top:1738;width:131;height:273" coordorigin="8917,1739" coordsize="131,273" path="m9043,2012r,-7l9044,1998r-1,-5l9043,1986r1,-5l9044,1975r,-7l9045,1962r,-6l9045,1951r1,-7l9046,1938r,-7l9048,1925r-2,-5l9046,1913r1,-6l9045,1901r-2,-5l9043,1889r-2,-6l9040,1879r-2,-7l9035,1866r-2,-6l9031,1855r-3,-5l9026,1844r-4,-4l9020,1834r-2,-5l9013,1824r-3,-4l9007,1815r-3,-6l8999,1806r-4,-5l8991,1796r-3,-4l8984,1789r-4,-5l8975,1780r-5,-5l8966,1772r-4,-4l8956,1764r-4,-3l8947,1758r-7,-3l8937,1750r-4,l8929,1746r,l8920,1739r1,8l8922,1749r-1,5l8922,1757r-4,3l8918,1769r,4l8917,1779r,7l8917,1791r1,6l8917,1802r2,5l8918,1814r1,5l8920,1824r,7l8922,1835r1,7l8923,1847r2,5l8927,1858r1,4l8928,1868r2,7l8931,1881r2,3l8936,1890r4,6l8942,1901r2,6l8947,1913r4,5l8954,1923r3,5l8961,1933r4,6l8968,1944r5,4l8977,1953r4,5l8986,1962r4,4l8995,1971r4,4l9005,1980r3,2l9014,1987r5,3l9023,1995r5,5l9032,2003r5,4l9043,2012r-1,-1l9043,2012e" filled="f" strokeweight=".01683mm">
              <v:path arrowok="t"/>
            </v:shape>
            <v:shape id="docshape235" o:spid="_x0000_s2370" style="position:absolute;left:8927;top:1756;width:115;height:254" coordorigin="8928,1757" coordsize="115,254" path="m8928,1757r26,60l8982,1883r29,66l9041,2009r1,1l9042,2010r,-1l9014,1952r-29,-66l8955,1819r-27,-62xe" fillcolor="#8eaa33" stroked="f">
              <v:path arrowok="t"/>
            </v:shape>
            <v:shape id="docshape236" o:spid="_x0000_s2369" style="position:absolute;left:9197;top:893;width:429;height:71" coordorigin="9197,893" coordsize="429,71" path="m9605,964l9404,940r-202,24l9197,950r42,-30l9306,901r82,-8l9475,898r83,18l9626,949r-16,1l9605,964xe" fillcolor="#ac1418" stroked="f">
              <v:path arrowok="t"/>
            </v:shape>
            <v:shape id="docshape237" o:spid="_x0000_s2368" style="position:absolute;left:9197;top:870;width:429;height:94" coordorigin="9197,871" coordsize="429,94" o:spt="100" adj="0,,0" path="m9626,949r-16,1l9605,964,9404,940r-202,24l9197,950r42,-30l9306,901r82,-8l9475,898r83,18l9626,949xm9253,883r,-7l9259,871r8,l9274,871r6,5l9280,883r,7l9274,896r-7,l9259,896r-6,-6l9253,883xe" filled="f" strokeweight=".02694mm">
              <v:stroke joinstyle="round"/>
              <v:formulas/>
              <v:path arrowok="t" o:connecttype="segments"/>
            </v:shape>
            <v:shape id="docshape238" o:spid="_x0000_s2367" type="#_x0000_t75" style="position:absolute;left:9109;top:775;width:294;height:178">
              <v:imagedata r:id="rId42" o:title=""/>
            </v:shape>
            <v:shape id="docshape239" o:spid="_x0000_s2366" style="position:absolute;left:9109;top:775;width:294;height:178" coordorigin="9110,775" coordsize="294,178" path="m9401,907r-6,9l9385,925r-14,2l9358,929r-11,-8l9338,912r-17,14l9304,929r-16,-5l9272,914r-15,18l9242,939r-15,-1l9211,931r-7,16l9200,953r-11,-1l9171,943r-19,-18l9133,903r-13,-18l9110,862r2,-17l9172,812r48,-7l9233,805r20,-2l9277,800r22,-6l9326,785r26,-6l9378,776r25,-1l9402,802r,31l9402,868r-1,39xe" filled="f" strokeweight=".02694mm">
              <v:path arrowok="t"/>
            </v:shape>
            <v:shape id="docshape240" o:spid="_x0000_s2365" type="#_x0000_t75" style="position:absolute;left:9408;top:775;width:294;height:178">
              <v:imagedata r:id="rId43" o:title=""/>
            </v:shape>
            <v:shape id="docshape241" o:spid="_x0000_s2364" style="position:absolute;left:9408;top:775;width:294;height:178" coordorigin="9408,775" coordsize="294,178" path="m9410,907r6,9l9426,925r14,2l9454,929r10,-8l9473,912r17,14l9507,929r16,-5l9539,914r15,18l9569,939r15,-1l9600,931r8,16l9611,953r11,-1l9640,943r20,-18l9678,903r13,-18l9702,862r-3,-17l9640,812r-49,-7l9578,805r-20,-2l9534,800r-22,-6l9485,785r-26,-6l9433,776r-25,-1l9409,802r,31l9409,868r1,39xe" filled="f" strokeweight=".02694mm">
              <v:path arrowok="t"/>
            </v:shape>
            <v:shape id="docshape242" o:spid="_x0000_s2363" type="#_x0000_t75" style="position:absolute;left:9852;top:1696;width:74;height:129">
              <v:imagedata r:id="rId44" o:title=""/>
            </v:shape>
            <v:shape id="docshape243" o:spid="_x0000_s2362" style="position:absolute;left:9852;top:1696;width:74;height:129" coordorigin="9852,1697" coordsize="74,129" path="m9926,1825r-39,-60l9871,1746r-13,-23l9852,1697r17,16l9882,1720r9,6l9919,1780r6,38l9926,1825xe" filled="f" strokecolor="#1f1a17" strokeweight=".02122mm">
              <v:path arrowok="t"/>
            </v:shape>
            <v:shape id="docshape244" o:spid="_x0000_s2361" type="#_x0000_t75" style="position:absolute;left:9857;top:1709;width:60;height:79">
              <v:imagedata r:id="rId45" o:title=""/>
            </v:shape>
            <v:shape id="docshape245" o:spid="_x0000_s2360" style="position:absolute;left:9857;top:1709;width:60;height:79" coordorigin="9858,1709" coordsize="60,79" path="m9917,1788r-11,-15l9889,1749r-18,-24l9858,1709e" filled="f" strokecolor="#1f1a17" strokeweight=".02122mm">
              <v:path arrowok="t"/>
            </v:shape>
            <v:shape id="docshape246" o:spid="_x0000_s2359" type="#_x0000_t75" style="position:absolute;left:9858;top:1602;width:100;height:118">
              <v:imagedata r:id="rId46" o:title=""/>
            </v:shape>
            <v:shape id="docshape247" o:spid="_x0000_s2358" style="position:absolute;left:9858;top:1602;width:100;height:118" coordorigin="9859,1603" coordsize="100,118" path="m9959,1720r-5,-11l9946,1696r-11,-10l9921,1680r-13,-8l9896,1664r-9,-8l9881,1647r-6,-12l9867,1620r-6,-12l9859,1603r12,6l9884,1616r11,5l9949,1666r4,22l9955,1702r3,13l9959,1720xe" filled="f" strokecolor="#1f1a17" strokeweight=".02122mm">
              <v:path arrowok="t"/>
            </v:shape>
            <v:shape id="docshape248" o:spid="_x0000_s2357" type="#_x0000_t75" style="position:absolute;left:9961;top:1542;width:104;height:63">
              <v:imagedata r:id="rId47" o:title=""/>
            </v:shape>
            <v:shape id="docshape249" o:spid="_x0000_s2356" style="position:absolute;left:9961;top:1542;width:104;height:63" coordorigin="9962,1543" coordsize="104,63" o:spt="100" adj="0,,0" path="m9962,1605r3,-8l9974,1579r11,-20l9998,1547r17,-3l10038,1543r19,l10065,1543r-2,4l10055,1557r-13,13l10023,1581r-61,24xm9965,1599r13,-11l9997,1574r26,-14l10058,1548e" filled="f" strokecolor="#1f1a17" strokeweight=".02122mm">
              <v:stroke joinstyle="round"/>
              <v:formulas/>
              <v:path arrowok="t" o:connecttype="segments"/>
            </v:shape>
            <v:shape id="docshape250" o:spid="_x0000_s2355" style="position:absolute;left:9755;top:1137;width:210;height:860" coordorigin="9755,1138" coordsize="210,860" path="m9796,1997r-5,-11l9826,1953r37,-41l9899,1862r30,-60l9950,1731r9,-85l9950,1548r-55,-179l9831,1241r-54,-78l9755,1138r27,29l9819,1218r42,68l9902,1366r34,88l9958,1545r6,74l9964,1686r-8,63l9937,1810r-32,60l9859,1931r-63,66xe" fillcolor="#468926" stroked="f">
              <v:path arrowok="t"/>
            </v:shape>
            <v:shape id="docshape251" o:spid="_x0000_s2354" style="position:absolute;left:9755;top:1137;width:210;height:860" coordorigin="9755,1138" coordsize="210,860" path="m9755,1138r64,80l9861,1286r41,80l9936,1454r22,91l9964,1619r,67l9956,1749r-19,61l9905,1870r-46,61l9796,1997r-5,-11l9826,1953r37,-41l9899,1862r30,-60l9950,1731r9,-85l9950,1548r-55,-179l9831,1241r-54,-78l9755,1138xe" filled="f" strokecolor="#1f1a17" strokeweight=".02122mm">
              <v:path arrowok="t"/>
            </v:shape>
            <v:shape id="docshape252" o:spid="_x0000_s2353" type="#_x0000_t75" style="position:absolute;left:9842;top:1900;width:164;height:40">
              <v:imagedata r:id="rId48" o:title=""/>
            </v:shape>
            <v:shape id="docshape253" o:spid="_x0000_s2352" style="position:absolute;left:9842;top:1900;width:164;height:40" coordorigin="9843,1900" coordsize="164,40" o:spt="100" adj="0,,0" path="m9848,1935r-5,3l9855,1927r22,-15l9900,1903r24,-3l9954,1902r29,9l10005,1931r,l10006,1933r-27,3l9961,1938r-14,1l9931,1940r-22,-3l9890,1931r-11,-6l9867,1925r-19,10xm9860,1926r6,-1l9885,1922r34,-2l9970,1923e" filled="f" strokecolor="#1f1a17" strokeweight=".02122mm">
              <v:stroke joinstyle="round"/>
              <v:formulas/>
              <v:path arrowok="t" o:connecttype="segments"/>
            </v:shape>
            <v:shape id="docshape254" o:spid="_x0000_s2351" type="#_x0000_t75" style="position:absolute;left:9793;top:1836;width:37;height:138">
              <v:imagedata r:id="rId49" o:title=""/>
            </v:shape>
            <v:shape id="docshape255" o:spid="_x0000_s2350" style="position:absolute;left:9793;top:1836;width:37;height:138" coordorigin="9793,1836" coordsize="37,138" path="m9816,1973r-3,-1l9811,1954r-2,-23l9804,1914r-8,-18l9793,1878r2,-20l9802,1836r3,2l9811,1846r7,13l9822,1878r3,16l9830,1908r-1,23l9816,1973xe" filled="f" strokecolor="#1f1a17" strokeweight=".02122mm">
              <v:path arrowok="t"/>
            </v:shape>
            <v:shape id="docshape256" o:spid="_x0000_s2349" type="#_x0000_t75" style="position:absolute;left:9802;top:1844;width:15;height:118">
              <v:imagedata r:id="rId50" o:title=""/>
            </v:shape>
            <v:shape id="docshape257" o:spid="_x0000_s2348" style="position:absolute;left:9802;top:1844;width:15;height:118" coordorigin="9803,1844" coordsize="15,118" path="m9815,1962r1,-7l9817,1940r,-18l9814,1909r-4,-16l9806,1872r-2,-19l9803,1844e" filled="f" strokecolor="#1f1a17" strokeweight=".02122mm">
              <v:path arrowok="t"/>
            </v:shape>
            <v:shape id="docshape258" o:spid="_x0000_s2347" style="position:absolute;left:9215;top:1880;width:674;height:365" coordorigin="9215,1880" coordsize="674,365" path="m9218,2244r61,-43l9338,2177r60,-21l9468,2139r75,-16l9611,2101r58,-25l9747,2023r47,-40l9844,1935r43,-55l9889,1888r-2,4l9887,1895r-42,51l9799,1993r-46,39l9671,2091r-57,25l9545,2137r-75,17l9400,2171r-60,20l9282,2216r-64,28xe" fillcolor="#468926" stroked="f">
              <v:path arrowok="t"/>
            </v:shape>
            <v:shape id="docshape259" o:spid="_x0000_s2346" style="position:absolute;left:9215;top:1880;width:674;height:365" coordorigin="9215,1880" coordsize="674,365" path="m9887,1895r-42,51l9799,1993r-46,39l9671,2091r-57,25l9545,2137r-75,17l9400,2171r-60,20l9282,2216r-64,28l9215,2230r64,-29l9338,2177r60,-21l9468,2139r75,-16l9611,2101r58,-25l9747,2023r47,-40l9844,1935r43,-55l9889,1888r-2,4l9887,1895xe" filled="f" strokeweight=".02106mm">
              <v:path arrowok="t"/>
            </v:shape>
            <v:shape id="docshape260" o:spid="_x0000_s2345" type="#_x0000_t75" style="position:absolute;left:9704;top:1950;width:42;height:80">
              <v:imagedata r:id="rId51" o:title=""/>
            </v:shape>
            <v:shape id="docshape261" o:spid="_x0000_s2344" style="position:absolute;left:9704;top:1950;width:42;height:80" coordorigin="9705,1951" coordsize="42,80" path="m9746,2030r-8,l9722,2011r-15,-28l9705,1951r7,3l9728,1965r14,25l9746,2030xe" filled="f" strokecolor="#1f1a17" strokeweight=".02122mm">
              <v:path arrowok="t"/>
            </v:shape>
            <v:shape id="docshape262" o:spid="_x0000_s2343" type="#_x0000_t75" style="position:absolute;left:9704;top:1950;width:42;height:80">
              <v:imagedata r:id="rId52" o:title=""/>
            </v:shape>
            <v:shape id="docshape263" o:spid="_x0000_s2342" style="position:absolute;left:9704;top:1950;width:42;height:80" coordorigin="9705,1951" coordsize="42,80" path="m9746,2030r-5,-10l9730,1996r-13,-27l9705,1951e" filled="f" strokecolor="#1f1a17" strokeweight=".02122mm">
              <v:path arrowok="t"/>
            </v:shape>
            <v:shape id="docshape264" o:spid="_x0000_s2341" type="#_x0000_t75" style="position:absolute;left:9768;top:1869;width:38;height:128">
              <v:imagedata r:id="rId53" o:title=""/>
            </v:shape>
            <v:shape id="docshape265" o:spid="_x0000_s2340" style="position:absolute;left:9768;top:1869;width:38;height:128" coordorigin="9768,1870" coordsize="38,128" path="m9797,1997r-28,-70l9768,1908r1,-20l9772,1870r3,13l9784,1903r9,16l9803,1938r3,26l9797,1997xe" filled="f" strokecolor="#1f1a17" strokeweight=".02122mm">
              <v:path arrowok="t"/>
            </v:shape>
            <v:shape id="docshape266" o:spid="_x0000_s2339" type="#_x0000_t75" style="position:absolute;left:9770;top:1881;width:26;height:116">
              <v:imagedata r:id="rId54" o:title=""/>
            </v:shape>
            <v:shape id="docshape267" o:spid="_x0000_s2338" style="position:absolute;left:9770;top:1881;width:26;height:116" coordorigin="9771,1882" coordsize="26,116" path="m9797,1997r-4,-15l9785,1946r-9,-39l9771,1882e" filled="f" strokecolor="#1f1a17" strokeweight=".02122mm">
              <v:path arrowok="t"/>
            </v:shape>
            <v:shape id="docshape268" o:spid="_x0000_s2337" type="#_x0000_t75" style="position:absolute;left:9775;top:1975;width:130;height:40">
              <v:imagedata r:id="rId55" o:title=""/>
            </v:shape>
            <v:shape id="docshape269" o:spid="_x0000_s2336" style="position:absolute;left:9775;top:1975;width:130;height:40" coordorigin="9775,1975" coordsize="130,40" path="m9775,2002r32,-17l9841,1975r34,1l9905,1988r-5,1l9889,1990r-14,3l9862,1997r-14,5l9833,2009r-16,4l9803,2015r-16,-2l9775,2002xe" filled="f" strokecolor="#1f1a17" strokeweight=".02122mm">
              <v:path arrowok="t"/>
            </v:shape>
            <v:shape id="docshape270" o:spid="_x0000_s2335" type="#_x0000_t75" style="position:absolute;left:9778;top:1985;width:118;height:20">
              <v:imagedata r:id="rId56" o:title=""/>
            </v:shape>
            <v:shape id="docshape271" o:spid="_x0000_s2334" style="position:absolute;left:9778;top:1985;width:118;height:20" coordorigin="9778,1986" coordsize="118,20" path="m9778,2005r15,-4l9827,1993r39,-7l9896,1986e" filled="f" strokecolor="#1f1a17" strokeweight=".02122mm">
              <v:path arrowok="t"/>
            </v:shape>
            <v:shape id="docshape272" o:spid="_x0000_s2333" type="#_x0000_t75" style="position:absolute;left:9730;top:1929;width:47;height:84">
              <v:imagedata r:id="rId57" o:title=""/>
            </v:shape>
            <v:shape id="docshape273" o:spid="_x0000_s2332" style="position:absolute;left:9730;top:1929;width:47;height:84" coordorigin="9730,1929" coordsize="47,84" path="m9776,2013r-7,-1l9754,1996r-15,-29l9730,1929r9,5l9757,1949r16,26l9776,2013xe" filled="f" strokecolor="#1f1a17" strokeweight=".02122mm">
              <v:path arrowok="t"/>
            </v:shape>
            <v:shape id="docshape274" o:spid="_x0000_s2331" type="#_x0000_t75" style="position:absolute;left:9733;top:1932;width:44;height:81">
              <v:imagedata r:id="rId58" o:title=""/>
            </v:shape>
            <v:shape id="docshape275" o:spid="_x0000_s2330" style="position:absolute;left:9733;top:1932;width:44;height:81" coordorigin="9733,1932" coordsize="44,81" path="m9776,2013r-4,-10l9761,1979r-14,-26l9733,1932e" filled="f" strokecolor="#1f1a17" strokeweight=".02122mm">
              <v:path arrowok="t"/>
            </v:shape>
            <v:shape id="docshape276" o:spid="_x0000_s2329" type="#_x0000_t75" style="position:absolute;left:9739;top:2002;width:116;height:41">
              <v:imagedata r:id="rId59" o:title=""/>
            </v:shape>
            <v:shape id="docshape277" o:spid="_x0000_s2328" style="position:absolute;left:9739;top:2002;width:116;height:41" coordorigin="9739,2002" coordsize="116,41" o:spt="100" adj="0,,0" path="m9739,2043r2,-6l9766,2015r40,-13l9855,2026r,l9852,2033r-13,-1l9830,2033r-8,1l9812,2034r-12,-4l9785,2027r-15,1l9755,2033r-16,10xm9748,2034r8,-5l9779,2022r33,-3l9852,2029e" filled="f" strokecolor="#1f1a17" strokeweight=".02122mm">
              <v:stroke joinstyle="round"/>
              <v:formulas/>
              <v:path arrowok="t" o:connecttype="segments"/>
            </v:shape>
            <v:shape id="docshape278" o:spid="_x0000_s2327" type="#_x0000_t75" style="position:absolute;left:9815;top:1936;width:161;height:38">
              <v:imagedata r:id="rId60" o:title=""/>
            </v:shape>
            <v:shape id="docshape279" o:spid="_x0000_s2326" style="position:absolute;left:9815;top:1936;width:161;height:38" coordorigin="9816,1937" coordsize="161,38" path="m9816,1974r11,-11l9834,1957r10,-6l9868,1944r32,-6l9929,1937r25,4l9976,1950r-3,1l9964,1952r-13,2l9935,1958r-17,5l9900,1969r-19,4l9863,1972r-18,-1l9830,1971r-10,2l9816,1974xe" filled="f" strokecolor="#1f1a17" strokeweight=".02122mm">
              <v:path arrowok="t"/>
            </v:shape>
            <v:shape id="docshape280" o:spid="_x0000_s2325" type="#_x0000_t75" style="position:absolute;left:9825;top:1948;width:137;height:20">
              <v:imagedata r:id="rId61" o:title=""/>
            </v:shape>
            <v:shape id="docshape281" o:spid="_x0000_s2324" style="position:absolute;left:9825;top:1948;width:137;height:20" coordorigin="9826,1948" coordsize="137,20" path="m9826,1968r16,-4l9880,1956r45,-7l9962,1948e" filled="f" strokecolor="#1f1a17" strokeweight=".02122mm">
              <v:path arrowok="t"/>
            </v:shape>
            <v:shape id="docshape282" o:spid="_x0000_s2323" type="#_x0000_t75" style="position:absolute;left:9831;top:1874;width:23;height:68">
              <v:imagedata r:id="rId62" o:title=""/>
            </v:shape>
            <v:shape id="docshape283" o:spid="_x0000_s2322" style="position:absolute;left:9831;top:1874;width:23;height:68" coordorigin="9831,1874" coordsize="23,68" path="m9843,1942r-5,-3l9833,1922r-2,-24l9836,1874r5,4l9850,1891r4,21l9843,1942xe" filled="f" strokecolor="#1f1a17" strokeweight=".02122mm">
              <v:path arrowok="t"/>
            </v:shape>
            <v:shape id="docshape284" o:spid="_x0000_s2321" style="position:absolute;left:9835;top:1882;width:7;height:50" coordorigin="9835,1882" coordsize="7,50" path="m9841,1932r,-5l9839,1914r-2,-17l9835,1882e" filled="f" strokecolor="#1f1a17" strokeweight=".02106mm">
              <v:path arrowok="t"/>
            </v:shape>
            <v:shape id="docshape285" o:spid="_x0000_s2320" type="#_x0000_t75" style="position:absolute;left:9881;top:1872;width:139;height:62">
              <v:imagedata r:id="rId63" o:title=""/>
            </v:shape>
            <v:shape id="docshape286" o:spid="_x0000_s2319" style="position:absolute;left:9881;top:1872;width:139;height:62" coordorigin="9882,1872" coordsize="139,62" path="m9882,1896r12,-10l9908,1880r15,-5l9941,1872r20,3l9984,1887r21,20l10020,1933r-8,-1l9992,1927r-23,-8l9951,1909r-14,-12l9920,1889r-19,-2l9882,1896xe" filled="f" strokecolor="#1f1a17" strokeweight=".02122mm">
              <v:path arrowok="t"/>
            </v:shape>
            <v:shape id="docshape287" o:spid="_x0000_s2318" type="#_x0000_t75" style="position:absolute;left:9898;top:1883;width:82;height:22">
              <v:imagedata r:id="rId64" o:title=""/>
            </v:shape>
            <v:shape id="docshape288" o:spid="_x0000_s2317" style="position:absolute;left:9898;top:1883;width:82;height:22" coordorigin="9898,1883" coordsize="82,22" path="m9898,1884r16,-1l9936,1885r23,7l9980,1904e" filled="f" strokecolor="#1f1a17" strokeweight=".02122mm">
              <v:path arrowok="t"/>
            </v:shape>
            <v:shape id="docshape289" o:spid="_x0000_s2316" type="#_x0000_t75" style="position:absolute;left:9905;top:1790;width:150;height:76">
              <v:imagedata r:id="rId65" o:title=""/>
            </v:shape>
            <v:shape id="docshape290" o:spid="_x0000_s2315" style="position:absolute;left:9905;top:1790;width:150;height:76" coordorigin="9905,1791" coordsize="150,76" path="m9906,1867r-1,-7l9937,1832r53,-30l10052,1791r2,4l10055,1806r-10,14l10017,1837r-34,10l9957,1851r-24,4l9906,1867xe" filled="f" strokecolor="#1f1a17" strokeweight=".02122mm">
              <v:path arrowok="t"/>
            </v:shape>
            <v:shape id="docshape291" o:spid="_x0000_s2314" type="#_x0000_t75" style="position:absolute;left:9915;top:1841;width:33;height:16">
              <v:imagedata r:id="rId21" o:title=""/>
            </v:shape>
            <v:shape id="docshape292" o:spid="_x0000_s2313" style="position:absolute;left:9915;top:1841;width:33;height:16" coordorigin="9916,1841" coordsize="33,16" path="m9916,1857r5,-4l9941,1846r7,-5e" filled="f" strokecolor="#1f1a17" strokeweight=".02122mm">
              <v:path arrowok="t"/>
            </v:shape>
            <v:shape id="docshape293" o:spid="_x0000_s2312" type="#_x0000_t75" style="position:absolute;left:9835;top:1764;width:43;height:148">
              <v:imagedata r:id="rId66" o:title=""/>
            </v:shape>
            <v:shape id="docshape294" o:spid="_x0000_s2311" style="position:absolute;left:9835;top:1764;width:43;height:148" coordorigin="9836,1764" coordsize="43,148" path="m9868,1912r-4,-2l9857,1892r-7,-23l9844,1849r-4,-13l9838,1828r-1,-9l9836,1805r,-16l9836,1776r,-9l9836,1764r3,4l9847,1778r9,13l9861,1804r7,13l9876,1837r3,30l9868,1912xe" filled="f" strokecolor="#1f1a17" strokeweight=".02122mm">
              <v:path arrowok="t"/>
            </v:shape>
            <v:shape id="docshape295" o:spid="_x0000_s2310" type="#_x0000_t75" style="position:absolute;left:9838;top:1775;width:29;height:118">
              <v:imagedata r:id="rId67" o:title=""/>
            </v:shape>
            <v:shape id="docshape296" o:spid="_x0000_s2309" style="position:absolute;left:9838;top:1775;width:29;height:118" coordorigin="9838,1775" coordsize="29,118" path="m9867,1892r-1,-10l9862,1855r-9,-38l9838,1775e" filled="f" strokecolor="#1f1a17" strokeweight=".02122mm">
              <v:path arrowok="t"/>
            </v:shape>
            <v:shape id="docshape297" o:spid="_x0000_s2308" type="#_x0000_t75" style="position:absolute;left:9872;top:1738;width:40;height:140">
              <v:imagedata r:id="rId68" o:title=""/>
            </v:shape>
            <v:shape id="docshape298" o:spid="_x0000_s2307" style="position:absolute;left:9872;top:1738;width:40;height:140" coordorigin="9873,1739" coordsize="40,140" path="m9894,1877r,-14l9891,1852r-7,-9l9879,1833r-4,-14l9873,1803r1,-14l9877,1774r,-17l9876,1744r,-5l9879,1745r7,16l9894,1779r8,14l9908,1802r4,11l9912,1830r-8,22l9897,1871r-3,7l9894,1878r,-1xe" filled="f" strokecolor="#1f1a17" strokeweight=".02122mm">
              <v:path arrowok="t"/>
            </v:shape>
            <v:shape id="docshape299" o:spid="_x0000_s2306" type="#_x0000_t75" style="position:absolute;left:9882;top:1763;width:15;height:98">
              <v:imagedata r:id="rId69" o:title=""/>
            </v:shape>
            <v:shape id="docshape300" o:spid="_x0000_s2305" style="position:absolute;left:9882;top:1763;width:15;height:98" coordorigin="9882,1763" coordsize="15,98" path="m9897,1861r-2,-15l9892,1817r-5,-30l9882,1763e" filled="f" strokecolor="#1f1a17" strokeweight=".02122mm">
              <v:path arrowok="t"/>
            </v:shape>
            <v:shape id="docshape301" o:spid="_x0000_s2304" type="#_x0000_t75" style="position:absolute;left:9932;top:1792;width:94;height:126">
              <v:imagedata r:id="rId70" o:title=""/>
            </v:shape>
            <v:shape id="docshape302" o:spid="_x0000_s2303" style="position:absolute;left:9932;top:1792;width:94;height:126" coordorigin="9933,1792" coordsize="94,126" path="m9936,1792r57,55l10018,1900r5,12l10026,1917r,1l9961,1860r-28,-56l9936,1792xe" filled="f" strokecolor="#1f1a17" strokeweight=".01997mm">
              <v:path arrowok="t"/>
            </v:shape>
            <v:shape id="docshape303" o:spid="_x0000_s2302" type="#_x0000_t75" style="position:absolute;left:9940;top:1806;width:75;height:99">
              <v:imagedata r:id="rId71" o:title=""/>
            </v:shape>
            <v:shape id="docshape304" o:spid="_x0000_s2301" style="position:absolute;left:9940;top:1806;width:75;height:99" coordorigin="9941,1806" coordsize="75,99" path="m9941,1806r10,16l9972,1850r23,31l10015,1905e" filled="f" strokecolor="#1f1a17" strokeweight=".02mm">
              <v:path arrowok="t"/>
            </v:shape>
            <v:shape id="docshape305" o:spid="_x0000_s2300" type="#_x0000_t75" style="position:absolute;left:9935;top:1792;width:107;height:89">
              <v:imagedata r:id="rId72" o:title=""/>
            </v:shape>
            <v:shape id="docshape306" o:spid="_x0000_s2299" style="position:absolute;left:9935;top:1792;width:107;height:89" coordorigin="9936,1792" coordsize="107,89" path="m9936,1792r73,33l10042,1881r-4,-1l9978,1844r-42,-52xe" filled="f" strokecolor="#1f1a17" strokeweight=".02044mm">
              <v:path arrowok="t"/>
            </v:shape>
            <v:shape id="docshape307" o:spid="_x0000_s2298" type="#_x0000_t75" style="position:absolute;left:9945;top:1799;width:97;height:82">
              <v:imagedata r:id="rId73" o:title=""/>
            </v:shape>
            <v:shape id="docshape308" o:spid="_x0000_s2297" style="position:absolute;left:9945;top:1799;width:97;height:82" coordorigin="9946,1799" coordsize="97,82" path="m9946,1799r15,10l9987,1828r28,25l10042,1881e" filled="f" strokecolor="#1f1a17" strokeweight=".02042mm">
              <v:path arrowok="t"/>
            </v:shape>
            <v:shape id="docshape309" o:spid="_x0000_s2296" type="#_x0000_t75" style="position:absolute;left:9860;top:1655;width:87;height:139">
              <v:imagedata r:id="rId74" o:title=""/>
            </v:shape>
            <v:shape id="docshape310" o:spid="_x0000_s2295" style="position:absolute;left:9860;top:1655;width:87;height:139" coordorigin="9860,1655" coordsize="87,139" o:spt="100" adj="0,,0" path="m9940,1789r-3,4l9938,1780r-1,-22l9929,1741r-15,-11l9896,1721r-16,-11l9871,1697r-5,-15l9863,1668r-2,-9l9860,1655r4,2l9874,1663r13,8l9898,1681r11,10l9923,1703r11,13l9941,1731r3,12l9946,1753r,14l9940,1789xm9943,1762r-3,-12l9932,1735r-14,-17l9898,1702r-18,-14l9869,1674r-5,-9l9863,1661e" filled="f" strokecolor="#1f1a17" strokeweight=".02122mm">
              <v:stroke joinstyle="round"/>
              <v:formulas/>
              <v:path arrowok="t" o:connecttype="segments"/>
            </v:shape>
            <v:shape id="docshape311" o:spid="_x0000_s2294" type="#_x0000_t75" style="position:absolute;left:9950;top:1713;width:116;height:70">
              <v:imagedata r:id="rId75" o:title=""/>
            </v:shape>
            <v:shape id="docshape312" o:spid="_x0000_s2293" style="position:absolute;left:9950;top:1713;width:116;height:70" coordorigin="9951,1713" coordsize="116,70" o:spt="100" adj="0,,0" path="m9960,1727r10,-7l9979,1715r11,-2l10004,1717r15,5l10034,1731r16,18l10066,1783r-7,-4l10043,1769r-20,-11l10005,1754r-17,l9970,1753r-14,l9951,1753r9,-26xm9955,1749r7,-6l9974,1734r15,l10005,1737r22,9l10047,1760r14,16e" filled="f" strokecolor="#1f1a17" strokeweight=".02122mm">
              <v:stroke joinstyle="round"/>
              <v:formulas/>
              <v:path arrowok="t" o:connecttype="segments"/>
            </v:shape>
            <v:shape id="docshape313" o:spid="_x0000_s2292" type="#_x0000_t75" style="position:absolute;left:9941;top:1748;width:118;height:80">
              <v:imagedata r:id="rId76" o:title=""/>
            </v:shape>
            <v:shape id="docshape314" o:spid="_x0000_s2291" style="position:absolute;left:9941;top:1748;width:118;height:80" coordorigin="9941,1749" coordsize="118,80" o:spt="100" adj="0,,0" path="m9941,1792r1,-8l9947,1767r14,-16l9986,1749r29,17l10038,1792r15,25l10058,1828r-7,-2l10032,1821r-21,-9l9995,1799r-15,-10l9962,1788r-15,3l9941,1792xm9945,1785r8,-7l9966,1771r15,-3l9997,1774r16,14l10030,1802r14,14l10054,1825e" filled="f" strokecolor="#1f1a17" strokeweight=".02003mm">
              <v:stroke joinstyle="round"/>
              <v:formulas/>
              <v:path arrowok="t" o:connecttype="segments"/>
            </v:shape>
            <v:shape id="docshape315" o:spid="_x0000_s2290" type="#_x0000_t75" style="position:absolute;left:9959;top:1669;width:115;height:81">
              <v:imagedata r:id="rId77" o:title=""/>
            </v:shape>
            <v:shape id="docshape316" o:spid="_x0000_s2289" style="position:absolute;left:9959;top:1669;width:115;height:81" coordorigin="9960,1670" coordsize="115,81" path="m9960,1687r15,-12l9988,1670r14,1l10017,1677r20,17l10059,1721r15,23l10071,1750r-9,-5l10049,1738r-15,-7l10021,1727r-14,-3l9994,1720r-12,-6l9975,1707r-5,-9l9960,1687xe" filled="f" strokecolor="#1f1a17" strokeweight=".01989mm">
              <v:path arrowok="t"/>
            </v:shape>
            <v:shape id="docshape317" o:spid="_x0000_s2288" type="#_x0000_t75" style="position:absolute;left:9958;top:1685;width:112;height:65">
              <v:imagedata r:id="rId78" o:title=""/>
            </v:shape>
            <v:shape id="docshape318" o:spid="_x0000_s2287" style="position:absolute;left:9866;top:1610;width:204;height:140" coordorigin="9867,1611" coordsize="204,140" o:spt="100" adj="0,,0" path="m9959,1688r11,-2l9990,1689r33,18l10070,1750t-117,-46l9943,1687r-20,-27l9897,1632r-30,-21e" filled="f" strokecolor="#1f1a17" strokeweight=".02122mm">
              <v:stroke joinstyle="round"/>
              <v:formulas/>
              <v:path arrowok="t" o:connecttype="segments"/>
            </v:shape>
            <v:shape id="docshape319" o:spid="_x0000_s2286" type="#_x0000_t75" style="position:absolute;left:9914;top:1606;width:46;height:57">
              <v:imagedata r:id="rId79" o:title=""/>
            </v:shape>
            <v:shape id="docshape320" o:spid="_x0000_s2285" style="position:absolute;left:9914;top:1606;width:46;height:57" coordorigin="9914,1607" coordsize="46,57" path="m9959,1663r-5,-13l9930,1643r-16,-36l9932,1607r10,11l9949,1629r6,15l9958,1657r1,6xe" filled="f" strokecolor="#1f1a17" strokeweight=".02122mm">
              <v:path arrowok="t"/>
            </v:shape>
            <v:shape id="docshape321" o:spid="_x0000_s2284" type="#_x0000_t75" style="position:absolute;left:9920;top:1611;width:35;height:42">
              <v:imagedata r:id="rId80" o:title=""/>
            </v:shape>
            <v:shape id="docshape322" o:spid="_x0000_s2283" style="position:absolute;left:9920;top:1611;width:35;height:42" coordorigin="9921,1611" coordsize="35,42" path="m9955,1653r-4,-9l9942,1631r-10,-13l9921,1611e" filled="f" strokecolor="#1f1a17" strokeweight=".02122mm">
              <v:path arrowok="t"/>
            </v:shape>
            <v:shape id="docshape323" o:spid="_x0000_s2282" type="#_x0000_t75" style="position:absolute;left:9960;top:1634;width:127;height:64">
              <v:imagedata r:id="rId81" o:title=""/>
            </v:shape>
            <v:shape id="docshape324" o:spid="_x0000_s2281" style="position:absolute;left:9960;top:1634;width:127;height:64" coordorigin="9960,1635" coordsize="127,64" path="m9960,1662r74,-27l10052,1637r17,6l10087,1655r-14,3l10041,1665r-35,10l9984,1685r-15,13l9964,1686r-4,-24xe" filled="f" strokecolor="#1f1a17" strokeweight=".02122mm">
              <v:path arrowok="t"/>
            </v:shape>
            <v:shape id="docshape325" o:spid="_x0000_s2280" type="#_x0000_t75" style="position:absolute;left:9962;top:1648;width:111;height:32">
              <v:imagedata r:id="rId82" o:title=""/>
            </v:shape>
            <v:shape id="docshape326" o:spid="_x0000_s2279" style="position:absolute;left:9962;top:1648;width:111;height:32" coordorigin="9962,1648" coordsize="111,32" path="m9962,1680r12,-10l9998,1657r33,-9l10073,1654e" filled="f" strokecolor="#1f1a17" strokeweight=".02122mm">
              <v:path arrowok="t"/>
            </v:shape>
            <v:shape id="docshape327" o:spid="_x0000_s2278" type="#_x0000_t75" style="position:absolute;left:9959;top:1604;width:47;height:17">
              <v:imagedata r:id="rId29" o:title=""/>
            </v:shape>
            <v:shape id="docshape328" o:spid="_x0000_s2277" style="position:absolute;left:9959;top:1604;width:47;height:17" coordorigin="9959,1605" coordsize="47,17" path="m9959,1620r11,1l9983,1620r12,-6l10006,1605e" filled="f" strokecolor="#1f1a17" strokeweight=".00908mm">
              <v:path arrowok="t"/>
            </v:shape>
            <v:shape id="docshape329" o:spid="_x0000_s2276" type="#_x0000_t75" style="position:absolute;left:9963;top:1569;width:114;height:61">
              <v:imagedata r:id="rId83" o:title=""/>
            </v:shape>
            <v:shape id="docshape330" o:spid="_x0000_s2275" style="position:absolute;left:9963;top:1569;width:114;height:61" coordorigin="9964,1570" coordsize="114,61" path="m9964,1620r5,-2l9981,1612r16,-9l10013,1594r20,-10l10057,1575r18,-5l10077,1572r-9,10l10055,1597r-16,16l10024,1623r-17,6l9987,1630r-16,-2l9964,1620xe" filled="f" strokecolor="#1f1a17" strokeweight=".02122mm">
              <v:path arrowok="t"/>
            </v:shape>
            <v:shape id="docshape331" o:spid="_x0000_s2274" type="#_x0000_t75" style="position:absolute;left:9959;top:1572;width:120;height:55">
              <v:imagedata r:id="rId84" o:title=""/>
            </v:shape>
            <v:shape id="docshape332" o:spid="_x0000_s2273" style="position:absolute;left:9959;top:1572;width:120;height:55" coordorigin="9960,1572" coordsize="120,55" o:spt="100" adj="0,,0" path="m9964,1620r-4,-1l9973,1602r20,-20l10009,1572r17,3l10047,1586r21,17l10080,1626r-12,-5l10038,1611r-38,-4l9964,1620xm9963,1617r10,-10l9993,1596r29,-1l10058,1618e" filled="f" strokecolor="#1f1a17" strokeweight=".02122mm">
              <v:stroke joinstyle="round"/>
              <v:formulas/>
              <v:path arrowok="t" o:connecttype="segments"/>
            </v:shape>
            <v:shape id="docshape333" o:spid="_x0000_s2272" type="#_x0000_t75" style="position:absolute;left:9962;top:1469;width:106;height:119">
              <v:imagedata r:id="rId85" o:title=""/>
            </v:shape>
            <v:shape id="docshape334" o:spid="_x0000_s2271" style="position:absolute;left:9962;top:1469;width:106;height:119" coordorigin="9962,1469" coordsize="106,119" o:spt="100" adj="0,,0" path="m9962,1587r2,-6l9970,1566r9,-19l9991,1529r20,-19l10036,1491r22,-16l10068,1469r-3,9l10056,1500r-12,25l10028,1546r-19,15l9987,1574r-18,10l9962,1587xm9966,1583r19,-22l10015,1529r30,-33l10064,1474e" filled="f" strokecolor="#1f1a17" strokeweight=".02122mm">
              <v:stroke joinstyle="round"/>
              <v:formulas/>
              <v:path arrowok="t" o:connecttype="segments"/>
            </v:shape>
            <v:shape id="docshape335" o:spid="_x0000_s2270" type="#_x0000_t75" style="position:absolute;left:9863;top:1566;width:101;height:73">
              <v:imagedata r:id="rId86" o:title=""/>
            </v:shape>
            <v:shape id="docshape336" o:spid="_x0000_s2269" style="position:absolute;left:9863;top:1566;width:101;height:73" coordorigin="9864,1567" coordsize="101,73" path="m9964,1639r-18,-13l9911,1610r-33,-14l9865,1589r-1,-4l9864,1577r5,-7l9882,1567r21,2l9956,1610r7,25l9964,1639xe" filled="f" strokecolor="#1f1a17" strokeweight=".02122mm">
              <v:path arrowok="t"/>
            </v:shape>
            <v:shape id="docshape337" o:spid="_x0000_s2268" type="#_x0000_t75" style="position:absolute;left:9866;top:1577;width:93;height:38">
              <v:imagedata r:id="rId87" o:title=""/>
            </v:shape>
            <v:shape id="docshape338" o:spid="_x0000_s2267" style="position:absolute;left:9866;top:1577;width:93;height:38" coordorigin="9867,1578" coordsize="93,38" path="m9959,1615r-12,-13l9925,1586r-29,-8l9867,1587e" filled="f" strokecolor="#1f1a17" strokeweight=".02122mm">
              <v:path arrowok="t"/>
            </v:shape>
            <v:shape id="docshape339" o:spid="_x0000_s2266" type="#_x0000_t75" style="position:absolute;left:9843;top:1503;width:121;height:95">
              <v:imagedata r:id="rId88" o:title=""/>
            </v:shape>
            <v:shape id="docshape340" o:spid="_x0000_s2265" style="position:absolute;left:9843;top:1503;width:121;height:95" coordorigin="9843,1504" coordsize="121,95" o:spt="100" adj="0,,0" path="m9964,1598r-10,-14l9956,1581r-17,-8l9926,1569r-14,-4l9897,1560r-16,-10l9866,1535r-12,-15l9846,1509r-3,-5l9848,1505r13,3l9876,1510r12,2l9898,1513r9,3l9918,1522r11,9l9941,1547r12,23l9961,1590r3,8xm9845,1507r10,4l9877,1520r25,11l9919,1543r11,12l9942,1565r10,11l9957,1585e" filled="f" strokecolor="#1f1a17" strokeweight=".02122mm">
              <v:stroke joinstyle="round"/>
              <v:formulas/>
              <v:path arrowok="t" o:connecttype="segments"/>
            </v:shape>
            <v:shape id="docshape341" o:spid="_x0000_s2264" type="#_x0000_t75" style="position:absolute;left:9960;top:1450;width:54;height:102">
              <v:imagedata r:id="rId89" o:title=""/>
            </v:shape>
            <v:shape id="docshape342" o:spid="_x0000_s2263" style="position:absolute;left:9960;top:1450;width:54;height:102" coordorigin="9961,1451" coordsize="54,102" path="m9962,1553r-1,-4l9961,1540r3,-13l9973,1510r13,-20l9999,1471r9,-15l10011,1451r2,9l10014,1482r-1,26l10007,1528r-12,13l9980,1548r-13,4l9962,1553xe" filled="f" strokecolor="#1f1a17" strokeweight=".02122mm">
              <v:path arrowok="t"/>
            </v:shape>
            <v:shape id="docshape343" o:spid="_x0000_s2262" type="#_x0000_t75" style="position:absolute;left:9961;top:1462;width:48;height:91">
              <v:imagedata r:id="rId90" o:title=""/>
            </v:shape>
            <v:shape id="docshape344" o:spid="_x0000_s2261" style="position:absolute;left:9961;top:1462;width:48;height:91" coordorigin="9962,1462" coordsize="48,91" path="m9962,1553r13,-15l9990,1514r12,-27l10009,1462e" filled="f" strokecolor="#1f1a17" strokeweight=".02122mm">
              <v:path arrowok="t"/>
            </v:shape>
            <v:shape id="docshape345" o:spid="_x0000_s2260" type="#_x0000_t75" style="position:absolute;left:9884;top:1492;width:68;height:37">
              <v:imagedata r:id="rId91" o:title=""/>
            </v:shape>
            <v:shape id="docshape346" o:spid="_x0000_s2259" style="position:absolute;left:9884;top:1492;width:68;height:37" coordorigin="9885,1493" coordsize="68,37" path="m9952,1530r-9,-2l9923,1524r-22,-11l9885,1495r6,-2l9908,1493r21,9l9952,1530xe" filled="f" strokecolor="#1f1a17" strokeweight=".02122mm">
              <v:path arrowok="t"/>
            </v:shape>
            <v:shape id="docshape347" o:spid="_x0000_s2258" type="#_x0000_t75" style="position:absolute;left:9884;top:1495;width:68;height:35">
              <v:imagedata r:id="rId92" o:title=""/>
            </v:shape>
            <v:shape id="docshape348" o:spid="_x0000_s2257" style="position:absolute;left:9884;top:1495;width:68;height:35" coordorigin="9885,1495" coordsize="68,35" path="m9952,1530r-15,-11l9918,1508r-19,-8l9885,1495e" filled="f" strokecolor="#1f1a17" strokeweight=".02122mm">
              <v:path arrowok="t"/>
            </v:shape>
            <v:shape id="docshape349" o:spid="_x0000_s2256" type="#_x0000_t75" style="position:absolute;left:9809;top:1431;width:137;height:74">
              <v:imagedata r:id="rId93" o:title=""/>
            </v:shape>
            <v:shape id="docshape350" o:spid="_x0000_s2255" style="position:absolute;left:9809;top:1431;width:137;height:74" coordorigin="9810,1432" coordsize="137,74" path="m9947,1506r-12,-7l9917,1491r-22,-7l9874,1479r-21,-6l9835,1461r-16,-15l9810,1432r6,1l9830,1435r20,4l9872,1442r32,13l9927,1476r15,21l9947,1506xe" filled="f" strokecolor="#1f1a17" strokeweight=".02122mm">
              <v:path arrowok="t"/>
            </v:shape>
            <v:shape id="docshape351" o:spid="_x0000_s2254" type="#_x0000_t75" style="position:absolute;left:9819;top:1444;width:122;height:55">
              <v:imagedata r:id="rId94" o:title=""/>
            </v:shape>
            <v:shape id="docshape352" o:spid="_x0000_s2253" style="position:absolute;left:9819;top:1444;width:122;height:55" coordorigin="9820,1445" coordsize="122,55" path="m9942,1499r-19,-12l9892,1472r-38,-16l9820,1445e" filled="f" strokecolor="#1f1a17" strokeweight=".02122mm">
              <v:path arrowok="t"/>
            </v:shape>
            <v:shape id="docshape353" o:spid="_x0000_s2252" type="#_x0000_t75" style="position:absolute;left:9938;top:1374;width:98;height:117">
              <v:imagedata r:id="rId95" o:title=""/>
            </v:shape>
            <v:shape id="docshape354" o:spid="_x0000_s2251" style="position:absolute;left:9938;top:1374;width:98;height:117" coordorigin="9938,1374" coordsize="98,117" path="m9947,1491r-7,-11l9938,1473r7,-11l9989,1412r47,-38l10035,1380r-5,16l10022,1418r-12,23l9999,1457r-5,7l9990,1469r-11,11l9968,1483r1,7l9947,1491xe" filled="f" strokecolor="#1f1a17" strokeweight=".02433mm">
              <v:path arrowok="t"/>
            </v:shape>
            <v:shape id="docshape355" o:spid="_x0000_s2250" type="#_x0000_t75" style="position:absolute;left:9947;top:1382;width:82;height:109">
              <v:imagedata r:id="rId96" o:title=""/>
            </v:shape>
            <v:shape id="docshape356" o:spid="_x0000_s2249" style="position:absolute;left:9947;top:1382;width:82;height:109" coordorigin="9947,1382" coordsize="82,109" path="m9947,1491r12,-12l9981,1457r25,-31l10029,1382e" filled="f" strokecolor="#1f1a17" strokeweight=".02444mm">
              <v:path arrowok="t"/>
            </v:shape>
            <v:shape id="docshape357" o:spid="_x0000_s2248" type="#_x0000_t75" style="position:absolute;left:9938;top:1421;width:23;height:57">
              <v:imagedata r:id="rId97" o:title=""/>
            </v:shape>
            <v:shape id="docshape358" o:spid="_x0000_s2247" style="position:absolute;left:9938;top:1421;width:23;height:57" coordorigin="9938,1421" coordsize="23,57" path="m9947,1478r-5,-3l9938,1458r,-21l9943,1421r6,5l9958,1437r3,18l9947,1478xe" filled="f" strokecolor="#1f1a17" strokeweight=".02122mm">
              <v:path arrowok="t"/>
            </v:shape>
            <v:shape id="docshape359" o:spid="_x0000_s2246" type="#_x0000_t75" style="position:absolute;left:9944;top:1431;width:3;height:44">
              <v:imagedata r:id="rId98" o:title=""/>
            </v:shape>
            <v:shape id="docshape360" o:spid="_x0000_s2245" style="position:absolute;left:9944;top:1431;width:3;height:44" coordorigin="9944,1431" coordsize="3,44" path="m9944,1475r,-7l9946,1456r1,-13l9945,1431e" filled="f" strokecolor="#1f1a17" strokeweight=".02122mm">
              <v:path arrowok="t"/>
            </v:shape>
            <v:shape id="docshape361" o:spid="_x0000_s2244" type="#_x0000_t75" style="position:absolute;left:9889;top:1433;width:54;height:45">
              <v:imagedata r:id="rId99" o:title=""/>
            </v:shape>
            <v:shape id="docshape362" o:spid="_x0000_s2243" style="position:absolute;left:9889;top:1433;width:54;height:45" coordorigin="9889,1433" coordsize="54,45" path="m9943,1470r-8,8l9917,1464r-19,-21l9889,1433r8,l9916,1436r18,11l9943,1470xe" filled="f" strokecolor="#1f1a17" strokeweight=".02122mm">
              <v:path arrowok="t"/>
            </v:shape>
            <v:shape id="docshape363" o:spid="_x0000_s2242" type="#_x0000_t75" style="position:absolute;left:9895;top:1438;width:43;height:34">
              <v:imagedata r:id="rId100" o:title=""/>
            </v:shape>
            <v:shape id="docshape364" o:spid="_x0000_s2241" style="position:absolute;left:9895;top:1438;width:43;height:34" coordorigin="9895,1439" coordsize="43,34" path="m9938,1472r-7,-7l9919,1455r-13,-10l9895,1439e" filled="f" strokecolor="#1f1a17" strokeweight=".02122mm">
              <v:path arrowok="t"/>
            </v:shape>
            <v:shape id="docshape365" o:spid="_x0000_s2240" type="#_x0000_t75" style="position:absolute;left:9799;top:1396;width:131;height:43">
              <v:imagedata r:id="rId101" o:title=""/>
            </v:shape>
            <v:shape id="docshape366" o:spid="_x0000_s2239" style="position:absolute;left:9799;top:1396;width:131;height:43" coordorigin="9800,1397" coordsize="131,43" path="m9930,1439r-17,-3l9896,1434r-15,-2l9866,1431r-17,-3l9830,1422r-18,-10l9800,1402r7,-1l9824,1398r20,-1l9861,1398r19,8l9903,1420r19,13l9930,1439xe" filled="f" strokecolor="#1f1a17" strokeweight=".02122mm">
              <v:path arrowok="t"/>
            </v:shape>
            <v:shape id="docshape367" o:spid="_x0000_s2238" type="#_x0000_t75" style="position:absolute;left:9807;top:1406;width:110;height:28">
              <v:imagedata r:id="rId102" o:title=""/>
            </v:shape>
            <v:shape id="docshape368" o:spid="_x0000_s2237" style="position:absolute;left:9807;top:1406;width:110;height:28" coordorigin="9807,1406" coordsize="110,28" path="m9917,1434r-21,-8l9868,1417r-31,-7l9807,1406e" filled="f" strokecolor="#1f1a17" strokeweight=".02122mm">
              <v:path arrowok="t"/>
            </v:shape>
            <v:shape id="docshape369" o:spid="_x0000_s2236" type="#_x0000_t75" style="position:absolute;left:9799;top:1372;width:115;height:31">
              <v:imagedata r:id="rId82" o:title=""/>
            </v:shape>
            <v:shape id="docshape370" o:spid="_x0000_s2235" style="position:absolute;left:9799;top:1372;width:115;height:31" coordorigin="9800,1373" coordsize="115,31" o:spt="100" adj="0,,0" path="m9914,1402r-10,-5l9892,1394r-12,-1l9868,1393r-14,2l9833,1400r-20,3l9800,1402r3,-2l9811,1394r12,-7l9839,1379r18,-5l9872,1373r13,1l9892,1379r8,8l9914,1402r,xm9902,1394r-14,-7l9879,1380r-13,3l9853,1386r-18,5l9817,1397r-11,4e" filled="f" strokecolor="#1f1a17" strokeweight=".02122mm">
              <v:stroke joinstyle="round"/>
              <v:formulas/>
              <v:path arrowok="t" o:connecttype="segments"/>
            </v:shape>
            <v:shape id="docshape371" o:spid="_x0000_s2234" type="#_x0000_t75" style="position:absolute;left:9930;top:1334;width:76;height:106">
              <v:imagedata r:id="rId103" o:title=""/>
            </v:shape>
            <v:shape id="docshape372" o:spid="_x0000_s2233" style="position:absolute;left:9930;top:1334;width:76;height:106" coordorigin="9930,1334" coordsize="76,106" o:spt="100" adj="0,,0" path="m9930,1439r,-5l9931,1421r5,-18l9947,1385r17,-18l9984,1351r16,-12l10006,1334r-1,6l10002,1355r-6,20l9989,1394r-13,16l9956,1425r-18,10l9930,1439xm9933,1434r12,-15l9965,1392r21,-29l10000,1343e" filled="f" strokecolor="#1f1a17" strokeweight=".02122mm">
              <v:stroke joinstyle="round"/>
              <v:formulas/>
              <v:path arrowok="t" o:connecttype="segments"/>
            </v:shape>
            <v:shape id="docshape373" o:spid="_x0000_s2232" type="#_x0000_t75" style="position:absolute;left:9922;top:1374;width:23;height:45">
              <v:imagedata r:id="rId15" o:title=""/>
            </v:shape>
            <v:shape id="docshape374" o:spid="_x0000_s2231" style="position:absolute;left:9922;top:1374;width:23;height:45" coordorigin="9922,1375" coordsize="23,45" path="m9926,1419r-1,-4l9922,1405r1,-15l9932,1375r5,2l9945,1383r,14l9926,1419xe" filled="f" strokecolor="#1f1a17" strokeweight=".02122mm">
              <v:path arrowok="t"/>
            </v:shape>
            <v:shape id="docshape375" o:spid="_x0000_s2230" type="#_x0000_t75" style="position:absolute;left:9924;top:1379;width:11;height:33">
              <v:imagedata r:id="rId104" o:title=""/>
            </v:shape>
            <v:shape id="docshape376" o:spid="_x0000_s2229" style="position:absolute;left:9924;top:1379;width:11;height:33" coordorigin="9925,1380" coordsize="11,33" path="m9925,1412r3,-6l9935,1399r-5,-19e" filled="f" strokecolor="#1f1a17" strokeweight=".02122mm">
              <v:path arrowok="t"/>
            </v:shape>
            <v:shape id="docshape377" o:spid="_x0000_s2228" type="#_x0000_t75" style="position:absolute;left:9907;top:1286;width:45;height:112">
              <v:imagedata r:id="rId105" o:title=""/>
            </v:shape>
            <v:shape id="docshape378" o:spid="_x0000_s2227" style="position:absolute;left:9907;top:1286;width:45;height:112" coordorigin="9908,1286" coordsize="45,112" o:spt="100" adj="0,,0" path="m9912,1397r-2,-5l9908,1379r,-17l9913,1344r10,-19l9936,1307r12,-15l9953,1286r-1,5l9951,1302r-3,17l9945,1340r-7,21l9927,1379r-11,13l9912,1397xm9911,1391r7,-18l9928,1347r11,-27l9949,1297e" filled="f" strokecolor="#1f1a17" strokeweight=".02122mm">
              <v:stroke joinstyle="round"/>
              <v:formulas/>
              <v:path arrowok="t" o:connecttype="segments"/>
            </v:shape>
            <v:shape id="docshape379" o:spid="_x0000_s2226" type="#_x0000_t75" style="position:absolute;left:9888;top:1306;width:30;height:71">
              <v:imagedata r:id="rId106" o:title=""/>
            </v:shape>
            <v:shape id="docshape380" o:spid="_x0000_s2225" style="position:absolute;left:9888;top:1306;width:30;height:71" coordorigin="9888,1306" coordsize="30,71" o:spt="100" adj="0,,0" path="m9902,1377r,l9917,1363r-3,-20l9909,1329r-5,-12l9900,1309r-2,-3l9898,1306r-9,9l9888,1331r2,14l9895,1360r5,12l9902,1377xm9904,1367r,-10l9902,1344r-4,-15l9896,1315e" filled="f" strokecolor="#1f1a17" strokeweight=".02122mm">
              <v:stroke joinstyle="round"/>
              <v:formulas/>
              <v:path arrowok="t" o:connecttype="segments"/>
            </v:shape>
            <v:shape id="docshape381" o:spid="_x0000_s2224" type="#_x0000_t75" style="position:absolute;left:9798;top:1312;width:103;height:64">
              <v:imagedata r:id="rId107" o:title=""/>
            </v:shape>
            <v:shape id="docshape382" o:spid="_x0000_s2223" style="position:absolute;left:9798;top:1312;width:103;height:64" coordorigin="9798,1313" coordsize="103,64" o:spt="100" adj="0,,0" path="m9901,1376r,l9887,1365r-19,-1l9847,1361r-18,-9l9815,1341r-8,-13l9798,1313r7,l9806,1321r5,3l9824,1326r16,2l9857,1334r16,11l9887,1359r10,12l9901,1376xm9889,1365r-14,-6l9854,1352r-20,-9l9821,1335e" filled="f" strokecolor="#1f1a17" strokeweight=".02122mm">
              <v:stroke joinstyle="round"/>
              <v:formulas/>
              <v:path arrowok="t" o:connecttype="segments"/>
            </v:shape>
            <v:shape id="docshape383" o:spid="_x0000_s2222" type="#_x0000_t75" style="position:absolute;left:9744;top:1288;width:144;height:57">
              <v:imagedata r:id="rId108" o:title=""/>
            </v:shape>
            <v:shape id="docshape384" o:spid="_x0000_s2221" style="position:absolute;left:9744;top:1288;width:144;height:57" coordorigin="9745,1289" coordsize="144,57" o:spt="100" adj="0,,0" path="m9888,1346r-3,-6l9876,1327r-13,-15l9847,1302r-19,-5l9808,1292r-20,-2l9771,1290r-21,2l9750,1292r-5,-3l9746,1289r8,4l9765,1298r10,6l9787,1312r19,11l9827,1333r16,5l9857,1340r15,2l9883,1345r5,1xm9883,1342r-14,-8l9842,1321r-37,-15l9762,1294e" filled="f" strokecolor="#1f1a17" strokeweight=".02122mm">
              <v:stroke joinstyle="round"/>
              <v:formulas/>
              <v:path arrowok="t" o:connecttype="segments"/>
            </v:shape>
            <v:shape id="docshape385" o:spid="_x0000_s2220" type="#_x0000_t75" style="position:absolute;left:9873;top:1208;width:70;height:113">
              <v:imagedata r:id="rId109" o:title=""/>
            </v:shape>
            <v:shape id="docshape386" o:spid="_x0000_s2219" style="position:absolute;left:9873;top:1208;width:70;height:113" coordorigin="9873,1209" coordsize="70,113" path="m9873,1314r23,-58l9941,1209r2,7l9938,1231r-4,15l9907,1304r-26,18l9873,1314xe" filled="f" strokecolor="#1f1a17" strokeweight=".02122mm">
              <v:path arrowok="t"/>
            </v:shape>
            <v:shape id="docshape387" o:spid="_x0000_s2218" type="#_x0000_t75" style="position:absolute;left:9879;top:1213;width:63;height:100">
              <v:imagedata r:id="rId110" o:title=""/>
            </v:shape>
            <v:shape id="docshape388" o:spid="_x0000_s2217" style="position:absolute;left:9879;top:1213;width:63;height:100" coordorigin="9879,1213" coordsize="63,100" path="m9879,1313r7,-8l9895,1296r9,-12l9913,1268r9,-18l9930,1233r7,-13l9942,1213e" filled="f" strokecolor="#1f1a17" strokeweight=".02122mm">
              <v:path arrowok="t"/>
            </v:shape>
            <v:shape id="docshape389" o:spid="_x0000_s2216" type="#_x0000_t75" style="position:absolute;left:9858;top:1178;width:45;height:116">
              <v:imagedata r:id="rId111" o:title=""/>
            </v:shape>
            <v:shape id="docshape390" o:spid="_x0000_s2215" style="position:absolute;left:9858;top:1178;width:45;height:116" coordorigin="9858,1179" coordsize="45,116" path="m9861,1294r-1,-13l9858,1250r6,-38l9884,1179r4,6l9897,1203r6,23l9902,1250r-10,19l9878,1283r-12,8l9861,1294xe" filled="f" strokecolor="#1f1a17" strokeweight=".02122mm">
              <v:path arrowok="t"/>
            </v:shape>
            <v:shape id="docshape391" o:spid="_x0000_s2214" type="#_x0000_t75" style="position:absolute;left:9863;top:1184;width:19;height:105">
              <v:imagedata r:id="rId112" o:title=""/>
            </v:shape>
            <v:shape id="docshape392" o:spid="_x0000_s2213" style="position:absolute;left:9863;top:1184;width:19;height:105" coordorigin="9864,1185" coordsize="19,105" path="m9882,1185r,10l9881,1208r-1,14l9880,1234r-1,12l9876,1261r-5,15l9864,1289e" filled="f" strokecolor="#1f1a17" strokeweight=".02122mm">
              <v:path arrowok="t"/>
            </v:shape>
            <v:shape id="docshape393" o:spid="_x0000_s2212" type="#_x0000_t75" style="position:absolute;left:9745;top:1240;width:121;height:55">
              <v:imagedata r:id="rId113" o:title=""/>
            </v:shape>
            <v:shape id="docshape394" o:spid="_x0000_s2211" style="position:absolute;left:9745;top:1240;width:121;height:55" coordorigin="9745,1241" coordsize="121,55" o:spt="100" adj="0,,0" path="m9861,1294r4,1l9856,1284r-16,-15l9822,1260r-16,-3l9794,1253r-8,-4l9783,1248r,l9759,1243r-14,-2l9745,1241r17,7l9770,1258r9,8l9791,1275r13,7l9816,1286r12,1l9840,1287r11,1l9861,1294xm9855,1287r-9,-8l9835,1279r-16,-6l9803,1267r-8,-7l9786,1256r-8,-4l9773,1248r-15,-1e" filled="f" strokecolor="#1f1a17" strokeweight=".02122mm">
              <v:stroke joinstyle="round"/>
              <v:formulas/>
              <v:path arrowok="t" o:connecttype="segments"/>
            </v:shape>
            <v:shape id="docshape395" o:spid="_x0000_s2210" type="#_x0000_t75" style="position:absolute;left:9833;top:1219;width:21;height:48">
              <v:imagedata r:id="rId15" o:title=""/>
            </v:shape>
            <v:shape id="docshape396" o:spid="_x0000_s2209" style="position:absolute;left:9833;top:1219;width:21;height:48" coordorigin="9833,1220" coordsize="21,48" o:spt="100" adj="0,,0" path="m9847,1267r-3,-3l9837,1254r-4,-14l9839,1220r4,3l9850,1232r4,14l9847,1267xm9839,1220r3,9l9845,1239r,10l9842,1258e" filled="f" strokecolor="#1f1a17" strokeweight=".02122mm">
              <v:stroke joinstyle="round"/>
              <v:formulas/>
              <v:path arrowok="t" o:connecttype="segments"/>
            </v:shape>
            <v:shape id="docshape397" o:spid="_x0000_s2208" type="#_x0000_t75" style="position:absolute;left:9715;top:1195;width:122;height:57">
              <v:imagedata r:id="rId114" o:title=""/>
            </v:shape>
            <v:shape id="docshape398" o:spid="_x0000_s2207" style="position:absolute;left:9715;top:1195;width:122;height:57" coordorigin="9715,1195" coordsize="122,57" path="m9837,1252r-16,-6l9805,1243r-15,-2l9778,1237r-13,-8l9750,1220r-17,-12l9715,1195r9,2l9788,1210r30,25l9837,1252xe" filled="f" strokecolor="#1f1a17" strokeweight=".02122mm">
              <v:path arrowok="t"/>
            </v:shape>
            <v:shape id="docshape399" o:spid="_x0000_s2206" type="#_x0000_t75" style="position:absolute;left:9718;top:1198;width:106;height:48">
              <v:imagedata r:id="rId115" o:title=""/>
            </v:shape>
            <v:shape id="docshape400" o:spid="_x0000_s2205" style="position:absolute;left:9718;top:1198;width:106;height:48" coordorigin="9718,1198" coordsize="106,48" path="m9824,1246r-58,-28l9745,1209r-19,-7l9718,1198e" filled="f" strokecolor="#1f1a17" strokeweight=".02122mm">
              <v:path arrowok="t"/>
            </v:shape>
            <v:shape id="docshape401" o:spid="_x0000_s2204" type="#_x0000_t75" style="position:absolute;left:9814;top:1123;width:39;height:107">
              <v:imagedata r:id="rId116" o:title=""/>
            </v:shape>
            <v:shape id="docshape402" o:spid="_x0000_s2203" style="position:absolute;left:9814;top:1123;width:39;height:107" coordorigin="9814,1123" coordsize="39,107" o:spt="100" adj="0,,0" path="m9825,1230r-4,-13l9816,1204r-2,-14l9816,1175r7,-17l9833,1141r9,-12l9846,1123r2,4l9851,1138r1,18l9850,1180r-6,24l9835,1219r-7,8l9825,1230xm9820,1224r7,-21l9835,1172r8,-31l9846,1123e" filled="f" strokecolor="#1f1a17" strokeweight=".02122mm">
              <v:stroke joinstyle="round"/>
              <v:formulas/>
              <v:path arrowok="t" o:connecttype="segments"/>
            </v:shape>
            <v:shape id="docshape403" o:spid="_x0000_s2202" type="#_x0000_t75" style="position:absolute;left:9772;top:1086;width:37;height:105">
              <v:imagedata r:id="rId116" o:title=""/>
            </v:shape>
            <v:shape id="docshape404" o:spid="_x0000_s2201" style="position:absolute;left:9772;top:1086;width:37;height:105" coordorigin="9772,1087" coordsize="37,105" path="m9799,1192r-8,-15l9782,1162r-8,-14l9786,1087r2,5l9794,1106r7,18l9807,1140r2,16l9805,1173r-4,13l9799,1192xe" filled="f" strokecolor="#1f1a17" strokeweight=".02122mm">
              <v:path arrowok="t"/>
            </v:shape>
            <v:shape id="docshape405" o:spid="_x0000_s2200" type="#_x0000_t75" style="position:absolute;left:9786;top:1091;width:11;height:94">
              <v:imagedata r:id="rId117" o:title=""/>
            </v:shape>
            <v:shape id="docshape406" o:spid="_x0000_s2199" style="position:absolute;left:9786;top:1091;width:11;height:94" coordorigin="9787,1092" coordsize="11,94" path="m9787,1092r6,69l9795,1174r2,11e" filled="f" strokecolor="#1f1a17" strokeweight=".02122mm">
              <v:path arrowok="t"/>
            </v:shape>
            <v:shape id="docshape407" o:spid="_x0000_s2198" type="#_x0000_t75" style="position:absolute;left:9675;top:1143;width:116;height:41">
              <v:imagedata r:id="rId118" o:title=""/>
            </v:shape>
            <v:shape id="docshape408" o:spid="_x0000_s2197" style="position:absolute;left:9675;top:1143;width:116;height:41" coordorigin="9675,1143" coordsize="116,41" o:spt="100" adj="0,,0" path="m9791,1184r-18,-2l9756,1183r-14,l9729,1179r-15,-8l9696,1159r-14,-11l9675,1143r4,1l9690,1147r15,3l9722,1153r16,2l9750,1158r9,3l9762,1162r29,22xm9781,1181r-11,-3l9758,1176r-12,-3l9735,1169r-15,-6l9700,1154r-17,-8l9675,1143e" filled="f" strokecolor="#1f1a17" strokeweight=".02122mm">
              <v:stroke joinstyle="round"/>
              <v:formulas/>
              <v:path arrowok="t" o:connecttype="segments"/>
            </v:shape>
            <v:shape id="docshape409" o:spid="_x0000_s2196" type="#_x0000_t75" style="position:absolute;left:9665;top:1067;width:92;height:74">
              <v:imagedata r:id="rId119" o:title=""/>
            </v:shape>
            <v:shape id="docshape410" o:spid="_x0000_s2195" style="position:absolute;left:9665;top:1067;width:92;height:74" coordorigin="9665,1067" coordsize="92,74" o:spt="100" adj="0,,0" path="m9757,1141r,l9756,1120r-16,-13l9726,1097r-16,-11l9690,1075r-25,-8l9670,1079r17,25l9716,1129r41,12xm9752,1138r-12,-11l9716,1108r-26,-20l9671,1072e" filled="f" strokecolor="#1f1a17" strokeweight=".02122mm">
              <v:stroke joinstyle="round"/>
              <v:formulas/>
              <v:path arrowok="t" o:connecttype="segments"/>
            </v:shape>
            <v:shape id="docshape411" o:spid="_x0000_s2194" type="#_x0000_t75" style="position:absolute;left:9804;top:1178;width:19;height:17">
              <v:imagedata r:id="rId23" o:title=""/>
            </v:shape>
            <v:shape id="docshape412" o:spid="_x0000_s2193" style="position:absolute;left:9804;top:1178;width:19;height:17" coordorigin="9805,1179" coordsize="19,17" path="m9817,1194r-4,2l9808,1194r-2,-4l9805,1187r1,-5l9810,1180r5,-1l9819,1181r2,3l9823,1188r-2,5l9817,1194xe" filled="f" strokecolor="#1f1a17" strokeweight=".02122mm">
              <v:path arrowok="t"/>
            </v:shape>
            <v:shape id="docshape413" o:spid="_x0000_s2192" type="#_x0000_t75" style="position:absolute;left:9814;top:1183;width:19;height:18">
              <v:imagedata r:id="rId120" o:title=""/>
            </v:shape>
            <v:shape id="docshape414" o:spid="_x0000_s2191" style="position:absolute;left:9814;top:1183;width:19;height:18" coordorigin="9814,1183" coordsize="19,18" path="m9827,1199r-4,2l9818,1199r-2,-4l9814,1191r2,-4l9821,1185r4,-2l9829,1185r2,4l9833,1193r-2,4l9827,1199xe" filled="f" strokecolor="#1f1a17" strokeweight=".02122mm">
              <v:path arrowok="t"/>
            </v:shape>
            <v:shape id="docshape415" o:spid="_x0000_s2190" type="#_x0000_t75" style="position:absolute;left:9804;top:1190;width:20;height:18">
              <v:imagedata r:id="rId20" o:title=""/>
            </v:shape>
            <v:shape id="docshape416" o:spid="_x0000_s2189" style="position:absolute;left:9804;top:1190;width:20;height:18" coordorigin="9805,1190" coordsize="20,18" path="m9818,1206r-5,1l9808,1206r-1,-4l9805,1198r2,-4l9811,1192r4,-2l9820,1192r2,4l9824,1199r-2,5l9818,1206xe" filled="f" strokecolor="#1f1a17" strokeweight=".02122mm">
              <v:path arrowok="t"/>
            </v:shape>
            <v:shape id="docshape417" o:spid="_x0000_s2188" type="#_x0000_t75" style="position:absolute;left:9817;top:1198;width:19;height:18">
              <v:imagedata r:id="rId120" o:title=""/>
            </v:shape>
            <v:shape id="docshape418" o:spid="_x0000_s2187" style="position:absolute;left:9817;top:1198;width:19;height:18" coordorigin="9817,1199" coordsize="19,18" path="m9829,1214r-4,2l9821,1214r-2,-4l9817,1206r2,-4l9823,1200r4,-1l9832,1200r2,4l9836,1208r-2,4l9829,1214xe" filled="f" strokecolor="#1f1a17" strokeweight=".02122mm">
              <v:path arrowok="t"/>
            </v:shape>
            <v:shape id="docshape419" o:spid="_x0000_s2186" type="#_x0000_t75" style="position:absolute;left:9862;top:1267;width:20;height:18">
              <v:imagedata r:id="rId20" o:title=""/>
            </v:shape>
            <v:shape id="docshape420" o:spid="_x0000_s2185" style="position:absolute;left:9862;top:1267;width:20;height:18" coordorigin="9862,1268" coordsize="20,18" path="m9875,1283r-4,2l9866,1283r-2,-4l9862,1276r2,-5l9868,1269r5,-1l9878,1269r1,4l9881,1277r-2,4l9875,1283xe" filled="f" strokecolor="#1f1a17" strokeweight=".02122mm">
              <v:path arrowok="t"/>
            </v:shape>
            <v:shape id="docshape421" o:spid="_x0000_s2184" type="#_x0000_t75" style="position:absolute;left:9852;top:1279;width:19;height:17">
              <v:imagedata r:id="rId120" o:title=""/>
            </v:shape>
            <v:shape id="docshape422" o:spid="_x0000_s2183" style="position:absolute;left:9852;top:1279;width:19;height:17" coordorigin="9852,1279" coordsize="19,17" path="m9865,1295r-4,1l9856,1295r-2,-4l9852,1287r2,-4l9858,1281r4,-2l9867,1281r2,4l9871,1289r-2,4l9865,1295xe" filled="f" strokecolor="#1f1a17" strokeweight=".02122mm">
              <v:path arrowok="t"/>
            </v:shape>
            <v:shape id="docshape423" o:spid="_x0000_s2182" type="#_x0000_t75" style="position:absolute;left:9866;top:1279;width:19;height:17">
              <v:imagedata r:id="rId120" o:title=""/>
            </v:shape>
            <v:shape id="docshape424" o:spid="_x0000_s2181" style="position:absolute;left:9866;top:1279;width:19;height:17" coordorigin="9866,1280" coordsize="19,17" path="m9879,1295r-4,2l9870,1295r-2,-4l9866,1287r3,-4l9873,1281r4,-1l9881,1281r2,4l9885,1289r-2,5l9879,1295xe" filled="f" strokecolor="#1f1a17" strokeweight=".02122mm">
              <v:path arrowok="t"/>
            </v:shape>
            <v:shape id="docshape425" o:spid="_x0000_s2180" type="#_x0000_t75" style="position:absolute;left:9859;top:1288;width:19;height:18">
              <v:imagedata r:id="rId120" o:title=""/>
            </v:shape>
            <v:shape id="docshape426" o:spid="_x0000_s2179" style="position:absolute;left:9859;top:1288;width:19;height:18" coordorigin="9860,1289" coordsize="19,18" path="m9872,1304r-4,2l9863,1304r-2,-4l9860,1296r1,-4l9866,1290r4,-1l9875,1290r1,4l9878,1298r-2,4l9872,1304xe" filled="f" strokecolor="#1f1a17" strokeweight=".02122mm">
              <v:path arrowok="t"/>
            </v:shape>
            <v:shape id="docshape427" o:spid="_x0000_s2178" type="#_x0000_t75" style="position:absolute;left:9874;top:1292;width:19;height:18">
              <v:imagedata r:id="rId120" o:title=""/>
            </v:shape>
            <v:shape id="docshape428" o:spid="_x0000_s2177" style="position:absolute;left:9874;top:1292;width:19;height:18" coordorigin="9874,1293" coordsize="19,18" path="m9887,1308r-4,2l9878,1308r-2,-4l9874,1301r2,-5l9880,1294r5,-1l9889,1295r2,3l9893,1302r-2,4l9887,1308xe" filled="f" strokecolor="#1f1a17" strokeweight=".02122mm">
              <v:path arrowok="t"/>
            </v:shape>
            <v:shape id="docshape429" o:spid="_x0000_s2176" type="#_x0000_t75" style="position:absolute;left:9884;top:1345;width:20;height:18">
              <v:imagedata r:id="rId20" o:title=""/>
            </v:shape>
            <v:shape id="docshape430" o:spid="_x0000_s2175" style="position:absolute;left:9884;top:1345;width:20;height:18" coordorigin="9885,1345" coordsize="20,18" path="m9898,1361r-5,2l9889,1361r-2,-4l9885,1353r2,-4l9891,1347r4,-2l9900,1347r2,4l9904,1355r-2,4l9898,1361xe" filled="f" strokecolor="#1f1a17" strokeweight=".02122mm">
              <v:path arrowok="t"/>
            </v:shape>
            <v:shape id="docshape431" o:spid="_x0000_s2174" type="#_x0000_t75" style="position:absolute;left:9896;top:1352;width:19;height:18">
              <v:imagedata r:id="rId120" o:title=""/>
            </v:shape>
            <v:shape id="docshape432" o:spid="_x0000_s2173" style="position:absolute;left:9896;top:1352;width:19;height:18" coordorigin="9896,1352" coordsize="19,18" path="m9909,1368r-4,2l9900,1368r-2,-4l9896,1360r2,-4l9902,1354r4,-2l9911,1354r2,4l9915,1362r-2,4l9909,1368xe" filled="f" strokecolor="#1f1a17" strokeweight=".02122mm">
              <v:path arrowok="t"/>
            </v:shape>
            <v:shape id="docshape433" o:spid="_x0000_s2172" type="#_x0000_t75" style="position:absolute;left:9912;top:1402;width:20;height:18">
              <v:imagedata r:id="rId28" o:title=""/>
            </v:shape>
            <v:shape id="docshape434" o:spid="_x0000_s2171" style="position:absolute;left:9912;top:1402;width:20;height:18" coordorigin="9912,1403" coordsize="20,18" path="m9925,1418r-4,2l9916,1418r-2,-3l9912,1411r2,-5l9918,1404r5,-1l9927,1404r2,4l9931,1412r-2,5l9925,1418xe" filled="f" strokecolor="#1f1a17" strokeweight=".02122mm">
              <v:path arrowok="t"/>
            </v:shape>
            <v:shape id="docshape435" o:spid="_x0000_s2170" type="#_x0000_t75" style="position:absolute;left:9903;top:1411;width:20;height:18">
              <v:imagedata r:id="rId23" o:title=""/>
            </v:shape>
            <v:shape id="docshape436" o:spid="_x0000_s2169" style="position:absolute;left:9903;top:1411;width:20;height:18" coordorigin="9904,1412" coordsize="20,18" path="m9917,1428r-5,1l9907,1428r-1,-4l9904,1420r2,-5l9910,1414r4,-2l9919,1414r2,4l9923,1421r-2,5l9917,1428xe" filled="f" strokecolor="#1f1a17" strokeweight=".02122mm">
              <v:path arrowok="t"/>
            </v:shape>
            <v:shape id="docshape437" o:spid="_x0000_s2168" type="#_x0000_t75" style="position:absolute;left:9920;top:1412;width:19;height:18">
              <v:imagedata r:id="rId120" o:title=""/>
            </v:shape>
            <v:shape id="docshape438" o:spid="_x0000_s2167" style="position:absolute;left:9920;top:1412;width:19;height:18" coordorigin="9920,1413" coordsize="19,18" path="m9933,1428r-4,2l9924,1428r-2,-4l9920,1421r2,-5l9926,1415r5,-2l9935,1414r2,4l9939,1422r-2,5l9933,1428xe" filled="f" strokecolor="#1f1a17" strokeweight=".02122mm">
              <v:path arrowok="t"/>
            </v:shape>
            <v:shape id="docshape439" o:spid="_x0000_s2166" type="#_x0000_t75" style="position:absolute;left:9913;top:1419;width:20;height:18">
              <v:imagedata r:id="rId28" o:title=""/>
            </v:shape>
            <v:shape id="docshape440" o:spid="_x0000_s2165" style="position:absolute;left:9913;top:1419;width:20;height:18" coordorigin="9914,1420" coordsize="20,18" path="m9926,1435r-4,2l9917,1435r-1,-4l9914,1428r2,-5l9920,1421r4,-1l9929,1421r2,4l9933,1429r-2,4l9926,1435xe" filled="f" strokecolor="#1f1a17" strokeweight=".02122mm">
              <v:path arrowok="t"/>
            </v:shape>
            <v:shape id="docshape441" o:spid="_x0000_s2164" type="#_x0000_t75" style="position:absolute;left:9924;top:1488;width:19;height:17">
              <v:imagedata r:id="rId20" o:title=""/>
            </v:shape>
            <v:shape id="docshape442" o:spid="_x0000_s2163" style="position:absolute;left:9924;top:1488;width:19;height:17" coordorigin="9925,1489" coordsize="19,17" path="m9937,1504r-4,2l9928,1504r-2,-4l9925,1496r1,-4l9930,1490r5,-1l9939,1490r2,4l9943,1498r-2,4l9937,1504xe" filled="f" strokecolor="#1f1a17" strokeweight=".02122mm">
              <v:path arrowok="t"/>
            </v:shape>
            <v:shape id="docshape443" o:spid="_x0000_s2162" type="#_x0000_t75" style="position:absolute;left:9942;top:1491;width:19;height:17">
              <v:imagedata r:id="rId120" o:title=""/>
            </v:shape>
            <v:shape id="docshape444" o:spid="_x0000_s2161" style="position:absolute;left:9942;top:1491;width:19;height:17" coordorigin="9942,1491" coordsize="19,17" path="m9954,1507r-3,1l9946,1507r-2,-4l9942,1499r2,-4l9948,1493r4,-2l9957,1493r2,4l9961,1501r-2,4l9954,1507xe" filled="f" strokecolor="#1f1a17" strokeweight=".02122mm">
              <v:path arrowok="t"/>
            </v:shape>
            <v:shape id="docshape445" o:spid="_x0000_s2160" type="#_x0000_t75" style="position:absolute;left:9935;top:1523;width:20;height:18">
              <v:imagedata r:id="rId28" o:title=""/>
            </v:shape>
            <v:shape id="docshape446" o:spid="_x0000_s2159" style="position:absolute;left:9935;top:1523;width:20;height:18" coordorigin="9936,1523" coordsize="20,18" path="m9949,1539r-4,2l9940,1539r-2,-4l9936,1531r2,-5l9942,1525r4,-2l9951,1525r2,4l9955,1533r-2,4l9949,1539xe" filled="f" strokecolor="#1f1a17" strokeweight=".02122mm">
              <v:path arrowok="t"/>
            </v:shape>
            <v:shape id="docshape447" o:spid="_x0000_s2158" type="#_x0000_t75" style="position:absolute;left:9938;top:1538;width:19;height:17">
              <v:imagedata r:id="rId23" o:title=""/>
            </v:shape>
            <v:shape id="docshape448" o:spid="_x0000_s2157" style="position:absolute;left:9938;top:1538;width:19;height:17" coordorigin="9938,1538" coordsize="19,17" path="m9951,1554r-4,1l9942,1554r-2,-4l9938,1546r3,-4l9945,1540r4,-2l9953,1540r2,4l9957,1548r-2,4l9951,1554xe" filled="f" strokecolor="#1f1a17" strokeweight=".02122mm">
              <v:path arrowok="t"/>
            </v:shape>
            <v:shape id="docshape449" o:spid="_x0000_s2156" type="#_x0000_t75" style="position:absolute;left:9949;top:1548;width:19;height:18">
              <v:imagedata r:id="rId120" o:title=""/>
            </v:shape>
            <v:shape id="docshape450" o:spid="_x0000_s2155" style="position:absolute;left:9949;top:1548;width:19;height:18" coordorigin="9950,1548" coordsize="19,18" path="m9962,1564r-4,2l9953,1564r-2,-4l9950,1556r2,-4l9955,1550r5,-2l9965,1550r1,4l9968,1558r-2,4l9962,1564xe" filled="f" strokecolor="#1f1a17" strokeweight=".02122mm">
              <v:path arrowok="t"/>
            </v:shape>
            <v:shape id="docshape451" o:spid="_x0000_s2154" type="#_x0000_t75" style="position:absolute;left:9955;top:1560;width:19;height:17">
              <v:imagedata r:id="rId23" o:title=""/>
            </v:shape>
            <v:shape id="docshape452" o:spid="_x0000_s2153" style="position:absolute;left:9955;top:1560;width:19;height:17" coordorigin="9955,1561" coordsize="19,17" path="m9968,1576r-4,2l9959,1576r-2,-4l9955,1568r2,-4l9961,1562r4,-1l9970,1562r2,4l9974,1570r-2,4l9968,1576xe" filled="f" strokecolor="#1f1a17" strokeweight=".02122mm">
              <v:path arrowok="t"/>
            </v:shape>
            <v:shape id="docshape453" o:spid="_x0000_s2152" type="#_x0000_t75" style="position:absolute;left:9945;top:1614;width:20;height:18">
              <v:imagedata r:id="rId23" o:title=""/>
            </v:shape>
            <v:shape id="docshape454" o:spid="_x0000_s2151" style="position:absolute;left:9945;top:1614;width:20;height:18" coordorigin="9946,1614" coordsize="20,18" path="m9958,1630r-4,1l9949,1630r-1,-4l9946,1622r2,-5l9952,1616r4,-2l9961,1616r2,4l9965,1624r-2,4l9958,1630xe" filled="f" strokecolor="#1f1a17" strokeweight=".02122mm">
              <v:path arrowok="t"/>
            </v:shape>
            <v:shape id="docshape455" o:spid="_x0000_s2150" type="#_x0000_t75" style="position:absolute;left:9951;top:1623;width:19;height:18">
              <v:imagedata r:id="rId120" o:title=""/>
            </v:shape>
            <v:shape id="docshape456" o:spid="_x0000_s2149" style="position:absolute;left:9951;top:1623;width:19;height:18" coordorigin="9952,1623" coordsize="19,18" path="m9964,1639r-4,1l9955,1639r-1,-4l9952,1631r2,-4l9958,1625r4,-2l9967,1625r2,4l9970,1633r-2,4l9964,1639xe" filled="f" strokecolor="#1f1a17" strokeweight=".02122mm">
              <v:path arrowok="t"/>
            </v:shape>
            <v:shape id="docshape457" o:spid="_x0000_s2148" type="#_x0000_t75" style="position:absolute;left:9963;top:1613;width:19;height:18">
              <v:imagedata r:id="rId23" o:title=""/>
            </v:shape>
            <v:shape id="docshape458" o:spid="_x0000_s2147" style="position:absolute;left:9963;top:1613;width:19;height:18" coordorigin="9963,1613" coordsize="19,18" path="m9975,1629r-4,1l9967,1629r-2,-4l9963,1621r2,-4l9969,1615r4,-2l9978,1615r2,4l9982,1623r-2,4l9975,1629xe" filled="f" strokecolor="#1f1a17" strokeweight=".02122mm">
              <v:path arrowok="t"/>
            </v:shape>
            <v:shape id="docshape459" o:spid="_x0000_s2146" type="#_x0000_t75" style="position:absolute;left:9925;top:1737;width:19;height:18">
              <v:imagedata r:id="rId20" o:title=""/>
            </v:shape>
            <v:shape id="docshape460" o:spid="_x0000_s2145" style="position:absolute;left:9925;top:1737;width:19;height:18" coordorigin="9925,1738" coordsize="19,18" path="m9938,1753r-4,2l9929,1753r-2,-4l9925,1745r2,-4l9931,1739r4,-1l9940,1739r2,4l9944,1747r-2,5l9938,1753xe" filled="f" strokecolor="#1f1a17" strokeweight=".02122mm">
              <v:path arrowok="t"/>
            </v:shape>
            <v:shape id="docshape461" o:spid="_x0000_s2144" type="#_x0000_t75" style="position:absolute;left:9925;top:1751;width:19;height:17">
              <v:imagedata r:id="rId20" o:title=""/>
            </v:shape>
            <v:shape id="docshape462" o:spid="_x0000_s2143" style="position:absolute;left:9925;top:1751;width:19;height:17" coordorigin="9925,1751" coordsize="19,17" path="m9938,1766r-4,2l9929,1766r-2,-4l9925,1759r2,-5l9931,1753r4,-2l9940,1753r2,3l9944,1760r-2,5l9938,1766xe" filled="f" strokecolor="#1f1a17" strokeweight=".02122mm">
              <v:path arrowok="t"/>
            </v:shape>
            <v:shape id="docshape463" o:spid="_x0000_s2142" type="#_x0000_t75" style="position:absolute;left:9933;top:1756;width:19;height:17">
              <v:imagedata r:id="rId28" o:title=""/>
            </v:shape>
            <v:shape id="docshape464" o:spid="_x0000_s2141" style="position:absolute;left:9933;top:1756;width:19;height:17" coordorigin="9934,1756" coordsize="19,17" path="m9946,1772r-3,1l9938,1771r-2,-3l9934,1764r2,-4l9940,1758r4,-2l9949,1758r2,4l9953,1765r-2,5l9946,1772xe" filled="f" strokecolor="#1f1a17" strokeweight=".02122mm">
              <v:path arrowok="t"/>
            </v:shape>
            <v:shape id="docshape465" o:spid="_x0000_s2140" style="position:absolute;left:9210;top:978;width:391;height:62" coordorigin="9210,979" coordsize="391,62" path="m9406,1040r-105,-6l9216,1017r-6,-4l9211,1009r,-3l9301,985r105,-6l9460,980r96,12l9601,1006r,3l9601,1013r-90,21l9460,1039r-54,1xe" fillcolor="#c8b100" stroked="f">
              <v:path arrowok="t"/>
            </v:shape>
            <v:shape id="docshape466" o:spid="_x0000_s2139" style="position:absolute;left:9210;top:978;width:391;height:62" coordorigin="9210,979" coordsize="391,62" path="m9406,1040r-105,-6l9216,1017r-6,-4l9211,1009r,-3l9301,985r105,-6l9460,980r96,12l9601,1006r,3l9601,1013r-90,21l9460,1039r-54,1e" filled="f" strokeweight=".02694mm">
              <v:path arrowok="t"/>
            </v:shape>
            <v:shape id="docshape467" o:spid="_x0000_s2138" type="#_x0000_t75" style="position:absolute;left:9230;top:991;width:351;height:40">
              <v:imagedata r:id="rId121" o:title=""/>
            </v:shape>
            <v:shape id="docshape468" o:spid="_x0000_s2137" type="#_x0000_t75" style="position:absolute;left:9069;top:607;width:672;height:424">
              <v:imagedata r:id="rId122" o:title=""/>
            </v:shape>
            <v:shape id="docshape469" o:spid="_x0000_s2136" style="position:absolute;left:8936;top:1866;width:660;height:382" coordorigin="8936,1867" coordsize="660,382" path="m9592,2249r-63,-29l9471,2195r-59,-21l9343,2157r-75,-16l9200,2119r-56,-25l9066,2033r-44,-44l8977,1938r-41,-55l8936,1880r1,-5l8939,1867r41,55l9024,1974r44,44l9146,2079r57,25l9271,2126r74,17l9414,2160r60,20l9532,2205r63,29l9592,2249xe" fillcolor="#4f793d" stroked="f">
              <v:path arrowok="t"/>
            </v:shape>
            <v:shape id="docshape470" o:spid="_x0000_s2135" style="position:absolute;left:8936;top:1866;width:660;height:382" coordorigin="8936,1867" coordsize="660,382" path="m8936,1883r41,55l9022,1989r44,44l9144,2094r56,25l9268,2141r75,16l9412,2174r59,21l9529,2220r63,29l9595,2234r-63,-29l9474,2180r-60,-20l9345,2143r-74,-17l9203,2104r-57,-25l9068,2018r-44,-44l8980,1922r-41,-55l8937,1875r-1,5l8936,1883xe" filled="f" strokeweight=".02106mm">
              <v:path arrowok="t"/>
            </v:shape>
            <v:shape id="docshape471" o:spid="_x0000_s2134" type="#_x0000_t75" style="position:absolute;left:9141;top:1757;width:150;height:204">
              <v:imagedata r:id="rId123" o:title=""/>
            </v:shape>
            <v:shape id="docshape472" o:spid="_x0000_s2133" style="position:absolute;left:9141;top:1757;width:150;height:204" coordorigin="9142,1757" coordsize="150,204" path="m9152,1961r139,-197l9282,1757r-140,197l9152,1961xe" filled="f" strokeweight=".00333mm">
              <v:path arrowok="t"/>
            </v:shape>
            <v:shape id="docshape473" o:spid="_x0000_s2132" type="#_x0000_t75" style="position:absolute;left:9398;top:1863;width:13;height:195">
              <v:imagedata r:id="rId124" o:title=""/>
            </v:shape>
            <v:shape id="docshape474" o:spid="_x0000_s2131" style="position:absolute;left:9398;top:1863;width:13;height:195" coordorigin="9398,1864" coordsize="13,195" path="m9410,2058r,-193l9399,1864r-1,194l9410,2058xe" filled="f" strokeweight=".00347mm">
              <v:path arrowok="t"/>
            </v:shape>
            <v:shape id="docshape475" o:spid="_x0000_s2130" style="position:absolute;left:9005;top:1544;width:204;height:13" coordorigin="9006,1545" coordsize="204,13" path="m9006,1557r203,-1l9209,1545r-203,l9006,1557xe" filled="f" strokeweight=".00325mm">
              <v:path arrowok="t"/>
            </v:shape>
            <v:shape id="docshape476" o:spid="_x0000_s2129" style="position:absolute;left:9006;top:1633;width:209;height:13" coordorigin="9007,1634" coordsize="209,13" path="m9007,1646r209,-1l9216,1634r-209,l9007,1646xe" filled="f" strokeweight=".00331mm">
              <v:path arrowok="t"/>
            </v:shape>
            <v:shape id="docshape477" o:spid="_x0000_s2128" type="#_x0000_t75" style="position:absolute;left:9093;top:1231;width:596;height:727">
              <v:imagedata r:id="rId125" o:title=""/>
            </v:shape>
            <v:shape id="docshape478" o:spid="_x0000_s2127" style="position:absolute;left:9093;top:1231;width:596;height:727" coordorigin="9093,1232" coordsize="596,727" o:spt="100" adj="0,,0" path="m9207,1683r39,73l9297,1812r59,36l9419,1862r61,-12l9531,1814r35,-56l9584,1689r,-77l9563,1531r-40,-73l9472,1402r-59,-36l9351,1352r-61,12l9238,1400r-35,55l9185,1524r1,78l9207,1683xm9638,1495r27,80l9683,1653r6,74l9680,1795r-27,59l9606,1903r-70,36l9455,1958r-73,l9315,1939r-59,-36l9205,1852r-43,-63l9127,1713r-25,-87l9093,1543r8,-76l9122,1399r35,-58l9203,1294r57,-34l9339,1236r67,-4l9461,1244r46,28l9546,1313r34,53l9610,1427r28,68xe" filled="f" strokeweight=".03369mm">
              <v:stroke joinstyle="round"/>
              <v:formulas/>
              <v:path arrowok="t" o:connecttype="segments"/>
            </v:shape>
            <v:shape id="docshape479" o:spid="_x0000_s2126" type="#_x0000_t75" style="position:absolute;left:9139;top:1229;width:577;height:716">
              <v:imagedata r:id="rId126" o:title=""/>
            </v:shape>
            <v:shape id="docshape480" o:spid="_x0000_s2125" style="position:absolute;left:9139;top:1229;width:577;height:716" coordorigin="9140,1229" coordsize="577,716" o:spt="100" adj="0,,0" path="m9683,1478r24,81l9716,1639r-5,76l9692,1785r-32,61l9616,1894r-55,34l9499,1944r-63,-2l9372,1921r-60,-36l9257,1835r-47,-64l9172,1696r-23,-81l9140,1534r5,-76l9164,1388r32,-60l9239,1279r55,-34l9356,1229r64,3l9483,1252r61,36l9599,1339r47,63l9683,1478xm9252,1666r39,73l9343,1795r59,36l9464,1844r61,-11l9577,1796r35,-55l9630,1672r-1,-78l9608,1514r-39,-73l9518,1385r-59,-36l9396,1335r-61,11l9284,1383r-36,55l9231,1507r,78l9252,1666xe" filled="f" strokeweight=".01683mm">
              <v:stroke joinstyle="round"/>
              <v:formulas/>
              <v:path arrowok="t" o:connecttype="segments"/>
            </v:shape>
            <v:shape id="docshape481" o:spid="_x0000_s2124" type="#_x0000_t75" style="position:absolute;left:9294;top:1221;width:380;height:531">
              <v:imagedata r:id="rId127" o:title=""/>
            </v:shape>
            <v:shape id="docshape482" o:spid="_x0000_s2123" style="position:absolute;left:9294;top:1221;width:380;height:531" coordorigin="9294,1221" coordsize="380,531" path="m9664,1221r-370,521l9301,1752r373,-523l9664,1221xe" filled="f" strokeweight=".00547mm">
              <v:path arrowok="t"/>
            </v:shape>
            <v:shape id="docshape483" o:spid="_x0000_s2122" type="#_x0000_t75" style="position:absolute;left:9102;top:2141;width:121;height:101">
              <v:imagedata r:id="rId128" o:title=""/>
            </v:shape>
            <v:shape id="docshape484" o:spid="_x0000_s2121" style="position:absolute;left:9102;top:2141;width:121;height:101" coordorigin="9103,2142" coordsize="121,101" path="m9223,2142r-50,50l9140,2197r-16,-2l9106,2193r-3,49l9124,2241r20,l9204,2227r19,-22l9223,2142xe" filled="f" strokeweight=".02106mm">
              <v:path arrowok="t"/>
            </v:shape>
            <v:shape id="docshape485" o:spid="_x0000_s2120" type="#_x0000_t75" style="position:absolute;left:9172;top:2146;width:52;height:59">
              <v:imagedata r:id="rId129" o:title=""/>
            </v:shape>
            <v:shape id="docshape486" o:spid="_x0000_s2119" style="position:absolute;left:9172;top:2146;width:52;height:59" coordorigin="9172,2146" coordsize="52,59" path="m9173,2153r10,10l9190,2161r6,-5l9207,2156r9,1l9216,2150r-1,-4l9224,2155r-1,50l9215,2195r-11,2l9201,2198r-14,7l9182,2204r-10,-2l9173,2153xe" filled="f" strokeweight=".02106mm">
              <v:path arrowok="t"/>
            </v:shape>
            <v:shape id="docshape487" o:spid="_x0000_s2118" type="#_x0000_t75" style="position:absolute;left:9586;top:2144;width:121;height:101">
              <v:imagedata r:id="rId130" o:title=""/>
            </v:shape>
            <v:shape id="docshape488" o:spid="_x0000_s2117" style="position:absolute;left:9586;top:2144;width:121;height:101" coordorigin="9587,2144" coordsize="121,101" path="m9587,2144r49,50l9670,2199r16,-2l9704,2196r3,49l9686,2244r-20,-1l9606,2229r-19,-21l9587,2144xe" filled="f" strokeweight=".02106mm">
              <v:path arrowok="t"/>
            </v:shape>
            <v:shape id="docshape489" o:spid="_x0000_s2116" type="#_x0000_t75" style="position:absolute;left:9586;top:2148;width:53;height:61">
              <v:imagedata r:id="rId131" o:title=""/>
            </v:shape>
            <v:shape id="docshape490" o:spid="_x0000_s2115" style="position:absolute;left:9586;top:2148;width:53;height:61" coordorigin="9586,2149" coordsize="53,61" path="m9637,2156r-10,10l9620,2164r-6,-6l9603,2159r-9,1l9594,2153r1,-4l9586,2157r1,50l9595,2198r11,1l9609,2201r14,7l9628,2209r10,-1l9637,2156xe" filled="f" strokeweight=".02106mm">
              <v:path arrowok="t"/>
            </v:shape>
            <v:shape id="docshape491" o:spid="_x0000_s2114" type="#_x0000_t75" style="position:absolute;left:9171;top:2119;width:212;height:83">
              <v:imagedata r:id="rId132" o:title=""/>
            </v:shape>
            <v:shape id="docshape492" o:spid="_x0000_s2113" style="position:absolute;left:9171;top:2119;width:212;height:83" coordorigin="9172,2119" coordsize="212,83" path="m9383,2119r-13,3l9351,2126r-18,3l9320,2131r-20,l9285,2131r-15,1l9251,2135r-20,1l9213,2137r-19,4l9173,2153r-1,49l9191,2193r20,-4l9232,2189r22,l9276,2189r22,-3l9319,2183r21,-1l9350,2181r12,-3l9373,2176r10,-1l9383,2119xe" filled="f" strokeweight=".02106mm">
              <v:path arrowok="t"/>
            </v:shape>
            <v:shape id="docshape493" o:spid="_x0000_s2112" type="#_x0000_t75" style="position:absolute;left:9369;top:2110;width:66;height:77">
              <v:imagedata r:id="rId133" o:title=""/>
            </v:shape>
            <v:shape id="docshape494" o:spid="_x0000_s2111" style="position:absolute;left:9369;top:2110;width:66;height:77" coordorigin="9370,2111" coordsize="66,77" path="m9396,2111r13,l9424,2111r11,7l9435,2128r,41l9435,2179r-11,8l9409,2187r-13,l9381,2187r-11,-8l9370,2169r,-41l9370,2118r11,-7l9396,2111xe" filled="f" strokeweight=".02106mm">
              <v:path arrowok="t"/>
            </v:shape>
            <v:shape id="docshape495" o:spid="_x0000_s2110" type="#_x0000_t75" style="position:absolute;left:9398;top:1116;width:13;height:718">
              <v:imagedata r:id="rId134" o:title=""/>
            </v:shape>
            <v:shape id="docshape496" o:spid="_x0000_s2109" style="position:absolute;left:9398;top:1116;width:13;height:718" coordorigin="9399,1116" coordsize="13,718" path="m9399,1116r,713l9410,1834r1,-718l9399,1116xe" filled="f" strokeweight=".00564mm">
              <v:path arrowok="t"/>
            </v:shape>
            <v:shape id="docshape497" o:spid="_x0000_s2108" type="#_x0000_t75" style="position:absolute;left:9426;top:2121;width:212;height:86">
              <v:imagedata r:id="rId135" o:title=""/>
            </v:shape>
            <v:shape id="docshape498" o:spid="_x0000_s2107" style="position:absolute;left:9426;top:2121;width:212;height:86" coordorigin="9427,2122" coordsize="212,86" path="m9427,2122r13,2l9459,2128r18,4l9490,2133r20,l9525,2133r15,1l9559,2137r20,2l9597,2139r19,5l9637,2156r1,52l9619,2198r-20,-5l9578,2192r-22,-1l9534,2191r-22,-2l9491,2186r-21,-2l9460,2183r-12,-2l9437,2178r-10,l9427,2122xe" filled="f" strokeweight=".02106mm">
              <v:path arrowok="t"/>
            </v:shape>
            <v:shape id="docshape499" o:spid="_x0000_s2106" style="position:absolute;left:9228;top:1544;width:578;height:102" coordorigin="9229,1545" coordsize="578,102" o:spt="100" adj="0,,0" path="m9229,1557r577,-1l9806,1545r-577,l9229,1557xm9245,1646r561,-1l9806,1634r-564,l9245,1646xe" filled="f" strokeweight=".00544mm">
              <v:stroke joinstyle="round"/>
              <v:formulas/>
              <v:path arrowok="t" o:connecttype="segments"/>
            </v:shape>
            <v:shape id="docshape500" o:spid="_x0000_s2105" type="#_x0000_t75" style="position:absolute;left:8904;top:1060;width:234;height:187">
              <v:imagedata r:id="rId136" o:title=""/>
            </v:shape>
            <v:shape id="docshape501" o:spid="_x0000_s2104" style="position:absolute;left:8904;top:1060;width:234;height:187" coordorigin="8905,1061" coordsize="234,187" path="m8905,1247r6,-1l8918,1245r4,-2l8930,1241r5,l8940,1239r7,-2l8953,1237r6,-1l8964,1235r6,-1l8977,1232r6,-2l8990,1230r5,-2l9001,1226r6,l9012,1222r5,-3l9023,1217r5,-3l9033,1212r6,-4l9044,1204r5,-4l9053,1197r5,-4l9063,1190r3,-6l9070,1181r6,-3l9079,1172r3,-4l9086,1163r5,-4l9093,1154r4,-5l9100,1144r3,-5l9106,1134r3,-4l9112,1124r3,-6l9118,1113r2,-5l9122,1102r2,-5l9126,1092r1,-8l9131,1079r,-3l9133,1071r,l9138,1061r-7,3l9129,1065r-6,1l9121,1066r-4,-2l9108,1066r-4,1l9098,1068r-6,1l9086,1071r-4,2l9076,1074r-4,2l9065,1077r-5,3l9056,1082r-7,2l9045,1086r-6,3l9034,1091r-4,2l9024,1097r-4,2l9015,1101r-7,3l9003,1106r-2,4l8996,1114r-5,5l8986,1122r-5,3l8976,1130r-3,5l8968,1139r-4,5l8960,1149r-4,5l8952,1158r-3,6l8945,1169r-4,5l8938,1180r-3,5l8932,1191r-3,5l8925,1203r-1,3l8921,1213r-2,6l8915,1225r-2,5l8910,1235r-2,6l8905,1247r,l8905,1247e" filled="f" strokeweight=".01683mm">
              <v:path arrowok="t"/>
            </v:shape>
            <v:shape id="docshape502" o:spid="_x0000_s2103" style="position:absolute;left:8905;top:1072;width:217;height:175" coordorigin="8906,1072" coordsize="217,175" path="m9123,1072r-52,41l9014,1156r-56,45l8906,1245r,1l8906,1247r1,-1l8955,1205r56,-45l9069,1115r54,-43xe" fillcolor="#8eaa33" stroked="f">
              <v:path arrowok="t"/>
            </v:shape>
            <v:shape id="docshape503" o:spid="_x0000_s2102" type="#_x0000_t75" style="position:absolute;left:8863;top:1068;width:148;height:261">
              <v:imagedata r:id="rId137" o:title=""/>
            </v:shape>
            <v:shape id="docshape504" o:spid="_x0000_s2101" style="position:absolute;left:8863;top:1068;width:148;height:261" coordorigin="8864,1069" coordsize="148,261" path="m8864,1329r5,-4l8875,1322r4,-3l8885,1314r4,-2l8894,1308r5,-4l8905,1301r4,-3l8914,1295r6,-3l8925,1288r5,-4l8936,1281r4,-4l8945,1273r5,-2l8954,1265r3,-4l8962,1257r4,-5l8969,1248r4,-6l8976,1236r3,-5l8982,1227r3,-6l8988,1216r2,-6l8992,1205r4,-5l8997,1194r1,-5l9000,1183r3,-5l9003,1172r2,-6l9006,1160r1,-6l9008,1149r1,-5l9010,1137r,-7l9011,1125r,-6l9011,1113r,-6l9010,1102r-1,-8l9010,1088r-1,-3l9009,1080r1,l9010,1069r-6,5l9003,1076r-5,2l8996,1080r-4,-1l8984,1085r-3,2l8976,1090r-6,4l8966,1097r-4,4l8957,1104r-3,4l8948,1111r-3,4l8942,1119r-6,4l8933,1127r-5,5l8925,1135r-3,4l8918,1145r-3,3l8911,1152r-5,6l8902,1162r-1,3l8898,1171r-2,7l8892,1182r-3,5l8886,1194r-2,5l8882,1205r-2,6l8878,1217r-2,6l8874,1229r-1,6l8872,1241r-3,7l8870,1254r-1,6l8868,1266r-1,6l8866,1280r,4l8866,1291r1,7l8865,1304r,6l8864,1316r,6l8864,1329r,l8864,1329e" filled="f" strokeweight=".01683mm">
              <v:path arrowok="t"/>
            </v:shape>
            <v:shape id="docshape505" o:spid="_x0000_s2100" style="position:absolute;left:8864;top:1085;width:136;height:243" coordorigin="8864,1085" coordsize="136,243" path="m9000,1085r-33,57l8931,1203r-36,63l8864,1326r,1l8865,1328r1,-1l8895,1271r35,-63l8966,1145r34,-60xe" fillcolor="#8eaa33" stroked="f">
              <v:path arrowok="t"/>
            </v:shape>
            <v:shape id="docshape506" o:spid="_x0000_s2099" type="#_x0000_t75" style="position:absolute;left:8872;top:1161;width:222;height:201">
              <v:imagedata r:id="rId138" o:title=""/>
            </v:shape>
            <v:shape id="docshape507" o:spid="_x0000_s2098" style="position:absolute;left:8872;top:1161;width:222;height:201" coordorigin="8873,1162" coordsize="222,201" path="m8873,1362r6,-1l8886,1359r4,-2l8897,1355r6,-1l8908,1352r7,-2l8921,1349r5,-2l8931,1346r7,-1l8944,1343r6,-2l8957,1340r4,-3l8968,1335r6,l8978,1331r5,-3l8989,1325r5,-4l8998,1319r6,-4l9009,1310r5,-4l9018,1303r4,-4l9027,1295r3,-5l9034,1286r5,-4l9042,1276r3,-4l9048,1267r5,-4l9055,1257r3,-4l9062,1247r2,-5l9067,1237r3,-4l9072,1227r3,-7l9077,1216r2,-6l9081,1204r2,-5l9084,1194r1,-8l9088,1181r,-4l9090,1173r,-1l9094,1162r-7,3l9085,1167r-5,1l9078,1169r-4,-3l9065,1169r-4,1l9055,1172r-6,1l9043,1175r-4,3l9033,1179r-4,3l9022,1183r-4,3l9013,1188r-6,2l9003,1193r-6,3l8992,1198r-4,3l8983,1205r-4,2l8974,1209r-6,4l8962,1216r-2,3l8956,1224r-5,5l8947,1232r-5,4l8937,1241r-3,5l8929,1251r-3,4l8922,1261r-4,5l8914,1271r-3,5l8908,1282r-4,5l8902,1293r-2,6l8897,1304r-3,6l8891,1317r-1,3l8887,1327r-1,7l8882,1339r-2,6l8877,1350r-1,6l8873,1362r,l8873,1362e" filled="f" strokeweight=".01683mm">
              <v:path arrowok="t"/>
            </v:shape>
            <v:shape id="docshape508" o:spid="_x0000_s2097" style="position:absolute;left:8873;top:1174;width:206;height:188" coordorigin="8874,1174" coordsize="206,188" path="m9080,1174r-50,44l8976,1265r-53,48l8874,1360r,1l8874,1362r1,-1l8921,1317r53,-48l9029,1220r51,-46xe" fillcolor="#8eaa33" stroked="f">
              <v:path arrowok="t"/>
            </v:shape>
            <v:shape id="docshape509" o:spid="_x0000_s2096" type="#_x0000_t75" style="position:absolute;left:8835;top:1111;width:107;height:295">
              <v:imagedata r:id="rId139" o:title=""/>
            </v:shape>
            <v:shape id="docshape510" o:spid="_x0000_s2095" style="position:absolute;left:8835;top:1111;width:107;height:295" coordorigin="8835,1111" coordsize="107,295" path="m8859,1406r4,-6l8867,1395r2,-4l8874,1385r3,-4l8880,1376r4,-6l8888,1366r4,-5l8895,1357r5,-5l8903,1347r4,-6l8912,1337r1,-5l8917,1326r4,-4l8923,1316r1,-6l8928,1305r2,-6l8932,1294r1,-7l8935,1281r1,-6l8937,1270r1,-6l8939,1258r-1,-6l8939,1246r2,-5l8939,1234r1,-6l8939,1223r1,-6l8939,1211r-1,-6l8937,1199r-1,-6l8935,1188r,-6l8933,1176r-2,-7l8930,1164r-2,-5l8926,1153r-2,-6l8922,1143r-4,-7l8918,1130r-3,-2l8914,1123r,-1l8911,1111r-4,8l8907,1121r-4,4l8902,1127r-5,1l8892,1135r-3,3l8886,1143r-4,5l8879,1153r-2,5l8873,1162r-2,5l8867,1172r-2,5l8863,1181r-4,6l8858,1192r-3,6l8853,1203r-2,4l8849,1214r-1,3l8845,1223r-3,7l8839,1235r1,4l8839,1245r,7l8837,1257r-1,7l8835,1271r,5l8835,1283r,5l8835,1295r,7l8835,1308r2,6l8837,1320r,7l8840,1333r1,6l8842,1345r2,6l8845,1359r1,3l8848,1369r3,6l8852,1381r1,6l8855,1393r2,6l8859,1406r,-1l8859,1406e" filled="f" strokeweight=".01683mm">
              <v:path arrowok="t"/>
            </v:shape>
            <v:shape id="docshape511" o:spid="_x0000_s2094" style="position:absolute;left:8858;top:1130;width:49;height:274" coordorigin="8858,1130" coordsize="49,274" path="m8907,1130r-12,65l8881,1265r-13,71l8858,1403r1,1l8859,1404r1,-1l8869,1340r12,-70l8895,1197r12,-67xe" fillcolor="#8eaa33" stroked="f">
              <v:path arrowok="t"/>
            </v:shape>
            <v:shape id="docshape512" o:spid="_x0000_s2093" type="#_x0000_t75" style="position:absolute;left:8841;top:1235;width:176;height:243">
              <v:imagedata r:id="rId140" o:title=""/>
            </v:shape>
            <v:shape id="docshape513" o:spid="_x0000_s2092" style="position:absolute;left:8841;top:1235;width:176;height:243" coordorigin="8841,1235" coordsize="176,243" path="m8841,1478r6,-4l8854,1471r3,-2l8864,1465r5,-2l8874,1460r6,-3l8885,1454r5,-2l8895,1449r6,-2l8906,1443r6,-3l8919,1438r4,-3l8928,1431r6,-2l8938,1424r4,-4l8947,1417r5,-5l8955,1409r5,-6l8964,1398r3,-5l8971,1390r3,-6l8978,1380r2,-6l8983,1369r4,-4l8989,1358r2,-5l8993,1348r4,-5l8998,1337r2,-6l9002,1325r2,-5l9005,1315r2,-5l9008,1303r2,-7l9011,1291r,-5l9012,1279r,-5l9013,1268r-1,-8l9014,1255r-1,-3l9014,1247r,-1l9016,1235r-6,5l9008,1242r-5,2l9001,1245r-4,-1l8989,1249r-4,1l8980,1253r-6,3l8969,1259r-4,4l8960,1265r-4,3l8950,1271r-4,3l8942,1277r-5,4l8933,1285r-5,4l8924,1292r-3,3l8916,1301r-3,2l8908,1307r-5,5l8898,1315r-1,4l8893,1325r-3,6l8886,1335r-4,5l8879,1346r-2,5l8873,1356r-2,6l8868,1368r-3,6l8863,1379r-2,6l8859,1391r-3,6l8856,1403r-2,7l8852,1415r-1,7l8849,1429r,4l8848,1440r,7l8846,1453r-2,6l8843,1464r,6l8841,1478r1,-1l8841,1478e" filled="f" strokeweight=".01683mm">
              <v:path arrowok="t"/>
            </v:shape>
            <v:shape id="docshape514" o:spid="_x0000_s2091" style="position:absolute;left:8841;top:1250;width:163;height:226" coordorigin="8842,1251" coordsize="163,226" path="m9004,1251r-39,52l8922,1360r-42,58l8842,1475r,1l8842,1476r1,l8879,1423r42,-58l8964,1306r40,-55xe" fillcolor="#8eaa33" stroked="f">
              <v:path arrowok="t"/>
            </v:shape>
            <v:shape id="docshape515" o:spid="_x0000_s2090" type="#_x0000_t75" style="position:absolute;left:8782;top:1224;width:103;height:299">
              <v:imagedata r:id="rId141" o:title=""/>
            </v:shape>
            <v:shape id="docshape516" o:spid="_x0000_s2089" style="position:absolute;left:8782;top:1224;width:103;height:299" coordorigin="8782,1224" coordsize="103,299" path="m8836,1523r3,-6l8843,1510r1,-4l8847,1499r2,-4l8852,1489r2,-6l8857,1477r2,-5l8862,1468r3,-6l8867,1456r3,-7l8874,1444r1,-5l8877,1433r3,-5l8880,1421r1,-5l8883,1410r1,-7l8885,1399r,-8l8885,1385r,-6l8885,1374r-1,-7l8885,1361r-3,-5l8882,1350r1,-6l8880,1338r-1,-5l8877,1327r,-6l8874,1316r-2,-6l8870,1304r-2,-5l8866,1294r-2,-5l8861,1283r-3,-7l8856,1272r-3,-5l8850,1261r-3,-4l8844,1252r-6,-6l8837,1241r-3,-2l8832,1234r,l8826,1224r-2,8l8824,1234r-3,5l8821,1241r-5,2l8813,1251r-2,4l8808,1260r-3,6l8803,1271r,6l8800,1282r-1,5l8796,1292r-1,6l8794,1302r-2,7l8791,1314r-2,6l8788,1325r,5l8787,1337r-1,4l8785,1347r-1,7l8782,1360r2,3l8784,1370r1,7l8785,1382r-1,7l8785,1395r2,6l8788,1407r1,6l8790,1419r2,7l8793,1432r3,6l8798,1443r1,7l8803,1455r2,6l8807,1467r3,5l8813,1479r2,3l8819,1489r4,5l8825,1500r3,6l8830,1511r3,5l8836,1523r1,-1l8836,1523e" filled="f" strokeweight=".01683mm">
              <v:path arrowok="t"/>
            </v:shape>
            <v:shape id="docshape517" o:spid="_x0000_s2088" style="position:absolute;left:8826;top:1243;width:11;height:278" coordorigin="8826,1243" coordsize="11,278" path="m8826,1243r2,66l8829,1380r2,72l8836,1520r,1l8837,1521r,-1l8833,1457r-3,-72l8828,1312r-2,-69xe" fillcolor="#8eaa33" stroked="f">
              <v:path arrowok="t"/>
            </v:shape>
            <v:shape id="docshape518" o:spid="_x0000_s2087" type="#_x0000_t75" style="position:absolute;left:8832;top:1323;width:130;height:274">
              <v:imagedata r:id="rId142" o:title=""/>
            </v:shape>
            <v:shape id="docshape519" o:spid="_x0000_s2086" style="position:absolute;left:8832;top:1323;width:130;height:274" coordorigin="8832,1323" coordsize="130,274" path="m8834,1597r5,-5l8845,1588r3,-3l8854,1580r4,-3l8862,1573r5,-5l8872,1565r5,-4l8881,1558r6,-3l8891,1550r5,-5l8902,1542r3,-4l8910,1533r5,-3l8918,1525r3,-5l8925,1515r4,-5l8931,1506r4,-6l8938,1494r2,-6l8943,1484r2,-6l8948,1472r,-6l8951,1461r3,-5l8954,1449r1,-5l8956,1438r3,-5l8958,1427r1,-6l8960,1414r,-5l8960,1404r1,-6l8961,1391r,-6l8961,1379r,-5l8960,1367r-1,-5l8959,1356r-3,-7l8957,1343r-2,-3l8956,1335r,l8955,1323r-5,7l8949,1332r-5,2l8943,1336r-5,l8931,1342r-3,2l8923,1348r-5,4l8914,1356r-3,5l8906,1364r-3,4l8898,1372r-3,4l8892,1380r-5,5l8884,1389r-4,5l8877,1398r-3,4l8871,1408r-3,3l8865,1416r-5,6l8856,1426r,4l8854,1436r-2,7l8849,1447r-3,6l8844,1460r-2,5l8841,1471r-2,6l8838,1484r-2,6l8835,1496r,6l8834,1508r-2,7l8833,1521r,7l8832,1534r1,6l8832,1548r,3l8833,1559r1,6l8833,1571r,7l8833,1583r1,6l8834,1597r1,-1l8834,1597e" filled="f" strokeweight=".01683mm">
              <v:path arrowok="t"/>
            </v:shape>
            <v:shape id="docshape520" o:spid="_x0000_s2085" style="position:absolute;left:8834;top:1340;width:113;height:255" coordorigin="8835,1341" coordsize="113,255" path="m8947,1341r-28,59l8889,1465r-29,66l8835,1594r,1l8835,1595r1,-1l8860,1536r28,-66l8919,1403r28,-62xe" fillcolor="#8eaa33" stroked="f">
              <v:path arrowok="t"/>
            </v:shape>
            <v:shape id="docshape521" o:spid="_x0000_s2084" type="#_x0000_t75" style="position:absolute;left:8750;top:1351;width:112;height:290">
              <v:imagedata r:id="rId143" o:title=""/>
            </v:shape>
            <v:shape id="docshape522" o:spid="_x0000_s2083" style="position:absolute;left:8750;top:1351;width:112;height:290" coordorigin="8751,1352" coordsize="112,290" path="m8839,1642r1,-7l8842,1628r1,-4l8844,1617r2,-5l8847,1606r1,-7l8850,1593r1,-5l8852,1583r3,-7l8855,1570r1,-7l8859,1557r,-5l8860,1545r2,-5l8861,1534r-1,-6l8861,1522r-1,-7l8860,1510r-1,-7l8858,1497r-2,-6l8855,1486r-2,-6l8853,1474r-4,-5l8848,1463r-1,-6l8843,1452r-2,-5l8838,1442r-1,-6l8833,1431r-3,-5l8826,1421r-2,-5l8820,1412r-2,-5l8814,1402r-5,-6l8806,1392r-4,-4l8798,1383r-4,-4l8790,1376r-7,-5l8781,1366r-4,-1l8775,1361r-1,-1l8767,1352r,8l8767,1362r-2,5l8765,1369r-4,3l8760,1381r-2,4l8757,1391r-2,6l8754,1403r1,5l8753,1414r,5l8751,1425r1,5l8751,1435r,7l8751,1447r,7l8751,1459r,5l8752,1471r,3l8752,1480r,8l8752,1494r2,3l8756,1503r3,7l8759,1515r1,6l8763,1528r2,5l8767,1539r3,5l8772,1550r3,6l8778,1562r3,5l8785,1572r3,7l8792,1583r4,5l8799,1593r4,5l8807,1604r3,3l8815,1613r5,4l8823,1622r4,5l8830,1632r5,4l8839,1642r,-1l8839,1642e" filled="f" strokeweight=".01683mm">
              <v:path arrowok="t"/>
            </v:shape>
            <v:shape id="docshape523" o:spid="_x0000_s2082" style="position:absolute;left:8771;top:1370;width:69;height:270" coordorigin="8771,1371" coordsize="69,270" path="m8771,1371r15,64l8802,1504r17,70l8838,1639r,1l8839,1640r,-1l8822,1578r-18,-70l8787,1437r-16,-66xe" fillcolor="#8eaa33" stroked="f">
              <v:path arrowok="t"/>
            </v:shape>
            <v:shape id="docshape524" o:spid="_x0000_s2081" type="#_x0000_t75" style="position:absolute;left:8831;top:1422;width:108;height:293">
              <v:imagedata r:id="rId144" o:title=""/>
            </v:shape>
            <v:shape id="docshape525" o:spid="_x0000_s2080" style="position:absolute;left:8831;top:1422;width:108;height:293" coordorigin="8832,1422" coordsize="108,293" path="m8852,1715r4,-6l8861,1704r2,-4l8868,1694r3,-4l8875,1686r4,-6l8883,1676r3,-5l8890,1667r5,-4l8898,1657r4,-6l8907,1647r2,-5l8913,1637r4,-4l8919,1627r2,-5l8924,1616r2,-6l8928,1606r2,-7l8932,1592r1,-6l8935,1582r1,-7l8937,1569r,-6l8938,1558r2,-6l8938,1545r1,-5l8938,1534r2,-6l8938,1522r,-5l8937,1510r,-5l8936,1500r-1,-6l8934,1487r-2,-6l8931,1476r-1,-6l8928,1464r-2,-5l8924,1454r-4,-7l8920,1441r-3,-3l8917,1433r-1,l8914,1422r-4,7l8909,1432r-4,3l8904,1437r-5,1l8894,1445r-3,4l8887,1453r-4,5l8880,1463r-2,5l8874,1472r-2,4l8868,1481r-2,5l8863,1491r-3,5l8858,1501r-3,6l8852,1511r-1,5l8848,1523r-1,3l8844,1531r-3,7l8838,1543r1,4l8838,1554r-1,7l8835,1566r-1,6l8833,1579r,5l8832,1591r,6l8832,1603r,7l8832,1616r1,6l8833,1628r,7l8835,1641r2,6l8837,1653r2,6l8840,1667r1,3l8843,1678r3,6l8846,1690r1,6l8849,1702r2,6l8852,1715r,-1l8852,1715e" filled="f" strokeweight=".01683mm">
              <v:path arrowok="t"/>
            </v:shape>
            <v:shape id="docshape526" o:spid="_x0000_s2079" style="position:absolute;left:8852;top:1440;width:58;height:273" coordorigin="8852,1441" coordsize="58,273" path="m8909,1441r-14,64l8879,1575r-16,70l8852,1712r,1l8853,1713r1,-1l8864,1650r15,-71l8895,1508r14,-67xe" fillcolor="#8eaa33" stroked="f">
              <v:path arrowok="t"/>
            </v:shape>
            <v:shape id="docshape527" o:spid="_x0000_s2078" type="#_x0000_t75" style="position:absolute;left:8733;top:1489;width:136;height:269">
              <v:imagedata r:id="rId145" o:title=""/>
            </v:shape>
            <v:shape id="docshape528" o:spid="_x0000_s2077" style="position:absolute;left:8733;top:1489;width:136;height:269" coordorigin="8733,1489" coordsize="136,269" path="m8866,1758r,-7l8867,1744r-1,-5l8866,1732r1,-5l8866,1721r,-7l8867,1708r,-5l8867,1697r1,-6l8867,1684r,-7l8868,1671r-1,-5l8867,1659r1,-6l8865,1647r-1,-5l8863,1636r-2,-6l8860,1625r-3,-7l8854,1612r-2,-5l8850,1602r-3,-6l8845,1591r-5,-4l8838,1581r-2,-5l8831,1571r-3,-4l8824,1563r-3,-6l8816,1553r-3,-4l8808,1544r-4,-4l8800,1537r-3,-4l8792,1528r-6,-4l8782,1520r-4,-3l8772,1513r-5,-3l8763,1508r-7,-3l8752,1500r-3,l8745,1496r-1,l8736,1489r1,8l8738,1499r-1,5l8737,1507r-3,3l8734,1519r,5l8734,1530r-1,6l8734,1542r1,5l8735,1553r1,4l8735,1564r2,5l8738,1574r,7l8740,1585r1,7l8742,1597r1,5l8746,1608r1,4l8748,1618r2,7l8750,1631r3,3l8756,1639r4,6l8762,1650r2,6l8768,1662r3,5l8775,1672r3,5l8782,1682r4,5l8790,1692r4,5l8799,1701r4,6l8808,1710r5,4l8817,1719r5,3l8828,1728r2,2l8837,1734r5,3l8847,1742r4,4l8856,1750r5,3l8866,1758r,-1l8866,1758e" filled="f" strokeweight=".01683mm">
              <v:path arrowok="t"/>
            </v:shape>
            <v:shape id="docshape529" o:spid="_x0000_s2076" style="position:absolute;left:8743;top:1506;width:123;height:250" coordorigin="8743,1507" coordsize="123,250" path="m8743,1507r28,59l8801,1631r32,65l8864,1756r1,l8866,1756r,-1l8836,1699r-31,-64l8773,1568r-30,-61xe" fillcolor="#8eaa33" stroked="f">
              <v:path arrowok="t"/>
            </v:shape>
            <v:shape id="docshape530" o:spid="_x0000_s2075" type="#_x0000_t75" style="position:absolute;left:8845;top:1527;width:103;height:299">
              <v:imagedata r:id="rId146" o:title=""/>
            </v:shape>
            <v:shape id="docshape531" o:spid="_x0000_s2074" style="position:absolute;left:8845;top:1527;width:103;height:299" coordorigin="8845,1527" coordsize="103,299" path="m8894,1826r3,-6l8901,1814r1,-4l8905,1803r3,-4l8910,1793r3,-6l8916,1782r3,-5l8921,1772r4,-5l8927,1760r3,-6l8934,1749r1,-5l8938,1738r3,-5l8941,1726r1,-5l8944,1715r1,-7l8946,1704r1,-7l8947,1690r,-6l8947,1679r,-7l8947,1667r-2,-6l8945,1655r1,-6l8943,1643r-1,-5l8941,1632r,-6l8938,1620r-1,-5l8935,1609r-2,-5l8931,1599r-1,-6l8927,1587r-3,-6l8922,1576r-3,-5l8916,1565r-3,-4l8910,1556r-5,-6l8904,1545r-3,-2l8899,1538r,-1l8894,1527r-3,8l8891,1538r-3,4l8887,1544r-4,2l8879,1554r-2,4l8874,1563r-3,6l8869,1574r-1,6l8865,1584r-1,5l8861,1595r-1,5l8859,1605r-3,6l8855,1616r-1,7l8852,1628r,4l8851,1639r-1,4l8848,1649r-1,7l8845,1662r1,3l8847,1672r1,7l8847,1684r,6l8847,1697r1,6l8849,1709r1,6l8851,1722r2,6l8854,1734r2,6l8858,1746r1,7l8863,1758r2,6l8867,1769r3,6l8873,1782r1,3l8878,1792r4,5l8883,1804r3,5l8888,1814r3,6l8894,1826r,l8894,1826e" filled="f" strokeweight=".01683mm">
              <v:path arrowok="t"/>
            </v:shape>
            <v:shape id="docshape532" o:spid="_x0000_s2073" style="position:absolute;left:8890;top:1546;width:5;height:279" coordorigin="8891,1547" coordsize="5,279" path="m8893,1547r-1,65l8891,1684r,72l8894,1823r,2l8895,1825r,-2l8893,1760r-1,-72l8893,1615r,-68xe" fillcolor="#8eaa33" stroked="f">
              <v:path arrowok="t"/>
            </v:shape>
            <v:shape id="docshape533" o:spid="_x0000_s2072" type="#_x0000_t75" style="position:absolute;left:8733;top:1629;width:184;height:236">
              <v:imagedata r:id="rId147" o:title=""/>
            </v:shape>
            <v:shape id="docshape534" o:spid="_x0000_s2071" style="position:absolute;left:8733;top:1629;width:184;height:236" coordorigin="8733,1630" coordsize="184,236" path="m8917,1866r-1,-7l8915,1852r-2,-4l8911,1840r,-5l8910,1829r-2,-6l8907,1817r-1,-6l8905,1806r,-7l8903,1793r-2,-6l8901,1780r-2,-5l8897,1769r,-6l8893,1758r-3,-5l8888,1747r-3,-6l8883,1737r-4,-6l8875,1726r-3,-5l8869,1717r-5,-5l8861,1707r-5,-4l8852,1699r-3,-5l8843,1691r-4,-4l8835,1683r-4,-5l8826,1676r-5,-4l8816,1669r-5,-3l8807,1663r-5,-3l8796,1657r-6,-4l8786,1651r-5,-2l8774,1646r-5,-2l8764,1642r-8,-1l8752,1637r-4,l8744,1635r-1,l8733,1630r3,7l8738,1639r,6l8739,1647r-3,4l8738,1660r1,4l8740,1670r1,6l8743,1682r2,5l8746,1692r2,4l8749,1703r2,5l8753,1712r2,7l8758,1723r2,7l8762,1734r2,4l8768,1744r2,4l8772,1753r3,7l8777,1766r3,2l8785,1773r5,5l8792,1782r4,6l8801,1793r4,3l8810,1801r4,3l8819,1809r5,4l8829,1817r5,4l8839,1824r5,5l8850,1831r6,3l8861,1837r5,3l8873,1844r3,2l8883,1849r6,2l8895,1854r5,3l8905,1860r6,2l8917,1866r,-1l8917,1866e" filled="f" strokeweight=".01683mm">
              <v:path arrowok="t"/>
            </v:shape>
            <v:shape id="docshape535" o:spid="_x0000_s2070" style="position:absolute;left:8744;top:1645;width:172;height:219" coordorigin="8745,1645" coordsize="172,219" path="m8745,1645r39,53l8827,1755r44,57l8915,1864r1,l8916,1864r,-1l8875,1814r-44,-56l8787,1699r-42,-54xe" fillcolor="#8eaa33" stroked="f">
              <v:path arrowok="t"/>
            </v:shape>
            <v:shape id="docshape536" o:spid="_x0000_s2069" type="#_x0000_t75" style="position:absolute;left:8876;top:1634;width:109;height:293">
              <v:imagedata r:id="rId148" o:title=""/>
            </v:shape>
            <v:shape id="docshape537" o:spid="_x0000_s2068" style="position:absolute;left:8876;top:1634;width:109;height:293" coordorigin="8876,1635" coordsize="109,293" path="m8959,1927r1,-7l8963,1913r,-4l8964,1902r2,-5l8968,1891r1,-7l8971,1879r1,-6l8974,1868r2,-6l8977,1855r2,-6l8982,1843r-1,-6l8983,1831r2,-6l8984,1819r,-5l8984,1807r,-6l8984,1796r-1,-7l8982,1783r-1,-6l8980,1772r-2,-7l8978,1759r-4,-5l8973,1748r,-5l8969,1737r-2,-5l8964,1727r-1,-6l8959,1716r-3,-5l8953,1705r-3,-4l8947,1696r-2,-5l8941,1686r-4,-6l8934,1676r-4,-4l8926,1667r-4,-4l8918,1659r-6,-5l8909,1649r-3,-1l8903,1644r,-1l8896,1635r-1,8l8896,1645r-2,5l8893,1652r-4,3l8887,1664r-1,4l8885,1673r-2,7l8882,1685r,6l8880,1696r,5l8878,1707r,6l8878,1717r-1,7l8877,1729r,7l8876,1741r1,5l8877,1753r,4l8877,1762r,8l8876,1776r2,3l8880,1785r3,7l8883,1797r1,7l8886,1810r2,6l8890,1822r3,5l8895,1833r3,6l8900,1845r3,5l8906,1855r3,7l8913,1866r4,5l8920,1877r4,5l8928,1888r3,3l8935,1897r5,4l8943,1907r4,5l8950,1916r4,5l8959,1927r,-1l8959,1927e" filled="f" strokeweight=".01683mm">
              <v:path arrowok="t"/>
            </v:shape>
            <v:shape id="docshape538" o:spid="_x0000_s2067" style="position:absolute;left:8899;top:1653;width:60;height:272" coordorigin="8899,1653" coordsize="60,272" path="m8899,1653r13,65l8926,1788r15,70l8957,1924r1,1l8959,1925r,-1l8943,1862r-15,-70l8914,1720r-15,-67xe" fillcolor="#8eaa33" stroked="f">
              <v:path arrowok="t"/>
            </v:shape>
            <v:shape id="docshape539" o:spid="_x0000_s2066" type="#_x0000_t75" style="position:absolute;left:8760;top:1768;width:229;height:193">
              <v:imagedata r:id="rId149" o:title=""/>
            </v:shape>
            <v:shape id="docshape540" o:spid="_x0000_s2065" style="position:absolute;left:8760;top:1768;width:229;height:193" coordorigin="8760,1768" coordsize="229,193" path="m8989,1960r-3,-6l8984,1947r-2,-3l8978,1937r-1,-5l8974,1927r-3,-6l8969,1915r-2,-5l8965,1905r-2,-7l8960,1893r-3,-6l8956,1880r-4,-4l8950,1870r-2,-6l8943,1860r-3,-4l8936,1850r-4,-4l8929,1842r-5,-5l8919,1832r-4,-4l8911,1825r-5,-4l8901,1817r-5,-2l8891,1811r-4,-5l8881,1805r-5,-3l8871,1799r-5,-4l8860,1794r-5,-3l8849,1789r-5,-2l8839,1785r-5,-2l8828,1781r-7,-2l8816,1778r-5,-1l8804,1775r-6,l8793,1774r-8,l8780,1772r-3,l8772,1771r-1,l8760,1768r5,7l8767,1777r1,4l8769,1784r-1,4l8772,1796r1,4l8775,1806r2,6l8780,1817r4,4l8785,1826r4,4l8791,1837r3,4l8797,1845r3,6l8804,1854r3,6l8810,1864r3,4l8818,1873r3,3l8824,1881r5,6l8832,1892r3,1l8840,1897r6,4l8850,1905r5,4l8860,1913r5,3l8871,1919r5,3l8882,1926r5,3l8892,1932r7,2l8904,1936r6,3l8916,1940r6,2l8928,1945r6,1l8942,1949r3,l8952,1951r7,l8965,1954r6,2l8976,1958r6,l8989,1960r,l8989,1960e" filled="f" strokeweight=".01683mm">
              <v:path arrowok="t"/>
            </v:shape>
            <v:shape id="docshape541" o:spid="_x0000_s2064" style="position:absolute;left:8774;top:1780;width:214;height:179" coordorigin="8775,1781" coordsize="214,179" path="m8775,1781r50,43l8878,1871r55,47l8987,1959r1,1l8988,1959r,-1l8938,1919r-55,-46l8827,1825r-52,-44xe" fillcolor="#8eaa33" stroked="f">
              <v:path arrowok="t"/>
            </v:shape>
            <v:shape id="docshape542" o:spid="_x0000_s2063" type="#_x0000_t75" style="position:absolute;left:8916;top:1738;width:131;height:273">
              <v:imagedata r:id="rId41" o:title=""/>
            </v:shape>
            <v:shape id="docshape543" o:spid="_x0000_s2062" style="position:absolute;left:8916;top:1738;width:131;height:273" coordorigin="8917,1739" coordsize="131,273" path="m9043,2012r,-7l9044,1998r-1,-5l9043,1986r1,-5l9044,1975r,-7l9045,1962r,-6l9045,1951r1,-7l9046,1938r,-7l9048,1925r-2,-5l9046,1913r1,-6l9045,1901r-2,-5l9043,1889r-2,-6l9040,1879r-2,-7l9035,1866r-2,-6l9031,1855r-3,-5l9026,1844r-4,-4l9020,1834r-2,-5l9013,1824r-3,-4l9007,1815r-3,-6l8999,1806r-4,-5l8991,1796r-3,-4l8984,1789r-4,-5l8975,1780r-5,-5l8966,1772r-4,-4l8956,1764r-4,-3l8947,1758r-7,-3l8937,1750r-4,l8929,1746r,l8920,1739r1,8l8922,1749r-1,5l8922,1757r-4,3l8918,1769r,4l8917,1779r,7l8917,1791r1,6l8917,1802r2,5l8918,1814r1,5l8920,1824r,7l8922,1835r1,7l8923,1847r2,5l8927,1858r1,4l8928,1868r2,7l8931,1881r2,3l8936,1890r4,6l8942,1901r2,6l8947,1913r4,5l8954,1923r3,5l8961,1933r4,6l8968,1944r5,4l8977,1953r4,5l8986,1962r4,4l8995,1971r4,4l9005,1980r3,2l9014,1987r5,3l9023,1995r5,5l9032,2003r5,4l9043,2012r-1,-1l9043,2012e" filled="f" strokeweight=".01683mm">
              <v:path arrowok="t"/>
            </v:shape>
            <v:shape id="docshape544" o:spid="_x0000_s2061" style="position:absolute;left:8927;top:1756;width:115;height:254" coordorigin="8928,1757" coordsize="115,254" path="m8928,1757r26,60l8982,1883r29,66l9041,2009r1,1l9042,2010r,-1l9014,1952r-29,-66l8955,1819r-27,-62xe" fillcolor="#8eaa33" stroked="f">
              <v:path arrowok="t"/>
            </v:shape>
            <v:shape id="docshape545" o:spid="_x0000_s2060" type="#_x0000_t75" style="position:absolute;left:8815;top:1895;width:264;height:143">
              <v:imagedata r:id="rId40" o:title=""/>
            </v:shape>
            <v:shape id="docshape546" o:spid="_x0000_s2059" style="position:absolute;left:8815;top:1895;width:264;height:143" coordorigin="8816,1895" coordsize="264,143" path="m9079,2038r-3,-5l9072,2027r-4,-4l9064,2018r-3,-5l9058,2008r-5,-5l9050,1998r-3,-5l9044,1989r-3,-6l9037,1978r-4,-5l9030,1967r-4,-4l9022,1958r-3,-5l9014,1950r-5,-4l9005,1942r-6,-4l8996,1935r-6,-4l8984,1928r-5,-3l8975,1922r-6,-3l8964,1916r-6,-1l8952,1912r-4,-3l8941,1908r-5,-1l8930,1905r-5,-3l8919,1902r-6,-1l8907,1900r-6,-1l8896,1898r-5,-1l8884,1896r-7,l8872,1895r-6,1l8860,1896r-6,l8849,1897r-8,1l8836,1897r-4,2l8827,1898r,l8816,1898r5,5l8824,1905r2,4l8827,1911r,5l8832,1923r3,4l8838,1931r3,6l8845,1941r5,4l8852,1950r4,2l8860,1958r4,4l8867,1965r5,5l8876,1973r5,5l8884,1981r4,3l8894,1988r3,3l8901,1995r6,4l8911,2004r4,l8921,2007r6,3l8932,2013r5,3l8944,2019r5,1l8955,2023r5,1l8967,2027r6,1l8979,2030r6,1l8991,2032r7,2l9004,2034r6,l9016,2035r7,1l9030,2037r4,l9042,2037r6,-1l9054,2037r6,1l9066,2038r6,l9079,2038r,l9079,2038e" filled="f" strokeweight=".01683mm">
              <v:path arrowok="t"/>
            </v:shape>
            <v:shape id="docshape547" o:spid="_x0000_s2058" style="position:absolute;left:8832;top:1907;width:246;height:131" coordorigin="8832,1907" coordsize="246,131" path="m8832,1907r58,32l8952,1974r64,34l9077,2038r1,l9078,2037r-1,-1l9020,2008r-63,-33l8893,1940r-61,-33xe" fillcolor="#8eaa33" stroked="f">
              <v:path arrowok="t"/>
            </v:shape>
            <w10:wrap type="topAndBottom" anchorx="page"/>
          </v:group>
        </w:pict>
      </w:r>
    </w:p>
    <w:p w14:paraId="5A92D8A5" w14:textId="77777777" w:rsidR="00421979" w:rsidRDefault="00421979">
      <w:pPr>
        <w:pStyle w:val="Textoindependiente"/>
        <w:rPr>
          <w:rFonts w:ascii="Garamond"/>
          <w:b w:val="0"/>
          <w:sz w:val="20"/>
        </w:rPr>
      </w:pPr>
    </w:p>
    <w:p w14:paraId="5A92D8AF" w14:textId="77777777" w:rsidR="00421979" w:rsidRDefault="00421979">
      <w:pPr>
        <w:pStyle w:val="Textoindependiente"/>
        <w:rPr>
          <w:rFonts w:ascii="Garamond"/>
          <w:b w:val="0"/>
          <w:sz w:val="20"/>
        </w:rPr>
      </w:pPr>
    </w:p>
    <w:p w14:paraId="5A92D8B0" w14:textId="77777777" w:rsidR="00421979" w:rsidRDefault="00421979">
      <w:pPr>
        <w:pStyle w:val="Textoindependiente"/>
        <w:rPr>
          <w:rFonts w:ascii="Garamond"/>
          <w:b w:val="0"/>
          <w:sz w:val="23"/>
        </w:rPr>
      </w:pPr>
    </w:p>
    <w:p w14:paraId="10AAFA16" w14:textId="77777777" w:rsidR="00AA7DB5" w:rsidRPr="00AA7DB5" w:rsidRDefault="00AA7DB5" w:rsidP="00AA7DB5">
      <w:pPr>
        <w:spacing w:before="178" w:line="457" w:lineRule="exact"/>
        <w:ind w:left="853" w:right="891"/>
        <w:jc w:val="center"/>
        <w:rPr>
          <w:rFonts w:ascii="PMingLiU"/>
          <w:sz w:val="34"/>
        </w:rPr>
      </w:pPr>
      <w:r w:rsidRPr="00AA7DB5">
        <w:rPr>
          <w:rFonts w:ascii="PMingLiU"/>
          <w:w w:val="105"/>
          <w:sz w:val="34"/>
        </w:rPr>
        <w:t>Presentado</w:t>
      </w:r>
      <w:r w:rsidRPr="00AA7DB5">
        <w:rPr>
          <w:rFonts w:ascii="PMingLiU"/>
          <w:spacing w:val="18"/>
          <w:w w:val="105"/>
          <w:sz w:val="34"/>
        </w:rPr>
        <w:t xml:space="preserve"> </w:t>
      </w:r>
      <w:r w:rsidRPr="00AA7DB5">
        <w:rPr>
          <w:rFonts w:ascii="PMingLiU"/>
          <w:w w:val="105"/>
          <w:sz w:val="34"/>
        </w:rPr>
        <w:t>por</w:t>
      </w:r>
      <w:r w:rsidRPr="00AA7DB5">
        <w:rPr>
          <w:rFonts w:ascii="PMingLiU"/>
          <w:spacing w:val="18"/>
          <w:w w:val="105"/>
          <w:sz w:val="34"/>
        </w:rPr>
        <w:t xml:space="preserve"> </w:t>
      </w:r>
      <w:r w:rsidRPr="00AA7DB5">
        <w:rPr>
          <w:rFonts w:ascii="PMingLiU-ExtB" w:eastAsia="PMingLiU-ExtB" w:hAnsi="PMingLiU-ExtB"/>
          <w:w w:val="105"/>
          <w:sz w:val="34"/>
        </w:rPr>
        <w:t>Á</w:t>
      </w:r>
      <w:r w:rsidRPr="00AA7DB5">
        <w:rPr>
          <w:rFonts w:ascii="PMingLiU"/>
          <w:w w:val="105"/>
          <w:sz w:val="34"/>
        </w:rPr>
        <w:t>lvaro Hoyuelos Mar</w:t>
      </w:r>
      <w:r w:rsidRPr="00AA7DB5">
        <w:rPr>
          <w:rFonts w:ascii="PMingLiU-ExtB" w:eastAsia="PMingLiU-ExtB" w:hAnsi="PMingLiU-ExtB"/>
          <w:w w:val="105"/>
          <w:sz w:val="34"/>
        </w:rPr>
        <w:t>tí</w:t>
      </w:r>
      <w:r w:rsidRPr="00AA7DB5">
        <w:rPr>
          <w:rFonts w:ascii="PMingLiU"/>
          <w:w w:val="105"/>
          <w:sz w:val="34"/>
        </w:rPr>
        <w:t>n</w:t>
      </w:r>
    </w:p>
    <w:p w14:paraId="0A48DF42" w14:textId="77777777" w:rsidR="00AA7DB5" w:rsidRPr="00AA7DB5" w:rsidRDefault="00AA7DB5" w:rsidP="00AA7DB5">
      <w:pPr>
        <w:spacing w:before="9" w:line="220" w:lineRule="auto"/>
        <w:ind w:left="854" w:right="891"/>
        <w:jc w:val="center"/>
        <w:rPr>
          <w:rFonts w:ascii="PMingLiU" w:hAnsi="PMingLiU"/>
          <w:w w:val="105"/>
          <w:sz w:val="34"/>
        </w:rPr>
      </w:pPr>
      <w:r w:rsidRPr="00AA7DB5">
        <w:rPr>
          <w:rFonts w:ascii="PMingLiU" w:hAnsi="PMingLiU"/>
          <w:w w:val="105"/>
          <w:sz w:val="34"/>
        </w:rPr>
        <w:t>en</w:t>
      </w:r>
      <w:r w:rsidRPr="00AA7DB5">
        <w:rPr>
          <w:rFonts w:ascii="PMingLiU" w:hAnsi="PMingLiU"/>
          <w:spacing w:val="-6"/>
          <w:w w:val="105"/>
          <w:sz w:val="34"/>
        </w:rPr>
        <w:t xml:space="preserve"> </w:t>
      </w:r>
      <w:r w:rsidRPr="00AA7DB5">
        <w:rPr>
          <w:rFonts w:ascii="PMingLiU" w:hAnsi="PMingLiU"/>
          <w:w w:val="105"/>
          <w:sz w:val="34"/>
        </w:rPr>
        <w:t>Universidad</w:t>
      </w:r>
      <w:r w:rsidRPr="00AA7DB5">
        <w:rPr>
          <w:rFonts w:ascii="PMingLiU" w:hAnsi="PMingLiU"/>
          <w:spacing w:val="-6"/>
          <w:w w:val="105"/>
          <w:sz w:val="34"/>
        </w:rPr>
        <w:t xml:space="preserve"> </w:t>
      </w:r>
      <w:r w:rsidRPr="00AA7DB5">
        <w:rPr>
          <w:rFonts w:ascii="PMingLiU" w:hAnsi="PMingLiU"/>
          <w:w w:val="105"/>
          <w:sz w:val="34"/>
        </w:rPr>
        <w:t>de</w:t>
      </w:r>
      <w:r w:rsidRPr="00AA7DB5">
        <w:rPr>
          <w:rFonts w:ascii="PMingLiU" w:hAnsi="PMingLiU"/>
          <w:spacing w:val="-6"/>
          <w:w w:val="105"/>
          <w:sz w:val="34"/>
        </w:rPr>
        <w:t xml:space="preserve"> </w:t>
      </w:r>
      <w:r w:rsidRPr="00AA7DB5">
        <w:rPr>
          <w:rFonts w:ascii="PMingLiU" w:hAnsi="PMingLiU"/>
          <w:w w:val="105"/>
          <w:sz w:val="34"/>
        </w:rPr>
        <w:t>Burgos</w:t>
      </w:r>
      <w:r w:rsidRPr="00AA7DB5">
        <w:rPr>
          <w:rFonts w:ascii="PMingLiU" w:hAnsi="PMingLiU"/>
          <w:spacing w:val="-6"/>
          <w:w w:val="105"/>
          <w:sz w:val="34"/>
        </w:rPr>
        <w:t xml:space="preserve"> </w:t>
      </w:r>
      <w:r w:rsidRPr="00AA7DB5">
        <w:rPr>
          <w:rFonts w:ascii="PMingLiU" w:hAnsi="PMingLiU"/>
          <w:w w:val="105"/>
          <w:sz w:val="34"/>
        </w:rPr>
        <w:t>—</w:t>
      </w:r>
      <w:r w:rsidRPr="00AA7DB5">
        <w:rPr>
          <w:rFonts w:ascii="PMingLiU" w:hAnsi="PMingLiU"/>
          <w:spacing w:val="-6"/>
          <w:w w:val="105"/>
          <w:sz w:val="34"/>
        </w:rPr>
        <w:t xml:space="preserve"> </w:t>
      </w:r>
      <w:r w:rsidRPr="00AA7DB5">
        <w:rPr>
          <w:rFonts w:ascii="PMingLiU" w:hAnsi="PMingLiU"/>
          <w:w w:val="105"/>
          <w:sz w:val="34"/>
        </w:rPr>
        <w:t>4</w:t>
      </w:r>
      <w:r w:rsidRPr="00AA7DB5">
        <w:rPr>
          <w:rFonts w:ascii="PMingLiU" w:hAnsi="PMingLiU"/>
          <w:spacing w:val="-6"/>
          <w:w w:val="105"/>
          <w:sz w:val="34"/>
        </w:rPr>
        <w:t xml:space="preserve"> </w:t>
      </w:r>
      <w:r w:rsidRPr="00AA7DB5">
        <w:rPr>
          <w:rFonts w:ascii="PMingLiU" w:hAnsi="PMingLiU"/>
          <w:w w:val="105"/>
          <w:sz w:val="34"/>
        </w:rPr>
        <w:t>de</w:t>
      </w:r>
      <w:r w:rsidRPr="00AA7DB5">
        <w:rPr>
          <w:rFonts w:ascii="PMingLiU" w:hAnsi="PMingLiU"/>
          <w:spacing w:val="-6"/>
          <w:w w:val="105"/>
          <w:sz w:val="34"/>
        </w:rPr>
        <w:t xml:space="preserve"> </w:t>
      </w:r>
      <w:r w:rsidRPr="00AA7DB5">
        <w:rPr>
          <w:rFonts w:ascii="PMingLiU" w:hAnsi="PMingLiU"/>
          <w:w w:val="105"/>
          <w:sz w:val="34"/>
        </w:rPr>
        <w:t>julio</w:t>
      </w:r>
      <w:r w:rsidRPr="00AA7DB5">
        <w:rPr>
          <w:rFonts w:ascii="PMingLiU" w:hAnsi="PMingLiU"/>
          <w:spacing w:val="-6"/>
          <w:w w:val="105"/>
          <w:sz w:val="34"/>
        </w:rPr>
        <w:t xml:space="preserve"> </w:t>
      </w:r>
      <w:r w:rsidRPr="00AA7DB5">
        <w:rPr>
          <w:rFonts w:ascii="PMingLiU" w:hAnsi="PMingLiU"/>
          <w:w w:val="105"/>
          <w:sz w:val="34"/>
        </w:rPr>
        <w:t>de</w:t>
      </w:r>
      <w:r w:rsidRPr="00AA7DB5">
        <w:rPr>
          <w:rFonts w:ascii="PMingLiU" w:hAnsi="PMingLiU"/>
          <w:spacing w:val="-6"/>
          <w:w w:val="105"/>
          <w:sz w:val="34"/>
        </w:rPr>
        <w:t xml:space="preserve"> </w:t>
      </w:r>
      <w:r w:rsidRPr="00AA7DB5">
        <w:rPr>
          <w:rFonts w:ascii="PMingLiU" w:hAnsi="PMingLiU"/>
          <w:w w:val="105"/>
          <w:sz w:val="34"/>
        </w:rPr>
        <w:t>2023 Tutores: Dr. José Manuel Galán Ordax - Dra.</w:t>
      </w:r>
    </w:p>
    <w:p w14:paraId="28A9A279" w14:textId="77777777" w:rsidR="00AA7DB5" w:rsidRPr="00AA7DB5" w:rsidRDefault="00AA7DB5" w:rsidP="00AA7DB5">
      <w:pPr>
        <w:spacing w:before="9" w:line="220" w:lineRule="auto"/>
        <w:ind w:left="854" w:right="891"/>
        <w:jc w:val="center"/>
        <w:rPr>
          <w:rFonts w:ascii="PMingLiU" w:hAnsi="PMingLiU"/>
          <w:w w:val="105"/>
          <w:sz w:val="34"/>
        </w:rPr>
        <w:sectPr w:rsidR="00AA7DB5" w:rsidRPr="00AA7DB5">
          <w:headerReference w:type="even" r:id="rId150"/>
          <w:headerReference w:type="default" r:id="rId151"/>
          <w:footerReference w:type="even" r:id="rId152"/>
          <w:footerReference w:type="default" r:id="rId153"/>
          <w:headerReference w:type="first" r:id="rId154"/>
          <w:type w:val="continuous"/>
          <w:pgSz w:w="11910" w:h="16840"/>
          <w:pgMar w:top="4080" w:right="1680" w:bottom="280" w:left="1680" w:header="3107" w:footer="0" w:gutter="0"/>
          <w:pgNumType w:start="1"/>
          <w:cols w:space="720"/>
        </w:sectPr>
      </w:pPr>
      <w:r w:rsidRPr="00AA7DB5">
        <w:rPr>
          <w:rFonts w:ascii="PMingLiU" w:hAnsi="PMingLiU"/>
          <w:w w:val="105"/>
          <w:sz w:val="34"/>
        </w:rPr>
        <w:t>Virginia Ahedo García</w:t>
      </w:r>
    </w:p>
    <w:p w14:paraId="5A92D8B2" w14:textId="4699DFA1" w:rsidR="00421979" w:rsidRPr="00F31442" w:rsidRDefault="00421979" w:rsidP="00AA7DB5">
      <w:pPr>
        <w:spacing w:before="18" w:line="457" w:lineRule="exact"/>
        <w:ind w:left="853" w:right="891"/>
        <w:jc w:val="center"/>
        <w:rPr>
          <w:rFonts w:ascii="LM Roman 10" w:hAnsi="LM Roman 10"/>
          <w:sz w:val="34"/>
        </w:rPr>
      </w:pPr>
    </w:p>
    <w:p w14:paraId="0F419EA6" w14:textId="77777777" w:rsidR="00000B8A" w:rsidRDefault="00000B8A">
      <w:pPr>
        <w:spacing w:line="220" w:lineRule="auto"/>
        <w:jc w:val="center"/>
        <w:rPr>
          <w:rFonts w:ascii="PMingLiU" w:hAnsi="PMingLiU"/>
          <w:sz w:val="34"/>
        </w:rPr>
      </w:pPr>
    </w:p>
    <w:p w14:paraId="59724377" w14:textId="264A1711" w:rsidR="006F0609" w:rsidRDefault="006F0609" w:rsidP="0068105C">
      <w:pPr>
        <w:spacing w:line="220" w:lineRule="auto"/>
        <w:rPr>
          <w:rFonts w:ascii="PMingLiU" w:hAnsi="PMingLiU"/>
          <w:sz w:val="34"/>
        </w:rPr>
      </w:pPr>
    </w:p>
    <w:p w14:paraId="0363B927" w14:textId="56162EE6" w:rsidR="0097148B" w:rsidRDefault="0097148B" w:rsidP="0068105C">
      <w:pPr>
        <w:spacing w:line="220" w:lineRule="auto"/>
        <w:rPr>
          <w:rFonts w:ascii="PMingLiU" w:hAnsi="PMingLiU"/>
          <w:sz w:val="34"/>
        </w:rPr>
      </w:pPr>
    </w:p>
    <w:p w14:paraId="2C120E83" w14:textId="4BC39314" w:rsidR="003732F6" w:rsidRPr="003732F6" w:rsidRDefault="003732F6" w:rsidP="0068105C">
      <w:pPr>
        <w:spacing w:line="220" w:lineRule="auto"/>
        <w:rPr>
          <w:rFonts w:ascii="PMingLiU" w:hAnsi="PMingLiU"/>
          <w:color w:val="FFFFFF" w:themeColor="background1"/>
          <w:sz w:val="34"/>
        </w:rPr>
      </w:pPr>
      <w:r w:rsidRPr="003732F6">
        <w:rPr>
          <w:rFonts w:ascii="PMingLiU" w:hAnsi="PMingLiU"/>
          <w:color w:val="FFFFFF" w:themeColor="background1"/>
          <w:sz w:val="34"/>
        </w:rPr>
        <w:t>.</w:t>
      </w:r>
    </w:p>
    <w:p w14:paraId="6FD5F6AA" w14:textId="55FEE87C" w:rsidR="00052CBB" w:rsidRDefault="00052CBB">
      <w:pPr>
        <w:spacing w:line="220" w:lineRule="auto"/>
        <w:jc w:val="center"/>
        <w:rPr>
          <w:rFonts w:ascii="PMingLiU" w:hAnsi="PMingLiU"/>
          <w:sz w:val="34"/>
        </w:rPr>
      </w:pPr>
      <w:r>
        <w:rPr>
          <w:rFonts w:ascii="PMingLiU" w:hAnsi="PMingLiU"/>
          <w:sz w:val="34"/>
        </w:rPr>
        <w:br w:type="page"/>
      </w:r>
    </w:p>
    <w:p w14:paraId="2F29D024" w14:textId="77777777" w:rsidR="00000B8A" w:rsidRDefault="00000B8A">
      <w:pPr>
        <w:spacing w:line="220" w:lineRule="auto"/>
        <w:jc w:val="center"/>
        <w:rPr>
          <w:rFonts w:ascii="PMingLiU" w:hAnsi="PMingLiU"/>
          <w:sz w:val="34"/>
        </w:rPr>
      </w:pPr>
    </w:p>
    <w:p w14:paraId="376971F5" w14:textId="77777777" w:rsidR="00000B8A" w:rsidRDefault="00000B8A">
      <w:pPr>
        <w:spacing w:line="220" w:lineRule="auto"/>
        <w:jc w:val="center"/>
        <w:rPr>
          <w:rFonts w:ascii="PMingLiU" w:hAnsi="PMingLiU"/>
          <w:sz w:val="34"/>
        </w:rPr>
      </w:pPr>
    </w:p>
    <w:p w14:paraId="7D052455" w14:textId="77777777" w:rsidR="006F0609" w:rsidRDefault="006F0609">
      <w:pPr>
        <w:spacing w:line="220" w:lineRule="auto"/>
        <w:jc w:val="center"/>
        <w:rPr>
          <w:rFonts w:ascii="PMingLiU" w:hAnsi="PMingLiU"/>
          <w:sz w:val="34"/>
        </w:rPr>
      </w:pPr>
    </w:p>
    <w:p w14:paraId="5A92D8B3" w14:textId="634584D1" w:rsidR="006F0609" w:rsidRDefault="006F0609">
      <w:pPr>
        <w:spacing w:line="220" w:lineRule="auto"/>
        <w:jc w:val="center"/>
        <w:rPr>
          <w:rFonts w:ascii="PMingLiU" w:hAnsi="PMingLiU"/>
          <w:sz w:val="34"/>
        </w:rPr>
        <w:sectPr w:rsidR="006F0609">
          <w:headerReference w:type="even" r:id="rId155"/>
          <w:headerReference w:type="default" r:id="rId156"/>
          <w:footerReference w:type="even" r:id="rId157"/>
          <w:footerReference w:type="default" r:id="rId158"/>
          <w:headerReference w:type="first" r:id="rId159"/>
          <w:footerReference w:type="first" r:id="rId160"/>
          <w:type w:val="continuous"/>
          <w:pgSz w:w="11910" w:h="16840"/>
          <w:pgMar w:top="1920" w:right="1680" w:bottom="280" w:left="1680" w:header="720" w:footer="720" w:gutter="0"/>
          <w:cols w:space="720"/>
        </w:sectPr>
      </w:pPr>
    </w:p>
    <w:p w14:paraId="5A92D8B4" w14:textId="15C2C1B6" w:rsidR="00421979" w:rsidRDefault="009253A7">
      <w:pPr>
        <w:pStyle w:val="Textoindependiente"/>
        <w:spacing w:before="2"/>
        <w:rPr>
          <w:rFonts w:ascii="PMingLiU"/>
          <w:b w:val="0"/>
          <w:sz w:val="9"/>
        </w:rPr>
      </w:pPr>
      <w:r>
        <w:rPr>
          <w:noProof/>
        </w:rPr>
        <w:lastRenderedPageBreak/>
        <mc:AlternateContent>
          <mc:Choice Requires="wps">
            <w:drawing>
              <wp:anchor distT="0" distB="0" distL="0" distR="0" simplePos="0" relativeHeight="251649536" behindDoc="1" locked="0" layoutInCell="1" allowOverlap="1" wp14:anchorId="5A92D907" wp14:editId="7745A1F9">
                <wp:simplePos x="0" y="0"/>
                <wp:positionH relativeFrom="page">
                  <wp:posOffset>1438945</wp:posOffset>
                </wp:positionH>
                <wp:positionV relativeFrom="paragraph">
                  <wp:posOffset>-8866</wp:posOffset>
                </wp:positionV>
                <wp:extent cx="4669155" cy="1270"/>
                <wp:effectExtent l="0" t="0" r="0" b="0"/>
                <wp:wrapTopAndBottom/>
                <wp:docPr id="2" name="Forma libre: forma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0FC407" id="Forma libre: forma 2" o:spid="_x0000_s1026" style="position:absolute;margin-left:113.3pt;margin-top:-.7pt;width:367.65pt;height:.1pt;z-index:-2516669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5A92D8B5" w14:textId="25B1340C" w:rsidR="00421979" w:rsidRPr="002966F2" w:rsidRDefault="00000B8A" w:rsidP="00072D50">
      <w:pPr>
        <w:pStyle w:val="ttitulo"/>
      </w:pPr>
      <w:bookmarkStart w:id="0" w:name="_Toc107755140"/>
      <w:bookmarkStart w:id="1" w:name="_Toc139310973"/>
      <w:r w:rsidRPr="002966F2">
        <w:t xml:space="preserve">Índice </w:t>
      </w:r>
      <w:r w:rsidR="00EB21C7" w:rsidRPr="002966F2">
        <w:t>general</w:t>
      </w:r>
      <w:bookmarkEnd w:id="0"/>
      <w:bookmarkEnd w:id="1"/>
    </w:p>
    <w:p w14:paraId="5A92D8B6" w14:textId="1571CE35" w:rsidR="00421979" w:rsidRDefault="006C5725">
      <w:pPr>
        <w:pStyle w:val="Textoindependiente"/>
        <w:spacing w:before="6"/>
        <w:rPr>
          <w:rFonts w:ascii="Trebuchet MS"/>
          <w:sz w:val="20"/>
        </w:rPr>
      </w:pPr>
      <w:r>
        <w:pict w14:anchorId="5A92D907">
          <v:shape id="docshape549" o:spid="_x0000_s2056" style="position:absolute;margin-left:112.85pt;margin-top:13.1pt;width:367.65pt;height:.1pt;z-index:-251639296;mso-wrap-distance-left:0;mso-wrap-distance-right:0;mso-position-horizontal-relative:page" coordorigin="2257,262" coordsize="7353,0" path="m2257,262r7352,e" filled="f" strokeweight=".14042mm">
            <v:path arrowok="t"/>
            <w10:wrap type="topAndBottom" anchorx="page"/>
          </v:shape>
        </w:pict>
      </w:r>
    </w:p>
    <w:p w14:paraId="18C85517" w14:textId="5E5248E1" w:rsidR="00421979" w:rsidRDefault="00421979">
      <w:pPr>
        <w:rPr>
          <w:rFonts w:ascii="Trebuchet MS"/>
          <w:sz w:val="20"/>
        </w:rPr>
      </w:pPr>
    </w:p>
    <w:p w14:paraId="4BF1E643" w14:textId="57FC4089" w:rsidR="002966F2" w:rsidRDefault="002966F2" w:rsidP="00072D50">
      <w:pPr>
        <w:rPr>
          <w:rFonts w:ascii="Trebuchet MS"/>
          <w:sz w:val="20"/>
        </w:rPr>
      </w:pPr>
    </w:p>
    <w:p w14:paraId="2B31724A" w14:textId="77777777" w:rsidR="002966F2" w:rsidRDefault="002966F2">
      <w:pPr>
        <w:rPr>
          <w:rFonts w:ascii="Trebuchet MS"/>
          <w:sz w:val="20"/>
        </w:rPr>
      </w:pPr>
    </w:p>
    <w:p w14:paraId="75528C99" w14:textId="1D2B8F85" w:rsidR="002966F2" w:rsidRDefault="002966F2">
      <w:pPr>
        <w:rPr>
          <w:rFonts w:ascii="Trebuchet MS"/>
          <w:sz w:val="20"/>
        </w:rPr>
      </w:pPr>
    </w:p>
    <w:p w14:paraId="06C0FC36" w14:textId="484A212F" w:rsidR="004A668D" w:rsidRDefault="00041F3E">
      <w:pPr>
        <w:pStyle w:val="TDC1"/>
        <w:rPr>
          <w:rFonts w:asciiTheme="minorHAnsi" w:eastAsiaTheme="minorEastAsia" w:hAnsiTheme="minorHAnsi" w:cstheme="minorBidi"/>
          <w:bCs w:val="0"/>
          <w:color w:val="auto"/>
          <w:kern w:val="2"/>
          <w:sz w:val="22"/>
          <w:szCs w:val="22"/>
          <w:lang w:eastAsia="es-ES"/>
          <w14:ligatures w14:val="standardContextual"/>
        </w:rPr>
      </w:pPr>
      <w:r>
        <w:rPr>
          <w:rFonts w:ascii="Trebuchet MS"/>
          <w:sz w:val="20"/>
        </w:rPr>
        <w:fldChar w:fldCharType="begin"/>
      </w:r>
      <w:r>
        <w:rPr>
          <w:rFonts w:ascii="Trebuchet MS"/>
          <w:sz w:val="20"/>
        </w:rPr>
        <w:instrText xml:space="preserve"> TOC \h \z \t "Sublistado NNormal;2;ttitulo;1" </w:instrText>
      </w:r>
      <w:r>
        <w:rPr>
          <w:rFonts w:ascii="Trebuchet MS"/>
          <w:sz w:val="20"/>
        </w:rPr>
        <w:fldChar w:fldCharType="separate"/>
      </w:r>
      <w:hyperlink w:anchor="_Toc139310973" w:history="1">
        <w:r w:rsidR="004A668D" w:rsidRPr="008720A0">
          <w:rPr>
            <w:rStyle w:val="Hipervnculo"/>
          </w:rPr>
          <w:t>Índice general</w:t>
        </w:r>
        <w:r w:rsidR="004A668D">
          <w:rPr>
            <w:webHidden/>
          </w:rPr>
          <w:tab/>
        </w:r>
        <w:r w:rsidR="004A668D">
          <w:rPr>
            <w:webHidden/>
          </w:rPr>
          <w:fldChar w:fldCharType="begin"/>
        </w:r>
        <w:r w:rsidR="004A668D">
          <w:rPr>
            <w:webHidden/>
          </w:rPr>
          <w:instrText xml:space="preserve"> PAGEREF _Toc139310973 \h </w:instrText>
        </w:r>
        <w:r w:rsidR="004A668D">
          <w:rPr>
            <w:webHidden/>
          </w:rPr>
        </w:r>
        <w:r w:rsidR="004A668D">
          <w:rPr>
            <w:webHidden/>
          </w:rPr>
          <w:fldChar w:fldCharType="separate"/>
        </w:r>
        <w:r w:rsidR="00D56650">
          <w:rPr>
            <w:webHidden/>
          </w:rPr>
          <w:t>I</w:t>
        </w:r>
        <w:r w:rsidR="004A668D">
          <w:rPr>
            <w:webHidden/>
          </w:rPr>
          <w:fldChar w:fldCharType="end"/>
        </w:r>
      </w:hyperlink>
    </w:p>
    <w:p w14:paraId="34985273" w14:textId="1C27A698"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0974" w:history="1">
        <w:r w:rsidRPr="008720A0">
          <w:rPr>
            <w:rStyle w:val="Hipervnculo"/>
            <w:spacing w:val="-12"/>
          </w:rPr>
          <w:t xml:space="preserve">Índice </w:t>
        </w:r>
        <w:r w:rsidRPr="008720A0">
          <w:rPr>
            <w:rStyle w:val="Hipervnculo"/>
          </w:rPr>
          <w:t>de</w:t>
        </w:r>
        <w:r w:rsidRPr="008720A0">
          <w:rPr>
            <w:rStyle w:val="Hipervnculo"/>
            <w:spacing w:val="-12"/>
          </w:rPr>
          <w:t xml:space="preserve"> </w:t>
        </w:r>
        <w:r w:rsidRPr="008720A0">
          <w:rPr>
            <w:rStyle w:val="Hipervnculo"/>
          </w:rPr>
          <w:t>figuras</w:t>
        </w:r>
        <w:r>
          <w:rPr>
            <w:webHidden/>
          </w:rPr>
          <w:tab/>
        </w:r>
        <w:r>
          <w:rPr>
            <w:webHidden/>
          </w:rPr>
          <w:fldChar w:fldCharType="begin"/>
        </w:r>
        <w:r>
          <w:rPr>
            <w:webHidden/>
          </w:rPr>
          <w:instrText xml:space="preserve"> PAGEREF _Toc139310974 \h </w:instrText>
        </w:r>
        <w:r>
          <w:rPr>
            <w:webHidden/>
          </w:rPr>
        </w:r>
        <w:r>
          <w:rPr>
            <w:webHidden/>
          </w:rPr>
          <w:fldChar w:fldCharType="separate"/>
        </w:r>
        <w:r w:rsidR="00D56650">
          <w:rPr>
            <w:webHidden/>
          </w:rPr>
          <w:t>III</w:t>
        </w:r>
        <w:r>
          <w:rPr>
            <w:webHidden/>
          </w:rPr>
          <w:fldChar w:fldCharType="end"/>
        </w:r>
      </w:hyperlink>
    </w:p>
    <w:p w14:paraId="529FCD68" w14:textId="77810321"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0975" w:history="1">
        <w:r w:rsidRPr="008720A0">
          <w:rPr>
            <w:rStyle w:val="Hipervnculo"/>
            <w:spacing w:val="-12"/>
          </w:rPr>
          <w:t xml:space="preserve">Índice </w:t>
        </w:r>
        <w:r w:rsidRPr="008720A0">
          <w:rPr>
            <w:rStyle w:val="Hipervnculo"/>
          </w:rPr>
          <w:t>de</w:t>
        </w:r>
        <w:r w:rsidRPr="008720A0">
          <w:rPr>
            <w:rStyle w:val="Hipervnculo"/>
            <w:spacing w:val="-12"/>
          </w:rPr>
          <w:t xml:space="preserve"> </w:t>
        </w:r>
        <w:r w:rsidRPr="008720A0">
          <w:rPr>
            <w:rStyle w:val="Hipervnculo"/>
          </w:rPr>
          <w:t>tablas</w:t>
        </w:r>
        <w:r>
          <w:rPr>
            <w:webHidden/>
          </w:rPr>
          <w:tab/>
        </w:r>
        <w:r>
          <w:rPr>
            <w:webHidden/>
          </w:rPr>
          <w:fldChar w:fldCharType="begin"/>
        </w:r>
        <w:r>
          <w:rPr>
            <w:webHidden/>
          </w:rPr>
          <w:instrText xml:space="preserve"> PAGEREF _Toc139310975 \h </w:instrText>
        </w:r>
        <w:r>
          <w:rPr>
            <w:webHidden/>
          </w:rPr>
        </w:r>
        <w:r>
          <w:rPr>
            <w:webHidden/>
          </w:rPr>
          <w:fldChar w:fldCharType="separate"/>
        </w:r>
        <w:r w:rsidR="00D56650">
          <w:rPr>
            <w:webHidden/>
          </w:rPr>
          <w:t>V</w:t>
        </w:r>
        <w:r>
          <w:rPr>
            <w:webHidden/>
          </w:rPr>
          <w:fldChar w:fldCharType="end"/>
        </w:r>
      </w:hyperlink>
    </w:p>
    <w:p w14:paraId="5798017F" w14:textId="685E2D45"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0976" w:history="1">
        <w:r w:rsidRPr="008720A0">
          <w:rPr>
            <w:rStyle w:val="Hipervnculo"/>
          </w:rPr>
          <w:t>Plan</w:t>
        </w:r>
        <w:r w:rsidRPr="008720A0">
          <w:rPr>
            <w:rStyle w:val="Hipervnculo"/>
            <w:spacing w:val="7"/>
          </w:rPr>
          <w:t xml:space="preserve"> </w:t>
        </w:r>
        <w:r w:rsidRPr="008720A0">
          <w:rPr>
            <w:rStyle w:val="Hipervnculo"/>
          </w:rPr>
          <w:t>de</w:t>
        </w:r>
        <w:r w:rsidRPr="008720A0">
          <w:rPr>
            <w:rStyle w:val="Hipervnculo"/>
            <w:spacing w:val="7"/>
          </w:rPr>
          <w:t xml:space="preserve"> </w:t>
        </w:r>
        <w:r w:rsidRPr="008720A0">
          <w:rPr>
            <w:rStyle w:val="Hipervnculo"/>
          </w:rPr>
          <w:t>Proyecto</w:t>
        </w:r>
        <w:r w:rsidRPr="008720A0">
          <w:rPr>
            <w:rStyle w:val="Hipervnculo"/>
            <w:spacing w:val="8"/>
          </w:rPr>
          <w:t xml:space="preserve"> </w:t>
        </w:r>
        <w:r w:rsidRPr="008720A0">
          <w:rPr>
            <w:rStyle w:val="Hipervnculo"/>
          </w:rPr>
          <w:t>Software</w:t>
        </w:r>
        <w:r>
          <w:rPr>
            <w:webHidden/>
          </w:rPr>
          <w:tab/>
        </w:r>
        <w:r>
          <w:rPr>
            <w:webHidden/>
          </w:rPr>
          <w:fldChar w:fldCharType="begin"/>
        </w:r>
        <w:r>
          <w:rPr>
            <w:webHidden/>
          </w:rPr>
          <w:instrText xml:space="preserve"> PAGEREF _Toc139310976 \h </w:instrText>
        </w:r>
        <w:r>
          <w:rPr>
            <w:webHidden/>
          </w:rPr>
        </w:r>
        <w:r>
          <w:rPr>
            <w:webHidden/>
          </w:rPr>
          <w:fldChar w:fldCharType="separate"/>
        </w:r>
        <w:r w:rsidR="00D56650">
          <w:rPr>
            <w:webHidden/>
          </w:rPr>
          <w:t>8</w:t>
        </w:r>
        <w:r>
          <w:rPr>
            <w:webHidden/>
          </w:rPr>
          <w:fldChar w:fldCharType="end"/>
        </w:r>
      </w:hyperlink>
    </w:p>
    <w:p w14:paraId="7D7E427E" w14:textId="748F4548" w:rsidR="004A668D" w:rsidRDefault="004A668D">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310977" w:history="1">
        <w:r w:rsidRPr="008720A0">
          <w:rPr>
            <w:rStyle w:val="Hipervnculo"/>
            <w:bCs/>
            <w:noProof/>
            <w:w w:val="109"/>
          </w:rPr>
          <w:t>A.1.</w:t>
        </w:r>
        <w:r>
          <w:rPr>
            <w:rFonts w:asciiTheme="minorHAnsi" w:eastAsiaTheme="minorEastAsia" w:hAnsiTheme="minorHAnsi" w:cstheme="minorBidi"/>
            <w:noProof/>
            <w:color w:val="auto"/>
            <w:kern w:val="2"/>
            <w:sz w:val="22"/>
            <w:szCs w:val="22"/>
            <w:lang w:eastAsia="es-ES"/>
            <w14:ligatures w14:val="standardContextual"/>
          </w:rPr>
          <w:tab/>
        </w:r>
        <w:r w:rsidRPr="008720A0">
          <w:rPr>
            <w:rStyle w:val="Hipervnculo"/>
            <w:noProof/>
          </w:rPr>
          <w:t>Introducción</w:t>
        </w:r>
        <w:r>
          <w:rPr>
            <w:noProof/>
            <w:webHidden/>
          </w:rPr>
          <w:tab/>
        </w:r>
        <w:r>
          <w:rPr>
            <w:noProof/>
            <w:webHidden/>
          </w:rPr>
          <w:fldChar w:fldCharType="begin"/>
        </w:r>
        <w:r>
          <w:rPr>
            <w:noProof/>
            <w:webHidden/>
          </w:rPr>
          <w:instrText xml:space="preserve"> PAGEREF _Toc139310977 \h </w:instrText>
        </w:r>
        <w:r>
          <w:rPr>
            <w:noProof/>
            <w:webHidden/>
          </w:rPr>
        </w:r>
        <w:r>
          <w:rPr>
            <w:noProof/>
            <w:webHidden/>
          </w:rPr>
          <w:fldChar w:fldCharType="separate"/>
        </w:r>
        <w:r w:rsidR="00D56650">
          <w:rPr>
            <w:noProof/>
            <w:webHidden/>
          </w:rPr>
          <w:t>8</w:t>
        </w:r>
        <w:r>
          <w:rPr>
            <w:noProof/>
            <w:webHidden/>
          </w:rPr>
          <w:fldChar w:fldCharType="end"/>
        </w:r>
      </w:hyperlink>
    </w:p>
    <w:p w14:paraId="6FC9E869" w14:textId="3CC5113A" w:rsidR="004A668D" w:rsidRDefault="004A668D">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310978" w:history="1">
        <w:r w:rsidRPr="008720A0">
          <w:rPr>
            <w:rStyle w:val="Hipervnculo"/>
            <w:bCs/>
            <w:noProof/>
            <w:w w:val="109"/>
          </w:rPr>
          <w:t>A.2.</w:t>
        </w:r>
        <w:r>
          <w:rPr>
            <w:rFonts w:asciiTheme="minorHAnsi" w:eastAsiaTheme="minorEastAsia" w:hAnsiTheme="minorHAnsi" w:cstheme="minorBidi"/>
            <w:noProof/>
            <w:color w:val="auto"/>
            <w:kern w:val="2"/>
            <w:sz w:val="22"/>
            <w:szCs w:val="22"/>
            <w:lang w:eastAsia="es-ES"/>
            <w14:ligatures w14:val="standardContextual"/>
          </w:rPr>
          <w:tab/>
        </w:r>
        <w:r w:rsidRPr="008720A0">
          <w:rPr>
            <w:rStyle w:val="Hipervnculo"/>
            <w:noProof/>
          </w:rPr>
          <w:t>Planificación temporal</w:t>
        </w:r>
        <w:r>
          <w:rPr>
            <w:noProof/>
            <w:webHidden/>
          </w:rPr>
          <w:tab/>
        </w:r>
        <w:r>
          <w:rPr>
            <w:noProof/>
            <w:webHidden/>
          </w:rPr>
          <w:fldChar w:fldCharType="begin"/>
        </w:r>
        <w:r>
          <w:rPr>
            <w:noProof/>
            <w:webHidden/>
          </w:rPr>
          <w:instrText xml:space="preserve"> PAGEREF _Toc139310978 \h </w:instrText>
        </w:r>
        <w:r>
          <w:rPr>
            <w:noProof/>
            <w:webHidden/>
          </w:rPr>
        </w:r>
        <w:r>
          <w:rPr>
            <w:noProof/>
            <w:webHidden/>
          </w:rPr>
          <w:fldChar w:fldCharType="separate"/>
        </w:r>
        <w:r w:rsidR="00D56650">
          <w:rPr>
            <w:noProof/>
            <w:webHidden/>
          </w:rPr>
          <w:t>9</w:t>
        </w:r>
        <w:r>
          <w:rPr>
            <w:noProof/>
            <w:webHidden/>
          </w:rPr>
          <w:fldChar w:fldCharType="end"/>
        </w:r>
      </w:hyperlink>
    </w:p>
    <w:p w14:paraId="2FE6021A" w14:textId="058A310E" w:rsidR="004A668D" w:rsidRDefault="004A668D">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310979" w:history="1">
        <w:r w:rsidRPr="008720A0">
          <w:rPr>
            <w:rStyle w:val="Hipervnculo"/>
            <w:bCs/>
            <w:noProof/>
            <w:w w:val="109"/>
          </w:rPr>
          <w:t>A.3.</w:t>
        </w:r>
        <w:r>
          <w:rPr>
            <w:rFonts w:asciiTheme="minorHAnsi" w:eastAsiaTheme="minorEastAsia" w:hAnsiTheme="minorHAnsi" w:cstheme="minorBidi"/>
            <w:noProof/>
            <w:color w:val="auto"/>
            <w:kern w:val="2"/>
            <w:sz w:val="22"/>
            <w:szCs w:val="22"/>
            <w:lang w:eastAsia="es-ES"/>
            <w14:ligatures w14:val="standardContextual"/>
          </w:rPr>
          <w:tab/>
        </w:r>
        <w:r w:rsidRPr="008720A0">
          <w:rPr>
            <w:rStyle w:val="Hipervnculo"/>
            <w:noProof/>
          </w:rPr>
          <w:t>Estudio de viabilidad</w:t>
        </w:r>
        <w:r>
          <w:rPr>
            <w:noProof/>
            <w:webHidden/>
          </w:rPr>
          <w:tab/>
        </w:r>
        <w:r>
          <w:rPr>
            <w:noProof/>
            <w:webHidden/>
          </w:rPr>
          <w:fldChar w:fldCharType="begin"/>
        </w:r>
        <w:r>
          <w:rPr>
            <w:noProof/>
            <w:webHidden/>
          </w:rPr>
          <w:instrText xml:space="preserve"> PAGEREF _Toc139310979 \h </w:instrText>
        </w:r>
        <w:r>
          <w:rPr>
            <w:noProof/>
            <w:webHidden/>
          </w:rPr>
        </w:r>
        <w:r>
          <w:rPr>
            <w:noProof/>
            <w:webHidden/>
          </w:rPr>
          <w:fldChar w:fldCharType="separate"/>
        </w:r>
        <w:r w:rsidR="00D56650">
          <w:rPr>
            <w:noProof/>
            <w:webHidden/>
          </w:rPr>
          <w:t>23</w:t>
        </w:r>
        <w:r>
          <w:rPr>
            <w:noProof/>
            <w:webHidden/>
          </w:rPr>
          <w:fldChar w:fldCharType="end"/>
        </w:r>
      </w:hyperlink>
    </w:p>
    <w:p w14:paraId="25EB5FF6" w14:textId="129462AD"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0980" w:history="1">
        <w:r w:rsidRPr="008720A0">
          <w:rPr>
            <w:rStyle w:val="Hipervnculo"/>
            <w:w w:val="106"/>
          </w:rPr>
          <w:t>Especificación</w:t>
        </w:r>
        <w:r w:rsidRPr="008720A0">
          <w:rPr>
            <w:rStyle w:val="Hipervnculo"/>
            <w:spacing w:val="-20"/>
            <w:w w:val="94"/>
          </w:rPr>
          <w:t xml:space="preserve"> </w:t>
        </w:r>
        <w:r w:rsidRPr="008720A0">
          <w:rPr>
            <w:rStyle w:val="Hipervnculo"/>
            <w:spacing w:val="-6"/>
            <w:w w:val="95"/>
          </w:rPr>
          <w:t>de</w:t>
        </w:r>
        <w:r w:rsidRPr="008720A0">
          <w:rPr>
            <w:rStyle w:val="Hipervnculo"/>
            <w:spacing w:val="-22"/>
            <w:w w:val="95"/>
          </w:rPr>
          <w:t xml:space="preserve"> </w:t>
        </w:r>
        <w:r w:rsidRPr="008720A0">
          <w:rPr>
            <w:rStyle w:val="Hipervnculo"/>
            <w:spacing w:val="-6"/>
            <w:w w:val="95"/>
          </w:rPr>
          <w:t>Requisitos</w:t>
        </w:r>
        <w:r>
          <w:rPr>
            <w:webHidden/>
          </w:rPr>
          <w:tab/>
        </w:r>
        <w:r>
          <w:rPr>
            <w:webHidden/>
          </w:rPr>
          <w:fldChar w:fldCharType="begin"/>
        </w:r>
        <w:r>
          <w:rPr>
            <w:webHidden/>
          </w:rPr>
          <w:instrText xml:space="preserve"> PAGEREF _Toc139310980 \h </w:instrText>
        </w:r>
        <w:r>
          <w:rPr>
            <w:webHidden/>
          </w:rPr>
        </w:r>
        <w:r>
          <w:rPr>
            <w:webHidden/>
          </w:rPr>
          <w:fldChar w:fldCharType="separate"/>
        </w:r>
        <w:r w:rsidR="00D56650">
          <w:rPr>
            <w:webHidden/>
          </w:rPr>
          <w:t>26</w:t>
        </w:r>
        <w:r>
          <w:rPr>
            <w:webHidden/>
          </w:rPr>
          <w:fldChar w:fldCharType="end"/>
        </w:r>
      </w:hyperlink>
    </w:p>
    <w:p w14:paraId="51CD22E7" w14:textId="738BA188" w:rsidR="004A668D" w:rsidRDefault="004A668D">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310981" w:history="1">
        <w:r w:rsidRPr="008720A0">
          <w:rPr>
            <w:rStyle w:val="Hipervnculo"/>
            <w:bCs/>
            <w:noProof/>
            <w:w w:val="109"/>
          </w:rPr>
          <w:t>B.1.</w:t>
        </w:r>
        <w:r>
          <w:rPr>
            <w:rFonts w:asciiTheme="minorHAnsi" w:eastAsiaTheme="minorEastAsia" w:hAnsiTheme="minorHAnsi" w:cstheme="minorBidi"/>
            <w:noProof/>
            <w:color w:val="auto"/>
            <w:kern w:val="2"/>
            <w:sz w:val="22"/>
            <w:szCs w:val="22"/>
            <w:lang w:eastAsia="es-ES"/>
            <w14:ligatures w14:val="standardContextual"/>
          </w:rPr>
          <w:tab/>
        </w:r>
        <w:r w:rsidRPr="008720A0">
          <w:rPr>
            <w:rStyle w:val="Hipervnculo"/>
            <w:noProof/>
          </w:rPr>
          <w:t>Introducción</w:t>
        </w:r>
        <w:r>
          <w:rPr>
            <w:noProof/>
            <w:webHidden/>
          </w:rPr>
          <w:tab/>
        </w:r>
        <w:r>
          <w:rPr>
            <w:noProof/>
            <w:webHidden/>
          </w:rPr>
          <w:fldChar w:fldCharType="begin"/>
        </w:r>
        <w:r>
          <w:rPr>
            <w:noProof/>
            <w:webHidden/>
          </w:rPr>
          <w:instrText xml:space="preserve"> PAGEREF _Toc139310981 \h </w:instrText>
        </w:r>
        <w:r>
          <w:rPr>
            <w:noProof/>
            <w:webHidden/>
          </w:rPr>
        </w:r>
        <w:r>
          <w:rPr>
            <w:noProof/>
            <w:webHidden/>
          </w:rPr>
          <w:fldChar w:fldCharType="separate"/>
        </w:r>
        <w:r w:rsidR="00D56650">
          <w:rPr>
            <w:noProof/>
            <w:webHidden/>
          </w:rPr>
          <w:t>26</w:t>
        </w:r>
        <w:r>
          <w:rPr>
            <w:noProof/>
            <w:webHidden/>
          </w:rPr>
          <w:fldChar w:fldCharType="end"/>
        </w:r>
      </w:hyperlink>
    </w:p>
    <w:p w14:paraId="45C0DD25" w14:textId="549101CD" w:rsidR="004A668D" w:rsidRDefault="004A668D">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310982" w:history="1">
        <w:r w:rsidRPr="008720A0">
          <w:rPr>
            <w:rStyle w:val="Hipervnculo"/>
            <w:bCs/>
            <w:noProof/>
            <w:w w:val="109"/>
          </w:rPr>
          <w:t>B.2.</w:t>
        </w:r>
        <w:r>
          <w:rPr>
            <w:rFonts w:asciiTheme="minorHAnsi" w:eastAsiaTheme="minorEastAsia" w:hAnsiTheme="minorHAnsi" w:cstheme="minorBidi"/>
            <w:noProof/>
            <w:color w:val="auto"/>
            <w:kern w:val="2"/>
            <w:sz w:val="22"/>
            <w:szCs w:val="22"/>
            <w:lang w:eastAsia="es-ES"/>
            <w14:ligatures w14:val="standardContextual"/>
          </w:rPr>
          <w:tab/>
        </w:r>
        <w:r w:rsidRPr="008720A0">
          <w:rPr>
            <w:rStyle w:val="Hipervnculo"/>
            <w:noProof/>
          </w:rPr>
          <w:t>Objetivos generales</w:t>
        </w:r>
        <w:r>
          <w:rPr>
            <w:noProof/>
            <w:webHidden/>
          </w:rPr>
          <w:tab/>
        </w:r>
        <w:r>
          <w:rPr>
            <w:noProof/>
            <w:webHidden/>
          </w:rPr>
          <w:fldChar w:fldCharType="begin"/>
        </w:r>
        <w:r>
          <w:rPr>
            <w:noProof/>
            <w:webHidden/>
          </w:rPr>
          <w:instrText xml:space="preserve"> PAGEREF _Toc139310982 \h </w:instrText>
        </w:r>
        <w:r>
          <w:rPr>
            <w:noProof/>
            <w:webHidden/>
          </w:rPr>
        </w:r>
        <w:r>
          <w:rPr>
            <w:noProof/>
            <w:webHidden/>
          </w:rPr>
          <w:fldChar w:fldCharType="separate"/>
        </w:r>
        <w:r w:rsidR="00D56650">
          <w:rPr>
            <w:noProof/>
            <w:webHidden/>
          </w:rPr>
          <w:t>26</w:t>
        </w:r>
        <w:r>
          <w:rPr>
            <w:noProof/>
            <w:webHidden/>
          </w:rPr>
          <w:fldChar w:fldCharType="end"/>
        </w:r>
      </w:hyperlink>
    </w:p>
    <w:p w14:paraId="12F0BD7E" w14:textId="27519DA7" w:rsidR="004A668D" w:rsidRDefault="004A668D">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310983" w:history="1">
        <w:r w:rsidRPr="008720A0">
          <w:rPr>
            <w:rStyle w:val="Hipervnculo"/>
            <w:noProof/>
          </w:rPr>
          <w:t>B.3.</w:t>
        </w:r>
        <w:r>
          <w:rPr>
            <w:rFonts w:asciiTheme="minorHAnsi" w:eastAsiaTheme="minorEastAsia" w:hAnsiTheme="minorHAnsi" w:cstheme="minorBidi"/>
            <w:noProof/>
            <w:color w:val="auto"/>
            <w:kern w:val="2"/>
            <w:sz w:val="22"/>
            <w:szCs w:val="22"/>
            <w:lang w:eastAsia="es-ES"/>
            <w14:ligatures w14:val="standardContextual"/>
          </w:rPr>
          <w:tab/>
        </w:r>
        <w:r w:rsidRPr="008720A0">
          <w:rPr>
            <w:rStyle w:val="Hipervnculo"/>
            <w:noProof/>
          </w:rPr>
          <w:t>Catálogo de requisitos</w:t>
        </w:r>
        <w:r>
          <w:rPr>
            <w:noProof/>
            <w:webHidden/>
          </w:rPr>
          <w:tab/>
        </w:r>
        <w:r>
          <w:rPr>
            <w:noProof/>
            <w:webHidden/>
          </w:rPr>
          <w:fldChar w:fldCharType="begin"/>
        </w:r>
        <w:r>
          <w:rPr>
            <w:noProof/>
            <w:webHidden/>
          </w:rPr>
          <w:instrText xml:space="preserve"> PAGEREF _Toc139310983 \h </w:instrText>
        </w:r>
        <w:r>
          <w:rPr>
            <w:noProof/>
            <w:webHidden/>
          </w:rPr>
        </w:r>
        <w:r>
          <w:rPr>
            <w:noProof/>
            <w:webHidden/>
          </w:rPr>
          <w:fldChar w:fldCharType="separate"/>
        </w:r>
        <w:r w:rsidR="00D56650">
          <w:rPr>
            <w:noProof/>
            <w:webHidden/>
          </w:rPr>
          <w:t>27</w:t>
        </w:r>
        <w:r>
          <w:rPr>
            <w:noProof/>
            <w:webHidden/>
          </w:rPr>
          <w:fldChar w:fldCharType="end"/>
        </w:r>
      </w:hyperlink>
    </w:p>
    <w:p w14:paraId="38A25793" w14:textId="5A39D0BC" w:rsidR="004A668D" w:rsidRDefault="004A668D">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310984" w:history="1">
        <w:r w:rsidRPr="008720A0">
          <w:rPr>
            <w:rStyle w:val="Hipervnculo"/>
            <w:bCs/>
            <w:noProof/>
            <w:w w:val="109"/>
          </w:rPr>
          <w:t>B.4.</w:t>
        </w:r>
        <w:r>
          <w:rPr>
            <w:rFonts w:asciiTheme="minorHAnsi" w:eastAsiaTheme="minorEastAsia" w:hAnsiTheme="minorHAnsi" w:cstheme="minorBidi"/>
            <w:noProof/>
            <w:color w:val="auto"/>
            <w:kern w:val="2"/>
            <w:sz w:val="22"/>
            <w:szCs w:val="22"/>
            <w:lang w:eastAsia="es-ES"/>
            <w14:ligatures w14:val="standardContextual"/>
          </w:rPr>
          <w:tab/>
        </w:r>
        <w:r w:rsidRPr="008720A0">
          <w:rPr>
            <w:rStyle w:val="Hipervnculo"/>
            <w:noProof/>
          </w:rPr>
          <w:t>Especificación de requisitos</w:t>
        </w:r>
        <w:r>
          <w:rPr>
            <w:noProof/>
            <w:webHidden/>
          </w:rPr>
          <w:tab/>
        </w:r>
        <w:r>
          <w:rPr>
            <w:noProof/>
            <w:webHidden/>
          </w:rPr>
          <w:fldChar w:fldCharType="begin"/>
        </w:r>
        <w:r>
          <w:rPr>
            <w:noProof/>
            <w:webHidden/>
          </w:rPr>
          <w:instrText xml:space="preserve"> PAGEREF _Toc139310984 \h </w:instrText>
        </w:r>
        <w:r>
          <w:rPr>
            <w:noProof/>
            <w:webHidden/>
          </w:rPr>
        </w:r>
        <w:r>
          <w:rPr>
            <w:noProof/>
            <w:webHidden/>
          </w:rPr>
          <w:fldChar w:fldCharType="separate"/>
        </w:r>
        <w:r w:rsidR="00D56650">
          <w:rPr>
            <w:noProof/>
            <w:webHidden/>
          </w:rPr>
          <w:t>30</w:t>
        </w:r>
        <w:r>
          <w:rPr>
            <w:noProof/>
            <w:webHidden/>
          </w:rPr>
          <w:fldChar w:fldCharType="end"/>
        </w:r>
      </w:hyperlink>
    </w:p>
    <w:p w14:paraId="47068336" w14:textId="45F1386E"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0985" w:history="1">
        <w:r w:rsidRPr="008720A0">
          <w:rPr>
            <w:rStyle w:val="Hipervnculo"/>
            <w:w w:val="107"/>
          </w:rPr>
          <w:t>Especificación de diseño</w:t>
        </w:r>
        <w:r>
          <w:rPr>
            <w:webHidden/>
          </w:rPr>
          <w:tab/>
        </w:r>
        <w:r>
          <w:rPr>
            <w:webHidden/>
          </w:rPr>
          <w:fldChar w:fldCharType="begin"/>
        </w:r>
        <w:r>
          <w:rPr>
            <w:webHidden/>
          </w:rPr>
          <w:instrText xml:space="preserve"> PAGEREF _Toc139310985 \h </w:instrText>
        </w:r>
        <w:r>
          <w:rPr>
            <w:webHidden/>
          </w:rPr>
        </w:r>
        <w:r>
          <w:rPr>
            <w:webHidden/>
          </w:rPr>
          <w:fldChar w:fldCharType="separate"/>
        </w:r>
        <w:r w:rsidR="00D56650">
          <w:rPr>
            <w:webHidden/>
          </w:rPr>
          <w:t>39</w:t>
        </w:r>
        <w:r>
          <w:rPr>
            <w:webHidden/>
          </w:rPr>
          <w:fldChar w:fldCharType="end"/>
        </w:r>
      </w:hyperlink>
    </w:p>
    <w:p w14:paraId="5FE47C2B" w14:textId="15E3FD88" w:rsidR="004A668D" w:rsidRDefault="004A668D">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310986" w:history="1">
        <w:r w:rsidRPr="008720A0">
          <w:rPr>
            <w:rStyle w:val="Hipervnculo"/>
            <w:bCs/>
            <w:noProof/>
            <w:w w:val="109"/>
          </w:rPr>
          <w:t>C.1.</w:t>
        </w:r>
        <w:r>
          <w:rPr>
            <w:rFonts w:asciiTheme="minorHAnsi" w:eastAsiaTheme="minorEastAsia" w:hAnsiTheme="minorHAnsi" w:cstheme="minorBidi"/>
            <w:noProof/>
            <w:color w:val="auto"/>
            <w:kern w:val="2"/>
            <w:sz w:val="22"/>
            <w:szCs w:val="22"/>
            <w:lang w:eastAsia="es-ES"/>
            <w14:ligatures w14:val="standardContextual"/>
          </w:rPr>
          <w:tab/>
        </w:r>
        <w:r w:rsidRPr="008720A0">
          <w:rPr>
            <w:rStyle w:val="Hipervnculo"/>
            <w:noProof/>
          </w:rPr>
          <w:t>Introducción</w:t>
        </w:r>
        <w:r>
          <w:rPr>
            <w:noProof/>
            <w:webHidden/>
          </w:rPr>
          <w:tab/>
        </w:r>
        <w:r>
          <w:rPr>
            <w:noProof/>
            <w:webHidden/>
          </w:rPr>
          <w:fldChar w:fldCharType="begin"/>
        </w:r>
        <w:r>
          <w:rPr>
            <w:noProof/>
            <w:webHidden/>
          </w:rPr>
          <w:instrText xml:space="preserve"> PAGEREF _Toc139310986 \h </w:instrText>
        </w:r>
        <w:r>
          <w:rPr>
            <w:noProof/>
            <w:webHidden/>
          </w:rPr>
        </w:r>
        <w:r>
          <w:rPr>
            <w:noProof/>
            <w:webHidden/>
          </w:rPr>
          <w:fldChar w:fldCharType="separate"/>
        </w:r>
        <w:r w:rsidR="00D56650">
          <w:rPr>
            <w:noProof/>
            <w:webHidden/>
          </w:rPr>
          <w:t>39</w:t>
        </w:r>
        <w:r>
          <w:rPr>
            <w:noProof/>
            <w:webHidden/>
          </w:rPr>
          <w:fldChar w:fldCharType="end"/>
        </w:r>
      </w:hyperlink>
    </w:p>
    <w:p w14:paraId="5B7C5762" w14:textId="2365DF3E" w:rsidR="004A668D" w:rsidRDefault="004A668D">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310987" w:history="1">
        <w:r w:rsidRPr="008720A0">
          <w:rPr>
            <w:rStyle w:val="Hipervnculo"/>
            <w:bCs/>
            <w:noProof/>
            <w:w w:val="109"/>
          </w:rPr>
          <w:t>C.2.</w:t>
        </w:r>
        <w:r>
          <w:rPr>
            <w:rFonts w:asciiTheme="minorHAnsi" w:eastAsiaTheme="minorEastAsia" w:hAnsiTheme="minorHAnsi" w:cstheme="minorBidi"/>
            <w:noProof/>
            <w:color w:val="auto"/>
            <w:kern w:val="2"/>
            <w:sz w:val="22"/>
            <w:szCs w:val="22"/>
            <w:lang w:eastAsia="es-ES"/>
            <w14:ligatures w14:val="standardContextual"/>
          </w:rPr>
          <w:tab/>
        </w:r>
        <w:r w:rsidRPr="008720A0">
          <w:rPr>
            <w:rStyle w:val="Hipervnculo"/>
            <w:noProof/>
          </w:rPr>
          <w:t>Diseño de datos</w:t>
        </w:r>
        <w:r>
          <w:rPr>
            <w:noProof/>
            <w:webHidden/>
          </w:rPr>
          <w:tab/>
        </w:r>
        <w:r>
          <w:rPr>
            <w:noProof/>
            <w:webHidden/>
          </w:rPr>
          <w:fldChar w:fldCharType="begin"/>
        </w:r>
        <w:r>
          <w:rPr>
            <w:noProof/>
            <w:webHidden/>
          </w:rPr>
          <w:instrText xml:space="preserve"> PAGEREF _Toc139310987 \h </w:instrText>
        </w:r>
        <w:r>
          <w:rPr>
            <w:noProof/>
            <w:webHidden/>
          </w:rPr>
        </w:r>
        <w:r>
          <w:rPr>
            <w:noProof/>
            <w:webHidden/>
          </w:rPr>
          <w:fldChar w:fldCharType="separate"/>
        </w:r>
        <w:r w:rsidR="00D56650">
          <w:rPr>
            <w:noProof/>
            <w:webHidden/>
          </w:rPr>
          <w:t>39</w:t>
        </w:r>
        <w:r>
          <w:rPr>
            <w:noProof/>
            <w:webHidden/>
          </w:rPr>
          <w:fldChar w:fldCharType="end"/>
        </w:r>
      </w:hyperlink>
    </w:p>
    <w:p w14:paraId="4C313BAB" w14:textId="196E16E1" w:rsidR="004A668D" w:rsidRDefault="004A668D">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310988" w:history="1">
        <w:r w:rsidRPr="008720A0">
          <w:rPr>
            <w:rStyle w:val="Hipervnculo"/>
            <w:bCs/>
            <w:noProof/>
            <w:w w:val="109"/>
          </w:rPr>
          <w:t>C.3.</w:t>
        </w:r>
        <w:r>
          <w:rPr>
            <w:rFonts w:asciiTheme="minorHAnsi" w:eastAsiaTheme="minorEastAsia" w:hAnsiTheme="minorHAnsi" w:cstheme="minorBidi"/>
            <w:noProof/>
            <w:color w:val="auto"/>
            <w:kern w:val="2"/>
            <w:sz w:val="22"/>
            <w:szCs w:val="22"/>
            <w:lang w:eastAsia="es-ES"/>
            <w14:ligatures w14:val="standardContextual"/>
          </w:rPr>
          <w:tab/>
        </w:r>
        <w:r w:rsidRPr="008720A0">
          <w:rPr>
            <w:rStyle w:val="Hipervnculo"/>
            <w:noProof/>
          </w:rPr>
          <w:t>Diseño procedimental</w:t>
        </w:r>
        <w:r>
          <w:rPr>
            <w:noProof/>
            <w:webHidden/>
          </w:rPr>
          <w:tab/>
        </w:r>
        <w:r>
          <w:rPr>
            <w:noProof/>
            <w:webHidden/>
          </w:rPr>
          <w:fldChar w:fldCharType="begin"/>
        </w:r>
        <w:r>
          <w:rPr>
            <w:noProof/>
            <w:webHidden/>
          </w:rPr>
          <w:instrText xml:space="preserve"> PAGEREF _Toc139310988 \h </w:instrText>
        </w:r>
        <w:r>
          <w:rPr>
            <w:noProof/>
            <w:webHidden/>
          </w:rPr>
        </w:r>
        <w:r>
          <w:rPr>
            <w:noProof/>
            <w:webHidden/>
          </w:rPr>
          <w:fldChar w:fldCharType="separate"/>
        </w:r>
        <w:r w:rsidR="00D56650">
          <w:rPr>
            <w:noProof/>
            <w:webHidden/>
          </w:rPr>
          <w:t>41</w:t>
        </w:r>
        <w:r>
          <w:rPr>
            <w:noProof/>
            <w:webHidden/>
          </w:rPr>
          <w:fldChar w:fldCharType="end"/>
        </w:r>
      </w:hyperlink>
    </w:p>
    <w:p w14:paraId="17CAECA2" w14:textId="07C8E5EA" w:rsidR="004A668D" w:rsidRDefault="004A668D">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310989" w:history="1">
        <w:r w:rsidRPr="008720A0">
          <w:rPr>
            <w:rStyle w:val="Hipervnculo"/>
            <w:bCs/>
            <w:noProof/>
            <w:w w:val="109"/>
          </w:rPr>
          <w:t>C.4.</w:t>
        </w:r>
        <w:r>
          <w:rPr>
            <w:rFonts w:asciiTheme="minorHAnsi" w:eastAsiaTheme="minorEastAsia" w:hAnsiTheme="minorHAnsi" w:cstheme="minorBidi"/>
            <w:noProof/>
            <w:color w:val="auto"/>
            <w:kern w:val="2"/>
            <w:sz w:val="22"/>
            <w:szCs w:val="22"/>
            <w:lang w:eastAsia="es-ES"/>
            <w14:ligatures w14:val="standardContextual"/>
          </w:rPr>
          <w:tab/>
        </w:r>
        <w:r w:rsidRPr="008720A0">
          <w:rPr>
            <w:rStyle w:val="Hipervnculo"/>
            <w:noProof/>
          </w:rPr>
          <w:t>Diseño arquitectónico</w:t>
        </w:r>
        <w:r>
          <w:rPr>
            <w:noProof/>
            <w:webHidden/>
          </w:rPr>
          <w:tab/>
        </w:r>
        <w:r>
          <w:rPr>
            <w:noProof/>
            <w:webHidden/>
          </w:rPr>
          <w:fldChar w:fldCharType="begin"/>
        </w:r>
        <w:r>
          <w:rPr>
            <w:noProof/>
            <w:webHidden/>
          </w:rPr>
          <w:instrText xml:space="preserve"> PAGEREF _Toc139310989 \h </w:instrText>
        </w:r>
        <w:r>
          <w:rPr>
            <w:noProof/>
            <w:webHidden/>
          </w:rPr>
        </w:r>
        <w:r>
          <w:rPr>
            <w:noProof/>
            <w:webHidden/>
          </w:rPr>
          <w:fldChar w:fldCharType="separate"/>
        </w:r>
        <w:r w:rsidR="00D56650">
          <w:rPr>
            <w:noProof/>
            <w:webHidden/>
          </w:rPr>
          <w:t>43</w:t>
        </w:r>
        <w:r>
          <w:rPr>
            <w:noProof/>
            <w:webHidden/>
          </w:rPr>
          <w:fldChar w:fldCharType="end"/>
        </w:r>
      </w:hyperlink>
    </w:p>
    <w:p w14:paraId="5EE4D0B3" w14:textId="59E2F8CA" w:rsidR="004A668D" w:rsidRDefault="004A668D">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310990" w:history="1">
        <w:r w:rsidRPr="008720A0">
          <w:rPr>
            <w:rStyle w:val="Hipervnculo"/>
            <w:bCs/>
            <w:noProof/>
            <w:w w:val="109"/>
          </w:rPr>
          <w:t>C.5.</w:t>
        </w:r>
        <w:r>
          <w:rPr>
            <w:rFonts w:asciiTheme="minorHAnsi" w:eastAsiaTheme="minorEastAsia" w:hAnsiTheme="minorHAnsi" w:cstheme="minorBidi"/>
            <w:noProof/>
            <w:color w:val="auto"/>
            <w:kern w:val="2"/>
            <w:sz w:val="22"/>
            <w:szCs w:val="22"/>
            <w:lang w:eastAsia="es-ES"/>
            <w14:ligatures w14:val="standardContextual"/>
          </w:rPr>
          <w:tab/>
        </w:r>
        <w:r w:rsidRPr="008720A0">
          <w:rPr>
            <w:rStyle w:val="Hipervnculo"/>
            <w:noProof/>
          </w:rPr>
          <w:t>Diseño de interfaces</w:t>
        </w:r>
        <w:r>
          <w:rPr>
            <w:noProof/>
            <w:webHidden/>
          </w:rPr>
          <w:tab/>
        </w:r>
        <w:r>
          <w:rPr>
            <w:noProof/>
            <w:webHidden/>
          </w:rPr>
          <w:fldChar w:fldCharType="begin"/>
        </w:r>
        <w:r>
          <w:rPr>
            <w:noProof/>
            <w:webHidden/>
          </w:rPr>
          <w:instrText xml:space="preserve"> PAGEREF _Toc139310990 \h </w:instrText>
        </w:r>
        <w:r>
          <w:rPr>
            <w:noProof/>
            <w:webHidden/>
          </w:rPr>
        </w:r>
        <w:r>
          <w:rPr>
            <w:noProof/>
            <w:webHidden/>
          </w:rPr>
          <w:fldChar w:fldCharType="separate"/>
        </w:r>
        <w:r w:rsidR="00D56650">
          <w:rPr>
            <w:noProof/>
            <w:webHidden/>
          </w:rPr>
          <w:t>45</w:t>
        </w:r>
        <w:r>
          <w:rPr>
            <w:noProof/>
            <w:webHidden/>
          </w:rPr>
          <w:fldChar w:fldCharType="end"/>
        </w:r>
      </w:hyperlink>
    </w:p>
    <w:p w14:paraId="0B2758AB" w14:textId="0D9D8C43"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0991" w:history="1">
        <w:r w:rsidRPr="008720A0">
          <w:rPr>
            <w:rStyle w:val="Hipervnculo"/>
            <w:w w:val="108"/>
          </w:rPr>
          <w:t>Documentación técnica de programación</w:t>
        </w:r>
        <w:r>
          <w:rPr>
            <w:webHidden/>
          </w:rPr>
          <w:tab/>
        </w:r>
        <w:r>
          <w:rPr>
            <w:webHidden/>
          </w:rPr>
          <w:fldChar w:fldCharType="begin"/>
        </w:r>
        <w:r>
          <w:rPr>
            <w:webHidden/>
          </w:rPr>
          <w:instrText xml:space="preserve"> PAGEREF _Toc139310991 \h </w:instrText>
        </w:r>
        <w:r>
          <w:rPr>
            <w:webHidden/>
          </w:rPr>
        </w:r>
        <w:r>
          <w:rPr>
            <w:webHidden/>
          </w:rPr>
          <w:fldChar w:fldCharType="separate"/>
        </w:r>
        <w:r w:rsidR="00D56650">
          <w:rPr>
            <w:webHidden/>
          </w:rPr>
          <w:t>49</w:t>
        </w:r>
        <w:r>
          <w:rPr>
            <w:webHidden/>
          </w:rPr>
          <w:fldChar w:fldCharType="end"/>
        </w:r>
      </w:hyperlink>
    </w:p>
    <w:p w14:paraId="7F815256" w14:textId="461BC927" w:rsidR="004A668D" w:rsidRDefault="004A668D">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310992" w:history="1">
        <w:r w:rsidRPr="008720A0">
          <w:rPr>
            <w:rStyle w:val="Hipervnculo"/>
            <w:bCs/>
            <w:noProof/>
            <w:w w:val="109"/>
          </w:rPr>
          <w:t>D.1.</w:t>
        </w:r>
        <w:r>
          <w:rPr>
            <w:rFonts w:asciiTheme="minorHAnsi" w:eastAsiaTheme="minorEastAsia" w:hAnsiTheme="minorHAnsi" w:cstheme="minorBidi"/>
            <w:noProof/>
            <w:color w:val="auto"/>
            <w:kern w:val="2"/>
            <w:sz w:val="22"/>
            <w:szCs w:val="22"/>
            <w:lang w:eastAsia="es-ES"/>
            <w14:ligatures w14:val="standardContextual"/>
          </w:rPr>
          <w:tab/>
        </w:r>
        <w:r w:rsidRPr="008720A0">
          <w:rPr>
            <w:rStyle w:val="Hipervnculo"/>
            <w:noProof/>
          </w:rPr>
          <w:t>Introducción</w:t>
        </w:r>
        <w:r>
          <w:rPr>
            <w:noProof/>
            <w:webHidden/>
          </w:rPr>
          <w:tab/>
        </w:r>
        <w:r>
          <w:rPr>
            <w:noProof/>
            <w:webHidden/>
          </w:rPr>
          <w:fldChar w:fldCharType="begin"/>
        </w:r>
        <w:r>
          <w:rPr>
            <w:noProof/>
            <w:webHidden/>
          </w:rPr>
          <w:instrText xml:space="preserve"> PAGEREF _Toc139310992 \h </w:instrText>
        </w:r>
        <w:r>
          <w:rPr>
            <w:noProof/>
            <w:webHidden/>
          </w:rPr>
        </w:r>
        <w:r>
          <w:rPr>
            <w:noProof/>
            <w:webHidden/>
          </w:rPr>
          <w:fldChar w:fldCharType="separate"/>
        </w:r>
        <w:r w:rsidR="00D56650">
          <w:rPr>
            <w:noProof/>
            <w:webHidden/>
          </w:rPr>
          <w:t>49</w:t>
        </w:r>
        <w:r>
          <w:rPr>
            <w:noProof/>
            <w:webHidden/>
          </w:rPr>
          <w:fldChar w:fldCharType="end"/>
        </w:r>
      </w:hyperlink>
    </w:p>
    <w:p w14:paraId="1F40B29E" w14:textId="3BFE2A78" w:rsidR="004A668D" w:rsidRDefault="004A668D">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310993" w:history="1">
        <w:r w:rsidRPr="008720A0">
          <w:rPr>
            <w:rStyle w:val="Hipervnculo"/>
            <w:bCs/>
            <w:noProof/>
            <w:w w:val="109"/>
          </w:rPr>
          <w:t>D.2.</w:t>
        </w:r>
        <w:r>
          <w:rPr>
            <w:rFonts w:asciiTheme="minorHAnsi" w:eastAsiaTheme="minorEastAsia" w:hAnsiTheme="minorHAnsi" w:cstheme="minorBidi"/>
            <w:noProof/>
            <w:color w:val="auto"/>
            <w:kern w:val="2"/>
            <w:sz w:val="22"/>
            <w:szCs w:val="22"/>
            <w:lang w:eastAsia="es-ES"/>
            <w14:ligatures w14:val="standardContextual"/>
          </w:rPr>
          <w:tab/>
        </w:r>
        <w:r w:rsidRPr="008720A0">
          <w:rPr>
            <w:rStyle w:val="Hipervnculo"/>
            <w:noProof/>
          </w:rPr>
          <w:t>Estructura de directorios</w:t>
        </w:r>
        <w:r>
          <w:rPr>
            <w:noProof/>
            <w:webHidden/>
          </w:rPr>
          <w:tab/>
        </w:r>
        <w:r>
          <w:rPr>
            <w:noProof/>
            <w:webHidden/>
          </w:rPr>
          <w:fldChar w:fldCharType="begin"/>
        </w:r>
        <w:r>
          <w:rPr>
            <w:noProof/>
            <w:webHidden/>
          </w:rPr>
          <w:instrText xml:space="preserve"> PAGEREF _Toc139310993 \h </w:instrText>
        </w:r>
        <w:r>
          <w:rPr>
            <w:noProof/>
            <w:webHidden/>
          </w:rPr>
        </w:r>
        <w:r>
          <w:rPr>
            <w:noProof/>
            <w:webHidden/>
          </w:rPr>
          <w:fldChar w:fldCharType="separate"/>
        </w:r>
        <w:r w:rsidR="00D56650">
          <w:rPr>
            <w:noProof/>
            <w:webHidden/>
          </w:rPr>
          <w:t>49</w:t>
        </w:r>
        <w:r>
          <w:rPr>
            <w:noProof/>
            <w:webHidden/>
          </w:rPr>
          <w:fldChar w:fldCharType="end"/>
        </w:r>
      </w:hyperlink>
    </w:p>
    <w:p w14:paraId="1011172A" w14:textId="1F7703E0" w:rsidR="004A668D" w:rsidRDefault="004A668D">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310994" w:history="1">
        <w:r w:rsidRPr="008720A0">
          <w:rPr>
            <w:rStyle w:val="Hipervnculo"/>
            <w:bCs/>
            <w:noProof/>
            <w:w w:val="109"/>
          </w:rPr>
          <w:t>D.3.</w:t>
        </w:r>
        <w:r>
          <w:rPr>
            <w:rFonts w:asciiTheme="minorHAnsi" w:eastAsiaTheme="minorEastAsia" w:hAnsiTheme="minorHAnsi" w:cstheme="minorBidi"/>
            <w:noProof/>
            <w:color w:val="auto"/>
            <w:kern w:val="2"/>
            <w:sz w:val="22"/>
            <w:szCs w:val="22"/>
            <w:lang w:eastAsia="es-ES"/>
            <w14:ligatures w14:val="standardContextual"/>
          </w:rPr>
          <w:tab/>
        </w:r>
        <w:r w:rsidRPr="008720A0">
          <w:rPr>
            <w:rStyle w:val="Hipervnculo"/>
            <w:noProof/>
          </w:rPr>
          <w:t>Manual del programador</w:t>
        </w:r>
        <w:r>
          <w:rPr>
            <w:noProof/>
            <w:webHidden/>
          </w:rPr>
          <w:tab/>
        </w:r>
        <w:r>
          <w:rPr>
            <w:noProof/>
            <w:webHidden/>
          </w:rPr>
          <w:fldChar w:fldCharType="begin"/>
        </w:r>
        <w:r>
          <w:rPr>
            <w:noProof/>
            <w:webHidden/>
          </w:rPr>
          <w:instrText xml:space="preserve"> PAGEREF _Toc139310994 \h </w:instrText>
        </w:r>
        <w:r>
          <w:rPr>
            <w:noProof/>
            <w:webHidden/>
          </w:rPr>
        </w:r>
        <w:r>
          <w:rPr>
            <w:noProof/>
            <w:webHidden/>
          </w:rPr>
          <w:fldChar w:fldCharType="separate"/>
        </w:r>
        <w:r w:rsidR="00D56650">
          <w:rPr>
            <w:noProof/>
            <w:webHidden/>
          </w:rPr>
          <w:t>51</w:t>
        </w:r>
        <w:r>
          <w:rPr>
            <w:noProof/>
            <w:webHidden/>
          </w:rPr>
          <w:fldChar w:fldCharType="end"/>
        </w:r>
      </w:hyperlink>
    </w:p>
    <w:p w14:paraId="7AB26FD6" w14:textId="2C0C5A35" w:rsidR="004A668D" w:rsidRDefault="004A668D">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310995" w:history="1">
        <w:r w:rsidRPr="008720A0">
          <w:rPr>
            <w:rStyle w:val="Hipervnculo"/>
            <w:bCs/>
            <w:noProof/>
            <w:w w:val="109"/>
          </w:rPr>
          <w:t>D.4.</w:t>
        </w:r>
        <w:r>
          <w:rPr>
            <w:rFonts w:asciiTheme="minorHAnsi" w:eastAsiaTheme="minorEastAsia" w:hAnsiTheme="minorHAnsi" w:cstheme="minorBidi"/>
            <w:noProof/>
            <w:color w:val="auto"/>
            <w:kern w:val="2"/>
            <w:sz w:val="22"/>
            <w:szCs w:val="22"/>
            <w:lang w:eastAsia="es-ES"/>
            <w14:ligatures w14:val="standardContextual"/>
          </w:rPr>
          <w:tab/>
        </w:r>
        <w:r w:rsidRPr="008720A0">
          <w:rPr>
            <w:rStyle w:val="Hipervnculo"/>
            <w:noProof/>
          </w:rPr>
          <w:t>Instalación de las herramientas</w:t>
        </w:r>
        <w:r>
          <w:rPr>
            <w:noProof/>
            <w:webHidden/>
          </w:rPr>
          <w:tab/>
        </w:r>
        <w:r>
          <w:rPr>
            <w:noProof/>
            <w:webHidden/>
          </w:rPr>
          <w:fldChar w:fldCharType="begin"/>
        </w:r>
        <w:r>
          <w:rPr>
            <w:noProof/>
            <w:webHidden/>
          </w:rPr>
          <w:instrText xml:space="preserve"> PAGEREF _Toc139310995 \h </w:instrText>
        </w:r>
        <w:r>
          <w:rPr>
            <w:noProof/>
            <w:webHidden/>
          </w:rPr>
        </w:r>
        <w:r>
          <w:rPr>
            <w:noProof/>
            <w:webHidden/>
          </w:rPr>
          <w:fldChar w:fldCharType="separate"/>
        </w:r>
        <w:r w:rsidR="00D56650">
          <w:rPr>
            <w:noProof/>
            <w:webHidden/>
          </w:rPr>
          <w:t>54</w:t>
        </w:r>
        <w:r>
          <w:rPr>
            <w:noProof/>
            <w:webHidden/>
          </w:rPr>
          <w:fldChar w:fldCharType="end"/>
        </w:r>
      </w:hyperlink>
    </w:p>
    <w:p w14:paraId="2A794CD2" w14:textId="6063A4B8"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0996" w:history="1">
        <w:r w:rsidRPr="008720A0">
          <w:rPr>
            <w:rStyle w:val="Hipervnculo"/>
            <w:w w:val="113"/>
          </w:rPr>
          <w:t>Documentación</w:t>
        </w:r>
        <w:r w:rsidRPr="008720A0">
          <w:rPr>
            <w:rStyle w:val="Hipervnculo"/>
            <w:spacing w:val="-17"/>
            <w:w w:val="99"/>
          </w:rPr>
          <w:t xml:space="preserve"> </w:t>
        </w:r>
        <w:r w:rsidRPr="008720A0">
          <w:rPr>
            <w:rStyle w:val="Hipervnculo"/>
            <w:spacing w:val="-14"/>
          </w:rPr>
          <w:t>de</w:t>
        </w:r>
        <w:r w:rsidRPr="008720A0">
          <w:rPr>
            <w:rStyle w:val="Hipervnculo"/>
            <w:spacing w:val="-18"/>
          </w:rPr>
          <w:t xml:space="preserve"> </w:t>
        </w:r>
        <w:r w:rsidRPr="008720A0">
          <w:rPr>
            <w:rStyle w:val="Hipervnculo"/>
            <w:spacing w:val="-14"/>
          </w:rPr>
          <w:t>usuario</w:t>
        </w:r>
        <w:r>
          <w:rPr>
            <w:webHidden/>
          </w:rPr>
          <w:tab/>
        </w:r>
        <w:r>
          <w:rPr>
            <w:webHidden/>
          </w:rPr>
          <w:fldChar w:fldCharType="begin"/>
        </w:r>
        <w:r>
          <w:rPr>
            <w:webHidden/>
          </w:rPr>
          <w:instrText xml:space="preserve"> PAGEREF _Toc139310996 \h </w:instrText>
        </w:r>
        <w:r>
          <w:rPr>
            <w:webHidden/>
          </w:rPr>
        </w:r>
        <w:r>
          <w:rPr>
            <w:webHidden/>
          </w:rPr>
          <w:fldChar w:fldCharType="separate"/>
        </w:r>
        <w:r w:rsidR="00D56650">
          <w:rPr>
            <w:webHidden/>
          </w:rPr>
          <w:t>57</w:t>
        </w:r>
        <w:r>
          <w:rPr>
            <w:webHidden/>
          </w:rPr>
          <w:fldChar w:fldCharType="end"/>
        </w:r>
      </w:hyperlink>
    </w:p>
    <w:p w14:paraId="0A84D34F" w14:textId="156171E7" w:rsidR="004A668D" w:rsidRDefault="004A668D">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310997" w:history="1">
        <w:r w:rsidRPr="008720A0">
          <w:rPr>
            <w:rStyle w:val="Hipervnculo"/>
            <w:noProof/>
          </w:rPr>
          <w:t>E.1.</w:t>
        </w:r>
        <w:r>
          <w:rPr>
            <w:rFonts w:asciiTheme="minorHAnsi" w:eastAsiaTheme="minorEastAsia" w:hAnsiTheme="minorHAnsi" w:cstheme="minorBidi"/>
            <w:noProof/>
            <w:color w:val="auto"/>
            <w:kern w:val="2"/>
            <w:sz w:val="22"/>
            <w:szCs w:val="22"/>
            <w:lang w:eastAsia="es-ES"/>
            <w14:ligatures w14:val="standardContextual"/>
          </w:rPr>
          <w:tab/>
        </w:r>
        <w:r w:rsidRPr="008720A0">
          <w:rPr>
            <w:rStyle w:val="Hipervnculo"/>
            <w:noProof/>
          </w:rPr>
          <w:t>Introducción</w:t>
        </w:r>
        <w:r>
          <w:rPr>
            <w:noProof/>
            <w:webHidden/>
          </w:rPr>
          <w:tab/>
        </w:r>
        <w:r>
          <w:rPr>
            <w:noProof/>
            <w:webHidden/>
          </w:rPr>
          <w:fldChar w:fldCharType="begin"/>
        </w:r>
        <w:r>
          <w:rPr>
            <w:noProof/>
            <w:webHidden/>
          </w:rPr>
          <w:instrText xml:space="preserve"> PAGEREF _Toc139310997 \h </w:instrText>
        </w:r>
        <w:r>
          <w:rPr>
            <w:noProof/>
            <w:webHidden/>
          </w:rPr>
        </w:r>
        <w:r>
          <w:rPr>
            <w:noProof/>
            <w:webHidden/>
          </w:rPr>
          <w:fldChar w:fldCharType="separate"/>
        </w:r>
        <w:r w:rsidR="00D56650">
          <w:rPr>
            <w:noProof/>
            <w:webHidden/>
          </w:rPr>
          <w:t>57</w:t>
        </w:r>
        <w:r>
          <w:rPr>
            <w:noProof/>
            <w:webHidden/>
          </w:rPr>
          <w:fldChar w:fldCharType="end"/>
        </w:r>
      </w:hyperlink>
    </w:p>
    <w:p w14:paraId="24AB27F6" w14:textId="09DF5EC4" w:rsidR="004A668D" w:rsidRDefault="004A668D">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310998" w:history="1">
        <w:r w:rsidRPr="008720A0">
          <w:rPr>
            <w:rStyle w:val="Hipervnculo"/>
            <w:noProof/>
          </w:rPr>
          <w:t>E.2.</w:t>
        </w:r>
        <w:r>
          <w:rPr>
            <w:rFonts w:asciiTheme="minorHAnsi" w:eastAsiaTheme="minorEastAsia" w:hAnsiTheme="minorHAnsi" w:cstheme="minorBidi"/>
            <w:noProof/>
            <w:color w:val="auto"/>
            <w:kern w:val="2"/>
            <w:sz w:val="22"/>
            <w:szCs w:val="22"/>
            <w:lang w:eastAsia="es-ES"/>
            <w14:ligatures w14:val="standardContextual"/>
          </w:rPr>
          <w:tab/>
        </w:r>
        <w:r w:rsidRPr="008720A0">
          <w:rPr>
            <w:rStyle w:val="Hipervnculo"/>
            <w:noProof/>
          </w:rPr>
          <w:t>Requisitos de usuarios</w:t>
        </w:r>
        <w:r>
          <w:rPr>
            <w:noProof/>
            <w:webHidden/>
          </w:rPr>
          <w:tab/>
        </w:r>
        <w:r>
          <w:rPr>
            <w:noProof/>
            <w:webHidden/>
          </w:rPr>
          <w:fldChar w:fldCharType="begin"/>
        </w:r>
        <w:r>
          <w:rPr>
            <w:noProof/>
            <w:webHidden/>
          </w:rPr>
          <w:instrText xml:space="preserve"> PAGEREF _Toc139310998 \h </w:instrText>
        </w:r>
        <w:r>
          <w:rPr>
            <w:noProof/>
            <w:webHidden/>
          </w:rPr>
        </w:r>
        <w:r>
          <w:rPr>
            <w:noProof/>
            <w:webHidden/>
          </w:rPr>
          <w:fldChar w:fldCharType="separate"/>
        </w:r>
        <w:r w:rsidR="00D56650">
          <w:rPr>
            <w:noProof/>
            <w:webHidden/>
          </w:rPr>
          <w:t>57</w:t>
        </w:r>
        <w:r>
          <w:rPr>
            <w:noProof/>
            <w:webHidden/>
          </w:rPr>
          <w:fldChar w:fldCharType="end"/>
        </w:r>
      </w:hyperlink>
    </w:p>
    <w:p w14:paraId="5528CCED" w14:textId="00D154AF" w:rsidR="004A668D" w:rsidRDefault="004A668D">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310999" w:history="1">
        <w:r w:rsidRPr="008720A0">
          <w:rPr>
            <w:rStyle w:val="Hipervnculo"/>
            <w:noProof/>
          </w:rPr>
          <w:t>E.3.</w:t>
        </w:r>
        <w:r>
          <w:rPr>
            <w:rFonts w:asciiTheme="minorHAnsi" w:eastAsiaTheme="minorEastAsia" w:hAnsiTheme="minorHAnsi" w:cstheme="minorBidi"/>
            <w:noProof/>
            <w:color w:val="auto"/>
            <w:kern w:val="2"/>
            <w:sz w:val="22"/>
            <w:szCs w:val="22"/>
            <w:lang w:eastAsia="es-ES"/>
            <w14:ligatures w14:val="standardContextual"/>
          </w:rPr>
          <w:tab/>
        </w:r>
        <w:r w:rsidRPr="008720A0">
          <w:rPr>
            <w:rStyle w:val="Hipervnculo"/>
            <w:noProof/>
          </w:rPr>
          <w:t>Instalación</w:t>
        </w:r>
        <w:r>
          <w:rPr>
            <w:noProof/>
            <w:webHidden/>
          </w:rPr>
          <w:tab/>
        </w:r>
        <w:r>
          <w:rPr>
            <w:noProof/>
            <w:webHidden/>
          </w:rPr>
          <w:fldChar w:fldCharType="begin"/>
        </w:r>
        <w:r>
          <w:rPr>
            <w:noProof/>
            <w:webHidden/>
          </w:rPr>
          <w:instrText xml:space="preserve"> PAGEREF _Toc139310999 \h </w:instrText>
        </w:r>
        <w:r>
          <w:rPr>
            <w:noProof/>
            <w:webHidden/>
          </w:rPr>
        </w:r>
        <w:r>
          <w:rPr>
            <w:noProof/>
            <w:webHidden/>
          </w:rPr>
          <w:fldChar w:fldCharType="separate"/>
        </w:r>
        <w:r w:rsidR="00D56650">
          <w:rPr>
            <w:noProof/>
            <w:webHidden/>
          </w:rPr>
          <w:t>58</w:t>
        </w:r>
        <w:r>
          <w:rPr>
            <w:noProof/>
            <w:webHidden/>
          </w:rPr>
          <w:fldChar w:fldCharType="end"/>
        </w:r>
      </w:hyperlink>
    </w:p>
    <w:p w14:paraId="194A81A8" w14:textId="1955A1B2" w:rsidR="004A668D" w:rsidRDefault="004A668D">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311000" w:history="1">
        <w:r w:rsidRPr="008720A0">
          <w:rPr>
            <w:rStyle w:val="Hipervnculo"/>
            <w:noProof/>
          </w:rPr>
          <w:t>E.4.</w:t>
        </w:r>
        <w:r>
          <w:rPr>
            <w:rFonts w:asciiTheme="minorHAnsi" w:eastAsiaTheme="minorEastAsia" w:hAnsiTheme="minorHAnsi" w:cstheme="minorBidi"/>
            <w:noProof/>
            <w:color w:val="auto"/>
            <w:kern w:val="2"/>
            <w:sz w:val="22"/>
            <w:szCs w:val="22"/>
            <w:lang w:eastAsia="es-ES"/>
            <w14:ligatures w14:val="standardContextual"/>
          </w:rPr>
          <w:tab/>
        </w:r>
        <w:r w:rsidRPr="008720A0">
          <w:rPr>
            <w:rStyle w:val="Hipervnculo"/>
            <w:noProof/>
          </w:rPr>
          <w:t>Manual del usuario</w:t>
        </w:r>
        <w:r>
          <w:rPr>
            <w:noProof/>
            <w:webHidden/>
          </w:rPr>
          <w:tab/>
        </w:r>
        <w:r>
          <w:rPr>
            <w:noProof/>
            <w:webHidden/>
          </w:rPr>
          <w:fldChar w:fldCharType="begin"/>
        </w:r>
        <w:r>
          <w:rPr>
            <w:noProof/>
            <w:webHidden/>
          </w:rPr>
          <w:instrText xml:space="preserve"> PAGEREF _Toc139311000 \h </w:instrText>
        </w:r>
        <w:r>
          <w:rPr>
            <w:noProof/>
            <w:webHidden/>
          </w:rPr>
        </w:r>
        <w:r>
          <w:rPr>
            <w:noProof/>
            <w:webHidden/>
          </w:rPr>
          <w:fldChar w:fldCharType="separate"/>
        </w:r>
        <w:r w:rsidR="00D56650">
          <w:rPr>
            <w:noProof/>
            <w:webHidden/>
          </w:rPr>
          <w:t>58</w:t>
        </w:r>
        <w:r>
          <w:rPr>
            <w:noProof/>
            <w:webHidden/>
          </w:rPr>
          <w:fldChar w:fldCharType="end"/>
        </w:r>
      </w:hyperlink>
    </w:p>
    <w:p w14:paraId="5A5CD08A" w14:textId="0AB5CB65"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01" w:history="1">
        <w:r w:rsidRPr="008720A0">
          <w:rPr>
            <w:rStyle w:val="Hipervnculo"/>
            <w:w w:val="102"/>
          </w:rPr>
          <w:t>Bibliografía</w:t>
        </w:r>
        <w:r>
          <w:rPr>
            <w:webHidden/>
          </w:rPr>
          <w:tab/>
        </w:r>
        <w:r>
          <w:rPr>
            <w:webHidden/>
          </w:rPr>
          <w:fldChar w:fldCharType="begin"/>
        </w:r>
        <w:r>
          <w:rPr>
            <w:webHidden/>
          </w:rPr>
          <w:instrText xml:space="preserve"> PAGEREF _Toc139311001 \h </w:instrText>
        </w:r>
        <w:r>
          <w:rPr>
            <w:webHidden/>
          </w:rPr>
        </w:r>
        <w:r>
          <w:rPr>
            <w:webHidden/>
          </w:rPr>
          <w:fldChar w:fldCharType="separate"/>
        </w:r>
        <w:r w:rsidR="00D56650">
          <w:rPr>
            <w:webHidden/>
          </w:rPr>
          <w:t>71</w:t>
        </w:r>
        <w:r>
          <w:rPr>
            <w:webHidden/>
          </w:rPr>
          <w:fldChar w:fldCharType="end"/>
        </w:r>
      </w:hyperlink>
    </w:p>
    <w:p w14:paraId="5A92D8B7" w14:textId="35B9150D" w:rsidR="002966F2" w:rsidRDefault="00041F3E">
      <w:pPr>
        <w:rPr>
          <w:rFonts w:ascii="Trebuchet MS"/>
          <w:sz w:val="20"/>
        </w:rPr>
        <w:sectPr w:rsidR="002966F2" w:rsidSect="00C12A08">
          <w:headerReference w:type="even" r:id="rId161"/>
          <w:headerReference w:type="first" r:id="rId162"/>
          <w:footerReference w:type="first" r:id="rId163"/>
          <w:pgSz w:w="11910" w:h="16840"/>
          <w:pgMar w:top="1417" w:right="1701" w:bottom="1417" w:left="1701" w:header="0" w:footer="0" w:gutter="0"/>
          <w:pgNumType w:fmt="upperRoman" w:start="1"/>
          <w:cols w:space="720"/>
          <w:titlePg/>
          <w:docGrid w:linePitch="299"/>
        </w:sectPr>
      </w:pPr>
      <w:r>
        <w:rPr>
          <w:rFonts w:ascii="Trebuchet MS"/>
          <w:sz w:val="20"/>
        </w:rPr>
        <w:fldChar w:fldCharType="end"/>
      </w:r>
    </w:p>
    <w:p w14:paraId="5A92D8B8" w14:textId="34B67571" w:rsidR="00421979" w:rsidRDefault="009253A7">
      <w:pPr>
        <w:pStyle w:val="Textoindependiente"/>
        <w:rPr>
          <w:rFonts w:ascii="Trebuchet MS"/>
          <w:sz w:val="11"/>
        </w:rPr>
      </w:pPr>
      <w:r>
        <w:rPr>
          <w:noProof/>
        </w:rPr>
        <w:lastRenderedPageBreak/>
        <mc:AlternateContent>
          <mc:Choice Requires="wps">
            <w:drawing>
              <wp:anchor distT="0" distB="0" distL="0" distR="0" simplePos="0" relativeHeight="251640832" behindDoc="1" locked="0" layoutInCell="1" allowOverlap="1" wp14:anchorId="5A92D908" wp14:editId="34402461">
                <wp:simplePos x="0" y="0"/>
                <wp:positionH relativeFrom="page">
                  <wp:posOffset>1438946</wp:posOffset>
                </wp:positionH>
                <wp:positionV relativeFrom="paragraph">
                  <wp:posOffset>-10543</wp:posOffset>
                </wp:positionV>
                <wp:extent cx="4669155" cy="1270"/>
                <wp:effectExtent l="0" t="0" r="0" b="0"/>
                <wp:wrapTopAndBottom/>
                <wp:docPr id="3" name="Forma libre: forma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3E5E2A" id="Forma libre: forma 3" o:spid="_x0000_s1026" style="position:absolute;margin-left:113.3pt;margin-top:-.85pt;width:367.65pt;height:.1pt;z-index:-2516756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" path="m,l7352,e" filled="f" strokeweight=".14042mm">
                <v:path arrowok="t" o:connecttype="custom" o:connectlocs="0,0;4668520,0" o:connectangles="0,0"/>
                <w10:wrap type="topAndBottom" anchorx="page"/>
              </v:shape>
            </w:pict>
          </mc:Fallback>
        </mc:AlternateContent>
      </w:r>
    </w:p>
    <w:p w14:paraId="5A92D8B9" w14:textId="53F999DE" w:rsidR="00421979" w:rsidRPr="009253A7" w:rsidRDefault="009253A7" w:rsidP="00072D50">
      <w:pPr>
        <w:pStyle w:val="ttitulo"/>
      </w:pPr>
      <w:bookmarkStart w:id="2" w:name="_Toc107755141"/>
      <w:bookmarkStart w:id="3" w:name="_Toc139310974"/>
      <w:r w:rsidRPr="009253A7">
        <w:rPr>
          <w:spacing w:val="-12"/>
        </w:rPr>
        <w:t xml:space="preserve">Índice </w:t>
      </w:r>
      <w:r w:rsidR="00EB21C7" w:rsidRPr="009253A7">
        <w:t>de</w:t>
      </w:r>
      <w:r w:rsidR="00EB21C7" w:rsidRPr="009253A7">
        <w:rPr>
          <w:spacing w:val="-12"/>
        </w:rPr>
        <w:t xml:space="preserve"> </w:t>
      </w:r>
      <w:r w:rsidR="00EB21C7" w:rsidRPr="009253A7">
        <w:t>figuras</w:t>
      </w:r>
      <w:bookmarkEnd w:id="2"/>
      <w:bookmarkEnd w:id="3"/>
    </w:p>
    <w:p w14:paraId="5A92D8BA" w14:textId="6FF8BEA3" w:rsidR="00421979" w:rsidRDefault="006C5725">
      <w:pPr>
        <w:pStyle w:val="Textoindependiente"/>
        <w:spacing w:before="6"/>
        <w:rPr>
          <w:rFonts w:ascii="Trebuchet MS"/>
          <w:sz w:val="20"/>
        </w:rPr>
      </w:pPr>
      <w:r>
        <w:pict w14:anchorId="5A92D908">
          <v:shape id="docshape550" o:spid="_x0000_s2055" style="position:absolute;margin-left:112.85pt;margin-top:13.1pt;width:367.65pt;height:.1pt;z-index:-251638272;mso-wrap-distance-left:0;mso-wrap-distance-right:0;mso-position-horizontal-relative:page" coordorigin="2257,262" coordsize="7353,0" path="m2257,262r7352,e" filled="f" strokeweight=".14042mm">
            <v:path arrowok="t"/>
            <w10:wrap type="topAndBottom" anchorx="page"/>
          </v:shape>
        </w:pict>
      </w:r>
    </w:p>
    <w:p w14:paraId="1E4EA53F" w14:textId="77777777" w:rsidR="00E65138" w:rsidRPr="00E65138" w:rsidRDefault="00E65138" w:rsidP="00E65138">
      <w:pPr>
        <w:rPr>
          <w:rFonts w:ascii="Trebuchet MS"/>
          <w:sz w:val="20"/>
        </w:rPr>
      </w:pPr>
    </w:p>
    <w:p w14:paraId="3344D47E" w14:textId="77777777" w:rsidR="00E65138" w:rsidRPr="00E65138" w:rsidRDefault="00E65138" w:rsidP="00E65138">
      <w:pPr>
        <w:rPr>
          <w:rFonts w:ascii="Trebuchet MS"/>
          <w:sz w:val="20"/>
        </w:rPr>
      </w:pPr>
    </w:p>
    <w:p w14:paraId="2647A172" w14:textId="3DC3BB16" w:rsidR="007B3719" w:rsidRPr="007B3719" w:rsidRDefault="00E65138" w:rsidP="007B3719">
      <w:pPr>
        <w:tabs>
          <w:tab w:val="left" w:pos="1635"/>
        </w:tabs>
        <w:spacing w:line="259" w:lineRule="auto"/>
        <w:rPr>
          <w:rFonts w:ascii="LM Roman 10" w:eastAsiaTheme="minorEastAsia" w:hAnsi="LM Roman 10" w:cstheme="minorBidi"/>
          <w:noProof/>
          <w:color w:val="FF0000"/>
          <w:sz w:val="24"/>
          <w:szCs w:val="24"/>
          <w:lang w:eastAsia="es-ES"/>
        </w:rPr>
      </w:pPr>
      <w:r>
        <w:rPr>
          <w:rFonts w:ascii="Trebuchet MS"/>
          <w:sz w:val="20"/>
        </w:rPr>
        <w:tab/>
      </w:r>
    </w:p>
    <w:p w14:paraId="6182643A" w14:textId="61711CFF" w:rsidR="004A668D" w:rsidRDefault="00C55BDE">
      <w:pPr>
        <w:pStyle w:val="TDC1"/>
        <w:rPr>
          <w:rFonts w:asciiTheme="minorHAnsi" w:eastAsiaTheme="minorEastAsia" w:hAnsiTheme="minorHAnsi" w:cstheme="minorBidi"/>
          <w:bCs w:val="0"/>
          <w:color w:val="auto"/>
          <w:kern w:val="2"/>
          <w:sz w:val="22"/>
          <w:szCs w:val="22"/>
          <w:lang w:eastAsia="es-ES"/>
          <w14:ligatures w14:val="standardContextual"/>
        </w:rPr>
      </w:pPr>
      <w:r w:rsidRPr="00280A90">
        <w:rPr>
          <w:rFonts w:eastAsiaTheme="minorEastAsia" w:cstheme="minorBidi"/>
          <w:sz w:val="24"/>
          <w:szCs w:val="24"/>
          <w:lang w:eastAsia="es-ES"/>
        </w:rPr>
        <w:fldChar w:fldCharType="begin"/>
      </w:r>
      <w:r w:rsidRPr="00280A90">
        <w:rPr>
          <w:rFonts w:eastAsiaTheme="minorEastAsia" w:cstheme="minorBidi"/>
          <w:sz w:val="24"/>
          <w:szCs w:val="24"/>
          <w:lang w:eastAsia="es-ES"/>
        </w:rPr>
        <w:instrText xml:space="preserve"> TOC \h \z \t "Pie de foto;1" </w:instrText>
      </w:r>
      <w:r w:rsidRPr="00280A90">
        <w:rPr>
          <w:rFonts w:eastAsiaTheme="minorEastAsia" w:cstheme="minorBidi"/>
          <w:sz w:val="24"/>
          <w:szCs w:val="24"/>
          <w:lang w:eastAsia="es-ES"/>
        </w:rPr>
        <w:fldChar w:fldCharType="separate"/>
      </w:r>
      <w:hyperlink w:anchor="_Toc139311002" w:history="1">
        <w:r w:rsidR="004A668D" w:rsidRPr="004055D4">
          <w:rPr>
            <w:rStyle w:val="Hipervnculo"/>
          </w:rPr>
          <w:t xml:space="preserve">Figura A.1: </w:t>
        </w:r>
        <w:r w:rsidR="004A668D" w:rsidRPr="004055D4">
          <w:rPr>
            <w:rStyle w:val="Hipervnculo"/>
            <w:i/>
            <w:iCs/>
          </w:rPr>
          <w:t>Burndown report sprint 1</w:t>
        </w:r>
        <w:r w:rsidR="004A668D">
          <w:rPr>
            <w:webHidden/>
          </w:rPr>
          <w:tab/>
        </w:r>
        <w:r w:rsidR="004A668D">
          <w:rPr>
            <w:webHidden/>
          </w:rPr>
          <w:fldChar w:fldCharType="begin"/>
        </w:r>
        <w:r w:rsidR="004A668D">
          <w:rPr>
            <w:webHidden/>
          </w:rPr>
          <w:instrText xml:space="preserve"> PAGEREF _Toc139311002 \h </w:instrText>
        </w:r>
        <w:r w:rsidR="004A668D">
          <w:rPr>
            <w:webHidden/>
          </w:rPr>
        </w:r>
        <w:r w:rsidR="004A668D">
          <w:rPr>
            <w:webHidden/>
          </w:rPr>
          <w:fldChar w:fldCharType="separate"/>
        </w:r>
        <w:r w:rsidR="00D56650">
          <w:rPr>
            <w:webHidden/>
          </w:rPr>
          <w:t>10</w:t>
        </w:r>
        <w:r w:rsidR="004A668D">
          <w:rPr>
            <w:webHidden/>
          </w:rPr>
          <w:fldChar w:fldCharType="end"/>
        </w:r>
      </w:hyperlink>
    </w:p>
    <w:p w14:paraId="624BEE7E" w14:textId="7BCB605B"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03" w:history="1">
        <w:r w:rsidRPr="004055D4">
          <w:rPr>
            <w:rStyle w:val="Hipervnculo"/>
          </w:rPr>
          <w:t xml:space="preserve">Figura A.2: </w:t>
        </w:r>
        <w:r w:rsidRPr="004055D4">
          <w:rPr>
            <w:rStyle w:val="Hipervnculo"/>
            <w:i/>
            <w:iCs/>
          </w:rPr>
          <w:t>Issues sprint 1</w:t>
        </w:r>
        <w:r>
          <w:rPr>
            <w:webHidden/>
          </w:rPr>
          <w:tab/>
        </w:r>
        <w:r>
          <w:rPr>
            <w:webHidden/>
          </w:rPr>
          <w:fldChar w:fldCharType="begin"/>
        </w:r>
        <w:r>
          <w:rPr>
            <w:webHidden/>
          </w:rPr>
          <w:instrText xml:space="preserve"> PAGEREF _Toc139311003 \h </w:instrText>
        </w:r>
        <w:r>
          <w:rPr>
            <w:webHidden/>
          </w:rPr>
        </w:r>
        <w:r>
          <w:rPr>
            <w:webHidden/>
          </w:rPr>
          <w:fldChar w:fldCharType="separate"/>
        </w:r>
        <w:r w:rsidR="00D56650">
          <w:rPr>
            <w:webHidden/>
          </w:rPr>
          <w:t>11</w:t>
        </w:r>
        <w:r>
          <w:rPr>
            <w:webHidden/>
          </w:rPr>
          <w:fldChar w:fldCharType="end"/>
        </w:r>
      </w:hyperlink>
    </w:p>
    <w:p w14:paraId="1609476B" w14:textId="5EF4E4FD"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04" w:history="1">
        <w:r w:rsidRPr="004055D4">
          <w:rPr>
            <w:rStyle w:val="Hipervnculo"/>
          </w:rPr>
          <w:t xml:space="preserve">Figura A.4: </w:t>
        </w:r>
        <w:r w:rsidRPr="004055D4">
          <w:rPr>
            <w:rStyle w:val="Hipervnculo"/>
            <w:i/>
            <w:iCs/>
          </w:rPr>
          <w:t>Issues sprint 2</w:t>
        </w:r>
        <w:r>
          <w:rPr>
            <w:webHidden/>
          </w:rPr>
          <w:tab/>
        </w:r>
        <w:r>
          <w:rPr>
            <w:webHidden/>
          </w:rPr>
          <w:fldChar w:fldCharType="begin"/>
        </w:r>
        <w:r>
          <w:rPr>
            <w:webHidden/>
          </w:rPr>
          <w:instrText xml:space="preserve"> PAGEREF _Toc139311004 \h </w:instrText>
        </w:r>
        <w:r>
          <w:rPr>
            <w:webHidden/>
          </w:rPr>
        </w:r>
        <w:r>
          <w:rPr>
            <w:webHidden/>
          </w:rPr>
          <w:fldChar w:fldCharType="separate"/>
        </w:r>
        <w:r w:rsidR="00D56650">
          <w:rPr>
            <w:webHidden/>
          </w:rPr>
          <w:t>13</w:t>
        </w:r>
        <w:r>
          <w:rPr>
            <w:webHidden/>
          </w:rPr>
          <w:fldChar w:fldCharType="end"/>
        </w:r>
      </w:hyperlink>
    </w:p>
    <w:p w14:paraId="7D05A012" w14:textId="7BB197B9"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05" w:history="1">
        <w:r w:rsidRPr="004055D4">
          <w:rPr>
            <w:rStyle w:val="Hipervnculo"/>
          </w:rPr>
          <w:t xml:space="preserve">Figura A.6: </w:t>
        </w:r>
        <w:r w:rsidRPr="004055D4">
          <w:rPr>
            <w:rStyle w:val="Hipervnculo"/>
            <w:i/>
            <w:iCs/>
          </w:rPr>
          <w:t xml:space="preserve">Issues sprint </w:t>
        </w:r>
        <w:r w:rsidRPr="004055D4">
          <w:rPr>
            <w:rStyle w:val="Hipervnculo"/>
          </w:rPr>
          <w:t>3</w:t>
        </w:r>
        <w:r>
          <w:rPr>
            <w:webHidden/>
          </w:rPr>
          <w:tab/>
        </w:r>
        <w:r>
          <w:rPr>
            <w:webHidden/>
          </w:rPr>
          <w:fldChar w:fldCharType="begin"/>
        </w:r>
        <w:r>
          <w:rPr>
            <w:webHidden/>
          </w:rPr>
          <w:instrText xml:space="preserve"> PAGEREF _Toc139311005 \h </w:instrText>
        </w:r>
        <w:r>
          <w:rPr>
            <w:webHidden/>
          </w:rPr>
        </w:r>
        <w:r>
          <w:rPr>
            <w:webHidden/>
          </w:rPr>
          <w:fldChar w:fldCharType="separate"/>
        </w:r>
        <w:r w:rsidR="00D56650">
          <w:rPr>
            <w:webHidden/>
          </w:rPr>
          <w:t>15</w:t>
        </w:r>
        <w:r>
          <w:rPr>
            <w:webHidden/>
          </w:rPr>
          <w:fldChar w:fldCharType="end"/>
        </w:r>
      </w:hyperlink>
    </w:p>
    <w:p w14:paraId="5BDAC853" w14:textId="64CD39FB"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06" w:history="1">
        <w:r w:rsidRPr="004055D4">
          <w:rPr>
            <w:rStyle w:val="Hipervnculo"/>
          </w:rPr>
          <w:t xml:space="preserve">Figura A.8: </w:t>
        </w:r>
        <w:r w:rsidRPr="004055D4">
          <w:rPr>
            <w:rStyle w:val="Hipervnculo"/>
            <w:i/>
            <w:iCs/>
          </w:rPr>
          <w:t xml:space="preserve">Issues sprint </w:t>
        </w:r>
        <w:r w:rsidRPr="004055D4">
          <w:rPr>
            <w:rStyle w:val="Hipervnculo"/>
          </w:rPr>
          <w:t>4</w:t>
        </w:r>
        <w:r>
          <w:rPr>
            <w:webHidden/>
          </w:rPr>
          <w:tab/>
        </w:r>
        <w:r>
          <w:rPr>
            <w:webHidden/>
          </w:rPr>
          <w:fldChar w:fldCharType="begin"/>
        </w:r>
        <w:r>
          <w:rPr>
            <w:webHidden/>
          </w:rPr>
          <w:instrText xml:space="preserve"> PAGEREF _Toc139311006 \h </w:instrText>
        </w:r>
        <w:r>
          <w:rPr>
            <w:webHidden/>
          </w:rPr>
        </w:r>
        <w:r>
          <w:rPr>
            <w:webHidden/>
          </w:rPr>
          <w:fldChar w:fldCharType="separate"/>
        </w:r>
        <w:r w:rsidR="00D56650">
          <w:rPr>
            <w:webHidden/>
          </w:rPr>
          <w:t>17</w:t>
        </w:r>
        <w:r>
          <w:rPr>
            <w:webHidden/>
          </w:rPr>
          <w:fldChar w:fldCharType="end"/>
        </w:r>
      </w:hyperlink>
    </w:p>
    <w:p w14:paraId="734406AB" w14:textId="2BF874AF"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07" w:history="1">
        <w:r w:rsidRPr="004055D4">
          <w:rPr>
            <w:rStyle w:val="Hipervnculo"/>
          </w:rPr>
          <w:t xml:space="preserve">Tabla A.5: Tareas </w:t>
        </w:r>
        <w:r w:rsidRPr="004055D4">
          <w:rPr>
            <w:rStyle w:val="Hipervnculo"/>
            <w:i/>
            <w:iCs/>
          </w:rPr>
          <w:t xml:space="preserve">sprint </w:t>
        </w:r>
        <w:r w:rsidRPr="004055D4">
          <w:rPr>
            <w:rStyle w:val="Hipervnculo"/>
          </w:rPr>
          <w:t>4</w:t>
        </w:r>
        <w:r>
          <w:rPr>
            <w:webHidden/>
          </w:rPr>
          <w:tab/>
        </w:r>
        <w:r>
          <w:rPr>
            <w:webHidden/>
          </w:rPr>
          <w:fldChar w:fldCharType="begin"/>
        </w:r>
        <w:r>
          <w:rPr>
            <w:webHidden/>
          </w:rPr>
          <w:instrText xml:space="preserve"> PAGEREF _Toc139311007 \h </w:instrText>
        </w:r>
        <w:r>
          <w:rPr>
            <w:webHidden/>
          </w:rPr>
        </w:r>
        <w:r>
          <w:rPr>
            <w:webHidden/>
          </w:rPr>
          <w:fldChar w:fldCharType="separate"/>
        </w:r>
        <w:r w:rsidR="00D56650">
          <w:rPr>
            <w:webHidden/>
          </w:rPr>
          <w:t>17</w:t>
        </w:r>
        <w:r>
          <w:rPr>
            <w:webHidden/>
          </w:rPr>
          <w:fldChar w:fldCharType="end"/>
        </w:r>
      </w:hyperlink>
    </w:p>
    <w:p w14:paraId="13C0CB41" w14:textId="456A4896"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08" w:history="1">
        <w:r w:rsidRPr="004055D4">
          <w:rPr>
            <w:rStyle w:val="Hipervnculo"/>
          </w:rPr>
          <w:t xml:space="preserve">Figura A.10: </w:t>
        </w:r>
        <w:r w:rsidRPr="004055D4">
          <w:rPr>
            <w:rStyle w:val="Hipervnculo"/>
            <w:i/>
            <w:iCs/>
          </w:rPr>
          <w:t>Issues sprint 5</w:t>
        </w:r>
        <w:r>
          <w:rPr>
            <w:webHidden/>
          </w:rPr>
          <w:tab/>
        </w:r>
        <w:r>
          <w:rPr>
            <w:webHidden/>
          </w:rPr>
          <w:fldChar w:fldCharType="begin"/>
        </w:r>
        <w:r>
          <w:rPr>
            <w:webHidden/>
          </w:rPr>
          <w:instrText xml:space="preserve"> PAGEREF _Toc139311008 \h </w:instrText>
        </w:r>
        <w:r>
          <w:rPr>
            <w:webHidden/>
          </w:rPr>
        </w:r>
        <w:r>
          <w:rPr>
            <w:webHidden/>
          </w:rPr>
          <w:fldChar w:fldCharType="separate"/>
        </w:r>
        <w:r w:rsidR="00D56650">
          <w:rPr>
            <w:webHidden/>
          </w:rPr>
          <w:t>18</w:t>
        </w:r>
        <w:r>
          <w:rPr>
            <w:webHidden/>
          </w:rPr>
          <w:fldChar w:fldCharType="end"/>
        </w:r>
      </w:hyperlink>
    </w:p>
    <w:p w14:paraId="66423D46" w14:textId="6232FAE1"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09" w:history="1">
        <w:r w:rsidRPr="004055D4">
          <w:rPr>
            <w:rStyle w:val="Hipervnculo"/>
          </w:rPr>
          <w:t xml:space="preserve">Figura A.12: </w:t>
        </w:r>
        <w:r w:rsidRPr="004055D4">
          <w:rPr>
            <w:rStyle w:val="Hipervnculo"/>
            <w:i/>
            <w:iCs/>
          </w:rPr>
          <w:t>Issues sprint 6</w:t>
        </w:r>
        <w:r>
          <w:rPr>
            <w:webHidden/>
          </w:rPr>
          <w:tab/>
        </w:r>
        <w:r>
          <w:rPr>
            <w:webHidden/>
          </w:rPr>
          <w:fldChar w:fldCharType="begin"/>
        </w:r>
        <w:r>
          <w:rPr>
            <w:webHidden/>
          </w:rPr>
          <w:instrText xml:space="preserve"> PAGEREF _Toc139311009 \h </w:instrText>
        </w:r>
        <w:r>
          <w:rPr>
            <w:webHidden/>
          </w:rPr>
        </w:r>
        <w:r>
          <w:rPr>
            <w:webHidden/>
          </w:rPr>
          <w:fldChar w:fldCharType="separate"/>
        </w:r>
        <w:r w:rsidR="00D56650">
          <w:rPr>
            <w:webHidden/>
          </w:rPr>
          <w:t>20</w:t>
        </w:r>
        <w:r>
          <w:rPr>
            <w:webHidden/>
          </w:rPr>
          <w:fldChar w:fldCharType="end"/>
        </w:r>
      </w:hyperlink>
    </w:p>
    <w:p w14:paraId="16359D45" w14:textId="2C05BE92"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10" w:history="1">
        <w:r w:rsidRPr="004055D4">
          <w:rPr>
            <w:rStyle w:val="Hipervnculo"/>
          </w:rPr>
          <w:t xml:space="preserve">Figura A.14: </w:t>
        </w:r>
        <w:r w:rsidRPr="004055D4">
          <w:rPr>
            <w:rStyle w:val="Hipervnculo"/>
            <w:i/>
            <w:iCs/>
          </w:rPr>
          <w:t>Issues sprint 7</w:t>
        </w:r>
        <w:r>
          <w:rPr>
            <w:webHidden/>
          </w:rPr>
          <w:tab/>
        </w:r>
        <w:r>
          <w:rPr>
            <w:webHidden/>
          </w:rPr>
          <w:fldChar w:fldCharType="begin"/>
        </w:r>
        <w:r>
          <w:rPr>
            <w:webHidden/>
          </w:rPr>
          <w:instrText xml:space="preserve"> PAGEREF _Toc139311010 \h </w:instrText>
        </w:r>
        <w:r>
          <w:rPr>
            <w:webHidden/>
          </w:rPr>
        </w:r>
        <w:r>
          <w:rPr>
            <w:webHidden/>
          </w:rPr>
          <w:fldChar w:fldCharType="separate"/>
        </w:r>
        <w:r w:rsidR="00D56650">
          <w:rPr>
            <w:webHidden/>
          </w:rPr>
          <w:t>22</w:t>
        </w:r>
        <w:r>
          <w:rPr>
            <w:webHidden/>
          </w:rPr>
          <w:fldChar w:fldCharType="end"/>
        </w:r>
      </w:hyperlink>
    </w:p>
    <w:p w14:paraId="21DF16B1" w14:textId="2BC92516"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11" w:history="1">
        <w:r w:rsidRPr="004055D4">
          <w:rPr>
            <w:rStyle w:val="Hipervnculo"/>
          </w:rPr>
          <w:t>Figura B.1: Casos de uso</w:t>
        </w:r>
        <w:r>
          <w:rPr>
            <w:webHidden/>
          </w:rPr>
          <w:tab/>
        </w:r>
        <w:r>
          <w:rPr>
            <w:webHidden/>
          </w:rPr>
          <w:fldChar w:fldCharType="begin"/>
        </w:r>
        <w:r>
          <w:rPr>
            <w:webHidden/>
          </w:rPr>
          <w:instrText xml:space="preserve"> PAGEREF _Toc139311011 \h </w:instrText>
        </w:r>
        <w:r>
          <w:rPr>
            <w:webHidden/>
          </w:rPr>
        </w:r>
        <w:r>
          <w:rPr>
            <w:webHidden/>
          </w:rPr>
          <w:fldChar w:fldCharType="separate"/>
        </w:r>
        <w:r w:rsidR="00D56650">
          <w:rPr>
            <w:webHidden/>
          </w:rPr>
          <w:t>31</w:t>
        </w:r>
        <w:r>
          <w:rPr>
            <w:webHidden/>
          </w:rPr>
          <w:fldChar w:fldCharType="end"/>
        </w:r>
      </w:hyperlink>
    </w:p>
    <w:p w14:paraId="067647BD" w14:textId="51A4BC9A"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12" w:history="1">
        <w:r w:rsidRPr="004055D4">
          <w:rPr>
            <w:rStyle w:val="Hipervnculo"/>
          </w:rPr>
          <w:t>Figura D.1: Descarga del repositorio mediante el entorno web.</w:t>
        </w:r>
        <w:r>
          <w:rPr>
            <w:webHidden/>
          </w:rPr>
          <w:tab/>
        </w:r>
        <w:r>
          <w:rPr>
            <w:webHidden/>
          </w:rPr>
          <w:fldChar w:fldCharType="begin"/>
        </w:r>
        <w:r>
          <w:rPr>
            <w:webHidden/>
          </w:rPr>
          <w:instrText xml:space="preserve"> PAGEREF _Toc139311012 \h </w:instrText>
        </w:r>
        <w:r>
          <w:rPr>
            <w:webHidden/>
          </w:rPr>
        </w:r>
        <w:r>
          <w:rPr>
            <w:webHidden/>
          </w:rPr>
          <w:fldChar w:fldCharType="separate"/>
        </w:r>
        <w:r w:rsidR="00D56650">
          <w:rPr>
            <w:webHidden/>
          </w:rPr>
          <w:t>51</w:t>
        </w:r>
        <w:r>
          <w:rPr>
            <w:webHidden/>
          </w:rPr>
          <w:fldChar w:fldCharType="end"/>
        </w:r>
      </w:hyperlink>
    </w:p>
    <w:p w14:paraId="02AAE36C" w14:textId="4B21D354"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13" w:history="1">
        <w:r w:rsidRPr="004055D4">
          <w:rPr>
            <w:rStyle w:val="Hipervnculo"/>
          </w:rPr>
          <w:t>Figura D.2: Ejecución en remoto</w:t>
        </w:r>
        <w:r>
          <w:rPr>
            <w:webHidden/>
          </w:rPr>
          <w:tab/>
        </w:r>
        <w:r>
          <w:rPr>
            <w:webHidden/>
          </w:rPr>
          <w:fldChar w:fldCharType="begin"/>
        </w:r>
        <w:r>
          <w:rPr>
            <w:webHidden/>
          </w:rPr>
          <w:instrText xml:space="preserve"> PAGEREF _Toc139311013 \h </w:instrText>
        </w:r>
        <w:r>
          <w:rPr>
            <w:webHidden/>
          </w:rPr>
        </w:r>
        <w:r>
          <w:rPr>
            <w:webHidden/>
          </w:rPr>
          <w:fldChar w:fldCharType="separate"/>
        </w:r>
        <w:r w:rsidR="00D56650">
          <w:rPr>
            <w:webHidden/>
          </w:rPr>
          <w:t>52</w:t>
        </w:r>
        <w:r>
          <w:rPr>
            <w:webHidden/>
          </w:rPr>
          <w:fldChar w:fldCharType="end"/>
        </w:r>
      </w:hyperlink>
    </w:p>
    <w:p w14:paraId="70E35DD4" w14:textId="1BC6E152"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14" w:history="1">
        <w:r w:rsidRPr="004055D4">
          <w:rPr>
            <w:rStyle w:val="Hipervnculo"/>
          </w:rPr>
          <w:t>Figura D.3: Nueva aplicación en Heroku</w:t>
        </w:r>
        <w:r>
          <w:rPr>
            <w:webHidden/>
          </w:rPr>
          <w:tab/>
        </w:r>
        <w:r>
          <w:rPr>
            <w:webHidden/>
          </w:rPr>
          <w:fldChar w:fldCharType="begin"/>
        </w:r>
        <w:r>
          <w:rPr>
            <w:webHidden/>
          </w:rPr>
          <w:instrText xml:space="preserve"> PAGEREF _Toc139311014 \h </w:instrText>
        </w:r>
        <w:r>
          <w:rPr>
            <w:webHidden/>
          </w:rPr>
        </w:r>
        <w:r>
          <w:rPr>
            <w:webHidden/>
          </w:rPr>
          <w:fldChar w:fldCharType="separate"/>
        </w:r>
        <w:r w:rsidR="00D56650">
          <w:rPr>
            <w:webHidden/>
          </w:rPr>
          <w:t>53</w:t>
        </w:r>
        <w:r>
          <w:rPr>
            <w:webHidden/>
          </w:rPr>
          <w:fldChar w:fldCharType="end"/>
        </w:r>
      </w:hyperlink>
    </w:p>
    <w:p w14:paraId="5D9385AD" w14:textId="2E71EC8B"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15" w:history="1">
        <w:r w:rsidRPr="004055D4">
          <w:rPr>
            <w:rStyle w:val="Hipervnculo"/>
          </w:rPr>
          <w:t>Figura D.4: Configuración en Heroku</w:t>
        </w:r>
        <w:r>
          <w:rPr>
            <w:webHidden/>
          </w:rPr>
          <w:tab/>
        </w:r>
        <w:r>
          <w:rPr>
            <w:webHidden/>
          </w:rPr>
          <w:fldChar w:fldCharType="begin"/>
        </w:r>
        <w:r>
          <w:rPr>
            <w:webHidden/>
          </w:rPr>
          <w:instrText xml:space="preserve"> PAGEREF _Toc139311015 \h </w:instrText>
        </w:r>
        <w:r>
          <w:rPr>
            <w:webHidden/>
          </w:rPr>
        </w:r>
        <w:r>
          <w:rPr>
            <w:webHidden/>
          </w:rPr>
          <w:fldChar w:fldCharType="separate"/>
        </w:r>
        <w:r w:rsidR="00D56650">
          <w:rPr>
            <w:webHidden/>
          </w:rPr>
          <w:t>54</w:t>
        </w:r>
        <w:r>
          <w:rPr>
            <w:webHidden/>
          </w:rPr>
          <w:fldChar w:fldCharType="end"/>
        </w:r>
      </w:hyperlink>
    </w:p>
    <w:p w14:paraId="7F7C31C2" w14:textId="1C487D62"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16" w:history="1">
        <w:r w:rsidRPr="004055D4">
          <w:rPr>
            <w:rStyle w:val="Hipervnculo"/>
          </w:rPr>
          <w:t>Figura D.5: Resultado del despliegue</w:t>
        </w:r>
        <w:r>
          <w:rPr>
            <w:webHidden/>
          </w:rPr>
          <w:tab/>
        </w:r>
        <w:r>
          <w:rPr>
            <w:webHidden/>
          </w:rPr>
          <w:fldChar w:fldCharType="begin"/>
        </w:r>
        <w:r>
          <w:rPr>
            <w:webHidden/>
          </w:rPr>
          <w:instrText xml:space="preserve"> PAGEREF _Toc139311016 \h </w:instrText>
        </w:r>
        <w:r>
          <w:rPr>
            <w:webHidden/>
          </w:rPr>
        </w:r>
        <w:r>
          <w:rPr>
            <w:webHidden/>
          </w:rPr>
          <w:fldChar w:fldCharType="separate"/>
        </w:r>
        <w:r w:rsidR="00D56650">
          <w:rPr>
            <w:webHidden/>
          </w:rPr>
          <w:t>54</w:t>
        </w:r>
        <w:r>
          <w:rPr>
            <w:webHidden/>
          </w:rPr>
          <w:fldChar w:fldCharType="end"/>
        </w:r>
      </w:hyperlink>
    </w:p>
    <w:p w14:paraId="5A8DDF9A" w14:textId="02F8D525"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17" w:history="1">
        <w:r w:rsidRPr="004055D4">
          <w:rPr>
            <w:rStyle w:val="Hipervnculo"/>
          </w:rPr>
          <w:t>Figura D.6: Descargar Microsoft Visual Studio Code</w:t>
        </w:r>
        <w:r>
          <w:rPr>
            <w:webHidden/>
          </w:rPr>
          <w:tab/>
        </w:r>
        <w:r>
          <w:rPr>
            <w:webHidden/>
          </w:rPr>
          <w:fldChar w:fldCharType="begin"/>
        </w:r>
        <w:r>
          <w:rPr>
            <w:webHidden/>
          </w:rPr>
          <w:instrText xml:space="preserve"> PAGEREF _Toc139311017 \h </w:instrText>
        </w:r>
        <w:r>
          <w:rPr>
            <w:webHidden/>
          </w:rPr>
        </w:r>
        <w:r>
          <w:rPr>
            <w:webHidden/>
          </w:rPr>
          <w:fldChar w:fldCharType="separate"/>
        </w:r>
        <w:r w:rsidR="00D56650">
          <w:rPr>
            <w:webHidden/>
          </w:rPr>
          <w:t>55</w:t>
        </w:r>
        <w:r>
          <w:rPr>
            <w:webHidden/>
          </w:rPr>
          <w:fldChar w:fldCharType="end"/>
        </w:r>
      </w:hyperlink>
    </w:p>
    <w:p w14:paraId="0FC8082A" w14:textId="1CEC7D4E"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18" w:history="1">
        <w:r w:rsidRPr="004055D4">
          <w:rPr>
            <w:rStyle w:val="Hipervnculo"/>
          </w:rPr>
          <w:t>Figura D.7: Escritorio de la máquina virtual</w:t>
        </w:r>
        <w:r>
          <w:rPr>
            <w:webHidden/>
          </w:rPr>
          <w:tab/>
        </w:r>
        <w:r>
          <w:rPr>
            <w:webHidden/>
          </w:rPr>
          <w:fldChar w:fldCharType="begin"/>
        </w:r>
        <w:r>
          <w:rPr>
            <w:webHidden/>
          </w:rPr>
          <w:instrText xml:space="preserve"> PAGEREF _Toc139311018 \h </w:instrText>
        </w:r>
        <w:r>
          <w:rPr>
            <w:webHidden/>
          </w:rPr>
        </w:r>
        <w:r>
          <w:rPr>
            <w:webHidden/>
          </w:rPr>
          <w:fldChar w:fldCharType="separate"/>
        </w:r>
        <w:r w:rsidR="00D56650">
          <w:rPr>
            <w:webHidden/>
          </w:rPr>
          <w:t>56</w:t>
        </w:r>
        <w:r>
          <w:rPr>
            <w:webHidden/>
          </w:rPr>
          <w:fldChar w:fldCharType="end"/>
        </w:r>
      </w:hyperlink>
    </w:p>
    <w:p w14:paraId="07EDF858" w14:textId="24A8229B"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19" w:history="1">
        <w:r w:rsidRPr="004055D4">
          <w:rPr>
            <w:rStyle w:val="Hipervnculo"/>
          </w:rPr>
          <w:t>Figura E.1: Página principal de la aplicación web</w:t>
        </w:r>
        <w:r>
          <w:rPr>
            <w:webHidden/>
          </w:rPr>
          <w:tab/>
        </w:r>
        <w:r>
          <w:rPr>
            <w:webHidden/>
          </w:rPr>
          <w:fldChar w:fldCharType="begin"/>
        </w:r>
        <w:r>
          <w:rPr>
            <w:webHidden/>
          </w:rPr>
          <w:instrText xml:space="preserve"> PAGEREF _Toc139311019 \h </w:instrText>
        </w:r>
        <w:r>
          <w:rPr>
            <w:webHidden/>
          </w:rPr>
        </w:r>
        <w:r>
          <w:rPr>
            <w:webHidden/>
          </w:rPr>
          <w:fldChar w:fldCharType="separate"/>
        </w:r>
        <w:r w:rsidR="00D56650">
          <w:rPr>
            <w:webHidden/>
          </w:rPr>
          <w:t>59</w:t>
        </w:r>
        <w:r>
          <w:rPr>
            <w:webHidden/>
          </w:rPr>
          <w:fldChar w:fldCharType="end"/>
        </w:r>
      </w:hyperlink>
    </w:p>
    <w:p w14:paraId="4F5D0D94" w14:textId="14998F26"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20" w:history="1">
        <w:r w:rsidRPr="004055D4">
          <w:rPr>
            <w:rStyle w:val="Hipervnculo"/>
          </w:rPr>
          <w:t>Figura E.2: Página de Más información</w:t>
        </w:r>
        <w:r>
          <w:rPr>
            <w:webHidden/>
          </w:rPr>
          <w:tab/>
        </w:r>
        <w:r>
          <w:rPr>
            <w:webHidden/>
          </w:rPr>
          <w:fldChar w:fldCharType="begin"/>
        </w:r>
        <w:r>
          <w:rPr>
            <w:webHidden/>
          </w:rPr>
          <w:instrText xml:space="preserve"> PAGEREF _Toc139311020 \h </w:instrText>
        </w:r>
        <w:r>
          <w:rPr>
            <w:webHidden/>
          </w:rPr>
        </w:r>
        <w:r>
          <w:rPr>
            <w:webHidden/>
          </w:rPr>
          <w:fldChar w:fldCharType="separate"/>
        </w:r>
        <w:r w:rsidR="00D56650">
          <w:rPr>
            <w:webHidden/>
          </w:rPr>
          <w:t>59</w:t>
        </w:r>
        <w:r>
          <w:rPr>
            <w:webHidden/>
          </w:rPr>
          <w:fldChar w:fldCharType="end"/>
        </w:r>
      </w:hyperlink>
    </w:p>
    <w:p w14:paraId="3FDEB6CA" w14:textId="6B2D0E31"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21" w:history="1">
        <w:r w:rsidRPr="004055D4">
          <w:rPr>
            <w:rStyle w:val="Hipervnculo"/>
          </w:rPr>
          <w:t>Figura E.3: Página de Registro</w:t>
        </w:r>
        <w:r>
          <w:rPr>
            <w:webHidden/>
          </w:rPr>
          <w:tab/>
        </w:r>
        <w:r>
          <w:rPr>
            <w:webHidden/>
          </w:rPr>
          <w:fldChar w:fldCharType="begin"/>
        </w:r>
        <w:r>
          <w:rPr>
            <w:webHidden/>
          </w:rPr>
          <w:instrText xml:space="preserve"> PAGEREF _Toc139311021 \h </w:instrText>
        </w:r>
        <w:r>
          <w:rPr>
            <w:webHidden/>
          </w:rPr>
        </w:r>
        <w:r>
          <w:rPr>
            <w:webHidden/>
          </w:rPr>
          <w:fldChar w:fldCharType="separate"/>
        </w:r>
        <w:r w:rsidR="00D56650">
          <w:rPr>
            <w:webHidden/>
          </w:rPr>
          <w:t>60</w:t>
        </w:r>
        <w:r>
          <w:rPr>
            <w:webHidden/>
          </w:rPr>
          <w:fldChar w:fldCharType="end"/>
        </w:r>
      </w:hyperlink>
    </w:p>
    <w:p w14:paraId="5E173CEC" w14:textId="50A76003"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22" w:history="1">
        <w:r w:rsidRPr="004055D4">
          <w:rPr>
            <w:rStyle w:val="Hipervnculo"/>
          </w:rPr>
          <w:t>Figura E.4: Página de Inicio sesión</w:t>
        </w:r>
        <w:r>
          <w:rPr>
            <w:webHidden/>
          </w:rPr>
          <w:tab/>
        </w:r>
        <w:r>
          <w:rPr>
            <w:webHidden/>
          </w:rPr>
          <w:fldChar w:fldCharType="begin"/>
        </w:r>
        <w:r>
          <w:rPr>
            <w:webHidden/>
          </w:rPr>
          <w:instrText xml:space="preserve"> PAGEREF _Toc139311022 \h </w:instrText>
        </w:r>
        <w:r>
          <w:rPr>
            <w:webHidden/>
          </w:rPr>
        </w:r>
        <w:r>
          <w:rPr>
            <w:webHidden/>
          </w:rPr>
          <w:fldChar w:fldCharType="separate"/>
        </w:r>
        <w:r w:rsidR="00D56650">
          <w:rPr>
            <w:webHidden/>
          </w:rPr>
          <w:t>61</w:t>
        </w:r>
        <w:r>
          <w:rPr>
            <w:webHidden/>
          </w:rPr>
          <w:fldChar w:fldCharType="end"/>
        </w:r>
      </w:hyperlink>
    </w:p>
    <w:p w14:paraId="3C8905E6" w14:textId="6D219D6F"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23" w:history="1">
        <w:r w:rsidRPr="004055D4">
          <w:rPr>
            <w:rStyle w:val="Hipervnculo"/>
          </w:rPr>
          <w:t>Figura E.5: Selección de preguntas</w:t>
        </w:r>
        <w:r>
          <w:rPr>
            <w:webHidden/>
          </w:rPr>
          <w:tab/>
        </w:r>
        <w:r>
          <w:rPr>
            <w:webHidden/>
          </w:rPr>
          <w:fldChar w:fldCharType="begin"/>
        </w:r>
        <w:r>
          <w:rPr>
            <w:webHidden/>
          </w:rPr>
          <w:instrText xml:space="preserve"> PAGEREF _Toc139311023 \h </w:instrText>
        </w:r>
        <w:r>
          <w:rPr>
            <w:webHidden/>
          </w:rPr>
        </w:r>
        <w:r>
          <w:rPr>
            <w:webHidden/>
          </w:rPr>
          <w:fldChar w:fldCharType="separate"/>
        </w:r>
        <w:r w:rsidR="00D56650">
          <w:rPr>
            <w:webHidden/>
          </w:rPr>
          <w:t>61</w:t>
        </w:r>
        <w:r>
          <w:rPr>
            <w:webHidden/>
          </w:rPr>
          <w:fldChar w:fldCharType="end"/>
        </w:r>
      </w:hyperlink>
    </w:p>
    <w:p w14:paraId="6FB40C10" w14:textId="7AC033EF"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24" w:history="1">
        <w:r w:rsidRPr="004055D4">
          <w:rPr>
            <w:rStyle w:val="Hipervnculo"/>
          </w:rPr>
          <w:t>Figura E.6: Preguntas Tabla</w:t>
        </w:r>
        <w:r>
          <w:rPr>
            <w:webHidden/>
          </w:rPr>
          <w:tab/>
        </w:r>
        <w:r>
          <w:rPr>
            <w:webHidden/>
          </w:rPr>
          <w:fldChar w:fldCharType="begin"/>
        </w:r>
        <w:r>
          <w:rPr>
            <w:webHidden/>
          </w:rPr>
          <w:instrText xml:space="preserve"> PAGEREF _Toc139311024 \h </w:instrText>
        </w:r>
        <w:r>
          <w:rPr>
            <w:webHidden/>
          </w:rPr>
        </w:r>
        <w:r>
          <w:rPr>
            <w:webHidden/>
          </w:rPr>
          <w:fldChar w:fldCharType="separate"/>
        </w:r>
        <w:r w:rsidR="00D56650">
          <w:rPr>
            <w:webHidden/>
          </w:rPr>
          <w:t>62</w:t>
        </w:r>
        <w:r>
          <w:rPr>
            <w:webHidden/>
          </w:rPr>
          <w:fldChar w:fldCharType="end"/>
        </w:r>
      </w:hyperlink>
    </w:p>
    <w:p w14:paraId="693FB4E6" w14:textId="0AE69E54"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25" w:history="1">
        <w:r w:rsidRPr="004055D4">
          <w:rPr>
            <w:rStyle w:val="Hipervnculo"/>
          </w:rPr>
          <w:t>Figura E.7: Descargar fichero Tabla</w:t>
        </w:r>
        <w:r>
          <w:rPr>
            <w:webHidden/>
          </w:rPr>
          <w:tab/>
        </w:r>
        <w:r>
          <w:rPr>
            <w:webHidden/>
          </w:rPr>
          <w:fldChar w:fldCharType="begin"/>
        </w:r>
        <w:r>
          <w:rPr>
            <w:webHidden/>
          </w:rPr>
          <w:instrText xml:space="preserve"> PAGEREF _Toc139311025 \h </w:instrText>
        </w:r>
        <w:r>
          <w:rPr>
            <w:webHidden/>
          </w:rPr>
        </w:r>
        <w:r>
          <w:rPr>
            <w:webHidden/>
          </w:rPr>
          <w:fldChar w:fldCharType="separate"/>
        </w:r>
        <w:r w:rsidR="00D56650">
          <w:rPr>
            <w:webHidden/>
          </w:rPr>
          <w:t>63</w:t>
        </w:r>
        <w:r>
          <w:rPr>
            <w:webHidden/>
          </w:rPr>
          <w:fldChar w:fldCharType="end"/>
        </w:r>
      </w:hyperlink>
    </w:p>
    <w:p w14:paraId="4C0BDBC2" w14:textId="6B1270DC"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26" w:history="1">
        <w:r w:rsidRPr="004055D4">
          <w:rPr>
            <w:rStyle w:val="Hipervnculo"/>
          </w:rPr>
          <w:t>Figura E.8: Preguntas Valor ganado</w:t>
        </w:r>
        <w:r>
          <w:rPr>
            <w:webHidden/>
          </w:rPr>
          <w:tab/>
        </w:r>
        <w:r>
          <w:rPr>
            <w:webHidden/>
          </w:rPr>
          <w:fldChar w:fldCharType="begin"/>
        </w:r>
        <w:r>
          <w:rPr>
            <w:webHidden/>
          </w:rPr>
          <w:instrText xml:space="preserve"> PAGEREF _Toc139311026 \h </w:instrText>
        </w:r>
        <w:r>
          <w:rPr>
            <w:webHidden/>
          </w:rPr>
        </w:r>
        <w:r>
          <w:rPr>
            <w:webHidden/>
          </w:rPr>
          <w:fldChar w:fldCharType="separate"/>
        </w:r>
        <w:r w:rsidR="00D56650">
          <w:rPr>
            <w:webHidden/>
          </w:rPr>
          <w:t>63</w:t>
        </w:r>
        <w:r>
          <w:rPr>
            <w:webHidden/>
          </w:rPr>
          <w:fldChar w:fldCharType="end"/>
        </w:r>
      </w:hyperlink>
    </w:p>
    <w:p w14:paraId="7DFA7325" w14:textId="0BD88423"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27" w:history="1">
        <w:r w:rsidRPr="004055D4">
          <w:rPr>
            <w:rStyle w:val="Hipervnculo"/>
          </w:rPr>
          <w:t>Figura E.9: Descargar fichero Valor ganado</w:t>
        </w:r>
        <w:r>
          <w:rPr>
            <w:webHidden/>
          </w:rPr>
          <w:tab/>
        </w:r>
        <w:r>
          <w:rPr>
            <w:webHidden/>
          </w:rPr>
          <w:fldChar w:fldCharType="begin"/>
        </w:r>
        <w:r>
          <w:rPr>
            <w:webHidden/>
          </w:rPr>
          <w:instrText xml:space="preserve"> PAGEREF _Toc139311027 \h </w:instrText>
        </w:r>
        <w:r>
          <w:rPr>
            <w:webHidden/>
          </w:rPr>
        </w:r>
        <w:r>
          <w:rPr>
            <w:webHidden/>
          </w:rPr>
          <w:fldChar w:fldCharType="separate"/>
        </w:r>
        <w:r w:rsidR="00D56650">
          <w:rPr>
            <w:webHidden/>
          </w:rPr>
          <w:t>64</w:t>
        </w:r>
        <w:r>
          <w:rPr>
            <w:webHidden/>
          </w:rPr>
          <w:fldChar w:fldCharType="end"/>
        </w:r>
      </w:hyperlink>
    </w:p>
    <w:p w14:paraId="0C205233" w14:textId="3D18560D"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28" w:history="1">
        <w:r w:rsidRPr="004055D4">
          <w:rPr>
            <w:rStyle w:val="Hipervnculo"/>
          </w:rPr>
          <w:t>Figura E.10: Preguntas Programación ganada</w:t>
        </w:r>
        <w:r>
          <w:rPr>
            <w:webHidden/>
          </w:rPr>
          <w:tab/>
        </w:r>
        <w:r>
          <w:rPr>
            <w:webHidden/>
          </w:rPr>
          <w:fldChar w:fldCharType="begin"/>
        </w:r>
        <w:r>
          <w:rPr>
            <w:webHidden/>
          </w:rPr>
          <w:instrText xml:space="preserve"> PAGEREF _Toc139311028 \h </w:instrText>
        </w:r>
        <w:r>
          <w:rPr>
            <w:webHidden/>
          </w:rPr>
        </w:r>
        <w:r>
          <w:rPr>
            <w:webHidden/>
          </w:rPr>
          <w:fldChar w:fldCharType="separate"/>
        </w:r>
        <w:r w:rsidR="00D56650">
          <w:rPr>
            <w:webHidden/>
          </w:rPr>
          <w:t>65</w:t>
        </w:r>
        <w:r>
          <w:rPr>
            <w:webHidden/>
          </w:rPr>
          <w:fldChar w:fldCharType="end"/>
        </w:r>
      </w:hyperlink>
    </w:p>
    <w:p w14:paraId="4EFE1677" w14:textId="3A4774CA"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29" w:history="1">
        <w:r w:rsidRPr="004055D4">
          <w:rPr>
            <w:rStyle w:val="Hipervnculo"/>
          </w:rPr>
          <w:t>Figura E.11: Descargar fichero Programación Ganada</w:t>
        </w:r>
        <w:r>
          <w:rPr>
            <w:webHidden/>
          </w:rPr>
          <w:tab/>
        </w:r>
        <w:r>
          <w:rPr>
            <w:webHidden/>
          </w:rPr>
          <w:fldChar w:fldCharType="begin"/>
        </w:r>
        <w:r>
          <w:rPr>
            <w:webHidden/>
          </w:rPr>
          <w:instrText xml:space="preserve"> PAGEREF _Toc139311029 \h </w:instrText>
        </w:r>
        <w:r>
          <w:rPr>
            <w:webHidden/>
          </w:rPr>
        </w:r>
        <w:r>
          <w:rPr>
            <w:webHidden/>
          </w:rPr>
          <w:fldChar w:fldCharType="separate"/>
        </w:r>
        <w:r w:rsidR="00D56650">
          <w:rPr>
            <w:webHidden/>
          </w:rPr>
          <w:t>65</w:t>
        </w:r>
        <w:r>
          <w:rPr>
            <w:webHidden/>
          </w:rPr>
          <w:fldChar w:fldCharType="end"/>
        </w:r>
      </w:hyperlink>
    </w:p>
    <w:p w14:paraId="04B0A5F5" w14:textId="6CECEC56"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30" w:history="1">
        <w:r w:rsidRPr="004055D4">
          <w:rPr>
            <w:rStyle w:val="Hipervnculo"/>
          </w:rPr>
          <w:t>Figura E.12: Registro en Moodle</w:t>
        </w:r>
        <w:r>
          <w:rPr>
            <w:webHidden/>
          </w:rPr>
          <w:tab/>
        </w:r>
        <w:r>
          <w:rPr>
            <w:webHidden/>
          </w:rPr>
          <w:fldChar w:fldCharType="begin"/>
        </w:r>
        <w:r>
          <w:rPr>
            <w:webHidden/>
          </w:rPr>
          <w:instrText xml:space="preserve"> PAGEREF _Toc139311030 \h </w:instrText>
        </w:r>
        <w:r>
          <w:rPr>
            <w:webHidden/>
          </w:rPr>
        </w:r>
        <w:r>
          <w:rPr>
            <w:webHidden/>
          </w:rPr>
          <w:fldChar w:fldCharType="separate"/>
        </w:r>
        <w:r w:rsidR="00D56650">
          <w:rPr>
            <w:webHidden/>
          </w:rPr>
          <w:t>66</w:t>
        </w:r>
        <w:r>
          <w:rPr>
            <w:webHidden/>
          </w:rPr>
          <w:fldChar w:fldCharType="end"/>
        </w:r>
      </w:hyperlink>
    </w:p>
    <w:p w14:paraId="07DB4980" w14:textId="4DDD9C94"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31" w:history="1">
        <w:r w:rsidRPr="004055D4">
          <w:rPr>
            <w:rStyle w:val="Hipervnculo"/>
          </w:rPr>
          <w:t>Figura E.13: Configuración Moodle</w:t>
        </w:r>
        <w:r>
          <w:rPr>
            <w:webHidden/>
          </w:rPr>
          <w:tab/>
        </w:r>
        <w:r>
          <w:rPr>
            <w:webHidden/>
          </w:rPr>
          <w:fldChar w:fldCharType="begin"/>
        </w:r>
        <w:r>
          <w:rPr>
            <w:webHidden/>
          </w:rPr>
          <w:instrText xml:space="preserve"> PAGEREF _Toc139311031 \h </w:instrText>
        </w:r>
        <w:r>
          <w:rPr>
            <w:webHidden/>
          </w:rPr>
        </w:r>
        <w:r>
          <w:rPr>
            <w:webHidden/>
          </w:rPr>
          <w:fldChar w:fldCharType="separate"/>
        </w:r>
        <w:r w:rsidR="00D56650">
          <w:rPr>
            <w:webHidden/>
          </w:rPr>
          <w:t>66</w:t>
        </w:r>
        <w:r>
          <w:rPr>
            <w:webHidden/>
          </w:rPr>
          <w:fldChar w:fldCharType="end"/>
        </w:r>
      </w:hyperlink>
    </w:p>
    <w:p w14:paraId="029F6E66" w14:textId="4F159BD5"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32" w:history="1">
        <w:r w:rsidRPr="004055D4">
          <w:rPr>
            <w:rStyle w:val="Hipervnculo"/>
          </w:rPr>
          <w:t>Figura E.14: Crear una actividad Cuestionario</w:t>
        </w:r>
        <w:r>
          <w:rPr>
            <w:webHidden/>
          </w:rPr>
          <w:tab/>
        </w:r>
        <w:r>
          <w:rPr>
            <w:webHidden/>
          </w:rPr>
          <w:fldChar w:fldCharType="begin"/>
        </w:r>
        <w:r>
          <w:rPr>
            <w:webHidden/>
          </w:rPr>
          <w:instrText xml:space="preserve"> PAGEREF _Toc139311032 \h </w:instrText>
        </w:r>
        <w:r>
          <w:rPr>
            <w:webHidden/>
          </w:rPr>
        </w:r>
        <w:r>
          <w:rPr>
            <w:webHidden/>
          </w:rPr>
          <w:fldChar w:fldCharType="separate"/>
        </w:r>
        <w:r w:rsidR="00D56650">
          <w:rPr>
            <w:webHidden/>
          </w:rPr>
          <w:t>67</w:t>
        </w:r>
        <w:r>
          <w:rPr>
            <w:webHidden/>
          </w:rPr>
          <w:fldChar w:fldCharType="end"/>
        </w:r>
      </w:hyperlink>
    </w:p>
    <w:p w14:paraId="395AE9B1" w14:textId="4E9AE9EC"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33" w:history="1">
        <w:r w:rsidRPr="004055D4">
          <w:rPr>
            <w:rStyle w:val="Hipervnculo"/>
          </w:rPr>
          <w:t>Figura E.15: Configurar un Cuestionario</w:t>
        </w:r>
        <w:r>
          <w:rPr>
            <w:webHidden/>
          </w:rPr>
          <w:tab/>
        </w:r>
        <w:r>
          <w:rPr>
            <w:webHidden/>
          </w:rPr>
          <w:fldChar w:fldCharType="begin"/>
        </w:r>
        <w:r>
          <w:rPr>
            <w:webHidden/>
          </w:rPr>
          <w:instrText xml:space="preserve"> PAGEREF _Toc139311033 \h </w:instrText>
        </w:r>
        <w:r>
          <w:rPr>
            <w:webHidden/>
          </w:rPr>
        </w:r>
        <w:r>
          <w:rPr>
            <w:webHidden/>
          </w:rPr>
          <w:fldChar w:fldCharType="separate"/>
        </w:r>
        <w:r w:rsidR="00D56650">
          <w:rPr>
            <w:webHidden/>
          </w:rPr>
          <w:t>68</w:t>
        </w:r>
        <w:r>
          <w:rPr>
            <w:webHidden/>
          </w:rPr>
          <w:fldChar w:fldCharType="end"/>
        </w:r>
      </w:hyperlink>
    </w:p>
    <w:p w14:paraId="6FC3EC57" w14:textId="119ED7C2"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34" w:history="1">
        <w:r w:rsidRPr="004055D4">
          <w:rPr>
            <w:rStyle w:val="Hipervnculo"/>
          </w:rPr>
          <w:t>Figura E.15: Importar un banco de preguntas</w:t>
        </w:r>
        <w:r>
          <w:rPr>
            <w:webHidden/>
          </w:rPr>
          <w:tab/>
        </w:r>
        <w:r>
          <w:rPr>
            <w:webHidden/>
          </w:rPr>
          <w:fldChar w:fldCharType="begin"/>
        </w:r>
        <w:r>
          <w:rPr>
            <w:webHidden/>
          </w:rPr>
          <w:instrText xml:space="preserve"> PAGEREF _Toc139311034 \h </w:instrText>
        </w:r>
        <w:r>
          <w:rPr>
            <w:webHidden/>
          </w:rPr>
        </w:r>
        <w:r>
          <w:rPr>
            <w:webHidden/>
          </w:rPr>
          <w:fldChar w:fldCharType="separate"/>
        </w:r>
        <w:r w:rsidR="00D56650">
          <w:rPr>
            <w:webHidden/>
          </w:rPr>
          <w:t>68</w:t>
        </w:r>
        <w:r>
          <w:rPr>
            <w:webHidden/>
          </w:rPr>
          <w:fldChar w:fldCharType="end"/>
        </w:r>
      </w:hyperlink>
    </w:p>
    <w:p w14:paraId="4A4EA98F" w14:textId="2F9DA75C"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35" w:history="1">
        <w:r w:rsidRPr="004055D4">
          <w:rPr>
            <w:rStyle w:val="Hipervnculo"/>
          </w:rPr>
          <w:t>Figura E.16: Agregar preguntas</w:t>
        </w:r>
        <w:r>
          <w:rPr>
            <w:webHidden/>
          </w:rPr>
          <w:tab/>
        </w:r>
        <w:r>
          <w:rPr>
            <w:webHidden/>
          </w:rPr>
          <w:fldChar w:fldCharType="begin"/>
        </w:r>
        <w:r>
          <w:rPr>
            <w:webHidden/>
          </w:rPr>
          <w:instrText xml:space="preserve"> PAGEREF _Toc139311035 \h </w:instrText>
        </w:r>
        <w:r>
          <w:rPr>
            <w:webHidden/>
          </w:rPr>
        </w:r>
        <w:r>
          <w:rPr>
            <w:webHidden/>
          </w:rPr>
          <w:fldChar w:fldCharType="separate"/>
        </w:r>
        <w:r w:rsidR="00D56650">
          <w:rPr>
            <w:webHidden/>
          </w:rPr>
          <w:t>69</w:t>
        </w:r>
        <w:r>
          <w:rPr>
            <w:webHidden/>
          </w:rPr>
          <w:fldChar w:fldCharType="end"/>
        </w:r>
      </w:hyperlink>
    </w:p>
    <w:p w14:paraId="46CBB8C7" w14:textId="434F0875"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36" w:history="1">
        <w:r w:rsidRPr="004055D4">
          <w:rPr>
            <w:rStyle w:val="Hipervnculo"/>
          </w:rPr>
          <w:t>Figura E.17: Visualización de las preguntas resueltas</w:t>
        </w:r>
        <w:r>
          <w:rPr>
            <w:webHidden/>
          </w:rPr>
          <w:tab/>
        </w:r>
        <w:r>
          <w:rPr>
            <w:webHidden/>
          </w:rPr>
          <w:fldChar w:fldCharType="begin"/>
        </w:r>
        <w:r>
          <w:rPr>
            <w:webHidden/>
          </w:rPr>
          <w:instrText xml:space="preserve"> PAGEREF _Toc139311036 \h </w:instrText>
        </w:r>
        <w:r>
          <w:rPr>
            <w:webHidden/>
          </w:rPr>
        </w:r>
        <w:r>
          <w:rPr>
            <w:webHidden/>
          </w:rPr>
          <w:fldChar w:fldCharType="separate"/>
        </w:r>
        <w:r w:rsidR="00D56650">
          <w:rPr>
            <w:webHidden/>
          </w:rPr>
          <w:t>70</w:t>
        </w:r>
        <w:r>
          <w:rPr>
            <w:webHidden/>
          </w:rPr>
          <w:fldChar w:fldCharType="end"/>
        </w:r>
      </w:hyperlink>
    </w:p>
    <w:p w14:paraId="65752450" w14:textId="107C7E5E" w:rsidR="00E65138" w:rsidRPr="007B3719" w:rsidRDefault="00C55BDE" w:rsidP="007B3719">
      <w:pPr>
        <w:pStyle w:val="Tabladeilustraciones"/>
        <w:tabs>
          <w:tab w:val="right" w:leader="dot" w:pos="8540"/>
        </w:tabs>
        <w:spacing w:line="259" w:lineRule="auto"/>
        <w:rPr>
          <w:rFonts w:ascii="LM Roman 10" w:eastAsiaTheme="minorEastAsia" w:hAnsi="LM Roman 10" w:cstheme="minorBidi"/>
          <w:noProof/>
          <w:color w:val="FF0000"/>
          <w:sz w:val="24"/>
          <w:szCs w:val="24"/>
          <w:lang w:eastAsia="es-ES"/>
        </w:rPr>
      </w:pPr>
      <w:r w:rsidRPr="00280A90">
        <w:rPr>
          <w:rFonts w:ascii="LM Roman 10" w:eastAsiaTheme="minorEastAsia" w:hAnsi="LM Roman 10" w:cstheme="minorBidi"/>
          <w:noProof/>
          <w:color w:val="FF0000"/>
          <w:sz w:val="24"/>
          <w:szCs w:val="24"/>
          <w:lang w:eastAsia="es-ES"/>
        </w:rPr>
        <w:fldChar w:fldCharType="end"/>
      </w:r>
    </w:p>
    <w:p w14:paraId="4C025502" w14:textId="04126474" w:rsidR="00D400C8" w:rsidRDefault="00E65138" w:rsidP="00E65138">
      <w:pPr>
        <w:tabs>
          <w:tab w:val="left" w:pos="1635"/>
        </w:tabs>
        <w:rPr>
          <w:rFonts w:ascii="Trebuchet MS"/>
          <w:sz w:val="20"/>
        </w:rPr>
        <w:sectPr w:rsidR="00D400C8" w:rsidSect="00E65138">
          <w:headerReference w:type="even" r:id="rId164"/>
          <w:headerReference w:type="first" r:id="rId165"/>
          <w:footerReference w:type="first" r:id="rId166"/>
          <w:pgSz w:w="11910" w:h="16840"/>
          <w:pgMar w:top="1417" w:right="1701" w:bottom="1417" w:left="1701" w:header="0" w:footer="0" w:gutter="0"/>
          <w:pgNumType w:fmt="upperRoman"/>
          <w:cols w:space="720"/>
          <w:titlePg/>
          <w:docGrid w:linePitch="299"/>
        </w:sectPr>
      </w:pPr>
      <w:r>
        <w:rPr>
          <w:rFonts w:ascii="Trebuchet MS"/>
          <w:sz w:val="20"/>
        </w:rPr>
        <w:tab/>
      </w:r>
    </w:p>
    <w:p w14:paraId="0FF3C008" w14:textId="77777777" w:rsidR="00D400C8" w:rsidRDefault="00D400C8" w:rsidP="00D400C8">
      <w:pPr>
        <w:pStyle w:val="Textoindependiente"/>
        <w:rPr>
          <w:rFonts w:ascii="Trebuchet MS"/>
          <w:sz w:val="11"/>
        </w:rPr>
      </w:pPr>
      <w:r>
        <w:rPr>
          <w:noProof/>
        </w:rPr>
        <w:lastRenderedPageBreak/>
        <mc:AlternateContent>
          <mc:Choice Requires="wps">
            <w:drawing>
              <wp:anchor distT="0" distB="0" distL="0" distR="0" simplePos="0" relativeHeight="251611136" behindDoc="1" locked="0" layoutInCell="1" allowOverlap="1" wp14:anchorId="17D5BE2F" wp14:editId="1F174A27">
                <wp:simplePos x="0" y="0"/>
                <wp:positionH relativeFrom="page">
                  <wp:posOffset>1438946</wp:posOffset>
                </wp:positionH>
                <wp:positionV relativeFrom="paragraph">
                  <wp:posOffset>-10543</wp:posOffset>
                </wp:positionV>
                <wp:extent cx="4669155" cy="1270"/>
                <wp:effectExtent l="0" t="0" r="0" b="0"/>
                <wp:wrapTopAndBottom/>
                <wp:docPr id="44" name="Forma libre: forma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AE5937" id="Forma libre: forma 44" o:spid="_x0000_s1026" style="position:absolute;margin-left:113.3pt;margin-top:-.85pt;width:367.65pt;height:.1pt;z-index:-2517053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" path="m,l7352,e" filled="f" strokeweight=".14042mm">
                <v:path arrowok="t" o:connecttype="custom" o:connectlocs="0,0;4668520,0" o:connectangles="0,0"/>
                <w10:wrap type="topAndBottom" anchorx="page"/>
              </v:shape>
            </w:pict>
          </mc:Fallback>
        </mc:AlternateContent>
      </w:r>
    </w:p>
    <w:p w14:paraId="151AA782" w14:textId="442508DE" w:rsidR="00D400C8" w:rsidRPr="009253A7" w:rsidRDefault="00D400C8" w:rsidP="00D400C8">
      <w:pPr>
        <w:pStyle w:val="ttitulo"/>
      </w:pPr>
      <w:bookmarkStart w:id="4" w:name="_Toc139310975"/>
      <w:r w:rsidRPr="009253A7">
        <w:rPr>
          <w:spacing w:val="-12"/>
        </w:rPr>
        <w:t xml:space="preserve">Índice </w:t>
      </w:r>
      <w:r w:rsidRPr="009253A7">
        <w:t>de</w:t>
      </w:r>
      <w:r w:rsidRPr="009253A7">
        <w:rPr>
          <w:spacing w:val="-12"/>
        </w:rPr>
        <w:t xml:space="preserve"> </w:t>
      </w:r>
      <w:r>
        <w:t>tablas</w:t>
      </w:r>
      <w:bookmarkEnd w:id="4"/>
    </w:p>
    <w:p w14:paraId="3A98ED56" w14:textId="2A79BFFA" w:rsidR="00D400C8" w:rsidRDefault="00D400C8" w:rsidP="00D400C8">
      <w:pPr>
        <w:pStyle w:val="Textoindependiente"/>
        <w:spacing w:before="6"/>
        <w:rPr>
          <w:rFonts w:ascii="Trebuchet MS"/>
          <w:sz w:val="20"/>
        </w:rPr>
      </w:pPr>
      <w:r>
        <w:rPr>
          <w:noProof/>
        </w:rPr>
        <mc:AlternateContent>
          <mc:Choice Requires="wps">
            <w:drawing>
              <wp:anchor distT="0" distB="0" distL="0" distR="0" simplePos="0" relativeHeight="251614208" behindDoc="1" locked="0" layoutInCell="1" allowOverlap="1" wp14:anchorId="1E326FB2" wp14:editId="5B8487DE">
                <wp:simplePos x="0" y="0"/>
                <wp:positionH relativeFrom="page">
                  <wp:posOffset>1433195</wp:posOffset>
                </wp:positionH>
                <wp:positionV relativeFrom="paragraph">
                  <wp:posOffset>166370</wp:posOffset>
                </wp:positionV>
                <wp:extent cx="4669155" cy="1270"/>
                <wp:effectExtent l="0" t="0" r="0" b="0"/>
                <wp:wrapTopAndBottom/>
                <wp:docPr id="45" name="Forma libre: forma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65F28F" id="Forma libre: forma 45" o:spid="_x0000_s1026" style="position:absolute;margin-left:112.85pt;margin-top:13.1pt;width:367.65pt;height:.1pt;z-index:-2517022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" path="m,l7352,e" filled="f" strokeweight=".14042mm">
                <v:path arrowok="t" o:connecttype="custom" o:connectlocs="0,0;4668520,0" o:connectangles="0,0"/>
                <w10:wrap type="topAndBottom" anchorx="page"/>
              </v:shape>
            </w:pict>
          </mc:Fallback>
        </mc:AlternateContent>
      </w:r>
    </w:p>
    <w:p w14:paraId="68DC92D0" w14:textId="77777777" w:rsidR="00E65138" w:rsidRDefault="00E65138" w:rsidP="00D400C8">
      <w:pPr>
        <w:tabs>
          <w:tab w:val="left" w:pos="1635"/>
        </w:tabs>
        <w:jc w:val="center"/>
        <w:rPr>
          <w:rFonts w:ascii="Trebuchet MS"/>
          <w:sz w:val="20"/>
        </w:rPr>
      </w:pPr>
    </w:p>
    <w:p w14:paraId="6BD15A71" w14:textId="77777777" w:rsidR="004A668D" w:rsidRDefault="00D400C8" w:rsidP="00D400C8">
      <w:pPr>
        <w:tabs>
          <w:tab w:val="center" w:pos="4254"/>
        </w:tabs>
        <w:rPr>
          <w:noProof/>
        </w:rPr>
      </w:pPr>
      <w:r>
        <w:rPr>
          <w:rFonts w:ascii="Trebuchet MS"/>
          <w:sz w:val="20"/>
        </w:rPr>
        <w:tab/>
      </w:r>
      <w:r w:rsidR="00A17E39">
        <w:rPr>
          <w:rFonts w:ascii="Trebuchet MS"/>
          <w:sz w:val="20"/>
        </w:rPr>
        <w:fldChar w:fldCharType="begin"/>
      </w:r>
      <w:r w:rsidR="00A17E39">
        <w:rPr>
          <w:rFonts w:ascii="Trebuchet MS"/>
          <w:sz w:val="20"/>
        </w:rPr>
        <w:instrText xml:space="preserve"> TOC \h \z \t "Titulo de tabla;1" </w:instrText>
      </w:r>
      <w:r w:rsidR="00A17E39">
        <w:rPr>
          <w:rFonts w:ascii="Trebuchet MS"/>
          <w:sz w:val="20"/>
        </w:rPr>
        <w:fldChar w:fldCharType="separate"/>
      </w:r>
    </w:p>
    <w:p w14:paraId="5987823B" w14:textId="705D956B"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37" w:history="1">
        <w:r w:rsidRPr="003E4FCC">
          <w:rPr>
            <w:rStyle w:val="Hipervnculo"/>
          </w:rPr>
          <w:t>Tabla A.1: Estimaciones de tiempo</w:t>
        </w:r>
        <w:r>
          <w:rPr>
            <w:webHidden/>
          </w:rPr>
          <w:tab/>
        </w:r>
        <w:r>
          <w:rPr>
            <w:webHidden/>
          </w:rPr>
          <w:fldChar w:fldCharType="begin"/>
        </w:r>
        <w:r>
          <w:rPr>
            <w:webHidden/>
          </w:rPr>
          <w:instrText xml:space="preserve"> PAGEREF _Toc139311037 \h </w:instrText>
        </w:r>
        <w:r>
          <w:rPr>
            <w:webHidden/>
          </w:rPr>
        </w:r>
        <w:r>
          <w:rPr>
            <w:webHidden/>
          </w:rPr>
          <w:fldChar w:fldCharType="separate"/>
        </w:r>
        <w:r w:rsidR="00D56650">
          <w:rPr>
            <w:webHidden/>
          </w:rPr>
          <w:t>9</w:t>
        </w:r>
        <w:r>
          <w:rPr>
            <w:webHidden/>
          </w:rPr>
          <w:fldChar w:fldCharType="end"/>
        </w:r>
      </w:hyperlink>
    </w:p>
    <w:p w14:paraId="3E9C01E7" w14:textId="3D47E547"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38" w:history="1">
        <w:r w:rsidRPr="003E4FCC">
          <w:rPr>
            <w:rStyle w:val="Hipervnculo"/>
          </w:rPr>
          <w:t xml:space="preserve">Tabla A.2: Tareas </w:t>
        </w:r>
        <w:r w:rsidRPr="003E4FCC">
          <w:rPr>
            <w:rStyle w:val="Hipervnculo"/>
            <w:i/>
            <w:iCs/>
          </w:rPr>
          <w:t>sprint 1</w:t>
        </w:r>
        <w:r>
          <w:rPr>
            <w:webHidden/>
          </w:rPr>
          <w:tab/>
        </w:r>
        <w:r>
          <w:rPr>
            <w:webHidden/>
          </w:rPr>
          <w:fldChar w:fldCharType="begin"/>
        </w:r>
        <w:r>
          <w:rPr>
            <w:webHidden/>
          </w:rPr>
          <w:instrText xml:space="preserve"> PAGEREF _Toc139311038 \h </w:instrText>
        </w:r>
        <w:r>
          <w:rPr>
            <w:webHidden/>
          </w:rPr>
        </w:r>
        <w:r>
          <w:rPr>
            <w:webHidden/>
          </w:rPr>
          <w:fldChar w:fldCharType="separate"/>
        </w:r>
        <w:r w:rsidR="00D56650">
          <w:rPr>
            <w:webHidden/>
          </w:rPr>
          <w:t>12</w:t>
        </w:r>
        <w:r>
          <w:rPr>
            <w:webHidden/>
          </w:rPr>
          <w:fldChar w:fldCharType="end"/>
        </w:r>
      </w:hyperlink>
    </w:p>
    <w:p w14:paraId="0201C70D" w14:textId="78E80F3D"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39" w:history="1">
        <w:r w:rsidRPr="003E4FCC">
          <w:rPr>
            <w:rStyle w:val="Hipervnculo"/>
          </w:rPr>
          <w:t xml:space="preserve">Tabla A.3: Tareas </w:t>
        </w:r>
        <w:r w:rsidRPr="003E4FCC">
          <w:rPr>
            <w:rStyle w:val="Hipervnculo"/>
            <w:i/>
            <w:iCs/>
          </w:rPr>
          <w:t>sprint 2</w:t>
        </w:r>
        <w:r>
          <w:rPr>
            <w:webHidden/>
          </w:rPr>
          <w:tab/>
        </w:r>
        <w:r>
          <w:rPr>
            <w:webHidden/>
          </w:rPr>
          <w:fldChar w:fldCharType="begin"/>
        </w:r>
        <w:r>
          <w:rPr>
            <w:webHidden/>
          </w:rPr>
          <w:instrText xml:space="preserve"> PAGEREF _Toc139311039 \h </w:instrText>
        </w:r>
        <w:r>
          <w:rPr>
            <w:webHidden/>
          </w:rPr>
        </w:r>
        <w:r>
          <w:rPr>
            <w:webHidden/>
          </w:rPr>
          <w:fldChar w:fldCharType="separate"/>
        </w:r>
        <w:r w:rsidR="00D56650">
          <w:rPr>
            <w:webHidden/>
          </w:rPr>
          <w:t>14</w:t>
        </w:r>
        <w:r>
          <w:rPr>
            <w:webHidden/>
          </w:rPr>
          <w:fldChar w:fldCharType="end"/>
        </w:r>
      </w:hyperlink>
    </w:p>
    <w:p w14:paraId="193DDFD1" w14:textId="2EB8F177"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40" w:history="1">
        <w:r w:rsidRPr="003E4FCC">
          <w:rPr>
            <w:rStyle w:val="Hipervnculo"/>
          </w:rPr>
          <w:t xml:space="preserve">Tabla A.4: Tareas </w:t>
        </w:r>
        <w:r w:rsidRPr="003E4FCC">
          <w:rPr>
            <w:rStyle w:val="Hipervnculo"/>
            <w:i/>
            <w:iCs/>
          </w:rPr>
          <w:t xml:space="preserve">sprint </w:t>
        </w:r>
        <w:r w:rsidRPr="003E4FCC">
          <w:rPr>
            <w:rStyle w:val="Hipervnculo"/>
          </w:rPr>
          <w:t>3</w:t>
        </w:r>
        <w:r>
          <w:rPr>
            <w:webHidden/>
          </w:rPr>
          <w:tab/>
        </w:r>
        <w:r>
          <w:rPr>
            <w:webHidden/>
          </w:rPr>
          <w:fldChar w:fldCharType="begin"/>
        </w:r>
        <w:r>
          <w:rPr>
            <w:webHidden/>
          </w:rPr>
          <w:instrText xml:space="preserve"> PAGEREF _Toc139311040 \h </w:instrText>
        </w:r>
        <w:r>
          <w:rPr>
            <w:webHidden/>
          </w:rPr>
        </w:r>
        <w:r>
          <w:rPr>
            <w:webHidden/>
          </w:rPr>
          <w:fldChar w:fldCharType="separate"/>
        </w:r>
        <w:r w:rsidR="00D56650">
          <w:rPr>
            <w:webHidden/>
          </w:rPr>
          <w:t>15</w:t>
        </w:r>
        <w:r>
          <w:rPr>
            <w:webHidden/>
          </w:rPr>
          <w:fldChar w:fldCharType="end"/>
        </w:r>
      </w:hyperlink>
    </w:p>
    <w:p w14:paraId="75C02134" w14:textId="0A825987"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41" w:history="1">
        <w:r w:rsidRPr="003E4FCC">
          <w:rPr>
            <w:rStyle w:val="Hipervnculo"/>
          </w:rPr>
          <w:t xml:space="preserve">Tabla A.6: Tareas </w:t>
        </w:r>
        <w:r w:rsidRPr="003E4FCC">
          <w:rPr>
            <w:rStyle w:val="Hipervnculo"/>
            <w:i/>
            <w:iCs/>
          </w:rPr>
          <w:t xml:space="preserve">sprint </w:t>
        </w:r>
        <w:r w:rsidRPr="003E4FCC">
          <w:rPr>
            <w:rStyle w:val="Hipervnculo"/>
          </w:rPr>
          <w:t>5</w:t>
        </w:r>
        <w:r>
          <w:rPr>
            <w:webHidden/>
          </w:rPr>
          <w:tab/>
        </w:r>
        <w:r>
          <w:rPr>
            <w:webHidden/>
          </w:rPr>
          <w:fldChar w:fldCharType="begin"/>
        </w:r>
        <w:r>
          <w:rPr>
            <w:webHidden/>
          </w:rPr>
          <w:instrText xml:space="preserve"> PAGEREF _Toc139311041 \h </w:instrText>
        </w:r>
        <w:r>
          <w:rPr>
            <w:webHidden/>
          </w:rPr>
        </w:r>
        <w:r>
          <w:rPr>
            <w:webHidden/>
          </w:rPr>
          <w:fldChar w:fldCharType="separate"/>
        </w:r>
        <w:r w:rsidR="00D56650">
          <w:rPr>
            <w:webHidden/>
          </w:rPr>
          <w:t>19</w:t>
        </w:r>
        <w:r>
          <w:rPr>
            <w:webHidden/>
          </w:rPr>
          <w:fldChar w:fldCharType="end"/>
        </w:r>
      </w:hyperlink>
    </w:p>
    <w:p w14:paraId="66C6B549" w14:textId="3ADFE95A"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42" w:history="1">
        <w:r w:rsidRPr="003E4FCC">
          <w:rPr>
            <w:rStyle w:val="Hipervnculo"/>
          </w:rPr>
          <w:t xml:space="preserve">Tabla A.7: Tareas </w:t>
        </w:r>
        <w:r w:rsidRPr="003E4FCC">
          <w:rPr>
            <w:rStyle w:val="Hipervnculo"/>
            <w:i/>
            <w:iCs/>
          </w:rPr>
          <w:t xml:space="preserve">sprint </w:t>
        </w:r>
        <w:r w:rsidRPr="003E4FCC">
          <w:rPr>
            <w:rStyle w:val="Hipervnculo"/>
          </w:rPr>
          <w:t>6</w:t>
        </w:r>
        <w:r>
          <w:rPr>
            <w:webHidden/>
          </w:rPr>
          <w:tab/>
        </w:r>
        <w:r>
          <w:rPr>
            <w:webHidden/>
          </w:rPr>
          <w:fldChar w:fldCharType="begin"/>
        </w:r>
        <w:r>
          <w:rPr>
            <w:webHidden/>
          </w:rPr>
          <w:instrText xml:space="preserve"> PAGEREF _Toc139311042 \h </w:instrText>
        </w:r>
        <w:r>
          <w:rPr>
            <w:webHidden/>
          </w:rPr>
        </w:r>
        <w:r>
          <w:rPr>
            <w:webHidden/>
          </w:rPr>
          <w:fldChar w:fldCharType="separate"/>
        </w:r>
        <w:r w:rsidR="00D56650">
          <w:rPr>
            <w:webHidden/>
          </w:rPr>
          <w:t>21</w:t>
        </w:r>
        <w:r>
          <w:rPr>
            <w:webHidden/>
          </w:rPr>
          <w:fldChar w:fldCharType="end"/>
        </w:r>
      </w:hyperlink>
    </w:p>
    <w:p w14:paraId="702592D9" w14:textId="3DADF868"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43" w:history="1">
        <w:r w:rsidRPr="003E4FCC">
          <w:rPr>
            <w:rStyle w:val="Hipervnculo"/>
          </w:rPr>
          <w:t xml:space="preserve">Tabla A.7: Tareas </w:t>
        </w:r>
        <w:r w:rsidRPr="003E4FCC">
          <w:rPr>
            <w:rStyle w:val="Hipervnculo"/>
            <w:i/>
            <w:iCs/>
          </w:rPr>
          <w:t xml:space="preserve">sprint </w:t>
        </w:r>
        <w:r w:rsidRPr="003E4FCC">
          <w:rPr>
            <w:rStyle w:val="Hipervnculo"/>
          </w:rPr>
          <w:t>6</w:t>
        </w:r>
        <w:r>
          <w:rPr>
            <w:webHidden/>
          </w:rPr>
          <w:tab/>
        </w:r>
        <w:r>
          <w:rPr>
            <w:webHidden/>
          </w:rPr>
          <w:fldChar w:fldCharType="begin"/>
        </w:r>
        <w:r>
          <w:rPr>
            <w:webHidden/>
          </w:rPr>
          <w:instrText xml:space="preserve"> PAGEREF _Toc139311043 \h </w:instrText>
        </w:r>
        <w:r>
          <w:rPr>
            <w:webHidden/>
          </w:rPr>
        </w:r>
        <w:r>
          <w:rPr>
            <w:webHidden/>
          </w:rPr>
          <w:fldChar w:fldCharType="separate"/>
        </w:r>
        <w:r w:rsidR="00D56650">
          <w:rPr>
            <w:webHidden/>
          </w:rPr>
          <w:t>23</w:t>
        </w:r>
        <w:r>
          <w:rPr>
            <w:webHidden/>
          </w:rPr>
          <w:fldChar w:fldCharType="end"/>
        </w:r>
      </w:hyperlink>
    </w:p>
    <w:p w14:paraId="6C7F8D29" w14:textId="10BA066C"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44" w:history="1">
        <w:r w:rsidRPr="003E4FCC">
          <w:rPr>
            <w:rStyle w:val="Hipervnculo"/>
          </w:rPr>
          <w:t>Tabla A.8: Listado con los materiales, su valor y su tiempo de amortización</w:t>
        </w:r>
        <w:r>
          <w:rPr>
            <w:webHidden/>
          </w:rPr>
          <w:tab/>
        </w:r>
        <w:r>
          <w:rPr>
            <w:webHidden/>
          </w:rPr>
          <w:fldChar w:fldCharType="begin"/>
        </w:r>
        <w:r>
          <w:rPr>
            <w:webHidden/>
          </w:rPr>
          <w:instrText xml:space="preserve"> PAGEREF _Toc139311044 \h </w:instrText>
        </w:r>
        <w:r>
          <w:rPr>
            <w:webHidden/>
          </w:rPr>
        </w:r>
        <w:r>
          <w:rPr>
            <w:webHidden/>
          </w:rPr>
          <w:fldChar w:fldCharType="separate"/>
        </w:r>
        <w:r w:rsidR="00D56650">
          <w:rPr>
            <w:webHidden/>
          </w:rPr>
          <w:t>23</w:t>
        </w:r>
        <w:r>
          <w:rPr>
            <w:webHidden/>
          </w:rPr>
          <w:fldChar w:fldCharType="end"/>
        </w:r>
      </w:hyperlink>
    </w:p>
    <w:p w14:paraId="74574152" w14:textId="321ED73D"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45" w:history="1">
        <w:r w:rsidRPr="003E4FCC">
          <w:rPr>
            <w:rStyle w:val="Hipervnculo"/>
          </w:rPr>
          <w:t>Tabla A.9: Coste amortizado para el material</w:t>
        </w:r>
        <w:r>
          <w:rPr>
            <w:webHidden/>
          </w:rPr>
          <w:tab/>
        </w:r>
        <w:r>
          <w:rPr>
            <w:webHidden/>
          </w:rPr>
          <w:fldChar w:fldCharType="begin"/>
        </w:r>
        <w:r>
          <w:rPr>
            <w:webHidden/>
          </w:rPr>
          <w:instrText xml:space="preserve"> PAGEREF _Toc139311045 \h </w:instrText>
        </w:r>
        <w:r>
          <w:rPr>
            <w:webHidden/>
          </w:rPr>
        </w:r>
        <w:r>
          <w:rPr>
            <w:webHidden/>
          </w:rPr>
          <w:fldChar w:fldCharType="separate"/>
        </w:r>
        <w:r w:rsidR="00D56650">
          <w:rPr>
            <w:webHidden/>
          </w:rPr>
          <w:t>24</w:t>
        </w:r>
        <w:r>
          <w:rPr>
            <w:webHidden/>
          </w:rPr>
          <w:fldChar w:fldCharType="end"/>
        </w:r>
      </w:hyperlink>
    </w:p>
    <w:p w14:paraId="5271E87D" w14:textId="394ED91C"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46" w:history="1">
        <w:r w:rsidRPr="003E4FCC">
          <w:rPr>
            <w:rStyle w:val="Hipervnculo"/>
          </w:rPr>
          <w:t>Tabla A.10: Desglose del coste de personal.</w:t>
        </w:r>
        <w:r>
          <w:rPr>
            <w:webHidden/>
          </w:rPr>
          <w:tab/>
        </w:r>
        <w:r>
          <w:rPr>
            <w:webHidden/>
          </w:rPr>
          <w:fldChar w:fldCharType="begin"/>
        </w:r>
        <w:r>
          <w:rPr>
            <w:webHidden/>
          </w:rPr>
          <w:instrText xml:space="preserve"> PAGEREF _Toc139311046 \h </w:instrText>
        </w:r>
        <w:r>
          <w:rPr>
            <w:webHidden/>
          </w:rPr>
        </w:r>
        <w:r>
          <w:rPr>
            <w:webHidden/>
          </w:rPr>
          <w:fldChar w:fldCharType="separate"/>
        </w:r>
        <w:r w:rsidR="00D56650">
          <w:rPr>
            <w:webHidden/>
          </w:rPr>
          <w:t>25</w:t>
        </w:r>
        <w:r>
          <w:rPr>
            <w:webHidden/>
          </w:rPr>
          <w:fldChar w:fldCharType="end"/>
        </w:r>
      </w:hyperlink>
    </w:p>
    <w:p w14:paraId="76F0ED6E" w14:textId="13778986"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47" w:history="1">
        <w:r w:rsidRPr="003E4FCC">
          <w:rPr>
            <w:rStyle w:val="Hipervnculo"/>
          </w:rPr>
          <w:t>Tabla A.11: Legalidad de herramientas y librerías</w:t>
        </w:r>
        <w:r>
          <w:rPr>
            <w:webHidden/>
          </w:rPr>
          <w:tab/>
        </w:r>
        <w:r>
          <w:rPr>
            <w:webHidden/>
          </w:rPr>
          <w:fldChar w:fldCharType="begin"/>
        </w:r>
        <w:r>
          <w:rPr>
            <w:webHidden/>
          </w:rPr>
          <w:instrText xml:space="preserve"> PAGEREF _Toc139311047 \h </w:instrText>
        </w:r>
        <w:r>
          <w:rPr>
            <w:webHidden/>
          </w:rPr>
        </w:r>
        <w:r>
          <w:rPr>
            <w:webHidden/>
          </w:rPr>
          <w:fldChar w:fldCharType="separate"/>
        </w:r>
        <w:r w:rsidR="00D56650">
          <w:rPr>
            <w:webHidden/>
          </w:rPr>
          <w:t>25</w:t>
        </w:r>
        <w:r>
          <w:rPr>
            <w:webHidden/>
          </w:rPr>
          <w:fldChar w:fldCharType="end"/>
        </w:r>
      </w:hyperlink>
    </w:p>
    <w:p w14:paraId="13D195FE" w14:textId="16292C7F"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48" w:history="1">
        <w:r w:rsidRPr="003E4FCC">
          <w:rPr>
            <w:rStyle w:val="Hipervnculo"/>
          </w:rPr>
          <w:t>Tabla B.1: Nivel de frecuencia de los casos de uso</w:t>
        </w:r>
        <w:r>
          <w:rPr>
            <w:webHidden/>
          </w:rPr>
          <w:tab/>
        </w:r>
        <w:r>
          <w:rPr>
            <w:webHidden/>
          </w:rPr>
          <w:fldChar w:fldCharType="begin"/>
        </w:r>
        <w:r>
          <w:rPr>
            <w:webHidden/>
          </w:rPr>
          <w:instrText xml:space="preserve"> PAGEREF _Toc139311048 \h </w:instrText>
        </w:r>
        <w:r>
          <w:rPr>
            <w:webHidden/>
          </w:rPr>
        </w:r>
        <w:r>
          <w:rPr>
            <w:webHidden/>
          </w:rPr>
          <w:fldChar w:fldCharType="separate"/>
        </w:r>
        <w:r w:rsidR="00D56650">
          <w:rPr>
            <w:webHidden/>
          </w:rPr>
          <w:t>30</w:t>
        </w:r>
        <w:r>
          <w:rPr>
            <w:webHidden/>
          </w:rPr>
          <w:fldChar w:fldCharType="end"/>
        </w:r>
      </w:hyperlink>
    </w:p>
    <w:p w14:paraId="6A73DCA8" w14:textId="4C0BCA65"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49" w:history="1">
        <w:r w:rsidRPr="003E4FCC">
          <w:rPr>
            <w:rStyle w:val="Hipervnculo"/>
          </w:rPr>
          <w:t>Tabla B.2: Caso de uso 1 – Registro de usuarios</w:t>
        </w:r>
        <w:r>
          <w:rPr>
            <w:webHidden/>
          </w:rPr>
          <w:tab/>
        </w:r>
        <w:r>
          <w:rPr>
            <w:webHidden/>
          </w:rPr>
          <w:fldChar w:fldCharType="begin"/>
        </w:r>
        <w:r>
          <w:rPr>
            <w:webHidden/>
          </w:rPr>
          <w:instrText xml:space="preserve"> PAGEREF _Toc139311049 \h </w:instrText>
        </w:r>
        <w:r>
          <w:rPr>
            <w:webHidden/>
          </w:rPr>
        </w:r>
        <w:r>
          <w:rPr>
            <w:webHidden/>
          </w:rPr>
          <w:fldChar w:fldCharType="separate"/>
        </w:r>
        <w:r w:rsidR="00D56650">
          <w:rPr>
            <w:webHidden/>
          </w:rPr>
          <w:t>32</w:t>
        </w:r>
        <w:r>
          <w:rPr>
            <w:webHidden/>
          </w:rPr>
          <w:fldChar w:fldCharType="end"/>
        </w:r>
      </w:hyperlink>
    </w:p>
    <w:p w14:paraId="79E4F963" w14:textId="3C8D0844"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50" w:history="1">
        <w:r w:rsidRPr="003E4FCC">
          <w:rPr>
            <w:rStyle w:val="Hipervnculo"/>
          </w:rPr>
          <w:t>Tabla B.3: Caso de uso 2 – Login de usuarios</w:t>
        </w:r>
        <w:r>
          <w:rPr>
            <w:webHidden/>
          </w:rPr>
          <w:tab/>
        </w:r>
        <w:r>
          <w:rPr>
            <w:webHidden/>
          </w:rPr>
          <w:fldChar w:fldCharType="begin"/>
        </w:r>
        <w:r>
          <w:rPr>
            <w:webHidden/>
          </w:rPr>
          <w:instrText xml:space="preserve"> PAGEREF _Toc139311050 \h </w:instrText>
        </w:r>
        <w:r>
          <w:rPr>
            <w:webHidden/>
          </w:rPr>
        </w:r>
        <w:r>
          <w:rPr>
            <w:webHidden/>
          </w:rPr>
          <w:fldChar w:fldCharType="separate"/>
        </w:r>
        <w:r w:rsidR="00D56650">
          <w:rPr>
            <w:webHidden/>
          </w:rPr>
          <w:t>32</w:t>
        </w:r>
        <w:r>
          <w:rPr>
            <w:webHidden/>
          </w:rPr>
          <w:fldChar w:fldCharType="end"/>
        </w:r>
      </w:hyperlink>
    </w:p>
    <w:p w14:paraId="60403B6E" w14:textId="7FC20E9D"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51" w:history="1">
        <w:r w:rsidRPr="003E4FCC">
          <w:rPr>
            <w:rStyle w:val="Hipervnculo"/>
          </w:rPr>
          <w:t>Tabla B.4: Caso de uso 3 – Información general</w:t>
        </w:r>
        <w:r>
          <w:rPr>
            <w:webHidden/>
          </w:rPr>
          <w:tab/>
        </w:r>
        <w:r>
          <w:rPr>
            <w:webHidden/>
          </w:rPr>
          <w:fldChar w:fldCharType="begin"/>
        </w:r>
        <w:r>
          <w:rPr>
            <w:webHidden/>
          </w:rPr>
          <w:instrText xml:space="preserve"> PAGEREF _Toc139311051 \h </w:instrText>
        </w:r>
        <w:r>
          <w:rPr>
            <w:webHidden/>
          </w:rPr>
        </w:r>
        <w:r>
          <w:rPr>
            <w:webHidden/>
          </w:rPr>
          <w:fldChar w:fldCharType="separate"/>
        </w:r>
        <w:r w:rsidR="00D56650">
          <w:rPr>
            <w:webHidden/>
          </w:rPr>
          <w:t>33</w:t>
        </w:r>
        <w:r>
          <w:rPr>
            <w:webHidden/>
          </w:rPr>
          <w:fldChar w:fldCharType="end"/>
        </w:r>
      </w:hyperlink>
    </w:p>
    <w:p w14:paraId="1B34DD87" w14:textId="675D52D2"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52" w:history="1">
        <w:r w:rsidRPr="003E4FCC">
          <w:rPr>
            <w:rStyle w:val="Hipervnculo"/>
          </w:rPr>
          <w:t>Tabla B.5: Caso de uso 4 – Preguntas frecuentes</w:t>
        </w:r>
        <w:r>
          <w:rPr>
            <w:webHidden/>
          </w:rPr>
          <w:tab/>
        </w:r>
        <w:r>
          <w:rPr>
            <w:webHidden/>
          </w:rPr>
          <w:fldChar w:fldCharType="begin"/>
        </w:r>
        <w:r>
          <w:rPr>
            <w:webHidden/>
          </w:rPr>
          <w:instrText xml:space="preserve"> PAGEREF _Toc139311052 \h </w:instrText>
        </w:r>
        <w:r>
          <w:rPr>
            <w:webHidden/>
          </w:rPr>
        </w:r>
        <w:r>
          <w:rPr>
            <w:webHidden/>
          </w:rPr>
          <w:fldChar w:fldCharType="separate"/>
        </w:r>
        <w:r w:rsidR="00D56650">
          <w:rPr>
            <w:webHidden/>
          </w:rPr>
          <w:t>33</w:t>
        </w:r>
        <w:r>
          <w:rPr>
            <w:webHidden/>
          </w:rPr>
          <w:fldChar w:fldCharType="end"/>
        </w:r>
      </w:hyperlink>
    </w:p>
    <w:p w14:paraId="56235377" w14:textId="4E402075"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53" w:history="1">
        <w:r w:rsidRPr="003E4FCC">
          <w:rPr>
            <w:rStyle w:val="Hipervnculo"/>
          </w:rPr>
          <w:t>Tabla B.6: Caso de uso 5 – Ayuda al usuario</w:t>
        </w:r>
        <w:r>
          <w:rPr>
            <w:webHidden/>
          </w:rPr>
          <w:tab/>
        </w:r>
        <w:r>
          <w:rPr>
            <w:webHidden/>
          </w:rPr>
          <w:fldChar w:fldCharType="begin"/>
        </w:r>
        <w:r>
          <w:rPr>
            <w:webHidden/>
          </w:rPr>
          <w:instrText xml:space="preserve"> PAGEREF _Toc139311053 \h </w:instrText>
        </w:r>
        <w:r>
          <w:rPr>
            <w:webHidden/>
          </w:rPr>
        </w:r>
        <w:r>
          <w:rPr>
            <w:webHidden/>
          </w:rPr>
          <w:fldChar w:fldCharType="separate"/>
        </w:r>
        <w:r w:rsidR="00D56650">
          <w:rPr>
            <w:webHidden/>
          </w:rPr>
          <w:t>34</w:t>
        </w:r>
        <w:r>
          <w:rPr>
            <w:webHidden/>
          </w:rPr>
          <w:fldChar w:fldCharType="end"/>
        </w:r>
      </w:hyperlink>
    </w:p>
    <w:p w14:paraId="2445EAC0" w14:textId="1E640143"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54" w:history="1">
        <w:r w:rsidRPr="003E4FCC">
          <w:rPr>
            <w:rStyle w:val="Hipervnculo"/>
          </w:rPr>
          <w:t>Tabla B.7: Caso de uso 6 – Cambio de idioma</w:t>
        </w:r>
        <w:r>
          <w:rPr>
            <w:webHidden/>
          </w:rPr>
          <w:tab/>
        </w:r>
        <w:r>
          <w:rPr>
            <w:webHidden/>
          </w:rPr>
          <w:fldChar w:fldCharType="begin"/>
        </w:r>
        <w:r>
          <w:rPr>
            <w:webHidden/>
          </w:rPr>
          <w:instrText xml:space="preserve"> PAGEREF _Toc139311054 \h </w:instrText>
        </w:r>
        <w:r>
          <w:rPr>
            <w:webHidden/>
          </w:rPr>
        </w:r>
        <w:r>
          <w:rPr>
            <w:webHidden/>
          </w:rPr>
          <w:fldChar w:fldCharType="separate"/>
        </w:r>
        <w:r w:rsidR="00D56650">
          <w:rPr>
            <w:webHidden/>
          </w:rPr>
          <w:t>34</w:t>
        </w:r>
        <w:r>
          <w:rPr>
            <w:webHidden/>
          </w:rPr>
          <w:fldChar w:fldCharType="end"/>
        </w:r>
      </w:hyperlink>
    </w:p>
    <w:p w14:paraId="294B9E85" w14:textId="421D9CD7"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55" w:history="1">
        <w:r w:rsidRPr="003E4FCC">
          <w:rPr>
            <w:rStyle w:val="Hipervnculo"/>
          </w:rPr>
          <w:t>Tabla B.8: Caso de uso 7 – Seleccionar tipo de preguntas</w:t>
        </w:r>
        <w:r>
          <w:rPr>
            <w:webHidden/>
          </w:rPr>
          <w:tab/>
        </w:r>
        <w:r>
          <w:rPr>
            <w:webHidden/>
          </w:rPr>
          <w:fldChar w:fldCharType="begin"/>
        </w:r>
        <w:r>
          <w:rPr>
            <w:webHidden/>
          </w:rPr>
          <w:instrText xml:space="preserve"> PAGEREF _Toc139311055 \h </w:instrText>
        </w:r>
        <w:r>
          <w:rPr>
            <w:webHidden/>
          </w:rPr>
        </w:r>
        <w:r>
          <w:rPr>
            <w:webHidden/>
          </w:rPr>
          <w:fldChar w:fldCharType="separate"/>
        </w:r>
        <w:r w:rsidR="00D56650">
          <w:rPr>
            <w:webHidden/>
          </w:rPr>
          <w:t>35</w:t>
        </w:r>
        <w:r>
          <w:rPr>
            <w:webHidden/>
          </w:rPr>
          <w:fldChar w:fldCharType="end"/>
        </w:r>
      </w:hyperlink>
    </w:p>
    <w:p w14:paraId="550D14D4" w14:textId="548D3E11"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56" w:history="1">
        <w:r w:rsidRPr="003E4FCC">
          <w:rPr>
            <w:rStyle w:val="Hipervnculo"/>
          </w:rPr>
          <w:t>Tabla B.9: Caso de uso 8 – Generar preguntas Tabla</w:t>
        </w:r>
        <w:r>
          <w:rPr>
            <w:webHidden/>
          </w:rPr>
          <w:tab/>
        </w:r>
        <w:r>
          <w:rPr>
            <w:webHidden/>
          </w:rPr>
          <w:fldChar w:fldCharType="begin"/>
        </w:r>
        <w:r>
          <w:rPr>
            <w:webHidden/>
          </w:rPr>
          <w:instrText xml:space="preserve"> PAGEREF _Toc139311056 \h </w:instrText>
        </w:r>
        <w:r>
          <w:rPr>
            <w:webHidden/>
          </w:rPr>
        </w:r>
        <w:r>
          <w:rPr>
            <w:webHidden/>
          </w:rPr>
          <w:fldChar w:fldCharType="separate"/>
        </w:r>
        <w:r w:rsidR="00D56650">
          <w:rPr>
            <w:webHidden/>
          </w:rPr>
          <w:t>35</w:t>
        </w:r>
        <w:r>
          <w:rPr>
            <w:webHidden/>
          </w:rPr>
          <w:fldChar w:fldCharType="end"/>
        </w:r>
      </w:hyperlink>
    </w:p>
    <w:p w14:paraId="71E4F1EA" w14:textId="27AB4224"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57" w:history="1">
        <w:r w:rsidRPr="003E4FCC">
          <w:rPr>
            <w:rStyle w:val="Hipervnculo"/>
          </w:rPr>
          <w:t>Tabla B.10: Caso de uso 9 – Generar preguntas Valor Ganado</w:t>
        </w:r>
        <w:r>
          <w:rPr>
            <w:webHidden/>
          </w:rPr>
          <w:tab/>
        </w:r>
        <w:r>
          <w:rPr>
            <w:webHidden/>
          </w:rPr>
          <w:fldChar w:fldCharType="begin"/>
        </w:r>
        <w:r>
          <w:rPr>
            <w:webHidden/>
          </w:rPr>
          <w:instrText xml:space="preserve"> PAGEREF _Toc139311057 \h </w:instrText>
        </w:r>
        <w:r>
          <w:rPr>
            <w:webHidden/>
          </w:rPr>
        </w:r>
        <w:r>
          <w:rPr>
            <w:webHidden/>
          </w:rPr>
          <w:fldChar w:fldCharType="separate"/>
        </w:r>
        <w:r w:rsidR="00D56650">
          <w:rPr>
            <w:webHidden/>
          </w:rPr>
          <w:t>36</w:t>
        </w:r>
        <w:r>
          <w:rPr>
            <w:webHidden/>
          </w:rPr>
          <w:fldChar w:fldCharType="end"/>
        </w:r>
      </w:hyperlink>
    </w:p>
    <w:p w14:paraId="7721833C" w14:textId="74FC91AB"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58" w:history="1">
        <w:r w:rsidRPr="003E4FCC">
          <w:rPr>
            <w:rStyle w:val="Hipervnculo"/>
          </w:rPr>
          <w:t>Tabla B.11: Caso de uso 10 – Generar preguntas Programación Ganada</w:t>
        </w:r>
        <w:r>
          <w:rPr>
            <w:webHidden/>
          </w:rPr>
          <w:tab/>
        </w:r>
        <w:r>
          <w:rPr>
            <w:webHidden/>
          </w:rPr>
          <w:fldChar w:fldCharType="begin"/>
        </w:r>
        <w:r>
          <w:rPr>
            <w:webHidden/>
          </w:rPr>
          <w:instrText xml:space="preserve"> PAGEREF _Toc139311058 \h </w:instrText>
        </w:r>
        <w:r>
          <w:rPr>
            <w:webHidden/>
          </w:rPr>
        </w:r>
        <w:r>
          <w:rPr>
            <w:webHidden/>
          </w:rPr>
          <w:fldChar w:fldCharType="separate"/>
        </w:r>
        <w:r w:rsidR="00D56650">
          <w:rPr>
            <w:webHidden/>
          </w:rPr>
          <w:t>36</w:t>
        </w:r>
        <w:r>
          <w:rPr>
            <w:webHidden/>
          </w:rPr>
          <w:fldChar w:fldCharType="end"/>
        </w:r>
      </w:hyperlink>
    </w:p>
    <w:p w14:paraId="5BB47DEB" w14:textId="30AFE3C4"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59" w:history="1">
        <w:r w:rsidRPr="003E4FCC">
          <w:rPr>
            <w:rStyle w:val="Hipervnculo"/>
          </w:rPr>
          <w:t>Tabla B.12: Caso de uso 11 – Exportación del fichero</w:t>
        </w:r>
        <w:r>
          <w:rPr>
            <w:webHidden/>
          </w:rPr>
          <w:tab/>
        </w:r>
        <w:r>
          <w:rPr>
            <w:webHidden/>
          </w:rPr>
          <w:fldChar w:fldCharType="begin"/>
        </w:r>
        <w:r>
          <w:rPr>
            <w:webHidden/>
          </w:rPr>
          <w:instrText xml:space="preserve"> PAGEREF _Toc139311059 \h </w:instrText>
        </w:r>
        <w:r>
          <w:rPr>
            <w:webHidden/>
          </w:rPr>
        </w:r>
        <w:r>
          <w:rPr>
            <w:webHidden/>
          </w:rPr>
          <w:fldChar w:fldCharType="separate"/>
        </w:r>
        <w:r w:rsidR="00D56650">
          <w:rPr>
            <w:webHidden/>
          </w:rPr>
          <w:t>37</w:t>
        </w:r>
        <w:r>
          <w:rPr>
            <w:webHidden/>
          </w:rPr>
          <w:fldChar w:fldCharType="end"/>
        </w:r>
      </w:hyperlink>
    </w:p>
    <w:p w14:paraId="364F9A94" w14:textId="3035000A"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60" w:history="1">
        <w:r w:rsidRPr="003E4FCC">
          <w:rPr>
            <w:rStyle w:val="Hipervnculo"/>
          </w:rPr>
          <w:t>Tabla B.13: Caso de uso 12 – Generar nuevo fichero</w:t>
        </w:r>
        <w:r>
          <w:rPr>
            <w:webHidden/>
          </w:rPr>
          <w:tab/>
        </w:r>
        <w:r>
          <w:rPr>
            <w:webHidden/>
          </w:rPr>
          <w:fldChar w:fldCharType="begin"/>
        </w:r>
        <w:r>
          <w:rPr>
            <w:webHidden/>
          </w:rPr>
          <w:instrText xml:space="preserve"> PAGEREF _Toc139311060 \h </w:instrText>
        </w:r>
        <w:r>
          <w:rPr>
            <w:webHidden/>
          </w:rPr>
        </w:r>
        <w:r>
          <w:rPr>
            <w:webHidden/>
          </w:rPr>
          <w:fldChar w:fldCharType="separate"/>
        </w:r>
        <w:r w:rsidR="00D56650">
          <w:rPr>
            <w:webHidden/>
          </w:rPr>
          <w:t>37</w:t>
        </w:r>
        <w:r>
          <w:rPr>
            <w:webHidden/>
          </w:rPr>
          <w:fldChar w:fldCharType="end"/>
        </w:r>
      </w:hyperlink>
    </w:p>
    <w:p w14:paraId="26EA036C" w14:textId="0925BFC8" w:rsidR="004A668D" w:rsidRDefault="004A668D">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311061" w:history="1">
        <w:r w:rsidRPr="003E4FCC">
          <w:rPr>
            <w:rStyle w:val="Hipervnculo"/>
          </w:rPr>
          <w:t>Tabla D.1: Versión de los componentes</w:t>
        </w:r>
        <w:r>
          <w:rPr>
            <w:webHidden/>
          </w:rPr>
          <w:tab/>
        </w:r>
        <w:r>
          <w:rPr>
            <w:webHidden/>
          </w:rPr>
          <w:fldChar w:fldCharType="begin"/>
        </w:r>
        <w:r>
          <w:rPr>
            <w:webHidden/>
          </w:rPr>
          <w:instrText xml:space="preserve"> PAGEREF _Toc139311061 \h </w:instrText>
        </w:r>
        <w:r>
          <w:rPr>
            <w:webHidden/>
          </w:rPr>
        </w:r>
        <w:r>
          <w:rPr>
            <w:webHidden/>
          </w:rPr>
          <w:fldChar w:fldCharType="separate"/>
        </w:r>
        <w:r w:rsidR="00D56650">
          <w:rPr>
            <w:webHidden/>
          </w:rPr>
          <w:t>52</w:t>
        </w:r>
        <w:r>
          <w:rPr>
            <w:webHidden/>
          </w:rPr>
          <w:fldChar w:fldCharType="end"/>
        </w:r>
      </w:hyperlink>
    </w:p>
    <w:p w14:paraId="796591F9" w14:textId="77777777" w:rsidR="00D400C8" w:rsidRDefault="00A17E39" w:rsidP="00D400C8">
      <w:pPr>
        <w:tabs>
          <w:tab w:val="center" w:pos="4254"/>
        </w:tabs>
        <w:rPr>
          <w:rFonts w:ascii="Trebuchet MS"/>
          <w:sz w:val="20"/>
        </w:rPr>
      </w:pPr>
      <w:r>
        <w:rPr>
          <w:rFonts w:ascii="Trebuchet MS"/>
          <w:sz w:val="20"/>
        </w:rPr>
        <w:fldChar w:fldCharType="end"/>
      </w:r>
    </w:p>
    <w:p w14:paraId="34A8ACA3" w14:textId="77777777" w:rsidR="00DD37E7" w:rsidRDefault="00DD37E7" w:rsidP="00DD37E7">
      <w:pPr>
        <w:tabs>
          <w:tab w:val="left" w:pos="3765"/>
        </w:tabs>
        <w:rPr>
          <w:rFonts w:ascii="Trebuchet MS"/>
          <w:sz w:val="20"/>
        </w:rPr>
        <w:sectPr w:rsidR="00DD37E7" w:rsidSect="00E65138">
          <w:headerReference w:type="first" r:id="rId167"/>
          <w:footerReference w:type="first" r:id="rId168"/>
          <w:pgSz w:w="11910" w:h="16840"/>
          <w:pgMar w:top="1417" w:right="1701" w:bottom="1417" w:left="1701" w:header="0" w:footer="0" w:gutter="0"/>
          <w:pgNumType w:fmt="upperRoman"/>
          <w:cols w:space="720"/>
          <w:titlePg/>
          <w:docGrid w:linePitch="299"/>
        </w:sectPr>
      </w:pPr>
      <w:r>
        <w:rPr>
          <w:rFonts w:ascii="Trebuchet MS"/>
          <w:sz w:val="20"/>
        </w:rPr>
        <w:tab/>
      </w:r>
    </w:p>
    <w:p w14:paraId="70ABA79E" w14:textId="327B062D" w:rsidR="00DD37E7" w:rsidRDefault="00DD37E7" w:rsidP="00DD37E7">
      <w:pPr>
        <w:tabs>
          <w:tab w:val="left" w:pos="3765"/>
        </w:tabs>
        <w:rPr>
          <w:rFonts w:ascii="Trebuchet MS"/>
          <w:sz w:val="20"/>
        </w:rPr>
      </w:pPr>
    </w:p>
    <w:p w14:paraId="5A92D8BB" w14:textId="044A53BC" w:rsidR="00DD37E7" w:rsidRPr="00DD37E7" w:rsidRDefault="00DD37E7" w:rsidP="00DD37E7">
      <w:pPr>
        <w:tabs>
          <w:tab w:val="left" w:pos="3765"/>
        </w:tabs>
        <w:rPr>
          <w:rFonts w:ascii="Trebuchet MS"/>
          <w:sz w:val="20"/>
        </w:rPr>
        <w:sectPr w:rsidR="00DD37E7" w:rsidRPr="00DD37E7" w:rsidSect="00E65138">
          <w:headerReference w:type="first" r:id="rId169"/>
          <w:footerReference w:type="first" r:id="rId170"/>
          <w:pgSz w:w="11910" w:h="16840"/>
          <w:pgMar w:top="1417" w:right="1701" w:bottom="1417" w:left="1701" w:header="0" w:footer="0" w:gutter="0"/>
          <w:pgNumType w:fmt="upperRoman"/>
          <w:cols w:space="720"/>
          <w:titlePg/>
          <w:docGrid w:linePitch="299"/>
        </w:sectPr>
      </w:pPr>
      <w:r>
        <w:rPr>
          <w:rFonts w:ascii="Trebuchet MS"/>
          <w:sz w:val="20"/>
        </w:rPr>
        <w:tab/>
      </w:r>
    </w:p>
    <w:p w14:paraId="5A92D8BC" w14:textId="32E8C93C" w:rsidR="00421979" w:rsidRDefault="002269F6">
      <w:pPr>
        <w:pStyle w:val="Textoindependiente"/>
        <w:rPr>
          <w:rFonts w:ascii="Trebuchet MS"/>
          <w:sz w:val="11"/>
        </w:rPr>
      </w:pPr>
      <w:r>
        <w:rPr>
          <w:noProof/>
        </w:rPr>
        <w:lastRenderedPageBreak/>
        <mc:AlternateContent>
          <mc:Choice Requires="wps">
            <w:drawing>
              <wp:anchor distT="0" distB="0" distL="0" distR="0" simplePos="0" relativeHeight="251604992" behindDoc="1" locked="0" layoutInCell="1" allowOverlap="1" wp14:anchorId="5A92D909" wp14:editId="66860C53">
                <wp:simplePos x="0" y="0"/>
                <wp:positionH relativeFrom="page">
                  <wp:posOffset>1438946</wp:posOffset>
                </wp:positionH>
                <wp:positionV relativeFrom="paragraph">
                  <wp:posOffset>-8447</wp:posOffset>
                </wp:positionV>
                <wp:extent cx="4669155" cy="1270"/>
                <wp:effectExtent l="0" t="0" r="0" b="0"/>
                <wp:wrapTopAndBottom/>
                <wp:docPr id="4" name="Forma libre: forma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B6A8D2" id="Forma libre: forma 4" o:spid="_x0000_s1026" style="position:absolute;margin-left:113.3pt;margin-top:-.65pt;width:367.65pt;height:.1pt;z-index:-2517114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5A92D8BD" w14:textId="4A3B87BC" w:rsidR="00421979" w:rsidRPr="004D4953" w:rsidRDefault="00EB21C7" w:rsidP="00072D50">
      <w:pPr>
        <w:pStyle w:val="ttitulo"/>
      </w:pPr>
      <w:bookmarkStart w:id="5" w:name="_Toc107755142"/>
      <w:bookmarkStart w:id="6" w:name="_Toc139310976"/>
      <w:r w:rsidRPr="004D4953">
        <w:t>Plan</w:t>
      </w:r>
      <w:r w:rsidRPr="004D4953">
        <w:rPr>
          <w:spacing w:val="7"/>
        </w:rPr>
        <w:t xml:space="preserve"> </w:t>
      </w:r>
      <w:r w:rsidRPr="004D4953">
        <w:t>de</w:t>
      </w:r>
      <w:r w:rsidRPr="004D4953">
        <w:rPr>
          <w:spacing w:val="7"/>
        </w:rPr>
        <w:t xml:space="preserve"> </w:t>
      </w:r>
      <w:r w:rsidRPr="004D4953">
        <w:t>Proyecto</w:t>
      </w:r>
      <w:r w:rsidRPr="004D4953">
        <w:rPr>
          <w:spacing w:val="8"/>
        </w:rPr>
        <w:t xml:space="preserve"> </w:t>
      </w:r>
      <w:r w:rsidRPr="004D4953">
        <w:t>Software</w:t>
      </w:r>
      <w:bookmarkEnd w:id="5"/>
      <w:bookmarkEnd w:id="6"/>
    </w:p>
    <w:p w14:paraId="5A92D8BE" w14:textId="47094AFB" w:rsidR="00421979" w:rsidRDefault="006C5725">
      <w:pPr>
        <w:pStyle w:val="Textoindependiente"/>
        <w:spacing w:before="6"/>
        <w:rPr>
          <w:rFonts w:ascii="Trebuchet MS"/>
          <w:sz w:val="20"/>
        </w:rPr>
      </w:pPr>
      <w:r>
        <w:pict w14:anchorId="5A92D909">
          <v:shape id="docshape553" o:spid="_x0000_s2054" style="position:absolute;margin-left:112.85pt;margin-top:13.15pt;width:367.65pt;height:.1pt;z-index:-251637248;mso-wrap-distance-left:0;mso-wrap-distance-right:0;mso-position-horizontal-relative:page" coordorigin="2257,263" coordsize="7353,0" path="m2257,263r7352,e" filled="f" strokeweight=".14042mm">
            <v:path arrowok="t"/>
            <w10:wrap type="topAndBottom" anchorx="page"/>
          </v:shape>
        </w:pict>
      </w:r>
    </w:p>
    <w:p w14:paraId="5A92D8BF" w14:textId="04685DF2" w:rsidR="00421979" w:rsidRDefault="00421979">
      <w:pPr>
        <w:pStyle w:val="Textoindependiente"/>
        <w:rPr>
          <w:rFonts w:ascii="Trebuchet MS"/>
          <w:sz w:val="20"/>
        </w:rPr>
      </w:pPr>
    </w:p>
    <w:p w14:paraId="5A92D8C1" w14:textId="77777777" w:rsidR="00421979" w:rsidRDefault="00421979">
      <w:pPr>
        <w:pStyle w:val="Textoindependiente"/>
        <w:rPr>
          <w:rFonts w:ascii="Trebuchet MS"/>
          <w:sz w:val="20"/>
        </w:rPr>
      </w:pPr>
    </w:p>
    <w:p w14:paraId="5A92D8C2" w14:textId="2243E5C3" w:rsidR="00421979" w:rsidRDefault="00F809E9" w:rsidP="00711139">
      <w:pPr>
        <w:pStyle w:val="SublistadoNNormal"/>
        <w:numPr>
          <w:ilvl w:val="1"/>
          <w:numId w:val="2"/>
        </w:numPr>
        <w:ind w:left="907" w:hanging="907"/>
      </w:pPr>
      <w:bookmarkStart w:id="7" w:name="_Toc107755143"/>
      <w:bookmarkStart w:id="8" w:name="_Toc139310977"/>
      <w:r>
        <w:t>Introducción</w:t>
      </w:r>
      <w:bookmarkEnd w:id="7"/>
      <w:bookmarkEnd w:id="8"/>
    </w:p>
    <w:p w14:paraId="21D2220A" w14:textId="67128D3F" w:rsidR="002E41AD" w:rsidRDefault="00AA7DB5" w:rsidP="00AA7DB5">
      <w:pPr>
        <w:pStyle w:val="NormalPPrincipal"/>
      </w:pPr>
      <w:r>
        <w:t>En este a</w:t>
      </w:r>
      <w:r w:rsidR="0097773D">
        <w:t xml:space="preserve">partado </w:t>
      </w:r>
      <w:r>
        <w:t xml:space="preserve">se va a </w:t>
      </w:r>
      <w:r w:rsidR="0097773D">
        <w:t>destina</w:t>
      </w:r>
      <w:r>
        <w:t>r</w:t>
      </w:r>
      <w:r w:rsidR="0097773D">
        <w:t xml:space="preserve"> a explicar</w:t>
      </w:r>
      <w:r>
        <w:t xml:space="preserve"> cómo se ha distribuido el trabajo durante los diferentes sprints y</w:t>
      </w:r>
      <w:r w:rsidR="0097773D">
        <w:t xml:space="preserve"> el proceso de planificación del desarrollo del proyecto.</w:t>
      </w:r>
      <w:r>
        <w:t xml:space="preserve"> </w:t>
      </w:r>
      <w:r w:rsidR="00CA4775">
        <w:t>En concreto, me centraré en la planificación temporal, econó</w:t>
      </w:r>
      <w:r w:rsidR="006F4209">
        <w:t xml:space="preserve">mica y legal del mismo. </w:t>
      </w:r>
    </w:p>
    <w:p w14:paraId="1925ABDA" w14:textId="18A764AA" w:rsidR="00AA7DB5" w:rsidRDefault="00AA7DB5" w:rsidP="00AA7DB5">
      <w:pPr>
        <w:pStyle w:val="NormalPPrincipal"/>
      </w:pPr>
      <w:r>
        <w:t>Como ya se comentó en la memoria, para la planificación del proyecto se ha utilizado la herramienta de ZenHub, ya que es una extensión de GitHub que añade diferentes funcionalidades interesantes como la gestión de forma sencilla y eficiente las diferentes tareas a realizar en el proyecto.</w:t>
      </w:r>
    </w:p>
    <w:p w14:paraId="2FD5219B" w14:textId="4FD5547F" w:rsidR="00AA7DB5" w:rsidRDefault="00E038D7" w:rsidP="00AA7DB5">
      <w:pPr>
        <w:pStyle w:val="NormalPPrincipal"/>
      </w:pPr>
      <w:r>
        <w:t>Durante la primera reunión, cuando ya teníamos el tema del trabajo final, se realizó una planificación de los diferentes objetivos que tendría este proyecto. Se editaron y crearon nuevas etiquetas, de las ya disponibles en GitHub debido a que las etiquetas por defecto no eran suficientes, para una clasificación más intuitiva de las diferentes tareas que se tenían que completar a lo largo del proyecto.</w:t>
      </w:r>
    </w:p>
    <w:p w14:paraId="6BCEC736" w14:textId="0FA0C0EB" w:rsidR="004D07C3" w:rsidRDefault="00E038D7" w:rsidP="004D07C3">
      <w:pPr>
        <w:pStyle w:val="NormalPPrincipal"/>
      </w:pPr>
      <w:r>
        <w:t>También, al emplear una metodología SCRUM, es necesario establecer una estimación numérica de tiempo para la realización de cada tarea. Aunque en la creación de una tarea se especificara un valor de tiempo específico, este podría cambiar si se necesitase más tiempo o por el contrario se completase antes de lo esperado. Para conseguir una mejor visión sobre este punto s</w:t>
      </w:r>
      <w:r w:rsidR="00FF7450">
        <w:t xml:space="preserve">e estableció para cada </w:t>
      </w:r>
      <w:proofErr w:type="spellStart"/>
      <w:r w:rsidR="00FF7450">
        <w:t>Story</w:t>
      </w:r>
      <w:proofErr w:type="spellEnd"/>
      <w:r w:rsidR="00FF7450">
        <w:t xml:space="preserve"> </w:t>
      </w:r>
      <w:proofErr w:type="spellStart"/>
      <w:r w:rsidR="00FF7450">
        <w:t>point</w:t>
      </w:r>
      <w:proofErr w:type="spellEnd"/>
      <w:r w:rsidR="00FF7450">
        <w:t xml:space="preserve"> una estimación con un valor de tiempo real </w:t>
      </w:r>
      <w:r w:rsidR="004314F7">
        <w:t xml:space="preserve">indicada en la </w:t>
      </w:r>
      <w:r w:rsidR="00FF7450">
        <w:t>Tabla A.1.</w:t>
      </w:r>
    </w:p>
    <w:p w14:paraId="48E7C869" w14:textId="77777777" w:rsidR="00BB2C5B" w:rsidRDefault="00BB2C5B" w:rsidP="004D07C3">
      <w:pPr>
        <w:pStyle w:val="NormalPPrincipal"/>
      </w:pPr>
    </w:p>
    <w:p w14:paraId="4617AC93" w14:textId="77777777" w:rsidR="00BB2C5B" w:rsidRDefault="00BB2C5B" w:rsidP="004D07C3">
      <w:pPr>
        <w:pStyle w:val="NormalPPrincipal"/>
      </w:pPr>
    </w:p>
    <w:tbl>
      <w:tblPr>
        <w:tblStyle w:val="Tabladelista6concolores"/>
        <w:tblW w:w="6791" w:type="dxa"/>
        <w:jc w:val="center"/>
        <w:tblLook w:val="06A0" w:firstRow="1" w:lastRow="0" w:firstColumn="1" w:lastColumn="0" w:noHBand="1" w:noVBand="1"/>
      </w:tblPr>
      <w:tblGrid>
        <w:gridCol w:w="3537"/>
        <w:gridCol w:w="3254"/>
      </w:tblGrid>
      <w:tr w:rsidR="00FF7450" w14:paraId="50C2C519" w14:textId="77777777" w:rsidTr="00BA1B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7" w:type="dxa"/>
            <w:vAlign w:val="center"/>
          </w:tcPr>
          <w:p w14:paraId="620B9B92" w14:textId="58DCA860" w:rsidR="00FF7450" w:rsidRDefault="00FF7450" w:rsidP="00BA1B25">
            <w:pPr>
              <w:pStyle w:val="NormalPPrincipal"/>
              <w:spacing w:before="0"/>
              <w:ind w:firstLine="0"/>
              <w:jc w:val="left"/>
            </w:pPr>
            <w:proofErr w:type="spellStart"/>
            <w:r>
              <w:lastRenderedPageBreak/>
              <w:t>Story</w:t>
            </w:r>
            <w:proofErr w:type="spellEnd"/>
            <w:r>
              <w:t xml:space="preserve"> </w:t>
            </w:r>
            <w:proofErr w:type="spellStart"/>
            <w:r w:rsidR="00BA1B25">
              <w:t>point</w:t>
            </w:r>
            <w:proofErr w:type="spellEnd"/>
          </w:p>
        </w:tc>
        <w:tc>
          <w:tcPr>
            <w:tcW w:w="3254" w:type="dxa"/>
            <w:vAlign w:val="center"/>
          </w:tcPr>
          <w:p w14:paraId="725C0F45" w14:textId="3428C8D4" w:rsidR="00FF7450" w:rsidRDefault="00BA1B25" w:rsidP="00BA1B25">
            <w:pPr>
              <w:pStyle w:val="NormalPPrincipal"/>
              <w:spacing w:before="0"/>
              <w:ind w:firstLine="0"/>
              <w:jc w:val="left"/>
              <w:cnfStyle w:val="100000000000" w:firstRow="1" w:lastRow="0" w:firstColumn="0" w:lastColumn="0" w:oddVBand="0" w:evenVBand="0" w:oddHBand="0" w:evenHBand="0" w:firstRowFirstColumn="0" w:firstRowLastColumn="0" w:lastRowFirstColumn="0" w:lastRowLastColumn="0"/>
            </w:pPr>
            <w:r>
              <w:t>Estimación temporal</w:t>
            </w:r>
          </w:p>
        </w:tc>
      </w:tr>
      <w:tr w:rsidR="00FF7450" w14:paraId="03DB4CBE" w14:textId="77777777" w:rsidTr="00BA1B25">
        <w:trPr>
          <w:jc w:val="center"/>
        </w:trPr>
        <w:tc>
          <w:tcPr>
            <w:cnfStyle w:val="001000000000" w:firstRow="0" w:lastRow="0" w:firstColumn="1" w:lastColumn="0" w:oddVBand="0" w:evenVBand="0" w:oddHBand="0" w:evenHBand="0" w:firstRowFirstColumn="0" w:firstRowLastColumn="0" w:lastRowFirstColumn="0" w:lastRowLastColumn="0"/>
            <w:tcW w:w="3537" w:type="dxa"/>
            <w:vAlign w:val="center"/>
          </w:tcPr>
          <w:p w14:paraId="5B1033CF" w14:textId="563FB37A" w:rsidR="00FF7450" w:rsidRPr="00C215A4" w:rsidRDefault="00BA1B25" w:rsidP="00ED3D57">
            <w:pPr>
              <w:pStyle w:val="NormalPPrincipal"/>
              <w:spacing w:before="0"/>
              <w:ind w:firstLine="0"/>
              <w:jc w:val="left"/>
              <w:rPr>
                <w:b w:val="0"/>
                <w:bCs w:val="0"/>
              </w:rPr>
            </w:pPr>
            <w:r>
              <w:rPr>
                <w:b w:val="0"/>
                <w:bCs w:val="0"/>
              </w:rPr>
              <w:t>1</w:t>
            </w:r>
          </w:p>
        </w:tc>
        <w:tc>
          <w:tcPr>
            <w:tcW w:w="3254" w:type="dxa"/>
            <w:vAlign w:val="center"/>
          </w:tcPr>
          <w:p w14:paraId="17A08357" w14:textId="1346689E" w:rsidR="00FF7450" w:rsidRDefault="00BA1B25" w:rsidP="00BA1B25">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 hora</w:t>
            </w:r>
          </w:p>
        </w:tc>
      </w:tr>
      <w:tr w:rsidR="00FF7450" w14:paraId="493E9424" w14:textId="77777777" w:rsidTr="00BA1B25">
        <w:trPr>
          <w:jc w:val="center"/>
        </w:trPr>
        <w:tc>
          <w:tcPr>
            <w:cnfStyle w:val="001000000000" w:firstRow="0" w:lastRow="0" w:firstColumn="1" w:lastColumn="0" w:oddVBand="0" w:evenVBand="0" w:oddHBand="0" w:evenHBand="0" w:firstRowFirstColumn="0" w:firstRowLastColumn="0" w:lastRowFirstColumn="0" w:lastRowLastColumn="0"/>
            <w:tcW w:w="3537" w:type="dxa"/>
            <w:vAlign w:val="center"/>
          </w:tcPr>
          <w:p w14:paraId="0F1BC7FA" w14:textId="606ADDA2" w:rsidR="00FF7450" w:rsidRPr="00C215A4" w:rsidRDefault="00BA1B25" w:rsidP="00ED3D57">
            <w:pPr>
              <w:pStyle w:val="NormalPPrincipal"/>
              <w:spacing w:before="0"/>
              <w:ind w:firstLine="0"/>
              <w:jc w:val="left"/>
              <w:rPr>
                <w:b w:val="0"/>
                <w:bCs w:val="0"/>
              </w:rPr>
            </w:pPr>
            <w:r>
              <w:rPr>
                <w:b w:val="0"/>
                <w:bCs w:val="0"/>
              </w:rPr>
              <w:t>2</w:t>
            </w:r>
          </w:p>
        </w:tc>
        <w:tc>
          <w:tcPr>
            <w:tcW w:w="3254" w:type="dxa"/>
            <w:vAlign w:val="center"/>
          </w:tcPr>
          <w:p w14:paraId="37D38914" w14:textId="17277DAE" w:rsidR="00FF7450" w:rsidRDefault="00BA1B25" w:rsidP="00BA1B25">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2 horas</w:t>
            </w:r>
          </w:p>
        </w:tc>
      </w:tr>
      <w:tr w:rsidR="00FF7450" w14:paraId="0D86BF2A" w14:textId="77777777" w:rsidTr="00BA1B25">
        <w:trPr>
          <w:jc w:val="center"/>
        </w:trPr>
        <w:tc>
          <w:tcPr>
            <w:cnfStyle w:val="001000000000" w:firstRow="0" w:lastRow="0" w:firstColumn="1" w:lastColumn="0" w:oddVBand="0" w:evenVBand="0" w:oddHBand="0" w:evenHBand="0" w:firstRowFirstColumn="0" w:firstRowLastColumn="0" w:lastRowFirstColumn="0" w:lastRowLastColumn="0"/>
            <w:tcW w:w="3537" w:type="dxa"/>
            <w:vAlign w:val="center"/>
          </w:tcPr>
          <w:p w14:paraId="00C5F4AF" w14:textId="1D66FD89" w:rsidR="00FF7450" w:rsidRPr="00C215A4" w:rsidRDefault="00BA1B25" w:rsidP="00ED3D57">
            <w:pPr>
              <w:pStyle w:val="NormalPPrincipal"/>
              <w:spacing w:before="0"/>
              <w:ind w:firstLine="0"/>
              <w:jc w:val="left"/>
              <w:rPr>
                <w:b w:val="0"/>
                <w:bCs w:val="0"/>
              </w:rPr>
            </w:pPr>
            <w:r>
              <w:rPr>
                <w:b w:val="0"/>
                <w:bCs w:val="0"/>
              </w:rPr>
              <w:t>3</w:t>
            </w:r>
          </w:p>
        </w:tc>
        <w:tc>
          <w:tcPr>
            <w:tcW w:w="3254" w:type="dxa"/>
            <w:vAlign w:val="center"/>
          </w:tcPr>
          <w:p w14:paraId="45489B9D" w14:textId="2B504655" w:rsidR="00FF7450" w:rsidRDefault="00BA1B25" w:rsidP="00BA1B25">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3 horas</w:t>
            </w:r>
          </w:p>
        </w:tc>
      </w:tr>
      <w:tr w:rsidR="00BA1B25" w14:paraId="7F452B58" w14:textId="77777777" w:rsidTr="00BA1B25">
        <w:trPr>
          <w:jc w:val="center"/>
        </w:trPr>
        <w:tc>
          <w:tcPr>
            <w:cnfStyle w:val="001000000000" w:firstRow="0" w:lastRow="0" w:firstColumn="1" w:lastColumn="0" w:oddVBand="0" w:evenVBand="0" w:oddHBand="0" w:evenHBand="0" w:firstRowFirstColumn="0" w:firstRowLastColumn="0" w:lastRowFirstColumn="0" w:lastRowLastColumn="0"/>
            <w:tcW w:w="3537" w:type="dxa"/>
            <w:vAlign w:val="center"/>
          </w:tcPr>
          <w:p w14:paraId="35714FA1" w14:textId="59581EC5" w:rsidR="00BA1B25" w:rsidRDefault="00BA1B25" w:rsidP="00ED3D57">
            <w:pPr>
              <w:pStyle w:val="NormalPPrincipal"/>
              <w:spacing w:before="0"/>
              <w:ind w:firstLine="0"/>
              <w:jc w:val="left"/>
              <w:rPr>
                <w:b w:val="0"/>
                <w:bCs w:val="0"/>
              </w:rPr>
            </w:pPr>
            <w:r>
              <w:rPr>
                <w:b w:val="0"/>
                <w:bCs w:val="0"/>
              </w:rPr>
              <w:t>5</w:t>
            </w:r>
          </w:p>
        </w:tc>
        <w:tc>
          <w:tcPr>
            <w:tcW w:w="3254" w:type="dxa"/>
            <w:vAlign w:val="center"/>
          </w:tcPr>
          <w:p w14:paraId="570894E6" w14:textId="7E75290D" w:rsidR="00BA1B25" w:rsidRDefault="00BA1B25" w:rsidP="00BA1B25">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5 horas</w:t>
            </w:r>
          </w:p>
        </w:tc>
      </w:tr>
      <w:tr w:rsidR="001727D9" w14:paraId="60B2504C" w14:textId="77777777" w:rsidTr="00BA1B25">
        <w:trPr>
          <w:jc w:val="center"/>
        </w:trPr>
        <w:tc>
          <w:tcPr>
            <w:cnfStyle w:val="001000000000" w:firstRow="0" w:lastRow="0" w:firstColumn="1" w:lastColumn="0" w:oddVBand="0" w:evenVBand="0" w:oddHBand="0" w:evenHBand="0" w:firstRowFirstColumn="0" w:firstRowLastColumn="0" w:lastRowFirstColumn="0" w:lastRowLastColumn="0"/>
            <w:tcW w:w="3537" w:type="dxa"/>
            <w:vAlign w:val="center"/>
          </w:tcPr>
          <w:p w14:paraId="3DEFF7B0" w14:textId="33BF5A1D" w:rsidR="001727D9" w:rsidRDefault="001727D9" w:rsidP="00ED3D57">
            <w:pPr>
              <w:pStyle w:val="NormalPPrincipal"/>
              <w:spacing w:before="0"/>
              <w:ind w:firstLine="0"/>
              <w:jc w:val="left"/>
              <w:rPr>
                <w:b w:val="0"/>
                <w:bCs w:val="0"/>
              </w:rPr>
            </w:pPr>
            <w:r>
              <w:rPr>
                <w:b w:val="0"/>
                <w:bCs w:val="0"/>
              </w:rPr>
              <w:t>8</w:t>
            </w:r>
          </w:p>
        </w:tc>
        <w:tc>
          <w:tcPr>
            <w:tcW w:w="3254" w:type="dxa"/>
            <w:vAlign w:val="center"/>
          </w:tcPr>
          <w:p w14:paraId="39FE027D" w14:textId="53612CD8" w:rsidR="001727D9" w:rsidRDefault="001727D9" w:rsidP="00BA1B25">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8 horas</w:t>
            </w:r>
          </w:p>
        </w:tc>
      </w:tr>
      <w:tr w:rsidR="00BA1B25" w14:paraId="48C7F7C4" w14:textId="77777777" w:rsidTr="00BA1B25">
        <w:trPr>
          <w:jc w:val="center"/>
        </w:trPr>
        <w:tc>
          <w:tcPr>
            <w:cnfStyle w:val="001000000000" w:firstRow="0" w:lastRow="0" w:firstColumn="1" w:lastColumn="0" w:oddVBand="0" w:evenVBand="0" w:oddHBand="0" w:evenHBand="0" w:firstRowFirstColumn="0" w:firstRowLastColumn="0" w:lastRowFirstColumn="0" w:lastRowLastColumn="0"/>
            <w:tcW w:w="3537" w:type="dxa"/>
            <w:vAlign w:val="center"/>
          </w:tcPr>
          <w:p w14:paraId="4E5B8410" w14:textId="0E7FD697" w:rsidR="00BA1B25" w:rsidRDefault="00BA1B25" w:rsidP="00ED3D57">
            <w:pPr>
              <w:pStyle w:val="NormalPPrincipal"/>
              <w:spacing w:before="0"/>
              <w:ind w:firstLine="0"/>
              <w:jc w:val="left"/>
              <w:rPr>
                <w:b w:val="0"/>
                <w:bCs w:val="0"/>
              </w:rPr>
            </w:pPr>
            <w:r>
              <w:rPr>
                <w:b w:val="0"/>
                <w:bCs w:val="0"/>
              </w:rPr>
              <w:t>13</w:t>
            </w:r>
          </w:p>
        </w:tc>
        <w:tc>
          <w:tcPr>
            <w:tcW w:w="3254" w:type="dxa"/>
            <w:vAlign w:val="center"/>
          </w:tcPr>
          <w:p w14:paraId="27E64A95" w14:textId="53E68077" w:rsidR="00BA1B25" w:rsidRDefault="00BA1B25" w:rsidP="00BA1B25">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3 horas</w:t>
            </w:r>
          </w:p>
        </w:tc>
      </w:tr>
      <w:tr w:rsidR="00BA1B25" w14:paraId="23D672D2" w14:textId="77777777" w:rsidTr="00BA1B25">
        <w:trPr>
          <w:jc w:val="center"/>
        </w:trPr>
        <w:tc>
          <w:tcPr>
            <w:cnfStyle w:val="001000000000" w:firstRow="0" w:lastRow="0" w:firstColumn="1" w:lastColumn="0" w:oddVBand="0" w:evenVBand="0" w:oddHBand="0" w:evenHBand="0" w:firstRowFirstColumn="0" w:firstRowLastColumn="0" w:lastRowFirstColumn="0" w:lastRowLastColumn="0"/>
            <w:tcW w:w="3537" w:type="dxa"/>
            <w:vAlign w:val="center"/>
          </w:tcPr>
          <w:p w14:paraId="2EAE19F4" w14:textId="59975C76" w:rsidR="00BA1B25" w:rsidRDefault="00BA1B25" w:rsidP="00ED3D57">
            <w:pPr>
              <w:pStyle w:val="NormalPPrincipal"/>
              <w:spacing w:before="0"/>
              <w:ind w:firstLine="0"/>
              <w:jc w:val="left"/>
              <w:rPr>
                <w:b w:val="0"/>
                <w:bCs w:val="0"/>
              </w:rPr>
            </w:pPr>
            <w:r>
              <w:rPr>
                <w:b w:val="0"/>
                <w:bCs w:val="0"/>
              </w:rPr>
              <w:t>24</w:t>
            </w:r>
          </w:p>
        </w:tc>
        <w:tc>
          <w:tcPr>
            <w:tcW w:w="3254" w:type="dxa"/>
            <w:vAlign w:val="center"/>
          </w:tcPr>
          <w:p w14:paraId="682663FB" w14:textId="625DD4B0" w:rsidR="00BA1B25" w:rsidRDefault="00BA1B25" w:rsidP="00BA1B25">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 xml:space="preserve">1 </w:t>
            </w:r>
            <w:r w:rsidR="004314F7">
              <w:t>día</w:t>
            </w:r>
          </w:p>
        </w:tc>
      </w:tr>
    </w:tbl>
    <w:p w14:paraId="723ADDDB" w14:textId="22DEDDE7" w:rsidR="00BA1B25" w:rsidRDefault="00FF7450" w:rsidP="00BA1B25">
      <w:pPr>
        <w:pStyle w:val="Titulodetabla"/>
        <w:ind w:firstLine="0"/>
      </w:pPr>
      <w:bookmarkStart w:id="9" w:name="_Toc139311037"/>
      <w:r w:rsidRPr="00414AD7">
        <w:t xml:space="preserve">Tabla A.1: </w:t>
      </w:r>
      <w:r w:rsidR="00BA1B25">
        <w:t>Estimaciones de tiempo</w:t>
      </w:r>
      <w:bookmarkEnd w:id="9"/>
    </w:p>
    <w:p w14:paraId="218006AD" w14:textId="77777777" w:rsidR="00BA1B25" w:rsidRDefault="00BA1B25" w:rsidP="00BA1B25">
      <w:pPr>
        <w:pStyle w:val="Titulodetabla"/>
        <w:ind w:firstLine="0"/>
      </w:pPr>
    </w:p>
    <w:p w14:paraId="2DD2A763" w14:textId="257E4CA3" w:rsidR="00BA1B25" w:rsidRDefault="00BA1B25" w:rsidP="00BA1B25">
      <w:pPr>
        <w:pStyle w:val="NormalPPrincipal"/>
      </w:pPr>
      <w:r>
        <w:t>Como se ha mencionado en la memoria, la ejecución de proyecto al no ser un grupo de trabajo sino ejecutada por solo una persona no se ha podido realizar la metodología SCRUM en su totalidad. Aun así, se ha intentado adaptar lo máximo posible.</w:t>
      </w:r>
    </w:p>
    <w:p w14:paraId="54FB2CDE" w14:textId="77777777" w:rsidR="004314F7" w:rsidRPr="004314F7" w:rsidRDefault="004314F7" w:rsidP="00711139">
      <w:pPr>
        <w:numPr>
          <w:ilvl w:val="0"/>
          <w:numId w:val="13"/>
        </w:numPr>
        <w:spacing w:before="185" w:line="259" w:lineRule="auto"/>
        <w:jc w:val="both"/>
        <w:rPr>
          <w:rFonts w:ascii="LM Roman 10" w:hAnsi="LM Roman 10"/>
          <w:sz w:val="24"/>
          <w:szCs w:val="24"/>
        </w:rPr>
      </w:pPr>
      <w:r w:rsidRPr="004314F7">
        <w:rPr>
          <w:rFonts w:ascii="LM Roman 10" w:hAnsi="LM Roman 10"/>
          <w:sz w:val="24"/>
          <w:szCs w:val="24"/>
        </w:rPr>
        <w:t>El diseño del proyecto se ha realizado de manera incremental.</w:t>
      </w:r>
    </w:p>
    <w:p w14:paraId="42F52C19" w14:textId="77777777" w:rsidR="004314F7" w:rsidRPr="004314F7" w:rsidRDefault="004314F7" w:rsidP="00711139">
      <w:pPr>
        <w:numPr>
          <w:ilvl w:val="0"/>
          <w:numId w:val="13"/>
        </w:numPr>
        <w:spacing w:before="185" w:line="259" w:lineRule="auto"/>
        <w:jc w:val="both"/>
        <w:rPr>
          <w:rFonts w:ascii="LM Roman 10" w:hAnsi="LM Roman 10"/>
          <w:sz w:val="24"/>
          <w:szCs w:val="24"/>
        </w:rPr>
      </w:pPr>
      <w:r w:rsidRPr="004314F7">
        <w:rPr>
          <w:rFonts w:ascii="LM Roman 10" w:hAnsi="LM Roman 10"/>
          <w:sz w:val="24"/>
          <w:szCs w:val="24"/>
        </w:rPr>
        <w:t>Realizar un nuevo Sprint por cada reunión que se ha tenido con los tutores para implementar las nuevas tareas.</w:t>
      </w:r>
    </w:p>
    <w:p w14:paraId="52A980B1" w14:textId="77777777" w:rsidR="004314F7" w:rsidRPr="004314F7" w:rsidRDefault="004314F7" w:rsidP="00711139">
      <w:pPr>
        <w:numPr>
          <w:ilvl w:val="0"/>
          <w:numId w:val="13"/>
        </w:numPr>
        <w:spacing w:before="185" w:line="259" w:lineRule="auto"/>
        <w:jc w:val="both"/>
        <w:rPr>
          <w:rFonts w:ascii="LM Roman 10" w:hAnsi="LM Roman 10"/>
          <w:sz w:val="24"/>
          <w:szCs w:val="24"/>
        </w:rPr>
      </w:pPr>
      <w:r w:rsidRPr="004314F7">
        <w:rPr>
          <w:rFonts w:ascii="LM Roman 10" w:hAnsi="LM Roman 10"/>
          <w:sz w:val="24"/>
          <w:szCs w:val="24"/>
        </w:rPr>
        <w:t xml:space="preserve">Realización de reuniones cada dos o tres semanas salvo para casos especiales. </w:t>
      </w:r>
    </w:p>
    <w:p w14:paraId="4BBAD653" w14:textId="77777777" w:rsidR="004314F7" w:rsidRPr="004314F7" w:rsidRDefault="004314F7" w:rsidP="00711139">
      <w:pPr>
        <w:numPr>
          <w:ilvl w:val="0"/>
          <w:numId w:val="13"/>
        </w:numPr>
        <w:spacing w:before="185" w:line="259" w:lineRule="auto"/>
        <w:jc w:val="both"/>
        <w:rPr>
          <w:rFonts w:ascii="LM Roman 10" w:hAnsi="LM Roman 10"/>
          <w:sz w:val="24"/>
          <w:szCs w:val="24"/>
        </w:rPr>
      </w:pPr>
      <w:r w:rsidRPr="004314F7">
        <w:rPr>
          <w:rFonts w:ascii="LM Roman 10" w:hAnsi="LM Roman 10"/>
          <w:sz w:val="24"/>
          <w:szCs w:val="24"/>
        </w:rPr>
        <w:t>Toma de decisiones sobre la duración de cada tarea y la prioridad de cada una de ellas.</w:t>
      </w:r>
    </w:p>
    <w:p w14:paraId="59BD07B1" w14:textId="77777777" w:rsidR="004314F7" w:rsidRPr="004314F7" w:rsidRDefault="004314F7" w:rsidP="00711139">
      <w:pPr>
        <w:numPr>
          <w:ilvl w:val="0"/>
          <w:numId w:val="13"/>
        </w:numPr>
        <w:spacing w:before="185" w:line="259" w:lineRule="auto"/>
        <w:jc w:val="both"/>
        <w:rPr>
          <w:rFonts w:ascii="LM Roman 10" w:hAnsi="LM Roman 10"/>
          <w:sz w:val="24"/>
          <w:szCs w:val="24"/>
        </w:rPr>
      </w:pPr>
      <w:r w:rsidRPr="004314F7">
        <w:rPr>
          <w:rFonts w:ascii="LM Roman 10" w:hAnsi="LM Roman 10"/>
          <w:sz w:val="24"/>
          <w:szCs w:val="24"/>
        </w:rPr>
        <w:t>Realizar una reunión cuando finalizaban un Sprint para comprobar si estaban bien implementadas las indicaciones propuestas por los tutores o si eran necesarias implementar nuevas funcionalidades.</w:t>
      </w:r>
    </w:p>
    <w:p w14:paraId="791AD5F3" w14:textId="10217EB6" w:rsidR="00BA1B25" w:rsidRDefault="004314F7" w:rsidP="00711139">
      <w:pPr>
        <w:numPr>
          <w:ilvl w:val="0"/>
          <w:numId w:val="13"/>
        </w:numPr>
        <w:spacing w:before="185" w:line="259" w:lineRule="auto"/>
        <w:jc w:val="both"/>
        <w:rPr>
          <w:rFonts w:ascii="LM Roman 10" w:hAnsi="LM Roman 10"/>
          <w:sz w:val="24"/>
          <w:szCs w:val="24"/>
        </w:rPr>
      </w:pPr>
      <w:r w:rsidRPr="004314F7">
        <w:rPr>
          <w:rFonts w:ascii="LM Roman 10" w:hAnsi="LM Roman 10"/>
          <w:sz w:val="24"/>
          <w:szCs w:val="24"/>
        </w:rPr>
        <w:t>Utilización de ZenHub para el control de las tareas, manejando cuales estaban en proceso, cuales estaban terminadas y cuantas tareas quedaban por terminar de ese Sprint.</w:t>
      </w:r>
    </w:p>
    <w:p w14:paraId="4DFC7B5F" w14:textId="77777777" w:rsidR="004314F7" w:rsidRPr="004314F7" w:rsidRDefault="004314F7" w:rsidP="004314F7">
      <w:pPr>
        <w:spacing w:before="185" w:line="259" w:lineRule="auto"/>
        <w:jc w:val="both"/>
        <w:rPr>
          <w:rFonts w:ascii="LM Roman 10" w:hAnsi="LM Roman 10"/>
          <w:sz w:val="24"/>
          <w:szCs w:val="24"/>
        </w:rPr>
      </w:pPr>
    </w:p>
    <w:p w14:paraId="0308846E" w14:textId="4486F8AF" w:rsidR="004D2504" w:rsidRDefault="004D2504" w:rsidP="00711139">
      <w:pPr>
        <w:pStyle w:val="SublistadoNNormal"/>
        <w:numPr>
          <w:ilvl w:val="1"/>
          <w:numId w:val="2"/>
        </w:numPr>
        <w:ind w:left="907" w:hanging="907"/>
      </w:pPr>
      <w:bookmarkStart w:id="10" w:name="_Toc107755144"/>
      <w:bookmarkStart w:id="11" w:name="_Toc139310978"/>
      <w:r>
        <w:t>Planificación temporal</w:t>
      </w:r>
      <w:bookmarkEnd w:id="10"/>
      <w:bookmarkEnd w:id="11"/>
    </w:p>
    <w:p w14:paraId="4D624E2C" w14:textId="5480555D" w:rsidR="001E2D31" w:rsidRDefault="00133A54" w:rsidP="00D22DFA">
      <w:pPr>
        <w:pStyle w:val="NormalPPrincipal"/>
      </w:pPr>
      <w:r>
        <w:t xml:space="preserve">En este apartado se </w:t>
      </w:r>
      <w:r w:rsidR="004314F7">
        <w:t>va a describir</w:t>
      </w:r>
      <w:r>
        <w:t xml:space="preserve"> </w:t>
      </w:r>
      <w:r w:rsidR="00CE2A63">
        <w:t xml:space="preserve">el programa temporal que se </w:t>
      </w:r>
      <w:r w:rsidR="005537BB">
        <w:t>diseñó</w:t>
      </w:r>
      <w:r w:rsidR="00CE2A63">
        <w:t xml:space="preserve"> y utilizó durante todo el desarrollo del proyecto.</w:t>
      </w:r>
      <w:r w:rsidR="00057CDF">
        <w:t xml:space="preserve"> </w:t>
      </w:r>
      <w:r w:rsidR="004314F7">
        <w:t xml:space="preserve">Explicaré cada uno de los </w:t>
      </w:r>
      <w:r w:rsidR="00BB2C5B">
        <w:t>sprints</w:t>
      </w:r>
      <w:r w:rsidR="004314F7">
        <w:t xml:space="preserve"> que se han creado durante la realización del proyecto, con cada tarea y el gráfico </w:t>
      </w:r>
      <w:r w:rsidR="004314F7">
        <w:rPr>
          <w:i/>
          <w:iCs/>
        </w:rPr>
        <w:t xml:space="preserve">Burndown report </w:t>
      </w:r>
      <w:r w:rsidR="004314F7">
        <w:t>proporcionado por la herramienta de ZenHub.</w:t>
      </w:r>
      <w:r w:rsidR="001E2D31">
        <w:br w:type="page"/>
      </w:r>
    </w:p>
    <w:p w14:paraId="4D3F726C" w14:textId="66DA8BF3" w:rsidR="00F82EBA" w:rsidRDefault="00D22DFA" w:rsidP="002B047F">
      <w:pPr>
        <w:pStyle w:val="Tareas"/>
      </w:pPr>
      <w:r>
        <w:lastRenderedPageBreak/>
        <w:t xml:space="preserve">Sprint 0: hasta el 15 de </w:t>
      </w:r>
      <w:r w:rsidR="00D21764">
        <w:t>febrero</w:t>
      </w:r>
    </w:p>
    <w:p w14:paraId="6906CFD5" w14:textId="29BDFFC6" w:rsidR="00176330" w:rsidRDefault="00D22DFA" w:rsidP="00D22DFA">
      <w:pPr>
        <w:pStyle w:val="NormalPPrincipal"/>
        <w:keepNext/>
        <w:spacing w:after="185"/>
      </w:pPr>
      <w:r>
        <w:t>E</w:t>
      </w:r>
      <w:r w:rsidR="00D21764">
        <w:t xml:space="preserve">sto no es un Sprint como tal, sino que abarca el periodo inicial de la creación de un proyecto completamente nuevo que se adaptara a temas que me quisiese especializar en un futuro como es la educación. </w:t>
      </w:r>
    </w:p>
    <w:p w14:paraId="3B548740" w14:textId="790A253E" w:rsidR="00EE360D" w:rsidRPr="00DF7815" w:rsidRDefault="00EE360D" w:rsidP="00DF7815">
      <w:pPr>
        <w:rPr>
          <w:rFonts w:ascii="LM Roman 10" w:hAnsi="LM Roman 10"/>
          <w:sz w:val="24"/>
        </w:rPr>
      </w:pPr>
    </w:p>
    <w:p w14:paraId="17C0E625" w14:textId="733F6DE4" w:rsidR="00EE360D" w:rsidRDefault="00D21764" w:rsidP="002B047F">
      <w:pPr>
        <w:pStyle w:val="Tareas"/>
      </w:pPr>
      <w:r>
        <w:t>Sprint 1 (15/02/2023 – 02/03/2023)</w:t>
      </w:r>
    </w:p>
    <w:p w14:paraId="5AD4845C" w14:textId="01B0BE90" w:rsidR="00574543" w:rsidRDefault="00D21764" w:rsidP="00D21764">
      <w:pPr>
        <w:pStyle w:val="NormalPPrincipal"/>
        <w:keepNext/>
        <w:spacing w:after="185"/>
        <w:rPr>
          <w:noProof/>
        </w:rPr>
      </w:pPr>
      <w:r>
        <w:rPr>
          <w:noProof/>
        </w:rPr>
        <w:t xml:space="preserve">En el primer </w:t>
      </w:r>
      <w:r>
        <w:rPr>
          <w:i/>
          <w:iCs/>
          <w:noProof/>
        </w:rPr>
        <w:t xml:space="preserve">sprint </w:t>
      </w:r>
      <w:r>
        <w:rPr>
          <w:noProof/>
        </w:rPr>
        <w:t>del proyecto se definieron todos los objetivos del proyecto a cumplir y cuales serían los pasos para completarlo</w:t>
      </w:r>
      <w:r w:rsidR="00EE2651">
        <w:rPr>
          <w:noProof/>
        </w:rPr>
        <w:t>s.</w:t>
      </w:r>
      <w:r w:rsidR="00B570AB">
        <w:rPr>
          <w:noProof/>
        </w:rPr>
        <w:t xml:space="preserve"> Se ha configurado el repositorio del proyecto, se ha elegido un enterno de desarrollo y editor de texto para la documentación. Una vez comparado todas las opciones disponibles de IDE se ha configurado para trabajar sobre él. </w:t>
      </w:r>
    </w:p>
    <w:p w14:paraId="570B2D5E" w14:textId="1F6403F1" w:rsidR="00B570AB" w:rsidRDefault="00B570AB" w:rsidP="00D21764">
      <w:pPr>
        <w:pStyle w:val="NormalPPrincipal"/>
        <w:keepNext/>
        <w:spacing w:after="185"/>
        <w:rPr>
          <w:noProof/>
        </w:rPr>
      </w:pPr>
      <w:r>
        <w:rPr>
          <w:noProof/>
        </w:rPr>
        <w:t>Se ha realizado un trabajo de investigación sobre el tema a tratar y otros estudios relacionados para saber que herramientas serían interesantes para implementar en mi proyecto.</w:t>
      </w:r>
      <w:r w:rsidR="006B589D">
        <w:rPr>
          <w:noProof/>
        </w:rPr>
        <w:t xml:space="preserve"> </w:t>
      </w:r>
      <w:r w:rsidR="006B589D">
        <w:t xml:space="preserve">Se ha instalado Zotero para las referencias. </w:t>
      </w:r>
    </w:p>
    <w:p w14:paraId="0742566A" w14:textId="3AB7B1E5" w:rsidR="00B570AB" w:rsidRDefault="00B570AB" w:rsidP="00D21764">
      <w:pPr>
        <w:pStyle w:val="NormalPPrincipal"/>
        <w:keepNext/>
        <w:spacing w:after="185"/>
        <w:rPr>
          <w:noProof/>
        </w:rPr>
      </w:pPr>
      <w:r>
        <w:rPr>
          <w:noProof/>
        </w:rPr>
        <w:t xml:space="preserve">Al ser el primer </w:t>
      </w:r>
      <w:r>
        <w:rPr>
          <w:i/>
          <w:iCs/>
          <w:noProof/>
        </w:rPr>
        <w:t xml:space="preserve">sprint, </w:t>
      </w:r>
      <w:r>
        <w:rPr>
          <w:noProof/>
        </w:rPr>
        <w:t xml:space="preserve">la prioridad era buscar información sobre los diferentes servidores para alojar una aplicación web, que en este caso se utilizó Flask. Una vez selecionado, se ha implementado dicho servidor. </w:t>
      </w:r>
    </w:p>
    <w:p w14:paraId="3F12A3C4" w14:textId="2C68C4F8" w:rsidR="00B570AB" w:rsidRDefault="00B570AB" w:rsidP="00D21764">
      <w:pPr>
        <w:pStyle w:val="NormalPPrincipal"/>
        <w:keepNext/>
        <w:spacing w:after="185"/>
        <w:rPr>
          <w:noProof/>
        </w:rPr>
      </w:pPr>
      <w:r>
        <w:rPr>
          <w:noProof/>
        </w:rPr>
        <w:t xml:space="preserve">Enlace al primer </w:t>
      </w:r>
      <w:r>
        <w:rPr>
          <w:i/>
          <w:iCs/>
          <w:noProof/>
        </w:rPr>
        <w:t xml:space="preserve">sprint: </w:t>
      </w:r>
      <w:hyperlink r:id="rId171" w:history="1">
        <w:r w:rsidRPr="007027F6">
          <w:rPr>
            <w:rStyle w:val="Hipervnculo"/>
            <w:noProof/>
            <w:color w:val="FF0000"/>
          </w:rPr>
          <w:t>Sprint 1</w:t>
        </w:r>
      </w:hyperlink>
      <w:r>
        <w:rPr>
          <w:noProof/>
        </w:rPr>
        <w:t>.</w:t>
      </w:r>
    </w:p>
    <w:p w14:paraId="027D74F3" w14:textId="700EC76A" w:rsidR="00424777" w:rsidRDefault="007027F6" w:rsidP="00D21764">
      <w:pPr>
        <w:pStyle w:val="NormalPPrincipal"/>
        <w:keepNext/>
        <w:spacing w:after="185"/>
      </w:pPr>
      <w:r>
        <w:rPr>
          <w:noProof/>
        </w:rPr>
        <w:t xml:space="preserve">A continuación, se va a mostrar el gráfico </w:t>
      </w:r>
      <w:r>
        <w:rPr>
          <w:i/>
          <w:iCs/>
        </w:rPr>
        <w:t xml:space="preserve">Burndown report </w:t>
      </w:r>
      <w:r>
        <w:t xml:space="preserve">del primer </w:t>
      </w:r>
      <w:r>
        <w:rPr>
          <w:i/>
          <w:iCs/>
        </w:rPr>
        <w:t xml:space="preserve">sprint, </w:t>
      </w:r>
      <w:r>
        <w:t>donde se visualiza el avance de cada tarea.</w:t>
      </w:r>
      <w:r w:rsidR="00424777">
        <w:t xml:space="preserve"> </w:t>
      </w:r>
    </w:p>
    <w:p w14:paraId="332AEC2B" w14:textId="0D9888E3" w:rsidR="007027F6" w:rsidRPr="00424777" w:rsidRDefault="003B534C" w:rsidP="00424777">
      <w:pPr>
        <w:pStyle w:val="NormalPPrincipal"/>
        <w:keepNext/>
        <w:spacing w:after="185"/>
        <w:jc w:val="center"/>
      </w:pPr>
      <w:r w:rsidRPr="003B534C">
        <w:rPr>
          <w:noProof/>
        </w:rPr>
        <w:drawing>
          <wp:inline distT="0" distB="0" distL="0" distR="0" wp14:anchorId="2FC82B2E" wp14:editId="1BAA706A">
            <wp:extent cx="3863426" cy="3156857"/>
            <wp:effectExtent l="0" t="0" r="3810" b="5715"/>
            <wp:docPr id="70173261"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73261" name="Imagen 1" descr="Gráfico&#10;&#10;Descripción generada automáticamente"/>
                    <pic:cNvPicPr/>
                  </pic:nvPicPr>
                  <pic:blipFill>
                    <a:blip r:embed="rId172"/>
                    <a:stretch>
                      <a:fillRect/>
                    </a:stretch>
                  </pic:blipFill>
                  <pic:spPr>
                    <a:xfrm>
                      <a:off x="0" y="0"/>
                      <a:ext cx="3877773" cy="3168580"/>
                    </a:xfrm>
                    <a:prstGeom prst="rect">
                      <a:avLst/>
                    </a:prstGeom>
                  </pic:spPr>
                </pic:pic>
              </a:graphicData>
            </a:graphic>
          </wp:inline>
        </w:drawing>
      </w:r>
    </w:p>
    <w:p w14:paraId="60BF27F7" w14:textId="2A8C78EE" w:rsidR="00A644C7" w:rsidRPr="004E74B7" w:rsidRDefault="007027F6" w:rsidP="004E74B7">
      <w:pPr>
        <w:pStyle w:val="Piedefoto"/>
        <w:rPr>
          <w:i/>
          <w:iCs/>
        </w:rPr>
      </w:pPr>
      <w:bookmarkStart w:id="12" w:name="_Toc107756160"/>
      <w:bookmarkStart w:id="13" w:name="_Toc139311002"/>
      <w:r>
        <w:t xml:space="preserve">Figura A.1: </w:t>
      </w:r>
      <w:bookmarkEnd w:id="12"/>
      <w:r w:rsidR="00A052B4">
        <w:rPr>
          <w:i/>
          <w:iCs/>
        </w:rPr>
        <w:t>Burndown report sprint 1</w:t>
      </w:r>
      <w:bookmarkEnd w:id="13"/>
    </w:p>
    <w:p w14:paraId="665E74D8" w14:textId="77777777" w:rsidR="004E74B7" w:rsidRDefault="007027F6" w:rsidP="008D0FDC">
      <w:pPr>
        <w:pStyle w:val="NormalPPrincipal"/>
        <w:rPr>
          <w:noProof/>
        </w:rPr>
      </w:pPr>
      <w:bookmarkStart w:id="14" w:name="_Hlk138502017"/>
      <w:r>
        <w:rPr>
          <w:noProof/>
        </w:rPr>
        <w:lastRenderedPageBreak/>
        <w:t xml:space="preserve">La linea gris discontinua indica como debería haber sido el proceso de ejecución optima a lo largo de todo el </w:t>
      </w:r>
      <w:r w:rsidRPr="00A644C7">
        <w:rPr>
          <w:noProof/>
        </w:rPr>
        <w:t xml:space="preserve">sprint. </w:t>
      </w:r>
      <w:r>
        <w:rPr>
          <w:noProof/>
        </w:rPr>
        <w:t>Como podemos apreciar es bastante dificil que se asemeje a la realidad debido a los factores extern</w:t>
      </w:r>
      <w:r w:rsidR="00A644C7">
        <w:rPr>
          <w:noProof/>
        </w:rPr>
        <w:t xml:space="preserve">os, mostrando que se ha avanzado en ocasiones mucho </w:t>
      </w:r>
      <w:bookmarkEnd w:id="14"/>
      <w:r w:rsidR="00A644C7">
        <w:rPr>
          <w:noProof/>
        </w:rPr>
        <w:t>y otras poco en menos tiempo.</w:t>
      </w:r>
    </w:p>
    <w:p w14:paraId="647979D0" w14:textId="69972474" w:rsidR="00A644C7" w:rsidRPr="007027F6" w:rsidRDefault="00A644C7" w:rsidP="008D0FDC">
      <w:pPr>
        <w:pStyle w:val="NormalPPrincipal"/>
      </w:pPr>
      <w:bookmarkStart w:id="15" w:name="_Hlk138504552"/>
      <w:r>
        <w:rPr>
          <w:noProof/>
        </w:rPr>
        <w:t xml:space="preserve">Por último, se va a mostrar la tabla de clasificación de cada tarea con su etiqueta correspondiente. </w:t>
      </w:r>
    </w:p>
    <w:bookmarkEnd w:id="15"/>
    <w:p w14:paraId="7F71F723" w14:textId="09E6DE5D" w:rsidR="00D21764" w:rsidRDefault="003B534C" w:rsidP="004E74B7">
      <w:pPr>
        <w:pStyle w:val="NormalPPrincipal"/>
        <w:keepNext/>
        <w:spacing w:after="185"/>
        <w:jc w:val="center"/>
        <w:rPr>
          <w:noProof/>
        </w:rPr>
      </w:pPr>
      <w:r w:rsidRPr="003B534C">
        <w:rPr>
          <w:noProof/>
        </w:rPr>
        <w:drawing>
          <wp:inline distT="0" distB="0" distL="0" distR="0" wp14:anchorId="78ED3DCB" wp14:editId="5C8CC5D4">
            <wp:extent cx="5402580" cy="4036695"/>
            <wp:effectExtent l="0" t="0" r="7620" b="1905"/>
            <wp:docPr id="1097927079"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927079" name="Imagen 1" descr="Interfaz de usuario gráfica, Aplicación&#10;&#10;Descripción generada automáticamente"/>
                    <pic:cNvPicPr/>
                  </pic:nvPicPr>
                  <pic:blipFill>
                    <a:blip r:embed="rId173"/>
                    <a:stretch>
                      <a:fillRect/>
                    </a:stretch>
                  </pic:blipFill>
                  <pic:spPr>
                    <a:xfrm>
                      <a:off x="0" y="0"/>
                      <a:ext cx="5402580" cy="4036695"/>
                    </a:xfrm>
                    <a:prstGeom prst="rect">
                      <a:avLst/>
                    </a:prstGeom>
                  </pic:spPr>
                </pic:pic>
              </a:graphicData>
            </a:graphic>
          </wp:inline>
        </w:drawing>
      </w:r>
    </w:p>
    <w:p w14:paraId="3A26089A" w14:textId="2AFB40C5" w:rsidR="0005421E" w:rsidRPr="0005421E" w:rsidRDefault="0005421E" w:rsidP="0005421E">
      <w:pPr>
        <w:pStyle w:val="Piedefoto"/>
        <w:rPr>
          <w:i/>
          <w:iCs/>
        </w:rPr>
      </w:pPr>
      <w:bookmarkStart w:id="16" w:name="_Toc139311003"/>
      <w:r>
        <w:t xml:space="preserve">Figura A.2: </w:t>
      </w:r>
      <w:r>
        <w:rPr>
          <w:i/>
          <w:iCs/>
        </w:rPr>
        <w:t>Issues sprint 1</w:t>
      </w:r>
      <w:bookmarkEnd w:id="16"/>
    </w:p>
    <w:tbl>
      <w:tblPr>
        <w:tblStyle w:val="Tabladelista6concolores"/>
        <w:tblpPr w:leftFromText="141" w:rightFromText="141" w:vertAnchor="text" w:horzAnchor="margin" w:tblpY="415"/>
        <w:tblW w:w="9168" w:type="dxa"/>
        <w:tblBorders>
          <w:insideH w:val="single" w:sz="4" w:space="0" w:color="auto"/>
        </w:tblBorders>
        <w:tblLook w:val="0680" w:firstRow="0" w:lastRow="0" w:firstColumn="1" w:lastColumn="0" w:noHBand="1" w:noVBand="1"/>
      </w:tblPr>
      <w:tblGrid>
        <w:gridCol w:w="3892"/>
        <w:gridCol w:w="3921"/>
        <w:gridCol w:w="1355"/>
      </w:tblGrid>
      <w:tr w:rsidR="0005421E" w14:paraId="1B76D5FA" w14:textId="77777777" w:rsidTr="0005421E">
        <w:trPr>
          <w:trHeight w:val="312"/>
        </w:trPr>
        <w:tc>
          <w:tcPr>
            <w:cnfStyle w:val="001000000000" w:firstRow="0" w:lastRow="0" w:firstColumn="1" w:lastColumn="0" w:oddVBand="0" w:evenVBand="0" w:oddHBand="0" w:evenHBand="0" w:firstRowFirstColumn="0" w:firstRowLastColumn="0" w:lastRowFirstColumn="0" w:lastRowLastColumn="0"/>
            <w:tcW w:w="3892" w:type="dxa"/>
            <w:tcBorders>
              <w:top w:val="single" w:sz="4" w:space="0" w:color="000000" w:themeColor="text1"/>
              <w:bottom w:val="single" w:sz="4" w:space="0" w:color="auto"/>
            </w:tcBorders>
            <w:vAlign w:val="center"/>
          </w:tcPr>
          <w:p w14:paraId="0B3C1055" w14:textId="77777777" w:rsidR="0005421E" w:rsidRPr="00A052B4" w:rsidRDefault="0005421E" w:rsidP="0005421E">
            <w:pPr>
              <w:pStyle w:val="NormalPPrincipal"/>
              <w:spacing w:before="0"/>
              <w:ind w:firstLine="0"/>
              <w:jc w:val="left"/>
            </w:pPr>
            <w:r w:rsidRPr="00A052B4">
              <w:t xml:space="preserve">Tareas completadas </w:t>
            </w:r>
          </w:p>
        </w:tc>
        <w:tc>
          <w:tcPr>
            <w:tcW w:w="3921" w:type="dxa"/>
            <w:tcBorders>
              <w:top w:val="single" w:sz="4" w:space="0" w:color="000000" w:themeColor="text1"/>
              <w:bottom w:val="single" w:sz="4" w:space="0" w:color="auto"/>
            </w:tcBorders>
          </w:tcPr>
          <w:p w14:paraId="1A4B3651" w14:textId="77777777" w:rsidR="0005421E" w:rsidRPr="00A052B4"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sidRPr="00A644C7">
              <w:rPr>
                <w:b/>
                <w:bCs/>
              </w:rPr>
              <w:t>Etiquetas</w:t>
            </w:r>
          </w:p>
        </w:tc>
        <w:tc>
          <w:tcPr>
            <w:tcW w:w="1355" w:type="dxa"/>
            <w:tcBorders>
              <w:top w:val="single" w:sz="4" w:space="0" w:color="000000" w:themeColor="text1"/>
              <w:bottom w:val="single" w:sz="4" w:space="0" w:color="auto"/>
            </w:tcBorders>
            <w:vAlign w:val="center"/>
          </w:tcPr>
          <w:p w14:paraId="526F860F" w14:textId="77777777" w:rsidR="0005421E" w:rsidRPr="00A052B4"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sidRPr="00A052B4">
              <w:rPr>
                <w:b/>
                <w:bCs/>
              </w:rPr>
              <w:t xml:space="preserve">Estimación </w:t>
            </w:r>
          </w:p>
        </w:tc>
      </w:tr>
      <w:tr w:rsidR="0005421E" w14:paraId="67E0AC6F" w14:textId="77777777" w:rsidTr="0005421E">
        <w:trPr>
          <w:trHeight w:val="438"/>
        </w:trPr>
        <w:tc>
          <w:tcPr>
            <w:cnfStyle w:val="001000000000" w:firstRow="0" w:lastRow="0" w:firstColumn="1" w:lastColumn="0" w:oddVBand="0" w:evenVBand="0" w:oddHBand="0" w:evenHBand="0" w:firstRowFirstColumn="0" w:firstRowLastColumn="0" w:lastRowFirstColumn="0" w:lastRowLastColumn="0"/>
            <w:tcW w:w="3892" w:type="dxa"/>
            <w:tcBorders>
              <w:top w:val="single" w:sz="4" w:space="0" w:color="auto"/>
              <w:bottom w:val="nil"/>
            </w:tcBorders>
            <w:vAlign w:val="center"/>
          </w:tcPr>
          <w:p w14:paraId="38FB9A35" w14:textId="77777777" w:rsidR="0005421E" w:rsidRPr="00A052B4" w:rsidRDefault="0005421E" w:rsidP="0005421E">
            <w:pPr>
              <w:pStyle w:val="NormalPPrincipal"/>
              <w:spacing w:before="0"/>
              <w:ind w:firstLine="0"/>
              <w:jc w:val="left"/>
              <w:rPr>
                <w:b w:val="0"/>
                <w:bCs w:val="0"/>
              </w:rPr>
            </w:pPr>
            <w:r>
              <w:rPr>
                <w:b w:val="0"/>
                <w:bCs w:val="0"/>
              </w:rPr>
              <w:t>Creación del repositorio de códigos</w:t>
            </w:r>
          </w:p>
        </w:tc>
        <w:tc>
          <w:tcPr>
            <w:tcW w:w="3921" w:type="dxa"/>
            <w:tcBorders>
              <w:top w:val="single" w:sz="4" w:space="0" w:color="auto"/>
              <w:bottom w:val="nil"/>
            </w:tcBorders>
          </w:tcPr>
          <w:p w14:paraId="2757BA8C" w14:textId="77777777" w:rsidR="0005421E" w:rsidRPr="00054295"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1522DE">
              <w:rPr>
                <w:noProof/>
              </w:rPr>
              <w:drawing>
                <wp:anchor distT="0" distB="0" distL="114300" distR="114300" simplePos="0" relativeHeight="251629568" behindDoc="0" locked="0" layoutInCell="1" allowOverlap="1" wp14:anchorId="24518930" wp14:editId="3E701C03">
                  <wp:simplePos x="0" y="0"/>
                  <wp:positionH relativeFrom="column">
                    <wp:posOffset>-3175</wp:posOffset>
                  </wp:positionH>
                  <wp:positionV relativeFrom="paragraph">
                    <wp:posOffset>36576</wp:posOffset>
                  </wp:positionV>
                  <wp:extent cx="1894864" cy="256769"/>
                  <wp:effectExtent l="0" t="0" r="0" b="0"/>
                  <wp:wrapThrough wrapText="bothSides">
                    <wp:wrapPolygon edited="0">
                      <wp:start x="0" y="0"/>
                      <wp:lineTo x="0" y="19248"/>
                      <wp:lineTo x="21282" y="19248"/>
                      <wp:lineTo x="21282" y="0"/>
                      <wp:lineTo x="0" y="0"/>
                    </wp:wrapPolygon>
                  </wp:wrapThrough>
                  <wp:docPr id="2348025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802521" name=""/>
                          <pic:cNvPicPr/>
                        </pic:nvPicPr>
                        <pic:blipFill rotWithShape="1">
                          <a:blip r:embed="rId174">
                            <a:extLst>
                              <a:ext uri="{28A0092B-C50C-407E-A947-70E740481C1C}">
                                <a14:useLocalDpi xmlns:a14="http://schemas.microsoft.com/office/drawing/2010/main" val="0"/>
                              </a:ext>
                            </a:extLst>
                          </a:blip>
                          <a:srcRect l="1517" t="7043" b="-1"/>
                          <a:stretch/>
                        </pic:blipFill>
                        <pic:spPr bwMode="auto">
                          <a:xfrm>
                            <a:off x="0" y="0"/>
                            <a:ext cx="1894864" cy="256769"/>
                          </a:xfrm>
                          <a:prstGeom prst="rect">
                            <a:avLst/>
                          </a:prstGeom>
                          <a:ln>
                            <a:noFill/>
                          </a:ln>
                          <a:extLst>
                            <a:ext uri="{53640926-AAD7-44D8-BBD7-CCE9431645EC}">
                              <a14:shadowObscured xmlns:a14="http://schemas.microsoft.com/office/drawing/2010/main"/>
                            </a:ext>
                          </a:extLst>
                        </pic:spPr>
                      </pic:pic>
                    </a:graphicData>
                  </a:graphic>
                </wp:anchor>
              </w:drawing>
            </w:r>
          </w:p>
        </w:tc>
        <w:tc>
          <w:tcPr>
            <w:tcW w:w="1355" w:type="dxa"/>
            <w:tcBorders>
              <w:top w:val="single" w:sz="4" w:space="0" w:color="auto"/>
              <w:bottom w:val="nil"/>
            </w:tcBorders>
            <w:vAlign w:val="center"/>
          </w:tcPr>
          <w:p w14:paraId="6B9C57C9"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05421E" w14:paraId="550ACA8A" w14:textId="77777777" w:rsidTr="0005421E">
        <w:trPr>
          <w:trHeight w:val="641"/>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31440640" w14:textId="77777777" w:rsidR="0005421E" w:rsidRPr="00A052B4" w:rsidRDefault="0005421E" w:rsidP="0005421E">
            <w:pPr>
              <w:pStyle w:val="NormalPPrincipal"/>
              <w:spacing w:before="0"/>
              <w:ind w:firstLine="0"/>
              <w:jc w:val="left"/>
              <w:rPr>
                <w:b w:val="0"/>
                <w:bCs w:val="0"/>
              </w:rPr>
            </w:pPr>
            <w:r>
              <w:rPr>
                <w:b w:val="0"/>
                <w:bCs w:val="0"/>
              </w:rPr>
              <w:t>Elegir herramienta para la gestión de tareas</w:t>
            </w:r>
          </w:p>
        </w:tc>
        <w:tc>
          <w:tcPr>
            <w:tcW w:w="3921" w:type="dxa"/>
            <w:tcBorders>
              <w:top w:val="nil"/>
              <w:bottom w:val="nil"/>
            </w:tcBorders>
          </w:tcPr>
          <w:p w14:paraId="19B09C9E"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32640" behindDoc="0" locked="0" layoutInCell="1" allowOverlap="1" wp14:anchorId="53233F67" wp14:editId="6DEF836B">
                  <wp:simplePos x="0" y="0"/>
                  <wp:positionH relativeFrom="column">
                    <wp:posOffset>-3175</wp:posOffset>
                  </wp:positionH>
                  <wp:positionV relativeFrom="paragraph">
                    <wp:posOffset>48768</wp:posOffset>
                  </wp:positionV>
                  <wp:extent cx="1872666" cy="266119"/>
                  <wp:effectExtent l="0" t="0" r="0" b="635"/>
                  <wp:wrapThrough wrapText="bothSides">
                    <wp:wrapPolygon edited="0">
                      <wp:start x="0" y="0"/>
                      <wp:lineTo x="0" y="20105"/>
                      <wp:lineTo x="21314" y="20105"/>
                      <wp:lineTo x="21314" y="0"/>
                      <wp:lineTo x="0" y="0"/>
                    </wp:wrapPolygon>
                  </wp:wrapThrough>
                  <wp:docPr id="128379079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
                          <pic:cNvPicPr>
                            <a:picLocks noChangeAspect="1" noChangeArrowheads="1"/>
                          </pic:cNvPicPr>
                        </pic:nvPicPr>
                        <pic:blipFill rotWithShape="1">
                          <a:blip r:embed="rId175">
                            <a:extLst>
                              <a:ext uri="{28A0092B-C50C-407E-A947-70E740481C1C}">
                                <a14:useLocalDpi xmlns:a14="http://schemas.microsoft.com/office/drawing/2010/main" val="0"/>
                              </a:ext>
                            </a:extLst>
                          </a:blip>
                          <a:srcRect l="1027" t="38"/>
                          <a:stretch/>
                        </pic:blipFill>
                        <pic:spPr bwMode="auto">
                          <a:xfrm>
                            <a:off x="0" y="0"/>
                            <a:ext cx="1872666" cy="266119"/>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1355" w:type="dxa"/>
            <w:tcBorders>
              <w:top w:val="nil"/>
              <w:bottom w:val="nil"/>
            </w:tcBorders>
            <w:vAlign w:val="center"/>
          </w:tcPr>
          <w:p w14:paraId="27752B4C"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05421E" w14:paraId="4C9B7C65" w14:textId="77777777" w:rsidTr="0005421E">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1A08F85C" w14:textId="77777777" w:rsidR="0005421E" w:rsidRPr="00A052B4" w:rsidRDefault="0005421E" w:rsidP="0005421E">
            <w:pPr>
              <w:pStyle w:val="NormalPPrincipal"/>
              <w:spacing w:before="0"/>
              <w:ind w:firstLine="0"/>
              <w:jc w:val="left"/>
              <w:rPr>
                <w:b w:val="0"/>
                <w:bCs w:val="0"/>
              </w:rPr>
            </w:pPr>
            <w:r>
              <w:rPr>
                <w:b w:val="0"/>
                <w:bCs w:val="0"/>
              </w:rPr>
              <w:t>Elegir editor de texto</w:t>
            </w:r>
          </w:p>
        </w:tc>
        <w:tc>
          <w:tcPr>
            <w:tcW w:w="3921" w:type="dxa"/>
            <w:tcBorders>
              <w:top w:val="nil"/>
              <w:bottom w:val="nil"/>
            </w:tcBorders>
          </w:tcPr>
          <w:p w14:paraId="652CAE4C"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75096A25" wp14:editId="053A045B">
                  <wp:extent cx="1872666" cy="266119"/>
                  <wp:effectExtent l="0" t="0" r="0" b="635"/>
                  <wp:docPr id="2124237135" name="Imagen 2124237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
                          <pic:cNvPicPr>
                            <a:picLocks noChangeAspect="1" noChangeArrowheads="1"/>
                          </pic:cNvPicPr>
                        </pic:nvPicPr>
                        <pic:blipFill rotWithShape="1">
                          <a:blip r:embed="rId175">
                            <a:extLst>
                              <a:ext uri="{28A0092B-C50C-407E-A947-70E740481C1C}">
                                <a14:useLocalDpi xmlns:a14="http://schemas.microsoft.com/office/drawing/2010/main" val="0"/>
                              </a:ext>
                            </a:extLst>
                          </a:blip>
                          <a:srcRect l="1027" t="38"/>
                          <a:stretch/>
                        </pic:blipFill>
                        <pic:spPr bwMode="auto">
                          <a:xfrm>
                            <a:off x="0" y="0"/>
                            <a:ext cx="1876019" cy="2665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355" w:type="dxa"/>
            <w:tcBorders>
              <w:top w:val="nil"/>
              <w:bottom w:val="nil"/>
            </w:tcBorders>
            <w:vAlign w:val="center"/>
          </w:tcPr>
          <w:p w14:paraId="7E278162"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05421E" w14:paraId="6620E711" w14:textId="77777777" w:rsidTr="0005421E">
        <w:trPr>
          <w:trHeight w:val="641"/>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040008D6" w14:textId="77777777" w:rsidR="0005421E" w:rsidRPr="00A052B4" w:rsidRDefault="0005421E" w:rsidP="0005421E">
            <w:pPr>
              <w:pStyle w:val="NormalPPrincipal"/>
              <w:spacing w:before="0"/>
              <w:ind w:firstLine="0"/>
              <w:jc w:val="left"/>
              <w:rPr>
                <w:b w:val="0"/>
                <w:bCs w:val="0"/>
              </w:rPr>
            </w:pPr>
            <w:r>
              <w:rPr>
                <w:b w:val="0"/>
                <w:bCs w:val="0"/>
              </w:rPr>
              <w:t xml:space="preserve">Elegir herramienta para la gestión de referencias </w:t>
            </w:r>
          </w:p>
        </w:tc>
        <w:tc>
          <w:tcPr>
            <w:tcW w:w="3921" w:type="dxa"/>
            <w:tcBorders>
              <w:top w:val="nil"/>
              <w:bottom w:val="nil"/>
            </w:tcBorders>
          </w:tcPr>
          <w:p w14:paraId="105F9A90"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DC5D4BA" wp14:editId="497EA9DA">
                  <wp:extent cx="1872666" cy="266119"/>
                  <wp:effectExtent l="0" t="0" r="0" b="635"/>
                  <wp:docPr id="520971651" name="Imagen 520971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
                          <pic:cNvPicPr>
                            <a:picLocks noChangeAspect="1" noChangeArrowheads="1"/>
                          </pic:cNvPicPr>
                        </pic:nvPicPr>
                        <pic:blipFill rotWithShape="1">
                          <a:blip r:embed="rId175">
                            <a:extLst>
                              <a:ext uri="{28A0092B-C50C-407E-A947-70E740481C1C}">
                                <a14:useLocalDpi xmlns:a14="http://schemas.microsoft.com/office/drawing/2010/main" val="0"/>
                              </a:ext>
                            </a:extLst>
                          </a:blip>
                          <a:srcRect l="1027" t="38"/>
                          <a:stretch/>
                        </pic:blipFill>
                        <pic:spPr bwMode="auto">
                          <a:xfrm>
                            <a:off x="0" y="0"/>
                            <a:ext cx="1876019" cy="2665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355" w:type="dxa"/>
            <w:tcBorders>
              <w:top w:val="nil"/>
              <w:bottom w:val="nil"/>
            </w:tcBorders>
            <w:vAlign w:val="center"/>
          </w:tcPr>
          <w:p w14:paraId="3EB94F38"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05421E" w14:paraId="68D18C41" w14:textId="77777777" w:rsidTr="0005421E">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174D5B35" w14:textId="77777777" w:rsidR="0005421E" w:rsidRPr="00A052B4" w:rsidRDefault="0005421E" w:rsidP="0005421E">
            <w:pPr>
              <w:pStyle w:val="NormalPPrincipal"/>
              <w:spacing w:before="0"/>
              <w:ind w:firstLine="0"/>
              <w:jc w:val="left"/>
              <w:rPr>
                <w:b w:val="0"/>
                <w:bCs w:val="0"/>
              </w:rPr>
            </w:pPr>
            <w:r>
              <w:rPr>
                <w:b w:val="0"/>
                <w:bCs w:val="0"/>
              </w:rPr>
              <w:t>Instalación de Zotero</w:t>
            </w:r>
          </w:p>
        </w:tc>
        <w:tc>
          <w:tcPr>
            <w:tcW w:w="3921" w:type="dxa"/>
            <w:tcBorders>
              <w:top w:val="nil"/>
              <w:bottom w:val="nil"/>
            </w:tcBorders>
          </w:tcPr>
          <w:p w14:paraId="0DB0C68A"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1522DE">
              <w:rPr>
                <w:noProof/>
              </w:rPr>
              <w:drawing>
                <wp:inline distT="0" distB="0" distL="0" distR="0" wp14:anchorId="1B46F893" wp14:editId="0CBAD3DB">
                  <wp:extent cx="1118681" cy="272375"/>
                  <wp:effectExtent l="0" t="0" r="5715" b="0"/>
                  <wp:docPr id="1459888711" name="Imagen 1459888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802521" name=""/>
                          <pic:cNvPicPr/>
                        </pic:nvPicPr>
                        <pic:blipFill rotWithShape="1">
                          <a:blip r:embed="rId174"/>
                          <a:srcRect l="1517" t="7042" r="40289" b="-5739"/>
                          <a:stretch/>
                        </pic:blipFill>
                        <pic:spPr bwMode="auto">
                          <a:xfrm>
                            <a:off x="0" y="0"/>
                            <a:ext cx="1119837" cy="272656"/>
                          </a:xfrm>
                          <a:prstGeom prst="rect">
                            <a:avLst/>
                          </a:prstGeom>
                          <a:ln>
                            <a:noFill/>
                          </a:ln>
                          <a:extLst>
                            <a:ext uri="{53640926-AAD7-44D8-BBD7-CCE9431645EC}">
                              <a14:shadowObscured xmlns:a14="http://schemas.microsoft.com/office/drawing/2010/main"/>
                            </a:ext>
                          </a:extLst>
                        </pic:spPr>
                      </pic:pic>
                    </a:graphicData>
                  </a:graphic>
                </wp:inline>
              </w:drawing>
            </w:r>
          </w:p>
        </w:tc>
        <w:tc>
          <w:tcPr>
            <w:tcW w:w="1355" w:type="dxa"/>
            <w:tcBorders>
              <w:top w:val="nil"/>
              <w:bottom w:val="nil"/>
            </w:tcBorders>
            <w:vAlign w:val="center"/>
          </w:tcPr>
          <w:p w14:paraId="51BD5E25"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05421E" w14:paraId="259BEC47" w14:textId="77777777" w:rsidTr="0005421E">
        <w:trPr>
          <w:trHeight w:val="312"/>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49FE7926" w14:textId="77777777" w:rsidR="0005421E" w:rsidRPr="00A052B4" w:rsidRDefault="0005421E" w:rsidP="0005421E">
            <w:pPr>
              <w:pStyle w:val="NormalPPrincipal"/>
              <w:spacing w:before="0"/>
              <w:ind w:firstLine="0"/>
              <w:jc w:val="left"/>
              <w:rPr>
                <w:b w:val="0"/>
                <w:bCs w:val="0"/>
              </w:rPr>
            </w:pPr>
            <w:r>
              <w:rPr>
                <w:b w:val="0"/>
                <w:bCs w:val="0"/>
              </w:rPr>
              <w:t>Estudios relacionados</w:t>
            </w:r>
          </w:p>
        </w:tc>
        <w:tc>
          <w:tcPr>
            <w:tcW w:w="3921" w:type="dxa"/>
            <w:tcBorders>
              <w:top w:val="nil"/>
              <w:bottom w:val="nil"/>
            </w:tcBorders>
          </w:tcPr>
          <w:p w14:paraId="427A70FC"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53120" behindDoc="0" locked="0" layoutInCell="1" allowOverlap="1" wp14:anchorId="765E31BA" wp14:editId="4563CE1C">
                  <wp:simplePos x="0" y="0"/>
                  <wp:positionH relativeFrom="column">
                    <wp:posOffset>-3175</wp:posOffset>
                  </wp:positionH>
                  <wp:positionV relativeFrom="paragraph">
                    <wp:posOffset>4445</wp:posOffset>
                  </wp:positionV>
                  <wp:extent cx="1089025" cy="252730"/>
                  <wp:effectExtent l="0" t="0" r="0" b="0"/>
                  <wp:wrapThrough wrapText="bothSides">
                    <wp:wrapPolygon edited="0">
                      <wp:start x="0" y="0"/>
                      <wp:lineTo x="0" y="19538"/>
                      <wp:lineTo x="21159" y="19538"/>
                      <wp:lineTo x="21159" y="0"/>
                      <wp:lineTo x="0" y="0"/>
                    </wp:wrapPolygon>
                  </wp:wrapThrough>
                  <wp:docPr id="1908335037" name="Imagen 1908335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
                          <pic:cNvPicPr>
                            <a:picLocks noChangeAspect="1" noChangeArrowheads="1"/>
                          </pic:cNvPicPr>
                        </pic:nvPicPr>
                        <pic:blipFill rotWithShape="1">
                          <a:blip r:embed="rId175">
                            <a:extLst>
                              <a:ext uri="{28A0092B-C50C-407E-A947-70E740481C1C}">
                                <a14:useLocalDpi xmlns:a14="http://schemas.microsoft.com/office/drawing/2010/main" val="0"/>
                              </a:ext>
                            </a:extLst>
                          </a:blip>
                          <a:srcRect l="1028" t="38" r="41380" b="4939"/>
                          <a:stretch/>
                        </pic:blipFill>
                        <pic:spPr bwMode="auto">
                          <a:xfrm>
                            <a:off x="0" y="0"/>
                            <a:ext cx="1089025" cy="252730"/>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1355" w:type="dxa"/>
            <w:tcBorders>
              <w:top w:val="nil"/>
              <w:bottom w:val="nil"/>
            </w:tcBorders>
            <w:vAlign w:val="center"/>
          </w:tcPr>
          <w:p w14:paraId="6E4D46A4" w14:textId="478AC693" w:rsidR="0005421E" w:rsidRDefault="003B534C"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3</w:t>
            </w:r>
          </w:p>
        </w:tc>
      </w:tr>
      <w:tr w:rsidR="0005421E" w14:paraId="0817C815" w14:textId="77777777" w:rsidTr="0005421E">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69C42C71" w14:textId="77777777" w:rsidR="0005421E" w:rsidRPr="00A052B4" w:rsidRDefault="0005421E" w:rsidP="0005421E">
            <w:pPr>
              <w:pStyle w:val="NormalPPrincipal"/>
              <w:spacing w:before="0"/>
              <w:ind w:firstLine="0"/>
              <w:jc w:val="left"/>
              <w:rPr>
                <w:b w:val="0"/>
                <w:bCs w:val="0"/>
              </w:rPr>
            </w:pPr>
            <w:r>
              <w:rPr>
                <w:b w:val="0"/>
                <w:bCs w:val="0"/>
              </w:rPr>
              <w:t>Tratamiento de licencias</w:t>
            </w:r>
          </w:p>
        </w:tc>
        <w:tc>
          <w:tcPr>
            <w:tcW w:w="3921" w:type="dxa"/>
            <w:tcBorders>
              <w:top w:val="nil"/>
              <w:bottom w:val="nil"/>
            </w:tcBorders>
          </w:tcPr>
          <w:p w14:paraId="25E9E449"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4E74B7">
              <w:rPr>
                <w:noProof/>
              </w:rPr>
              <w:drawing>
                <wp:anchor distT="0" distB="0" distL="114300" distR="114300" simplePos="0" relativeHeight="251656192" behindDoc="0" locked="0" layoutInCell="1" allowOverlap="1" wp14:anchorId="10E634C9" wp14:editId="20E6DD5E">
                  <wp:simplePos x="0" y="0"/>
                  <wp:positionH relativeFrom="column">
                    <wp:posOffset>-2539</wp:posOffset>
                  </wp:positionH>
                  <wp:positionV relativeFrom="paragraph">
                    <wp:posOffset>23949</wp:posOffset>
                  </wp:positionV>
                  <wp:extent cx="2353003" cy="257211"/>
                  <wp:effectExtent l="0" t="0" r="0" b="9525"/>
                  <wp:wrapNone/>
                  <wp:docPr id="771409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0948" name=""/>
                          <pic:cNvPicPr/>
                        </pic:nvPicPr>
                        <pic:blipFill>
                          <a:blip r:embed="rId176">
                            <a:extLst>
                              <a:ext uri="{28A0092B-C50C-407E-A947-70E740481C1C}">
                                <a14:useLocalDpi xmlns:a14="http://schemas.microsoft.com/office/drawing/2010/main" val="0"/>
                              </a:ext>
                            </a:extLst>
                          </a:blip>
                          <a:stretch>
                            <a:fillRect/>
                          </a:stretch>
                        </pic:blipFill>
                        <pic:spPr>
                          <a:xfrm>
                            <a:off x="0" y="0"/>
                            <a:ext cx="2353003" cy="257211"/>
                          </a:xfrm>
                          <a:prstGeom prst="rect">
                            <a:avLst/>
                          </a:prstGeom>
                        </pic:spPr>
                      </pic:pic>
                    </a:graphicData>
                  </a:graphic>
                </wp:anchor>
              </w:drawing>
            </w:r>
          </w:p>
        </w:tc>
        <w:tc>
          <w:tcPr>
            <w:tcW w:w="1355" w:type="dxa"/>
            <w:tcBorders>
              <w:top w:val="nil"/>
              <w:bottom w:val="nil"/>
            </w:tcBorders>
            <w:vAlign w:val="center"/>
          </w:tcPr>
          <w:p w14:paraId="18E79A51"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05421E" w14:paraId="3D0B033B" w14:textId="77777777" w:rsidTr="0005421E">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13637904" w14:textId="77777777" w:rsidR="0005421E" w:rsidRPr="00A052B4" w:rsidRDefault="0005421E" w:rsidP="0005421E">
            <w:pPr>
              <w:pStyle w:val="NormalPPrincipal"/>
              <w:spacing w:before="0"/>
              <w:ind w:firstLine="0"/>
              <w:jc w:val="left"/>
              <w:rPr>
                <w:b w:val="0"/>
                <w:bCs w:val="0"/>
              </w:rPr>
            </w:pPr>
            <w:r>
              <w:rPr>
                <w:b w:val="0"/>
                <w:bCs w:val="0"/>
              </w:rPr>
              <w:t>Versión 1: Parte externa del repositorio</w:t>
            </w:r>
          </w:p>
        </w:tc>
        <w:tc>
          <w:tcPr>
            <w:tcW w:w="3921" w:type="dxa"/>
            <w:tcBorders>
              <w:top w:val="nil"/>
              <w:bottom w:val="nil"/>
            </w:tcBorders>
          </w:tcPr>
          <w:p w14:paraId="6A264872"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4E74B7">
              <w:rPr>
                <w:noProof/>
              </w:rPr>
              <w:drawing>
                <wp:anchor distT="0" distB="0" distL="114300" distR="114300" simplePos="0" relativeHeight="251659264" behindDoc="0" locked="0" layoutInCell="1" allowOverlap="1" wp14:anchorId="58DAA4DF" wp14:editId="1A279303">
                  <wp:simplePos x="0" y="0"/>
                  <wp:positionH relativeFrom="column">
                    <wp:posOffset>-2449</wp:posOffset>
                  </wp:positionH>
                  <wp:positionV relativeFrom="paragraph">
                    <wp:posOffset>97699</wp:posOffset>
                  </wp:positionV>
                  <wp:extent cx="1235413" cy="257175"/>
                  <wp:effectExtent l="0" t="0" r="3175" b="0"/>
                  <wp:wrapThrough wrapText="bothSides">
                    <wp:wrapPolygon edited="0">
                      <wp:start x="0" y="0"/>
                      <wp:lineTo x="0" y="19200"/>
                      <wp:lineTo x="21322" y="19200"/>
                      <wp:lineTo x="21322" y="0"/>
                      <wp:lineTo x="0" y="0"/>
                    </wp:wrapPolygon>
                  </wp:wrapThrough>
                  <wp:docPr id="70843473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434732" name=""/>
                          <pic:cNvPicPr/>
                        </pic:nvPicPr>
                        <pic:blipFill rotWithShape="1">
                          <a:blip r:embed="rId176">
                            <a:extLst>
                              <a:ext uri="{28A0092B-C50C-407E-A947-70E740481C1C}">
                                <a14:useLocalDpi xmlns:a14="http://schemas.microsoft.com/office/drawing/2010/main" val="0"/>
                              </a:ext>
                            </a:extLst>
                          </a:blip>
                          <a:srcRect r="47489"/>
                          <a:stretch/>
                        </pic:blipFill>
                        <pic:spPr bwMode="auto">
                          <a:xfrm>
                            <a:off x="0" y="0"/>
                            <a:ext cx="1235413" cy="257175"/>
                          </a:xfrm>
                          <a:prstGeom prst="rect">
                            <a:avLst/>
                          </a:prstGeom>
                          <a:ln>
                            <a:noFill/>
                          </a:ln>
                          <a:extLst>
                            <a:ext uri="{53640926-AAD7-44D8-BBD7-CCE9431645EC}">
                              <a14:shadowObscured xmlns:a14="http://schemas.microsoft.com/office/drawing/2010/main"/>
                            </a:ext>
                          </a:extLst>
                        </pic:spPr>
                      </pic:pic>
                    </a:graphicData>
                  </a:graphic>
                </wp:anchor>
              </w:drawing>
            </w:r>
          </w:p>
        </w:tc>
        <w:tc>
          <w:tcPr>
            <w:tcW w:w="1355" w:type="dxa"/>
            <w:tcBorders>
              <w:top w:val="nil"/>
              <w:bottom w:val="nil"/>
            </w:tcBorders>
            <w:vAlign w:val="center"/>
          </w:tcPr>
          <w:p w14:paraId="59B62DE1"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05421E" w14:paraId="5BD42600" w14:textId="77777777" w:rsidTr="0005421E">
        <w:trPr>
          <w:trHeight w:val="312"/>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6A87B6E3" w14:textId="77777777" w:rsidR="0005421E" w:rsidRPr="00A052B4" w:rsidRDefault="0005421E" w:rsidP="0005421E">
            <w:pPr>
              <w:pStyle w:val="NormalPPrincipal"/>
              <w:spacing w:before="0"/>
              <w:ind w:firstLine="0"/>
              <w:jc w:val="left"/>
              <w:rPr>
                <w:b w:val="0"/>
                <w:bCs w:val="0"/>
              </w:rPr>
            </w:pPr>
            <w:r>
              <w:rPr>
                <w:b w:val="0"/>
                <w:bCs w:val="0"/>
              </w:rPr>
              <w:lastRenderedPageBreak/>
              <w:t>Elegir servidor</w:t>
            </w:r>
          </w:p>
        </w:tc>
        <w:tc>
          <w:tcPr>
            <w:tcW w:w="3921" w:type="dxa"/>
            <w:tcBorders>
              <w:top w:val="nil"/>
              <w:bottom w:val="nil"/>
            </w:tcBorders>
          </w:tcPr>
          <w:p w14:paraId="7380151A"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35712" behindDoc="0" locked="0" layoutInCell="1" allowOverlap="1" wp14:anchorId="62E45F99" wp14:editId="18918208">
                  <wp:simplePos x="0" y="0"/>
                  <wp:positionH relativeFrom="column">
                    <wp:posOffset>-27940</wp:posOffset>
                  </wp:positionH>
                  <wp:positionV relativeFrom="paragraph">
                    <wp:posOffset>7620</wp:posOffset>
                  </wp:positionV>
                  <wp:extent cx="1872615" cy="266065"/>
                  <wp:effectExtent l="0" t="0" r="0" b="635"/>
                  <wp:wrapThrough wrapText="bothSides">
                    <wp:wrapPolygon edited="0">
                      <wp:start x="0" y="0"/>
                      <wp:lineTo x="0" y="20105"/>
                      <wp:lineTo x="21314" y="20105"/>
                      <wp:lineTo x="21314" y="0"/>
                      <wp:lineTo x="0" y="0"/>
                    </wp:wrapPolygon>
                  </wp:wrapThrough>
                  <wp:docPr id="635305500" name="Imagen 635305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
                          <pic:cNvPicPr>
                            <a:picLocks noChangeAspect="1" noChangeArrowheads="1"/>
                          </pic:cNvPicPr>
                        </pic:nvPicPr>
                        <pic:blipFill rotWithShape="1">
                          <a:blip r:embed="rId175">
                            <a:extLst>
                              <a:ext uri="{28A0092B-C50C-407E-A947-70E740481C1C}">
                                <a14:useLocalDpi xmlns:a14="http://schemas.microsoft.com/office/drawing/2010/main" val="0"/>
                              </a:ext>
                            </a:extLst>
                          </a:blip>
                          <a:srcRect l="1027" t="38"/>
                          <a:stretch/>
                        </pic:blipFill>
                        <pic:spPr bwMode="auto">
                          <a:xfrm>
                            <a:off x="0" y="0"/>
                            <a:ext cx="1872615" cy="266065"/>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1355" w:type="dxa"/>
            <w:tcBorders>
              <w:top w:val="nil"/>
              <w:bottom w:val="nil"/>
            </w:tcBorders>
            <w:vAlign w:val="center"/>
          </w:tcPr>
          <w:p w14:paraId="13B68334"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05421E" w14:paraId="5750364D" w14:textId="77777777" w:rsidTr="0005421E">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74C2AC1B" w14:textId="77777777" w:rsidR="0005421E" w:rsidRPr="00A052B4" w:rsidRDefault="0005421E" w:rsidP="0005421E">
            <w:pPr>
              <w:pStyle w:val="NormalPPrincipal"/>
              <w:spacing w:before="0"/>
              <w:ind w:firstLine="0"/>
              <w:jc w:val="left"/>
              <w:rPr>
                <w:b w:val="0"/>
                <w:bCs w:val="0"/>
              </w:rPr>
            </w:pPr>
            <w:r>
              <w:rPr>
                <w:b w:val="0"/>
                <w:bCs w:val="0"/>
              </w:rPr>
              <w:t>Instalar y configurar Flask</w:t>
            </w:r>
          </w:p>
        </w:tc>
        <w:tc>
          <w:tcPr>
            <w:tcW w:w="3921" w:type="dxa"/>
            <w:tcBorders>
              <w:top w:val="nil"/>
              <w:bottom w:val="nil"/>
            </w:tcBorders>
          </w:tcPr>
          <w:p w14:paraId="6B518D67"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1522DE">
              <w:rPr>
                <w:noProof/>
              </w:rPr>
              <w:drawing>
                <wp:inline distT="0" distB="0" distL="0" distR="0" wp14:anchorId="6C4AC707" wp14:editId="761A5C17">
                  <wp:extent cx="1118681" cy="272375"/>
                  <wp:effectExtent l="0" t="0" r="5715" b="0"/>
                  <wp:docPr id="1378250439" name="Imagen 1378250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802521" name=""/>
                          <pic:cNvPicPr/>
                        </pic:nvPicPr>
                        <pic:blipFill rotWithShape="1">
                          <a:blip r:embed="rId174"/>
                          <a:srcRect l="1517" t="7042" r="40289" b="-5739"/>
                          <a:stretch/>
                        </pic:blipFill>
                        <pic:spPr bwMode="auto">
                          <a:xfrm>
                            <a:off x="0" y="0"/>
                            <a:ext cx="1118681" cy="272375"/>
                          </a:xfrm>
                          <a:prstGeom prst="rect">
                            <a:avLst/>
                          </a:prstGeom>
                          <a:ln>
                            <a:noFill/>
                          </a:ln>
                          <a:extLst>
                            <a:ext uri="{53640926-AAD7-44D8-BBD7-CCE9431645EC}">
                              <a14:shadowObscured xmlns:a14="http://schemas.microsoft.com/office/drawing/2010/main"/>
                            </a:ext>
                          </a:extLst>
                        </pic:spPr>
                      </pic:pic>
                    </a:graphicData>
                  </a:graphic>
                </wp:inline>
              </w:drawing>
            </w:r>
          </w:p>
        </w:tc>
        <w:tc>
          <w:tcPr>
            <w:tcW w:w="1355" w:type="dxa"/>
            <w:tcBorders>
              <w:top w:val="nil"/>
              <w:bottom w:val="nil"/>
            </w:tcBorders>
            <w:vAlign w:val="center"/>
          </w:tcPr>
          <w:p w14:paraId="32AAA387" w14:textId="16C0C388" w:rsidR="0005421E" w:rsidRDefault="003B534C"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5</w:t>
            </w:r>
          </w:p>
        </w:tc>
      </w:tr>
      <w:tr w:rsidR="0005421E" w14:paraId="5FB7E5EF" w14:textId="77777777" w:rsidTr="0005421E">
        <w:trPr>
          <w:trHeight w:val="312"/>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3B401405" w14:textId="77777777" w:rsidR="0005421E" w:rsidRPr="00A052B4" w:rsidRDefault="0005421E" w:rsidP="0005421E">
            <w:pPr>
              <w:pStyle w:val="NormalPPrincipal"/>
              <w:spacing w:before="0"/>
              <w:ind w:firstLine="0"/>
              <w:jc w:val="left"/>
              <w:rPr>
                <w:b w:val="0"/>
                <w:bCs w:val="0"/>
              </w:rPr>
            </w:pPr>
            <w:r>
              <w:rPr>
                <w:b w:val="0"/>
                <w:bCs w:val="0"/>
              </w:rPr>
              <w:t>Montar servidor Flask sencillo</w:t>
            </w:r>
          </w:p>
        </w:tc>
        <w:tc>
          <w:tcPr>
            <w:tcW w:w="3921" w:type="dxa"/>
            <w:tcBorders>
              <w:top w:val="nil"/>
              <w:bottom w:val="nil"/>
            </w:tcBorders>
          </w:tcPr>
          <w:p w14:paraId="244CDACF"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562FD89" wp14:editId="31A5527A">
                  <wp:extent cx="1143000" cy="266700"/>
                  <wp:effectExtent l="0" t="0" r="0" b="0"/>
                  <wp:docPr id="877257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1143000" cy="266700"/>
                          </a:xfrm>
                          <a:prstGeom prst="rect">
                            <a:avLst/>
                          </a:prstGeom>
                          <a:noFill/>
                        </pic:spPr>
                      </pic:pic>
                    </a:graphicData>
                  </a:graphic>
                </wp:inline>
              </w:drawing>
            </w:r>
          </w:p>
        </w:tc>
        <w:tc>
          <w:tcPr>
            <w:tcW w:w="1355" w:type="dxa"/>
            <w:tcBorders>
              <w:top w:val="nil"/>
              <w:bottom w:val="nil"/>
            </w:tcBorders>
            <w:vAlign w:val="center"/>
          </w:tcPr>
          <w:p w14:paraId="33730C9E" w14:textId="07A8260C" w:rsidR="0005421E" w:rsidRDefault="003B534C"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5</w:t>
            </w:r>
          </w:p>
        </w:tc>
      </w:tr>
      <w:tr w:rsidR="0005421E" w14:paraId="6EA0A7C8" w14:textId="77777777" w:rsidTr="00941BBD">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nil"/>
              <w:bottom w:val="single" w:sz="4" w:space="0" w:color="auto"/>
            </w:tcBorders>
            <w:vAlign w:val="center"/>
          </w:tcPr>
          <w:p w14:paraId="2CFCE82E" w14:textId="77777777" w:rsidR="0005421E" w:rsidRPr="00A052B4" w:rsidRDefault="0005421E" w:rsidP="0005421E">
            <w:pPr>
              <w:pStyle w:val="NormalPPrincipal"/>
              <w:spacing w:before="0"/>
              <w:ind w:firstLine="0"/>
              <w:jc w:val="left"/>
              <w:rPr>
                <w:b w:val="0"/>
                <w:bCs w:val="0"/>
              </w:rPr>
            </w:pPr>
            <w:r>
              <w:rPr>
                <w:b w:val="0"/>
                <w:bCs w:val="0"/>
              </w:rPr>
              <w:t>Documentación del primer Sprint</w:t>
            </w:r>
          </w:p>
        </w:tc>
        <w:tc>
          <w:tcPr>
            <w:tcW w:w="3921" w:type="dxa"/>
            <w:tcBorders>
              <w:top w:val="nil"/>
              <w:bottom w:val="single" w:sz="4" w:space="0" w:color="auto"/>
            </w:tcBorders>
          </w:tcPr>
          <w:p w14:paraId="7D63E4D4"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4E74B7">
              <w:rPr>
                <w:noProof/>
              </w:rPr>
              <w:drawing>
                <wp:inline distT="0" distB="0" distL="0" distR="0" wp14:anchorId="2E59E6C4" wp14:editId="0264113A">
                  <wp:extent cx="1235413" cy="257175"/>
                  <wp:effectExtent l="0" t="0" r="3175" b="0"/>
                  <wp:docPr id="509810588" name="Imagen 509810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434732" name=""/>
                          <pic:cNvPicPr/>
                        </pic:nvPicPr>
                        <pic:blipFill rotWithShape="1">
                          <a:blip r:embed="rId176"/>
                          <a:srcRect r="47489"/>
                          <a:stretch/>
                        </pic:blipFill>
                        <pic:spPr bwMode="auto">
                          <a:xfrm>
                            <a:off x="0" y="0"/>
                            <a:ext cx="1235413" cy="257175"/>
                          </a:xfrm>
                          <a:prstGeom prst="rect">
                            <a:avLst/>
                          </a:prstGeom>
                          <a:ln>
                            <a:noFill/>
                          </a:ln>
                          <a:extLst>
                            <a:ext uri="{53640926-AAD7-44D8-BBD7-CCE9431645EC}">
                              <a14:shadowObscured xmlns:a14="http://schemas.microsoft.com/office/drawing/2010/main"/>
                            </a:ext>
                          </a:extLst>
                        </pic:spPr>
                      </pic:pic>
                    </a:graphicData>
                  </a:graphic>
                </wp:inline>
              </w:drawing>
            </w:r>
          </w:p>
        </w:tc>
        <w:tc>
          <w:tcPr>
            <w:tcW w:w="1355" w:type="dxa"/>
            <w:tcBorders>
              <w:top w:val="nil"/>
              <w:bottom w:val="single" w:sz="4" w:space="0" w:color="auto"/>
            </w:tcBorders>
            <w:vAlign w:val="center"/>
          </w:tcPr>
          <w:p w14:paraId="7C4E9B16" w14:textId="7D4E5A93" w:rsidR="0005421E" w:rsidRDefault="003B534C"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8</w:t>
            </w:r>
          </w:p>
        </w:tc>
      </w:tr>
      <w:tr w:rsidR="00941BBD" w14:paraId="087AE2AB" w14:textId="77777777" w:rsidTr="00941BBD">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single" w:sz="4" w:space="0" w:color="auto"/>
              <w:bottom w:val="single" w:sz="4" w:space="0" w:color="auto"/>
            </w:tcBorders>
            <w:vAlign w:val="center"/>
          </w:tcPr>
          <w:p w14:paraId="7472DBB3" w14:textId="0DD70EE9" w:rsidR="00941BBD" w:rsidRPr="00941BBD" w:rsidRDefault="00941BBD" w:rsidP="0005421E">
            <w:pPr>
              <w:pStyle w:val="NormalPPrincipal"/>
              <w:spacing w:before="0"/>
              <w:ind w:firstLine="0"/>
              <w:jc w:val="left"/>
            </w:pPr>
            <w:r>
              <w:t>TOTAL</w:t>
            </w:r>
          </w:p>
        </w:tc>
        <w:tc>
          <w:tcPr>
            <w:tcW w:w="3921" w:type="dxa"/>
            <w:tcBorders>
              <w:top w:val="single" w:sz="4" w:space="0" w:color="auto"/>
              <w:bottom w:val="single" w:sz="4" w:space="0" w:color="auto"/>
            </w:tcBorders>
          </w:tcPr>
          <w:p w14:paraId="756364B3" w14:textId="77777777" w:rsidR="00941BBD" w:rsidRPr="004E74B7" w:rsidRDefault="00941BBD"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noProof/>
              </w:rPr>
            </w:pPr>
          </w:p>
        </w:tc>
        <w:tc>
          <w:tcPr>
            <w:tcW w:w="1355" w:type="dxa"/>
            <w:tcBorders>
              <w:top w:val="single" w:sz="4" w:space="0" w:color="auto"/>
              <w:bottom w:val="single" w:sz="4" w:space="0" w:color="auto"/>
            </w:tcBorders>
            <w:vAlign w:val="center"/>
          </w:tcPr>
          <w:p w14:paraId="011B1ED8" w14:textId="575AFE61" w:rsidR="00941BBD" w:rsidRPr="000216E4" w:rsidRDefault="000216E4"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sidRPr="000216E4">
              <w:rPr>
                <w:b/>
                <w:bCs/>
              </w:rPr>
              <w:t>39</w:t>
            </w:r>
          </w:p>
        </w:tc>
      </w:tr>
    </w:tbl>
    <w:p w14:paraId="387CE6AA" w14:textId="08F10F26" w:rsidR="00424777" w:rsidRDefault="00424777" w:rsidP="00424777">
      <w:pPr>
        <w:pStyle w:val="Titulodetabla"/>
        <w:ind w:firstLine="0"/>
      </w:pPr>
      <w:bookmarkStart w:id="17" w:name="_Toc139311038"/>
      <w:r w:rsidRPr="00414AD7">
        <w:t>Tabla A.</w:t>
      </w:r>
      <w:r>
        <w:t>2</w:t>
      </w:r>
      <w:r w:rsidRPr="00414AD7">
        <w:t xml:space="preserve">: </w:t>
      </w:r>
      <w:r>
        <w:t xml:space="preserve">Tareas </w:t>
      </w:r>
      <w:r>
        <w:rPr>
          <w:i/>
          <w:iCs/>
        </w:rPr>
        <w:t>sprint 1</w:t>
      </w:r>
      <w:bookmarkEnd w:id="17"/>
    </w:p>
    <w:p w14:paraId="4F05FB7B" w14:textId="77777777" w:rsidR="00424777" w:rsidRPr="00DF7815" w:rsidRDefault="00424777" w:rsidP="00424777">
      <w:pPr>
        <w:rPr>
          <w:rFonts w:ascii="LM Roman 10" w:hAnsi="LM Roman 10"/>
          <w:sz w:val="24"/>
        </w:rPr>
      </w:pPr>
    </w:p>
    <w:p w14:paraId="338D6FCE" w14:textId="46967686" w:rsidR="00424777" w:rsidRDefault="00424777" w:rsidP="00424777">
      <w:pPr>
        <w:pStyle w:val="Tareas"/>
      </w:pPr>
      <w:r>
        <w:t xml:space="preserve">Sprint </w:t>
      </w:r>
      <w:r w:rsidR="0005421E">
        <w:t>2</w:t>
      </w:r>
      <w:r>
        <w:t xml:space="preserve"> (</w:t>
      </w:r>
      <w:r w:rsidR="0005421E">
        <w:t>02</w:t>
      </w:r>
      <w:r>
        <w:t>/0</w:t>
      </w:r>
      <w:r w:rsidR="0005421E">
        <w:t>3</w:t>
      </w:r>
      <w:r>
        <w:t xml:space="preserve">/2023 – </w:t>
      </w:r>
      <w:r w:rsidR="0005421E">
        <w:t>15</w:t>
      </w:r>
      <w:r>
        <w:t>/03/2023)</w:t>
      </w:r>
    </w:p>
    <w:p w14:paraId="2C233475" w14:textId="5C59FACA" w:rsidR="0005421E" w:rsidRDefault="0005421E" w:rsidP="0005421E">
      <w:pPr>
        <w:pStyle w:val="NormalPPrincipal"/>
        <w:keepNext/>
        <w:spacing w:after="185"/>
      </w:pPr>
      <w:r>
        <w:t xml:space="preserve">Para el segundo </w:t>
      </w:r>
      <w:r w:rsidRPr="0005421E">
        <w:rPr>
          <w:i/>
          <w:iCs/>
        </w:rPr>
        <w:t>sprint</w:t>
      </w:r>
      <w:r>
        <w:rPr>
          <w:i/>
          <w:iCs/>
        </w:rPr>
        <w:t xml:space="preserve"> </w:t>
      </w:r>
      <w:r>
        <w:t xml:space="preserve">se fijaron los objetivos de añadir los conceptos teóricos vistos en el anterior </w:t>
      </w:r>
      <w:r>
        <w:rPr>
          <w:i/>
          <w:iCs/>
        </w:rPr>
        <w:t xml:space="preserve">sprint </w:t>
      </w:r>
      <w:r>
        <w:t xml:space="preserve">a la memoria, incluyendo también en el anexo los </w:t>
      </w:r>
      <w:r>
        <w:rPr>
          <w:i/>
          <w:iCs/>
        </w:rPr>
        <w:t xml:space="preserve">sprint </w:t>
      </w:r>
      <w:r>
        <w:t>realizados hasta el momento</w:t>
      </w:r>
      <w:r w:rsidR="006B589D">
        <w:t xml:space="preserve">. </w:t>
      </w:r>
    </w:p>
    <w:p w14:paraId="3F098282" w14:textId="131B6386" w:rsidR="0005421E" w:rsidRDefault="0005421E" w:rsidP="0005421E">
      <w:pPr>
        <w:pStyle w:val="NormalPPrincipal"/>
        <w:keepNext/>
        <w:spacing w:after="185"/>
      </w:pPr>
      <w:r>
        <w:t xml:space="preserve">Se ha comparado y elegido una herramienta para la realización de prototipos, principalmente para realizar un primer diseño de la aplicación web. Para este primer diseño se ha decidido que funcionalidades iba a tener una posible </w:t>
      </w:r>
      <w:r w:rsidR="006B589D">
        <w:t xml:space="preserve">aplicación web final. </w:t>
      </w:r>
    </w:p>
    <w:p w14:paraId="6868BD08" w14:textId="2BF1F012" w:rsidR="006B589D" w:rsidRDefault="006B589D" w:rsidP="0005421E">
      <w:pPr>
        <w:pStyle w:val="NormalPPrincipal"/>
        <w:keepNext/>
        <w:spacing w:after="185"/>
      </w:pPr>
      <w:r>
        <w:t>Una vez diseñado, se ha añadido la funcionalidad de poder registrarse en la aplicación.</w:t>
      </w:r>
    </w:p>
    <w:p w14:paraId="4C955DEE" w14:textId="7BCCFE64" w:rsidR="008D0FDC" w:rsidRDefault="006B589D" w:rsidP="006B589D">
      <w:pPr>
        <w:pStyle w:val="NormalPPrincipal"/>
        <w:keepNext/>
        <w:spacing w:after="185"/>
      </w:pPr>
      <w:r>
        <w:t>Finalmente se ha realizado un estudio de los cuestionarios de Moodle y sobre el s</w:t>
      </w:r>
      <w:r w:rsidRPr="006B589D">
        <w:t>eguimiento y control de proyectos</w:t>
      </w:r>
      <w:r>
        <w:t xml:space="preserve">, para tener más conocimientos a la hora de su funcionamiento práctico. </w:t>
      </w:r>
    </w:p>
    <w:p w14:paraId="01C3EEA8" w14:textId="25BA3FB8" w:rsidR="008D0FDC" w:rsidRDefault="008D0FDC" w:rsidP="008D0FDC">
      <w:pPr>
        <w:pStyle w:val="NormalPPrincipal"/>
        <w:keepNext/>
        <w:spacing w:after="185"/>
        <w:rPr>
          <w:noProof/>
        </w:rPr>
      </w:pPr>
      <w:bookmarkStart w:id="18" w:name="_Hlk138506210"/>
      <w:bookmarkStart w:id="19" w:name="_Hlk138504666"/>
      <w:r>
        <w:rPr>
          <w:noProof/>
        </w:rPr>
        <w:t xml:space="preserve">Enlace al segundo </w:t>
      </w:r>
      <w:r>
        <w:rPr>
          <w:i/>
          <w:iCs/>
          <w:noProof/>
        </w:rPr>
        <w:t xml:space="preserve">sprint: </w:t>
      </w:r>
      <w:hyperlink r:id="rId178" w:history="1">
        <w:r w:rsidRPr="008D0FDC">
          <w:rPr>
            <w:rStyle w:val="Hipervnculo"/>
            <w:noProof/>
            <w:color w:val="FF0000"/>
          </w:rPr>
          <w:t>Sprint 2</w:t>
        </w:r>
      </w:hyperlink>
      <w:r>
        <w:rPr>
          <w:noProof/>
        </w:rPr>
        <w:t>.</w:t>
      </w:r>
    </w:p>
    <w:p w14:paraId="54A749EB" w14:textId="547CB032" w:rsidR="008D0FDC" w:rsidRDefault="008D0FDC" w:rsidP="008D0FDC">
      <w:pPr>
        <w:pStyle w:val="NormalPPrincipal"/>
        <w:keepNext/>
        <w:spacing w:after="185"/>
      </w:pPr>
      <w:r>
        <w:rPr>
          <w:noProof/>
        </w:rPr>
        <w:t xml:space="preserve">A continuación, se va a mostrar el gráfico </w:t>
      </w:r>
      <w:r>
        <w:rPr>
          <w:i/>
          <w:iCs/>
        </w:rPr>
        <w:t xml:space="preserve">Burndown report </w:t>
      </w:r>
      <w:r>
        <w:t xml:space="preserve">del segundo </w:t>
      </w:r>
      <w:r>
        <w:rPr>
          <w:i/>
          <w:iCs/>
        </w:rPr>
        <w:t xml:space="preserve">sprint, </w:t>
      </w:r>
      <w:r>
        <w:t xml:space="preserve">donde se visualiza el avance de cada tarea. </w:t>
      </w:r>
    </w:p>
    <w:p w14:paraId="7A53F3FB" w14:textId="77777777" w:rsidR="008D0FDC" w:rsidRDefault="008D0FDC" w:rsidP="006B589D">
      <w:pPr>
        <w:pStyle w:val="NormalPPrincipal"/>
        <w:keepNext/>
        <w:spacing w:after="185"/>
      </w:pPr>
    </w:p>
    <w:p w14:paraId="319D54DA" w14:textId="7C19E7E8" w:rsidR="0005421E" w:rsidRPr="003B534C" w:rsidRDefault="008D0FDC" w:rsidP="003B534C">
      <w:pPr>
        <w:rPr>
          <w:rFonts w:ascii="LM Roman 10" w:hAnsi="LM Roman 10"/>
          <w:sz w:val="24"/>
        </w:rPr>
      </w:pPr>
      <w:r>
        <w:br w:type="page"/>
      </w:r>
    </w:p>
    <w:p w14:paraId="446CD681" w14:textId="75180900" w:rsidR="006B589D" w:rsidRDefault="003B534C" w:rsidP="008D0FDC">
      <w:pPr>
        <w:pStyle w:val="NormalPPrincipal"/>
        <w:jc w:val="center"/>
        <w:rPr>
          <w:rStyle w:val="PiedefotoCar"/>
        </w:rPr>
      </w:pPr>
      <w:r w:rsidRPr="003B534C">
        <w:rPr>
          <w:noProof/>
        </w:rPr>
        <w:lastRenderedPageBreak/>
        <w:drawing>
          <wp:inline distT="0" distB="0" distL="0" distR="0" wp14:anchorId="361E47AD" wp14:editId="36AFDAD0">
            <wp:extent cx="5105400" cy="4189092"/>
            <wp:effectExtent l="0" t="0" r="0" b="2540"/>
            <wp:docPr id="1912056612" name="Imagen 1" descr="Interfaz de usuario gráfica,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056612" name="Imagen 1" descr="Interfaz de usuario gráfica, Gráfico&#10;&#10;Descripción generada automáticamente"/>
                    <pic:cNvPicPr/>
                  </pic:nvPicPr>
                  <pic:blipFill>
                    <a:blip r:embed="rId179"/>
                    <a:stretch>
                      <a:fillRect/>
                    </a:stretch>
                  </pic:blipFill>
                  <pic:spPr>
                    <a:xfrm>
                      <a:off x="0" y="0"/>
                      <a:ext cx="5111407" cy="4194021"/>
                    </a:xfrm>
                    <a:prstGeom prst="rect">
                      <a:avLst/>
                    </a:prstGeom>
                  </pic:spPr>
                </pic:pic>
              </a:graphicData>
            </a:graphic>
          </wp:inline>
        </w:drawing>
      </w:r>
      <w:r w:rsidR="006B589D">
        <w:br/>
      </w:r>
      <w:r w:rsidR="006B589D" w:rsidRPr="008D0FDC">
        <w:rPr>
          <w:rStyle w:val="PiedefotoCar"/>
        </w:rPr>
        <w:t xml:space="preserve">Figura A.3: </w:t>
      </w:r>
      <w:r w:rsidR="006B589D" w:rsidRPr="00133FA4">
        <w:rPr>
          <w:rStyle w:val="PiedefotoCar"/>
          <w:i/>
          <w:iCs/>
        </w:rPr>
        <w:t>Burndown report sprint</w:t>
      </w:r>
      <w:r w:rsidR="006B589D" w:rsidRPr="008D0FDC">
        <w:rPr>
          <w:rStyle w:val="PiedefotoCar"/>
        </w:rPr>
        <w:t xml:space="preserve"> 2</w:t>
      </w:r>
    </w:p>
    <w:p w14:paraId="56EF08FB" w14:textId="602093E5" w:rsidR="00133FA4" w:rsidRPr="00133FA4" w:rsidRDefault="00133FA4" w:rsidP="00133FA4">
      <w:pPr>
        <w:pStyle w:val="NormalPPrincipal"/>
      </w:pPr>
      <w:r w:rsidRPr="00133FA4">
        <w:t>Por último, se va a mostrar la tabla de clasificación de cada tarea con su etiqueta correspondiente.</w:t>
      </w:r>
    </w:p>
    <w:p w14:paraId="39818097" w14:textId="44CDF1D6" w:rsidR="006B589D" w:rsidRDefault="003B534C" w:rsidP="006B589D">
      <w:pPr>
        <w:pStyle w:val="NormalPPrincipal"/>
        <w:keepNext/>
        <w:spacing w:after="185"/>
        <w:ind w:firstLine="0"/>
        <w:jc w:val="center"/>
      </w:pPr>
      <w:r w:rsidRPr="003B534C">
        <w:rPr>
          <w:noProof/>
        </w:rPr>
        <w:drawing>
          <wp:inline distT="0" distB="0" distL="0" distR="0" wp14:anchorId="2BC3871E" wp14:editId="5B70E913">
            <wp:extent cx="5402580" cy="2162175"/>
            <wp:effectExtent l="0" t="0" r="7620" b="9525"/>
            <wp:docPr id="887547100" name="Imagen 1" descr="Interfaz de usuario gráfica, Texto, Aplicación, Chat o mensaje d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547100" name="Imagen 1" descr="Interfaz de usuario gráfica, Texto, Aplicación, Chat o mensaje de texto&#10;&#10;Descripción generada automáticamente"/>
                    <pic:cNvPicPr/>
                  </pic:nvPicPr>
                  <pic:blipFill>
                    <a:blip r:embed="rId180"/>
                    <a:stretch>
                      <a:fillRect/>
                    </a:stretch>
                  </pic:blipFill>
                  <pic:spPr>
                    <a:xfrm>
                      <a:off x="0" y="0"/>
                      <a:ext cx="5402580" cy="2162175"/>
                    </a:xfrm>
                    <a:prstGeom prst="rect">
                      <a:avLst/>
                    </a:prstGeom>
                  </pic:spPr>
                </pic:pic>
              </a:graphicData>
            </a:graphic>
          </wp:inline>
        </w:drawing>
      </w:r>
    </w:p>
    <w:p w14:paraId="4AA4F216" w14:textId="58287FFE" w:rsidR="006B589D" w:rsidRPr="0005421E" w:rsidRDefault="006B589D" w:rsidP="006B589D">
      <w:pPr>
        <w:pStyle w:val="Piedefoto"/>
        <w:rPr>
          <w:i/>
          <w:iCs/>
        </w:rPr>
      </w:pPr>
      <w:bookmarkStart w:id="20" w:name="_Toc139311004"/>
      <w:r>
        <w:t>Figura A.</w:t>
      </w:r>
      <w:r w:rsidR="00F641CE">
        <w:t>4</w:t>
      </w:r>
      <w:r>
        <w:t xml:space="preserve">: </w:t>
      </w:r>
      <w:r>
        <w:rPr>
          <w:i/>
          <w:iCs/>
        </w:rPr>
        <w:t xml:space="preserve">Issues sprint </w:t>
      </w:r>
      <w:r w:rsidR="008D0FDC">
        <w:rPr>
          <w:i/>
          <w:iCs/>
        </w:rPr>
        <w:t>2</w:t>
      </w:r>
      <w:bookmarkEnd w:id="20"/>
    </w:p>
    <w:tbl>
      <w:tblPr>
        <w:tblStyle w:val="Tabladelista6concolores"/>
        <w:tblpPr w:leftFromText="141" w:rightFromText="141" w:vertAnchor="text" w:horzAnchor="margin" w:tblpY="415"/>
        <w:tblW w:w="9168" w:type="dxa"/>
        <w:tblBorders>
          <w:insideH w:val="single" w:sz="4" w:space="0" w:color="auto"/>
        </w:tblBorders>
        <w:tblLook w:val="0680" w:firstRow="0" w:lastRow="0" w:firstColumn="1" w:lastColumn="0" w:noHBand="1" w:noVBand="1"/>
      </w:tblPr>
      <w:tblGrid>
        <w:gridCol w:w="3892"/>
        <w:gridCol w:w="3921"/>
        <w:gridCol w:w="1355"/>
      </w:tblGrid>
      <w:tr w:rsidR="006B589D" w14:paraId="68932EAA" w14:textId="77777777" w:rsidTr="00ED3D57">
        <w:trPr>
          <w:trHeight w:val="312"/>
        </w:trPr>
        <w:tc>
          <w:tcPr>
            <w:cnfStyle w:val="001000000000" w:firstRow="0" w:lastRow="0" w:firstColumn="1" w:lastColumn="0" w:oddVBand="0" w:evenVBand="0" w:oddHBand="0" w:evenHBand="0" w:firstRowFirstColumn="0" w:firstRowLastColumn="0" w:lastRowFirstColumn="0" w:lastRowLastColumn="0"/>
            <w:tcW w:w="3892" w:type="dxa"/>
            <w:tcBorders>
              <w:top w:val="single" w:sz="4" w:space="0" w:color="000000" w:themeColor="text1"/>
              <w:bottom w:val="single" w:sz="4" w:space="0" w:color="auto"/>
            </w:tcBorders>
            <w:vAlign w:val="center"/>
          </w:tcPr>
          <w:p w14:paraId="34E8027F" w14:textId="77777777" w:rsidR="006B589D" w:rsidRPr="00A052B4" w:rsidRDefault="006B589D" w:rsidP="00ED3D57">
            <w:pPr>
              <w:pStyle w:val="NormalPPrincipal"/>
              <w:spacing w:before="0"/>
              <w:ind w:firstLine="0"/>
              <w:jc w:val="left"/>
            </w:pPr>
            <w:r w:rsidRPr="00A052B4">
              <w:t xml:space="preserve">Tareas completadas </w:t>
            </w:r>
          </w:p>
        </w:tc>
        <w:tc>
          <w:tcPr>
            <w:tcW w:w="3921" w:type="dxa"/>
            <w:tcBorders>
              <w:top w:val="single" w:sz="4" w:space="0" w:color="000000" w:themeColor="text1"/>
              <w:bottom w:val="single" w:sz="4" w:space="0" w:color="auto"/>
            </w:tcBorders>
          </w:tcPr>
          <w:p w14:paraId="43B48712" w14:textId="77777777" w:rsidR="006B589D" w:rsidRPr="00A052B4" w:rsidRDefault="006B589D"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sidRPr="00A644C7">
              <w:rPr>
                <w:b/>
                <w:bCs/>
              </w:rPr>
              <w:t>Etiquetas</w:t>
            </w:r>
          </w:p>
        </w:tc>
        <w:tc>
          <w:tcPr>
            <w:tcW w:w="1355" w:type="dxa"/>
            <w:tcBorders>
              <w:top w:val="single" w:sz="4" w:space="0" w:color="000000" w:themeColor="text1"/>
              <w:bottom w:val="single" w:sz="4" w:space="0" w:color="auto"/>
            </w:tcBorders>
            <w:vAlign w:val="center"/>
          </w:tcPr>
          <w:p w14:paraId="7FAE9B92" w14:textId="77777777" w:rsidR="006B589D" w:rsidRPr="00A052B4" w:rsidRDefault="006B589D"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sidRPr="00A052B4">
              <w:rPr>
                <w:b/>
                <w:bCs/>
              </w:rPr>
              <w:t xml:space="preserve">Estimación </w:t>
            </w:r>
          </w:p>
        </w:tc>
      </w:tr>
      <w:tr w:rsidR="006B589D" w14:paraId="0C8D446C" w14:textId="77777777" w:rsidTr="00ED3D57">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67AA18BD" w14:textId="232813A2" w:rsidR="006B589D" w:rsidRPr="00A052B4" w:rsidRDefault="006B589D" w:rsidP="00ED3D57">
            <w:pPr>
              <w:pStyle w:val="NormalPPrincipal"/>
              <w:spacing w:before="0"/>
              <w:ind w:firstLine="0"/>
              <w:jc w:val="left"/>
              <w:rPr>
                <w:b w:val="0"/>
                <w:bCs w:val="0"/>
              </w:rPr>
            </w:pPr>
            <w:r>
              <w:rPr>
                <w:b w:val="0"/>
                <w:bCs w:val="0"/>
              </w:rPr>
              <w:t>Elegir</w:t>
            </w:r>
            <w:r w:rsidR="00795D70">
              <w:rPr>
                <w:b w:val="0"/>
                <w:bCs w:val="0"/>
              </w:rPr>
              <w:t xml:space="preserve"> herramienta de prototipado </w:t>
            </w:r>
          </w:p>
        </w:tc>
        <w:tc>
          <w:tcPr>
            <w:tcW w:w="3921" w:type="dxa"/>
            <w:tcBorders>
              <w:top w:val="nil"/>
              <w:bottom w:val="nil"/>
            </w:tcBorders>
          </w:tcPr>
          <w:p w14:paraId="0383FDD4" w14:textId="3A790B78" w:rsidR="006B589D" w:rsidRDefault="006B589D"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20352" behindDoc="0" locked="0" layoutInCell="1" allowOverlap="1" wp14:anchorId="2305E187" wp14:editId="41213A28">
                  <wp:simplePos x="0" y="0"/>
                  <wp:positionH relativeFrom="column">
                    <wp:posOffset>8382</wp:posOffset>
                  </wp:positionH>
                  <wp:positionV relativeFrom="paragraph">
                    <wp:posOffset>74930</wp:posOffset>
                  </wp:positionV>
                  <wp:extent cx="1872615" cy="266065"/>
                  <wp:effectExtent l="0" t="0" r="0" b="635"/>
                  <wp:wrapThrough wrapText="bothSides">
                    <wp:wrapPolygon edited="0">
                      <wp:start x="0" y="0"/>
                      <wp:lineTo x="0" y="20105"/>
                      <wp:lineTo x="21314" y="20105"/>
                      <wp:lineTo x="21314" y="0"/>
                      <wp:lineTo x="0" y="0"/>
                    </wp:wrapPolygon>
                  </wp:wrapThrough>
                  <wp:docPr id="216203801" name="Imagen 2162038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
                          <pic:cNvPicPr>
                            <a:picLocks noChangeAspect="1" noChangeArrowheads="1"/>
                          </pic:cNvPicPr>
                        </pic:nvPicPr>
                        <pic:blipFill rotWithShape="1">
                          <a:blip r:embed="rId175">
                            <a:extLst>
                              <a:ext uri="{28A0092B-C50C-407E-A947-70E740481C1C}">
                                <a14:useLocalDpi xmlns:a14="http://schemas.microsoft.com/office/drawing/2010/main" val="0"/>
                              </a:ext>
                            </a:extLst>
                          </a:blip>
                          <a:srcRect l="1027" t="38"/>
                          <a:stretch/>
                        </pic:blipFill>
                        <pic:spPr bwMode="auto">
                          <a:xfrm>
                            <a:off x="0" y="0"/>
                            <a:ext cx="1872615" cy="266065"/>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1355" w:type="dxa"/>
            <w:tcBorders>
              <w:top w:val="nil"/>
              <w:bottom w:val="nil"/>
            </w:tcBorders>
            <w:vAlign w:val="center"/>
          </w:tcPr>
          <w:p w14:paraId="79AD6875" w14:textId="77777777" w:rsidR="006B589D" w:rsidRDefault="006B589D"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6B589D" w14:paraId="688E5D27" w14:textId="77777777" w:rsidTr="00ED3D57">
        <w:trPr>
          <w:trHeight w:val="641"/>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228696B6" w14:textId="0F2A8A92" w:rsidR="006B589D" w:rsidRPr="00A052B4" w:rsidRDefault="00795D70" w:rsidP="00ED3D57">
            <w:pPr>
              <w:pStyle w:val="NormalPPrincipal"/>
              <w:spacing w:before="0"/>
              <w:ind w:firstLine="0"/>
              <w:jc w:val="left"/>
              <w:rPr>
                <w:b w:val="0"/>
                <w:bCs w:val="0"/>
              </w:rPr>
            </w:pPr>
            <w:r>
              <w:rPr>
                <w:b w:val="0"/>
                <w:bCs w:val="0"/>
              </w:rPr>
              <w:t>Diseño inicial web</w:t>
            </w:r>
            <w:r w:rsidR="006B589D">
              <w:rPr>
                <w:b w:val="0"/>
                <w:bCs w:val="0"/>
              </w:rPr>
              <w:t xml:space="preserve"> </w:t>
            </w:r>
          </w:p>
        </w:tc>
        <w:tc>
          <w:tcPr>
            <w:tcW w:w="3921" w:type="dxa"/>
            <w:tcBorders>
              <w:top w:val="nil"/>
              <w:bottom w:val="nil"/>
            </w:tcBorders>
          </w:tcPr>
          <w:p w14:paraId="205095CB" w14:textId="0BCD6800" w:rsidR="006B589D" w:rsidRDefault="00795D70" w:rsidP="00795D70">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795D70">
              <w:rPr>
                <w:noProof/>
              </w:rPr>
              <w:drawing>
                <wp:anchor distT="0" distB="0" distL="114300" distR="114300" simplePos="0" relativeHeight="251617280" behindDoc="0" locked="0" layoutInCell="1" allowOverlap="1" wp14:anchorId="0053D229" wp14:editId="065D375A">
                  <wp:simplePos x="0" y="0"/>
                  <wp:positionH relativeFrom="column">
                    <wp:posOffset>-7620</wp:posOffset>
                  </wp:positionH>
                  <wp:positionV relativeFrom="page">
                    <wp:posOffset>85090</wp:posOffset>
                  </wp:positionV>
                  <wp:extent cx="1457325" cy="266700"/>
                  <wp:effectExtent l="0" t="0" r="9525" b="0"/>
                  <wp:wrapThrough wrapText="bothSides">
                    <wp:wrapPolygon edited="0">
                      <wp:start x="0" y="0"/>
                      <wp:lineTo x="0" y="20057"/>
                      <wp:lineTo x="21459" y="20057"/>
                      <wp:lineTo x="21459" y="0"/>
                      <wp:lineTo x="0" y="0"/>
                    </wp:wrapPolygon>
                  </wp:wrapThrough>
                  <wp:docPr id="51733318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333180" name=""/>
                          <pic:cNvPicPr/>
                        </pic:nvPicPr>
                        <pic:blipFill>
                          <a:blip r:embed="rId181">
                            <a:extLst>
                              <a:ext uri="{28A0092B-C50C-407E-A947-70E740481C1C}">
                                <a14:useLocalDpi xmlns:a14="http://schemas.microsoft.com/office/drawing/2010/main" val="0"/>
                              </a:ext>
                            </a:extLst>
                          </a:blip>
                          <a:stretch>
                            <a:fillRect/>
                          </a:stretch>
                        </pic:blipFill>
                        <pic:spPr>
                          <a:xfrm>
                            <a:off x="0" y="0"/>
                            <a:ext cx="1457325" cy="266700"/>
                          </a:xfrm>
                          <a:prstGeom prst="rect">
                            <a:avLst/>
                          </a:prstGeom>
                        </pic:spPr>
                      </pic:pic>
                    </a:graphicData>
                  </a:graphic>
                </wp:anchor>
              </w:drawing>
            </w:r>
          </w:p>
        </w:tc>
        <w:tc>
          <w:tcPr>
            <w:tcW w:w="1355" w:type="dxa"/>
            <w:tcBorders>
              <w:top w:val="nil"/>
              <w:bottom w:val="nil"/>
            </w:tcBorders>
            <w:vAlign w:val="center"/>
          </w:tcPr>
          <w:p w14:paraId="4E8F3FC6" w14:textId="4792508B" w:rsidR="006B589D" w:rsidRDefault="003B534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5</w:t>
            </w:r>
          </w:p>
        </w:tc>
      </w:tr>
      <w:tr w:rsidR="006B589D" w14:paraId="387CB456" w14:textId="77777777" w:rsidTr="00ED3D57">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38989349" w14:textId="11710C9E" w:rsidR="006B589D" w:rsidRPr="00A052B4" w:rsidRDefault="00795D70" w:rsidP="00ED3D57">
            <w:pPr>
              <w:pStyle w:val="NormalPPrincipal"/>
              <w:spacing w:before="0"/>
              <w:ind w:firstLine="0"/>
              <w:jc w:val="left"/>
              <w:rPr>
                <w:b w:val="0"/>
                <w:bCs w:val="0"/>
              </w:rPr>
            </w:pPr>
            <w:r>
              <w:rPr>
                <w:b w:val="0"/>
                <w:bCs w:val="0"/>
              </w:rPr>
              <w:lastRenderedPageBreak/>
              <w:t>Implementación de registro</w:t>
            </w:r>
          </w:p>
        </w:tc>
        <w:tc>
          <w:tcPr>
            <w:tcW w:w="3921" w:type="dxa"/>
            <w:tcBorders>
              <w:top w:val="nil"/>
              <w:bottom w:val="nil"/>
            </w:tcBorders>
          </w:tcPr>
          <w:p w14:paraId="5057237F" w14:textId="01A1606F" w:rsidR="006B589D" w:rsidRDefault="00795D7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23424" behindDoc="0" locked="0" layoutInCell="1" allowOverlap="1" wp14:anchorId="76C3DC3E" wp14:editId="32C0EECB">
                  <wp:simplePos x="0" y="0"/>
                  <wp:positionH relativeFrom="column">
                    <wp:posOffset>8636</wp:posOffset>
                  </wp:positionH>
                  <wp:positionV relativeFrom="paragraph">
                    <wp:posOffset>0</wp:posOffset>
                  </wp:positionV>
                  <wp:extent cx="1143000" cy="266700"/>
                  <wp:effectExtent l="0" t="0" r="0" b="0"/>
                  <wp:wrapThrough wrapText="bothSides">
                    <wp:wrapPolygon edited="0">
                      <wp:start x="0" y="0"/>
                      <wp:lineTo x="0" y="20057"/>
                      <wp:lineTo x="21240" y="20057"/>
                      <wp:lineTo x="21240" y="0"/>
                      <wp:lineTo x="0" y="0"/>
                    </wp:wrapPolygon>
                  </wp:wrapThrough>
                  <wp:docPr id="1155043638" name="Imagen 1155043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1143000" cy="266700"/>
                          </a:xfrm>
                          <a:prstGeom prst="rect">
                            <a:avLst/>
                          </a:prstGeom>
                          <a:noFill/>
                        </pic:spPr>
                      </pic:pic>
                    </a:graphicData>
                  </a:graphic>
                </wp:anchor>
              </w:drawing>
            </w:r>
          </w:p>
        </w:tc>
        <w:tc>
          <w:tcPr>
            <w:tcW w:w="1355" w:type="dxa"/>
            <w:tcBorders>
              <w:top w:val="nil"/>
              <w:bottom w:val="nil"/>
            </w:tcBorders>
            <w:vAlign w:val="center"/>
          </w:tcPr>
          <w:p w14:paraId="39F9A005" w14:textId="5C2C25A6" w:rsidR="006B589D" w:rsidRDefault="003B534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5</w:t>
            </w:r>
          </w:p>
        </w:tc>
      </w:tr>
      <w:tr w:rsidR="006B589D" w14:paraId="5F3EBDBB" w14:textId="77777777" w:rsidTr="00ED3D57">
        <w:trPr>
          <w:trHeight w:val="312"/>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231F1CE3" w14:textId="45B0479E" w:rsidR="006B589D" w:rsidRPr="00A052B4" w:rsidRDefault="00795D70" w:rsidP="00ED3D57">
            <w:pPr>
              <w:pStyle w:val="NormalPPrincipal"/>
              <w:spacing w:before="0"/>
              <w:ind w:firstLine="0"/>
              <w:jc w:val="left"/>
              <w:rPr>
                <w:b w:val="0"/>
                <w:bCs w:val="0"/>
              </w:rPr>
            </w:pPr>
            <w:r>
              <w:rPr>
                <w:b w:val="0"/>
                <w:bCs w:val="0"/>
              </w:rPr>
              <w:t>Configuración de Canva</w:t>
            </w:r>
          </w:p>
        </w:tc>
        <w:tc>
          <w:tcPr>
            <w:tcW w:w="3921" w:type="dxa"/>
            <w:tcBorders>
              <w:top w:val="nil"/>
              <w:bottom w:val="nil"/>
            </w:tcBorders>
          </w:tcPr>
          <w:p w14:paraId="7BA3FB8A" w14:textId="160B0493" w:rsidR="006B589D" w:rsidRDefault="00795D7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1522DE">
              <w:rPr>
                <w:noProof/>
              </w:rPr>
              <w:drawing>
                <wp:anchor distT="0" distB="0" distL="114300" distR="114300" simplePos="0" relativeHeight="251626496" behindDoc="0" locked="0" layoutInCell="1" allowOverlap="1" wp14:anchorId="4C943357" wp14:editId="2E95A88E">
                  <wp:simplePos x="0" y="0"/>
                  <wp:positionH relativeFrom="column">
                    <wp:posOffset>10922</wp:posOffset>
                  </wp:positionH>
                  <wp:positionV relativeFrom="paragraph">
                    <wp:posOffset>36195</wp:posOffset>
                  </wp:positionV>
                  <wp:extent cx="1118681" cy="272375"/>
                  <wp:effectExtent l="0" t="0" r="5715" b="0"/>
                  <wp:wrapThrough wrapText="bothSides">
                    <wp:wrapPolygon edited="0">
                      <wp:start x="0" y="0"/>
                      <wp:lineTo x="0" y="19682"/>
                      <wp:lineTo x="21342" y="19682"/>
                      <wp:lineTo x="21342" y="0"/>
                      <wp:lineTo x="0" y="0"/>
                    </wp:wrapPolygon>
                  </wp:wrapThrough>
                  <wp:docPr id="1725159194" name="Imagen 1725159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802521" name=""/>
                          <pic:cNvPicPr/>
                        </pic:nvPicPr>
                        <pic:blipFill rotWithShape="1">
                          <a:blip r:embed="rId174">
                            <a:extLst>
                              <a:ext uri="{28A0092B-C50C-407E-A947-70E740481C1C}">
                                <a14:useLocalDpi xmlns:a14="http://schemas.microsoft.com/office/drawing/2010/main" val="0"/>
                              </a:ext>
                            </a:extLst>
                          </a:blip>
                          <a:srcRect l="1517" t="7042" r="40289" b="-5739"/>
                          <a:stretch/>
                        </pic:blipFill>
                        <pic:spPr bwMode="auto">
                          <a:xfrm>
                            <a:off x="0" y="0"/>
                            <a:ext cx="1118681" cy="272375"/>
                          </a:xfrm>
                          <a:prstGeom prst="rect">
                            <a:avLst/>
                          </a:prstGeom>
                          <a:ln>
                            <a:noFill/>
                          </a:ln>
                          <a:extLst>
                            <a:ext uri="{53640926-AAD7-44D8-BBD7-CCE9431645EC}">
                              <a14:shadowObscured xmlns:a14="http://schemas.microsoft.com/office/drawing/2010/main"/>
                            </a:ext>
                          </a:extLst>
                        </pic:spPr>
                      </pic:pic>
                    </a:graphicData>
                  </a:graphic>
                </wp:anchor>
              </w:drawing>
            </w:r>
          </w:p>
        </w:tc>
        <w:tc>
          <w:tcPr>
            <w:tcW w:w="1355" w:type="dxa"/>
            <w:tcBorders>
              <w:top w:val="nil"/>
              <w:bottom w:val="nil"/>
            </w:tcBorders>
            <w:vAlign w:val="center"/>
          </w:tcPr>
          <w:p w14:paraId="5CF5DD7C" w14:textId="42CF450C" w:rsidR="006B589D" w:rsidRDefault="00F641CE"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6B589D" w14:paraId="596662CD" w14:textId="77777777" w:rsidTr="00ED3D57">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0501870E" w14:textId="1E5FB04B" w:rsidR="006B589D" w:rsidRPr="00A052B4" w:rsidRDefault="00795D70" w:rsidP="00ED3D57">
            <w:pPr>
              <w:pStyle w:val="NormalPPrincipal"/>
              <w:spacing w:before="0"/>
              <w:ind w:firstLine="0"/>
              <w:jc w:val="left"/>
              <w:rPr>
                <w:b w:val="0"/>
                <w:bCs w:val="0"/>
              </w:rPr>
            </w:pPr>
            <w:r>
              <w:rPr>
                <w:b w:val="0"/>
                <w:bCs w:val="0"/>
              </w:rPr>
              <w:t xml:space="preserve">Estudio de conceptos teóricos </w:t>
            </w:r>
          </w:p>
        </w:tc>
        <w:tc>
          <w:tcPr>
            <w:tcW w:w="3921" w:type="dxa"/>
            <w:tcBorders>
              <w:top w:val="nil"/>
              <w:bottom w:val="nil"/>
            </w:tcBorders>
          </w:tcPr>
          <w:p w14:paraId="26A6C894" w14:textId="3FBB334D" w:rsidR="006B589D" w:rsidRDefault="00795D7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4E74B7">
              <w:rPr>
                <w:noProof/>
              </w:rPr>
              <w:drawing>
                <wp:inline distT="0" distB="0" distL="0" distR="0" wp14:anchorId="6A739E03" wp14:editId="5B186510">
                  <wp:extent cx="2353003" cy="257211"/>
                  <wp:effectExtent l="0" t="0" r="0" b="9525"/>
                  <wp:docPr id="1227979137" name="Imagen 1227979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0948" name=""/>
                          <pic:cNvPicPr/>
                        </pic:nvPicPr>
                        <pic:blipFill>
                          <a:blip r:embed="rId176"/>
                          <a:stretch>
                            <a:fillRect/>
                          </a:stretch>
                        </pic:blipFill>
                        <pic:spPr>
                          <a:xfrm>
                            <a:off x="0" y="0"/>
                            <a:ext cx="2353003" cy="257211"/>
                          </a:xfrm>
                          <a:prstGeom prst="rect">
                            <a:avLst/>
                          </a:prstGeom>
                        </pic:spPr>
                      </pic:pic>
                    </a:graphicData>
                  </a:graphic>
                </wp:inline>
              </w:drawing>
            </w:r>
          </w:p>
        </w:tc>
        <w:tc>
          <w:tcPr>
            <w:tcW w:w="1355" w:type="dxa"/>
            <w:tcBorders>
              <w:top w:val="nil"/>
              <w:bottom w:val="nil"/>
            </w:tcBorders>
            <w:vAlign w:val="center"/>
          </w:tcPr>
          <w:p w14:paraId="67699AD9" w14:textId="48C67948" w:rsidR="006B589D" w:rsidRDefault="003B534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3</w:t>
            </w:r>
          </w:p>
        </w:tc>
      </w:tr>
      <w:tr w:rsidR="006B589D" w14:paraId="175DEA14" w14:textId="77777777" w:rsidTr="000216E4">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nil"/>
              <w:bottom w:val="single" w:sz="4" w:space="0" w:color="auto"/>
            </w:tcBorders>
            <w:vAlign w:val="center"/>
          </w:tcPr>
          <w:p w14:paraId="333DD6DA" w14:textId="76D68154" w:rsidR="006B589D" w:rsidRPr="00A052B4" w:rsidRDefault="00795D70" w:rsidP="00ED3D57">
            <w:pPr>
              <w:pStyle w:val="NormalPPrincipal"/>
              <w:spacing w:before="0"/>
              <w:ind w:firstLine="0"/>
              <w:jc w:val="left"/>
              <w:rPr>
                <w:b w:val="0"/>
                <w:bCs w:val="0"/>
              </w:rPr>
            </w:pPr>
            <w:r>
              <w:rPr>
                <w:b w:val="0"/>
                <w:bCs w:val="0"/>
              </w:rPr>
              <w:t>Estudio de la teoría de cuestionarios Moodle</w:t>
            </w:r>
          </w:p>
        </w:tc>
        <w:tc>
          <w:tcPr>
            <w:tcW w:w="3921" w:type="dxa"/>
            <w:tcBorders>
              <w:top w:val="nil"/>
              <w:bottom w:val="single" w:sz="4" w:space="0" w:color="auto"/>
            </w:tcBorders>
          </w:tcPr>
          <w:p w14:paraId="66683AB7" w14:textId="4D344C5F" w:rsidR="006B589D" w:rsidRDefault="00795D7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4E74B7">
              <w:rPr>
                <w:noProof/>
              </w:rPr>
              <w:drawing>
                <wp:inline distT="0" distB="0" distL="0" distR="0" wp14:anchorId="6A62C442" wp14:editId="162BB435">
                  <wp:extent cx="2353003" cy="257211"/>
                  <wp:effectExtent l="0" t="0" r="0" b="9525"/>
                  <wp:docPr id="785996105" name="Imagen 785996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0948" name=""/>
                          <pic:cNvPicPr/>
                        </pic:nvPicPr>
                        <pic:blipFill>
                          <a:blip r:embed="rId176"/>
                          <a:stretch>
                            <a:fillRect/>
                          </a:stretch>
                        </pic:blipFill>
                        <pic:spPr>
                          <a:xfrm>
                            <a:off x="0" y="0"/>
                            <a:ext cx="2353003" cy="257211"/>
                          </a:xfrm>
                          <a:prstGeom prst="rect">
                            <a:avLst/>
                          </a:prstGeom>
                        </pic:spPr>
                      </pic:pic>
                    </a:graphicData>
                  </a:graphic>
                </wp:inline>
              </w:drawing>
            </w:r>
          </w:p>
        </w:tc>
        <w:tc>
          <w:tcPr>
            <w:tcW w:w="1355" w:type="dxa"/>
            <w:tcBorders>
              <w:top w:val="nil"/>
              <w:bottom w:val="single" w:sz="4" w:space="0" w:color="auto"/>
            </w:tcBorders>
            <w:vAlign w:val="center"/>
          </w:tcPr>
          <w:p w14:paraId="47A1704C" w14:textId="59EF43D8" w:rsidR="006B589D" w:rsidRDefault="003B534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3</w:t>
            </w:r>
          </w:p>
        </w:tc>
      </w:tr>
      <w:tr w:rsidR="000216E4" w14:paraId="045ED23F" w14:textId="77777777" w:rsidTr="000216E4">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single" w:sz="4" w:space="0" w:color="auto"/>
              <w:bottom w:val="single" w:sz="4" w:space="0" w:color="auto"/>
            </w:tcBorders>
            <w:vAlign w:val="center"/>
          </w:tcPr>
          <w:p w14:paraId="7DB58B54" w14:textId="1659301E" w:rsidR="000216E4" w:rsidRDefault="000216E4" w:rsidP="000216E4">
            <w:pPr>
              <w:pStyle w:val="NormalPPrincipal"/>
              <w:spacing w:before="0"/>
              <w:ind w:firstLine="0"/>
              <w:jc w:val="left"/>
            </w:pPr>
            <w:r>
              <w:t>TOTAL</w:t>
            </w:r>
          </w:p>
        </w:tc>
        <w:tc>
          <w:tcPr>
            <w:tcW w:w="3921" w:type="dxa"/>
            <w:tcBorders>
              <w:top w:val="single" w:sz="4" w:space="0" w:color="auto"/>
              <w:bottom w:val="single" w:sz="4" w:space="0" w:color="auto"/>
            </w:tcBorders>
          </w:tcPr>
          <w:p w14:paraId="38AF0D7A" w14:textId="77777777" w:rsidR="000216E4" w:rsidRPr="004E74B7" w:rsidRDefault="000216E4" w:rsidP="000216E4">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noProof/>
              </w:rPr>
            </w:pPr>
          </w:p>
        </w:tc>
        <w:tc>
          <w:tcPr>
            <w:tcW w:w="1355" w:type="dxa"/>
            <w:tcBorders>
              <w:top w:val="single" w:sz="4" w:space="0" w:color="auto"/>
              <w:bottom w:val="single" w:sz="4" w:space="0" w:color="auto"/>
            </w:tcBorders>
            <w:vAlign w:val="center"/>
          </w:tcPr>
          <w:p w14:paraId="2EA4D3D1" w14:textId="277017C1" w:rsidR="000216E4" w:rsidRDefault="000216E4" w:rsidP="000216E4">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0216E4">
              <w:rPr>
                <w:b/>
                <w:bCs/>
              </w:rPr>
              <w:t>3</w:t>
            </w:r>
            <w:r>
              <w:rPr>
                <w:b/>
                <w:bCs/>
              </w:rPr>
              <w:t>8</w:t>
            </w:r>
          </w:p>
        </w:tc>
      </w:tr>
    </w:tbl>
    <w:p w14:paraId="08E9CC46" w14:textId="7264251A" w:rsidR="006B589D" w:rsidRDefault="006B589D" w:rsidP="006B589D">
      <w:pPr>
        <w:pStyle w:val="Titulodetabla"/>
        <w:ind w:firstLine="0"/>
        <w:rPr>
          <w:i/>
          <w:iCs/>
        </w:rPr>
      </w:pPr>
      <w:bookmarkStart w:id="21" w:name="_Toc139311039"/>
      <w:r w:rsidRPr="00414AD7">
        <w:t>Tabla A.</w:t>
      </w:r>
      <w:r w:rsidR="00284865">
        <w:t>3</w:t>
      </w:r>
      <w:r w:rsidRPr="00414AD7">
        <w:t xml:space="preserve">: </w:t>
      </w:r>
      <w:r>
        <w:t xml:space="preserve">Tareas </w:t>
      </w:r>
      <w:r>
        <w:rPr>
          <w:i/>
          <w:iCs/>
        </w:rPr>
        <w:t xml:space="preserve">sprint </w:t>
      </w:r>
      <w:r w:rsidR="008D0FDC">
        <w:rPr>
          <w:i/>
          <w:iCs/>
        </w:rPr>
        <w:t>2</w:t>
      </w:r>
      <w:bookmarkEnd w:id="21"/>
    </w:p>
    <w:bookmarkEnd w:id="18"/>
    <w:p w14:paraId="3A5B6E00" w14:textId="77777777" w:rsidR="008D0FDC" w:rsidRDefault="008D0FDC" w:rsidP="006B589D">
      <w:pPr>
        <w:pStyle w:val="Titulodetabla"/>
        <w:ind w:firstLine="0"/>
      </w:pPr>
    </w:p>
    <w:p w14:paraId="77C805D3" w14:textId="35CAC9CA" w:rsidR="008D0FDC" w:rsidRDefault="008D0FDC" w:rsidP="008D0FDC">
      <w:pPr>
        <w:pStyle w:val="Tareas"/>
      </w:pPr>
      <w:r>
        <w:t>Sprint 3 (</w:t>
      </w:r>
      <w:r w:rsidR="00133FA4">
        <w:t>16</w:t>
      </w:r>
      <w:r>
        <w:t xml:space="preserve">/03/2023 – </w:t>
      </w:r>
      <w:r w:rsidR="00133FA4">
        <w:t>03</w:t>
      </w:r>
      <w:r>
        <w:t>/0</w:t>
      </w:r>
      <w:r w:rsidR="00133FA4">
        <w:t>4</w:t>
      </w:r>
      <w:r>
        <w:t>/2023)</w:t>
      </w:r>
    </w:p>
    <w:bookmarkEnd w:id="19"/>
    <w:p w14:paraId="47C8C978" w14:textId="21AC6165" w:rsidR="00133FA4" w:rsidRDefault="008D0FDC" w:rsidP="008D0FDC">
      <w:pPr>
        <w:pStyle w:val="NormalPPrincipal"/>
        <w:keepNext/>
        <w:spacing w:after="185"/>
      </w:pPr>
      <w:r>
        <w:t xml:space="preserve">Para el </w:t>
      </w:r>
      <w:r w:rsidR="00133FA4">
        <w:t>tercer</w:t>
      </w:r>
      <w:r>
        <w:t xml:space="preserve"> </w:t>
      </w:r>
      <w:r w:rsidRPr="0005421E">
        <w:rPr>
          <w:i/>
          <w:iCs/>
        </w:rPr>
        <w:t>sprint</w:t>
      </w:r>
      <w:r>
        <w:rPr>
          <w:i/>
          <w:iCs/>
        </w:rPr>
        <w:t xml:space="preserve"> </w:t>
      </w:r>
      <w:r>
        <w:t xml:space="preserve">se fijaron los objetivos </w:t>
      </w:r>
      <w:r w:rsidR="00133FA4">
        <w:t xml:space="preserve">de la elección del lenguaje de programación para crear los diferentes algoritmos para la creación de preguntas. También se ha elegido la extensión estandarizada por Moodle que deben tener los ficheros creados por el algoritmo, para su futura importación y exportación a esta </w:t>
      </w:r>
      <w:r w:rsidR="00F641CE">
        <w:t>plataforma de aprendizaje</w:t>
      </w:r>
      <w:r w:rsidR="00133FA4">
        <w:t xml:space="preserve">. </w:t>
      </w:r>
    </w:p>
    <w:p w14:paraId="4C328D71" w14:textId="5152F8B6" w:rsidR="00133FA4" w:rsidRDefault="00133FA4" w:rsidP="008D0FDC">
      <w:pPr>
        <w:pStyle w:val="NormalPPrincipal"/>
        <w:keepNext/>
        <w:spacing w:after="185"/>
      </w:pPr>
      <w:r>
        <w:t xml:space="preserve">Se ha realizado </w:t>
      </w:r>
      <w:r w:rsidR="00F641CE">
        <w:t xml:space="preserve">en Python </w:t>
      </w:r>
      <w:r>
        <w:t>el primer tipo de pregunta</w:t>
      </w:r>
      <w:r w:rsidR="00F641CE">
        <w:t>s que se pueden crear en la aplicación web, que en este caso son las preguntas tipo Tabla. Debido a su menor complejidad y que trata sobre los conceptos principales del tema.</w:t>
      </w:r>
    </w:p>
    <w:p w14:paraId="1239710E" w14:textId="3C40B2C8" w:rsidR="00F641CE" w:rsidRDefault="00F641CE" w:rsidP="008D0FDC">
      <w:pPr>
        <w:pStyle w:val="NormalPPrincipal"/>
        <w:keepNext/>
        <w:spacing w:after="185"/>
      </w:pPr>
      <w:r>
        <w:t xml:space="preserve">Finalmente se ha añadido una versión inicial de los requerimientos actuales que se necesitan para el correcto funcionamiento de la aplicación. </w:t>
      </w:r>
    </w:p>
    <w:p w14:paraId="7AE94F83" w14:textId="2558A1C8" w:rsidR="00133FA4" w:rsidRDefault="00133FA4" w:rsidP="00133FA4">
      <w:pPr>
        <w:pStyle w:val="NormalPPrincipal"/>
        <w:keepNext/>
        <w:spacing w:after="185"/>
        <w:rPr>
          <w:noProof/>
        </w:rPr>
      </w:pPr>
      <w:r>
        <w:rPr>
          <w:noProof/>
        </w:rPr>
        <w:t xml:space="preserve">Enlace al </w:t>
      </w:r>
      <w:r w:rsidR="00C95F11">
        <w:rPr>
          <w:noProof/>
        </w:rPr>
        <w:t>tercer</w:t>
      </w:r>
      <w:r>
        <w:rPr>
          <w:noProof/>
        </w:rPr>
        <w:t xml:space="preserve"> </w:t>
      </w:r>
      <w:r>
        <w:rPr>
          <w:i/>
          <w:iCs/>
          <w:noProof/>
        </w:rPr>
        <w:t>sprint:</w:t>
      </w:r>
      <w:r w:rsidRPr="00F641CE">
        <w:rPr>
          <w:i/>
          <w:iCs/>
          <w:noProof/>
          <w:color w:val="FF0000"/>
        </w:rPr>
        <w:t xml:space="preserve"> </w:t>
      </w:r>
      <w:hyperlink r:id="rId182" w:history="1">
        <w:r w:rsidR="00F641CE" w:rsidRPr="00F641CE">
          <w:rPr>
            <w:rStyle w:val="Hipervnculo"/>
            <w:noProof/>
            <w:color w:val="FF0000"/>
          </w:rPr>
          <w:t>Sprint 3</w:t>
        </w:r>
      </w:hyperlink>
      <w:r>
        <w:rPr>
          <w:noProof/>
        </w:rPr>
        <w:t>.</w:t>
      </w:r>
    </w:p>
    <w:p w14:paraId="639C48F4" w14:textId="498FCF1A" w:rsidR="00133FA4" w:rsidRDefault="00133FA4" w:rsidP="00133FA4">
      <w:pPr>
        <w:pStyle w:val="NormalPPrincipal"/>
        <w:keepNext/>
        <w:spacing w:after="185"/>
      </w:pPr>
      <w:r>
        <w:rPr>
          <w:noProof/>
        </w:rPr>
        <w:t xml:space="preserve">A continuación, se va a mostrar el gráfico </w:t>
      </w:r>
      <w:r>
        <w:rPr>
          <w:i/>
          <w:iCs/>
        </w:rPr>
        <w:t xml:space="preserve">Burndown report </w:t>
      </w:r>
      <w:r>
        <w:t xml:space="preserve">del </w:t>
      </w:r>
      <w:r w:rsidR="00F641CE">
        <w:t>tercer</w:t>
      </w:r>
      <w:r>
        <w:t xml:space="preserve"> </w:t>
      </w:r>
      <w:r>
        <w:rPr>
          <w:i/>
          <w:iCs/>
        </w:rPr>
        <w:t xml:space="preserve">sprint, </w:t>
      </w:r>
      <w:r>
        <w:t xml:space="preserve">donde se visualiza el avance de cada tarea. </w:t>
      </w:r>
    </w:p>
    <w:p w14:paraId="36F7656B" w14:textId="0595E0B1" w:rsidR="00133FA4" w:rsidRPr="003B534C" w:rsidRDefault="00133FA4" w:rsidP="003B534C">
      <w:pPr>
        <w:rPr>
          <w:rFonts w:ascii="LM Roman 10" w:hAnsi="LM Roman 10"/>
          <w:sz w:val="24"/>
        </w:rPr>
      </w:pPr>
    </w:p>
    <w:p w14:paraId="4BFA9954" w14:textId="286436F2" w:rsidR="00133FA4" w:rsidRDefault="003B534C" w:rsidP="00133FA4">
      <w:pPr>
        <w:pStyle w:val="NormalPPrincipal"/>
        <w:jc w:val="center"/>
        <w:rPr>
          <w:rStyle w:val="PiedefotoCar"/>
        </w:rPr>
      </w:pPr>
      <w:r w:rsidRPr="003B534C">
        <w:rPr>
          <w:noProof/>
        </w:rPr>
        <w:lastRenderedPageBreak/>
        <w:drawing>
          <wp:inline distT="0" distB="0" distL="0" distR="0" wp14:anchorId="279CA068" wp14:editId="36593A6F">
            <wp:extent cx="5183262" cy="4212771"/>
            <wp:effectExtent l="0" t="0" r="0" b="0"/>
            <wp:docPr id="1745885918"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85918" name="Imagen 1" descr="Interfaz de usuario gráfica&#10;&#10;Descripción generada automáticamente"/>
                    <pic:cNvPicPr/>
                  </pic:nvPicPr>
                  <pic:blipFill>
                    <a:blip r:embed="rId183"/>
                    <a:stretch>
                      <a:fillRect/>
                    </a:stretch>
                  </pic:blipFill>
                  <pic:spPr>
                    <a:xfrm>
                      <a:off x="0" y="0"/>
                      <a:ext cx="5200324" cy="4226639"/>
                    </a:xfrm>
                    <a:prstGeom prst="rect">
                      <a:avLst/>
                    </a:prstGeom>
                  </pic:spPr>
                </pic:pic>
              </a:graphicData>
            </a:graphic>
          </wp:inline>
        </w:drawing>
      </w:r>
      <w:r w:rsidR="00133FA4">
        <w:br/>
      </w:r>
      <w:r w:rsidR="00133FA4" w:rsidRPr="008D0FDC">
        <w:rPr>
          <w:rStyle w:val="PiedefotoCar"/>
        </w:rPr>
        <w:t>Figura A.</w:t>
      </w:r>
      <w:r w:rsidR="00F641CE">
        <w:rPr>
          <w:rStyle w:val="PiedefotoCar"/>
        </w:rPr>
        <w:t>5</w:t>
      </w:r>
      <w:r w:rsidR="00133FA4" w:rsidRPr="008D0FDC">
        <w:rPr>
          <w:rStyle w:val="PiedefotoCar"/>
        </w:rPr>
        <w:t xml:space="preserve">: </w:t>
      </w:r>
      <w:r w:rsidR="00133FA4" w:rsidRPr="00133FA4">
        <w:rPr>
          <w:rStyle w:val="PiedefotoCar"/>
          <w:i/>
          <w:iCs/>
        </w:rPr>
        <w:t>Burndown report sprint</w:t>
      </w:r>
      <w:r w:rsidR="00133FA4" w:rsidRPr="008D0FDC">
        <w:rPr>
          <w:rStyle w:val="PiedefotoCar"/>
        </w:rPr>
        <w:t xml:space="preserve"> </w:t>
      </w:r>
      <w:r w:rsidR="00F641CE">
        <w:rPr>
          <w:rStyle w:val="PiedefotoCar"/>
        </w:rPr>
        <w:t>3</w:t>
      </w:r>
    </w:p>
    <w:p w14:paraId="67D91516" w14:textId="77777777" w:rsidR="00133FA4" w:rsidRPr="00133FA4" w:rsidRDefault="00133FA4" w:rsidP="00133FA4">
      <w:pPr>
        <w:pStyle w:val="NormalPPrincipal"/>
      </w:pPr>
      <w:r w:rsidRPr="00133FA4">
        <w:t>Por último, se va a mostrar la tabla de clasificación de cada tarea con su etiqueta correspondiente.</w:t>
      </w:r>
    </w:p>
    <w:p w14:paraId="0E0AEA93" w14:textId="5C5D6F7E" w:rsidR="00133FA4" w:rsidRDefault="003B534C" w:rsidP="00133FA4">
      <w:pPr>
        <w:pStyle w:val="NormalPPrincipal"/>
        <w:keepNext/>
        <w:spacing w:after="185"/>
        <w:ind w:firstLine="0"/>
        <w:jc w:val="center"/>
      </w:pPr>
      <w:r w:rsidRPr="003B534C">
        <w:rPr>
          <w:noProof/>
        </w:rPr>
        <w:drawing>
          <wp:inline distT="0" distB="0" distL="0" distR="0" wp14:anchorId="078B295E" wp14:editId="5428CA1B">
            <wp:extent cx="5402580" cy="1215390"/>
            <wp:effectExtent l="0" t="0" r="7620" b="3810"/>
            <wp:docPr id="2079901916"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901916" name="Imagen 1" descr="Interfaz de usuario gráfica, Aplicación&#10;&#10;Descripción generada automáticamente"/>
                    <pic:cNvPicPr/>
                  </pic:nvPicPr>
                  <pic:blipFill>
                    <a:blip r:embed="rId184"/>
                    <a:stretch>
                      <a:fillRect/>
                    </a:stretch>
                  </pic:blipFill>
                  <pic:spPr>
                    <a:xfrm>
                      <a:off x="0" y="0"/>
                      <a:ext cx="5402580" cy="1215390"/>
                    </a:xfrm>
                    <a:prstGeom prst="rect">
                      <a:avLst/>
                    </a:prstGeom>
                  </pic:spPr>
                </pic:pic>
              </a:graphicData>
            </a:graphic>
          </wp:inline>
        </w:drawing>
      </w:r>
    </w:p>
    <w:p w14:paraId="53D5CD5D" w14:textId="4631F9A4" w:rsidR="00133FA4" w:rsidRPr="00F641CE" w:rsidRDefault="00133FA4" w:rsidP="00133FA4">
      <w:pPr>
        <w:pStyle w:val="Piedefoto"/>
      </w:pPr>
      <w:bookmarkStart w:id="22" w:name="_Toc139311005"/>
      <w:r>
        <w:t>Figura A.</w:t>
      </w:r>
      <w:r w:rsidR="00F641CE">
        <w:t>6</w:t>
      </w:r>
      <w:r>
        <w:t xml:space="preserve">: </w:t>
      </w:r>
      <w:r>
        <w:rPr>
          <w:i/>
          <w:iCs/>
        </w:rPr>
        <w:t xml:space="preserve">Issues sprint </w:t>
      </w:r>
      <w:r w:rsidR="00F641CE">
        <w:t>3</w:t>
      </w:r>
      <w:bookmarkEnd w:id="22"/>
    </w:p>
    <w:tbl>
      <w:tblPr>
        <w:tblStyle w:val="Tabladelista6concolores"/>
        <w:tblpPr w:leftFromText="141" w:rightFromText="141" w:vertAnchor="text" w:horzAnchor="margin" w:tblpY="415"/>
        <w:tblW w:w="9423" w:type="dxa"/>
        <w:tblBorders>
          <w:insideH w:val="single" w:sz="4" w:space="0" w:color="auto"/>
        </w:tblBorders>
        <w:tblLayout w:type="fixed"/>
        <w:tblLook w:val="0680" w:firstRow="0" w:lastRow="0" w:firstColumn="1" w:lastColumn="0" w:noHBand="1" w:noVBand="1"/>
      </w:tblPr>
      <w:tblGrid>
        <w:gridCol w:w="4191"/>
        <w:gridCol w:w="3844"/>
        <w:gridCol w:w="1388"/>
      </w:tblGrid>
      <w:tr w:rsidR="00133FA4" w14:paraId="67AB1E91" w14:textId="77777777" w:rsidTr="009266E8">
        <w:trPr>
          <w:trHeight w:val="309"/>
        </w:trPr>
        <w:tc>
          <w:tcPr>
            <w:cnfStyle w:val="001000000000" w:firstRow="0" w:lastRow="0" w:firstColumn="1" w:lastColumn="0" w:oddVBand="0" w:evenVBand="0" w:oddHBand="0" w:evenHBand="0" w:firstRowFirstColumn="0" w:firstRowLastColumn="0" w:lastRowFirstColumn="0" w:lastRowLastColumn="0"/>
            <w:tcW w:w="4191" w:type="dxa"/>
            <w:tcBorders>
              <w:top w:val="single" w:sz="4" w:space="0" w:color="000000" w:themeColor="text1"/>
              <w:bottom w:val="single" w:sz="4" w:space="0" w:color="auto"/>
            </w:tcBorders>
            <w:vAlign w:val="center"/>
          </w:tcPr>
          <w:p w14:paraId="4C3438F5" w14:textId="77777777" w:rsidR="00133FA4" w:rsidRPr="00A052B4" w:rsidRDefault="00133FA4" w:rsidP="00ED3D57">
            <w:pPr>
              <w:pStyle w:val="NormalPPrincipal"/>
              <w:spacing w:before="0"/>
              <w:ind w:firstLine="0"/>
              <w:jc w:val="left"/>
            </w:pPr>
            <w:r w:rsidRPr="00A052B4">
              <w:t xml:space="preserve">Tareas completadas </w:t>
            </w:r>
          </w:p>
        </w:tc>
        <w:tc>
          <w:tcPr>
            <w:tcW w:w="3844" w:type="dxa"/>
            <w:tcBorders>
              <w:top w:val="single" w:sz="4" w:space="0" w:color="000000" w:themeColor="text1"/>
              <w:bottom w:val="single" w:sz="4" w:space="0" w:color="auto"/>
            </w:tcBorders>
          </w:tcPr>
          <w:p w14:paraId="0A79F67C" w14:textId="0C1AF281" w:rsidR="00133FA4" w:rsidRPr="00A052B4" w:rsidRDefault="003B534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Pr>
                <w:b/>
                <w:bCs/>
              </w:rPr>
              <w:t xml:space="preserve"> </w:t>
            </w:r>
            <w:r w:rsidR="00133FA4" w:rsidRPr="00A644C7">
              <w:rPr>
                <w:b/>
                <w:bCs/>
              </w:rPr>
              <w:t>Etiquetas</w:t>
            </w:r>
          </w:p>
        </w:tc>
        <w:tc>
          <w:tcPr>
            <w:tcW w:w="1388" w:type="dxa"/>
            <w:tcBorders>
              <w:top w:val="single" w:sz="4" w:space="0" w:color="000000" w:themeColor="text1"/>
              <w:bottom w:val="single" w:sz="4" w:space="0" w:color="auto"/>
            </w:tcBorders>
            <w:vAlign w:val="center"/>
          </w:tcPr>
          <w:p w14:paraId="03F1A09B" w14:textId="77777777" w:rsidR="00133FA4" w:rsidRPr="00A052B4" w:rsidRDefault="00133FA4"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sidRPr="00A052B4">
              <w:rPr>
                <w:b/>
                <w:bCs/>
              </w:rPr>
              <w:t xml:space="preserve">Estimación </w:t>
            </w:r>
          </w:p>
        </w:tc>
      </w:tr>
      <w:tr w:rsidR="00133FA4" w14:paraId="57E2E173" w14:textId="77777777" w:rsidTr="009266E8">
        <w:trPr>
          <w:trHeight w:val="325"/>
        </w:trPr>
        <w:tc>
          <w:tcPr>
            <w:cnfStyle w:val="001000000000" w:firstRow="0" w:lastRow="0" w:firstColumn="1" w:lastColumn="0" w:oddVBand="0" w:evenVBand="0" w:oddHBand="0" w:evenHBand="0" w:firstRowFirstColumn="0" w:firstRowLastColumn="0" w:lastRowFirstColumn="0" w:lastRowLastColumn="0"/>
            <w:tcW w:w="4191" w:type="dxa"/>
            <w:tcBorders>
              <w:top w:val="nil"/>
              <w:bottom w:val="nil"/>
            </w:tcBorders>
            <w:vAlign w:val="center"/>
          </w:tcPr>
          <w:p w14:paraId="2AC08CB9" w14:textId="6E6C18DD" w:rsidR="00133FA4" w:rsidRPr="00A052B4" w:rsidRDefault="009266E8" w:rsidP="00ED3D57">
            <w:pPr>
              <w:pStyle w:val="NormalPPrincipal"/>
              <w:spacing w:before="0"/>
              <w:ind w:firstLine="0"/>
              <w:jc w:val="left"/>
              <w:rPr>
                <w:b w:val="0"/>
                <w:bCs w:val="0"/>
              </w:rPr>
            </w:pPr>
            <w:r>
              <w:rPr>
                <w:b w:val="0"/>
                <w:bCs w:val="0"/>
              </w:rPr>
              <w:t>Creación del primer tipo de preguntas</w:t>
            </w:r>
            <w:r w:rsidR="00133FA4">
              <w:rPr>
                <w:b w:val="0"/>
                <w:bCs w:val="0"/>
              </w:rPr>
              <w:t xml:space="preserve"> </w:t>
            </w:r>
          </w:p>
        </w:tc>
        <w:tc>
          <w:tcPr>
            <w:tcW w:w="3844" w:type="dxa"/>
            <w:tcBorders>
              <w:top w:val="nil"/>
              <w:bottom w:val="nil"/>
            </w:tcBorders>
          </w:tcPr>
          <w:p w14:paraId="37E36C33" w14:textId="40690F7F" w:rsidR="00133FA4" w:rsidRDefault="003B534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984622A" wp14:editId="4BCA2684">
                  <wp:extent cx="1143000" cy="332014"/>
                  <wp:effectExtent l="0" t="0" r="0" b="0"/>
                  <wp:docPr id="925741130" name="Imagen 925741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
                          <pic:cNvPicPr>
                            <a:picLocks noChangeAspect="1" noChangeArrowheads="1"/>
                          </pic:cNvPicPr>
                        </pic:nvPicPr>
                        <pic:blipFill rotWithShape="1">
                          <a:blip r:embed="rId177">
                            <a:extLst>
                              <a:ext uri="{28A0092B-C50C-407E-A947-70E740481C1C}">
                                <a14:useLocalDpi xmlns:a14="http://schemas.microsoft.com/office/drawing/2010/main" val="0"/>
                              </a:ext>
                            </a:extLst>
                          </a:blip>
                          <a:srcRect t="-24490"/>
                          <a:stretch/>
                        </pic:blipFill>
                        <pic:spPr bwMode="auto">
                          <a:xfrm>
                            <a:off x="0" y="0"/>
                            <a:ext cx="1143000" cy="33201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388" w:type="dxa"/>
            <w:tcBorders>
              <w:top w:val="nil"/>
              <w:bottom w:val="nil"/>
            </w:tcBorders>
            <w:vAlign w:val="center"/>
          </w:tcPr>
          <w:p w14:paraId="2ABAB5F2" w14:textId="56A012D1" w:rsidR="00133FA4" w:rsidRDefault="003B534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24</w:t>
            </w:r>
          </w:p>
        </w:tc>
      </w:tr>
      <w:tr w:rsidR="00133FA4" w14:paraId="676A1A8C" w14:textId="77777777" w:rsidTr="009266E8">
        <w:trPr>
          <w:trHeight w:val="635"/>
        </w:trPr>
        <w:tc>
          <w:tcPr>
            <w:cnfStyle w:val="001000000000" w:firstRow="0" w:lastRow="0" w:firstColumn="1" w:lastColumn="0" w:oddVBand="0" w:evenVBand="0" w:oddHBand="0" w:evenHBand="0" w:firstRowFirstColumn="0" w:firstRowLastColumn="0" w:lastRowFirstColumn="0" w:lastRowLastColumn="0"/>
            <w:tcW w:w="4191" w:type="dxa"/>
            <w:tcBorders>
              <w:top w:val="nil"/>
              <w:bottom w:val="nil"/>
            </w:tcBorders>
            <w:vAlign w:val="center"/>
          </w:tcPr>
          <w:p w14:paraId="35EFDF21" w14:textId="1A4B15CD" w:rsidR="00133FA4" w:rsidRPr="00A052B4" w:rsidRDefault="009266E8" w:rsidP="00ED3D57">
            <w:pPr>
              <w:pStyle w:val="NormalPPrincipal"/>
              <w:spacing w:before="0"/>
              <w:ind w:firstLine="0"/>
              <w:jc w:val="left"/>
              <w:rPr>
                <w:b w:val="0"/>
                <w:bCs w:val="0"/>
              </w:rPr>
            </w:pPr>
            <w:r>
              <w:rPr>
                <w:b w:val="0"/>
                <w:bCs w:val="0"/>
              </w:rPr>
              <w:t>Creación del archivo XML</w:t>
            </w:r>
            <w:r w:rsidR="00133FA4">
              <w:rPr>
                <w:b w:val="0"/>
                <w:bCs w:val="0"/>
              </w:rPr>
              <w:t xml:space="preserve"> </w:t>
            </w:r>
          </w:p>
        </w:tc>
        <w:tc>
          <w:tcPr>
            <w:tcW w:w="3844" w:type="dxa"/>
            <w:tcBorders>
              <w:top w:val="nil"/>
              <w:bottom w:val="nil"/>
            </w:tcBorders>
          </w:tcPr>
          <w:p w14:paraId="4E4FD379" w14:textId="2B8DBBF8" w:rsidR="00133FA4" w:rsidRDefault="003B534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89984" behindDoc="1" locked="0" layoutInCell="1" allowOverlap="1" wp14:anchorId="7770D64F" wp14:editId="0BF61EB6">
                  <wp:simplePos x="0" y="0"/>
                  <wp:positionH relativeFrom="column">
                    <wp:posOffset>3175</wp:posOffset>
                  </wp:positionH>
                  <wp:positionV relativeFrom="paragraph">
                    <wp:posOffset>43542</wp:posOffset>
                  </wp:positionV>
                  <wp:extent cx="1143000" cy="266700"/>
                  <wp:effectExtent l="0" t="0" r="0" b="0"/>
                  <wp:wrapTight wrapText="bothSides">
                    <wp:wrapPolygon edited="0">
                      <wp:start x="0" y="0"/>
                      <wp:lineTo x="0" y="20057"/>
                      <wp:lineTo x="21240" y="20057"/>
                      <wp:lineTo x="21240" y="0"/>
                      <wp:lineTo x="0" y="0"/>
                    </wp:wrapPolygon>
                  </wp:wrapTight>
                  <wp:docPr id="2132449857" name="Imagen 2132449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1143000" cy="266700"/>
                          </a:xfrm>
                          <a:prstGeom prst="rect">
                            <a:avLst/>
                          </a:prstGeom>
                          <a:noFill/>
                        </pic:spPr>
                      </pic:pic>
                    </a:graphicData>
                  </a:graphic>
                </wp:anchor>
              </w:drawing>
            </w:r>
          </w:p>
        </w:tc>
        <w:tc>
          <w:tcPr>
            <w:tcW w:w="1388" w:type="dxa"/>
            <w:tcBorders>
              <w:top w:val="nil"/>
              <w:bottom w:val="nil"/>
            </w:tcBorders>
            <w:vAlign w:val="center"/>
          </w:tcPr>
          <w:p w14:paraId="6770A4AB" w14:textId="5026F315" w:rsidR="00133FA4" w:rsidRDefault="003B534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3</w:t>
            </w:r>
          </w:p>
        </w:tc>
      </w:tr>
      <w:tr w:rsidR="00133FA4" w14:paraId="5CD7E478" w14:textId="77777777" w:rsidTr="000216E4">
        <w:trPr>
          <w:trHeight w:val="325"/>
        </w:trPr>
        <w:tc>
          <w:tcPr>
            <w:cnfStyle w:val="001000000000" w:firstRow="0" w:lastRow="0" w:firstColumn="1" w:lastColumn="0" w:oddVBand="0" w:evenVBand="0" w:oddHBand="0" w:evenHBand="0" w:firstRowFirstColumn="0" w:firstRowLastColumn="0" w:lastRowFirstColumn="0" w:lastRowLastColumn="0"/>
            <w:tcW w:w="4191" w:type="dxa"/>
            <w:tcBorders>
              <w:top w:val="nil"/>
              <w:bottom w:val="single" w:sz="4" w:space="0" w:color="auto"/>
            </w:tcBorders>
            <w:vAlign w:val="center"/>
          </w:tcPr>
          <w:p w14:paraId="6C89524F" w14:textId="7E737D7A" w:rsidR="00133FA4" w:rsidRPr="00A052B4" w:rsidRDefault="009266E8" w:rsidP="00ED3D57">
            <w:pPr>
              <w:pStyle w:val="NormalPPrincipal"/>
              <w:spacing w:before="0"/>
              <w:ind w:firstLine="0"/>
              <w:jc w:val="left"/>
              <w:rPr>
                <w:b w:val="0"/>
                <w:bCs w:val="0"/>
              </w:rPr>
            </w:pPr>
            <w:r>
              <w:rPr>
                <w:b w:val="0"/>
                <w:bCs w:val="0"/>
              </w:rPr>
              <w:t>Creación fichero de requerimientos</w:t>
            </w:r>
          </w:p>
        </w:tc>
        <w:tc>
          <w:tcPr>
            <w:tcW w:w="3844" w:type="dxa"/>
            <w:tcBorders>
              <w:top w:val="nil"/>
              <w:bottom w:val="single" w:sz="4" w:space="0" w:color="auto"/>
            </w:tcBorders>
          </w:tcPr>
          <w:p w14:paraId="6B279EA7" w14:textId="50708E95" w:rsidR="00133FA4" w:rsidRDefault="009266E8"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1522DE">
              <w:rPr>
                <w:noProof/>
              </w:rPr>
              <w:drawing>
                <wp:anchor distT="0" distB="0" distL="114300" distR="114300" simplePos="0" relativeHeight="251638784" behindDoc="0" locked="0" layoutInCell="1" allowOverlap="1" wp14:anchorId="33381D12" wp14:editId="21361E96">
                  <wp:simplePos x="0" y="0"/>
                  <wp:positionH relativeFrom="column">
                    <wp:posOffset>1271995</wp:posOffset>
                  </wp:positionH>
                  <wp:positionV relativeFrom="paragraph">
                    <wp:posOffset>544</wp:posOffset>
                  </wp:positionV>
                  <wp:extent cx="1118235" cy="271780"/>
                  <wp:effectExtent l="0" t="0" r="5715" b="0"/>
                  <wp:wrapNone/>
                  <wp:docPr id="156742951" name="Imagen 156742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802521" name=""/>
                          <pic:cNvPicPr/>
                        </pic:nvPicPr>
                        <pic:blipFill rotWithShape="1">
                          <a:blip r:embed="rId174">
                            <a:extLst>
                              <a:ext uri="{28A0092B-C50C-407E-A947-70E740481C1C}">
                                <a14:useLocalDpi xmlns:a14="http://schemas.microsoft.com/office/drawing/2010/main" val="0"/>
                              </a:ext>
                            </a:extLst>
                          </a:blip>
                          <a:srcRect l="1517" t="7042" r="40289" b="-5739"/>
                          <a:stretch/>
                        </pic:blipFill>
                        <pic:spPr bwMode="auto">
                          <a:xfrm>
                            <a:off x="0" y="0"/>
                            <a:ext cx="1118235" cy="271780"/>
                          </a:xfrm>
                          <a:prstGeom prst="rect">
                            <a:avLst/>
                          </a:prstGeom>
                          <a:ln>
                            <a:noFill/>
                          </a:ln>
                          <a:extLst>
                            <a:ext uri="{53640926-AAD7-44D8-BBD7-CCE9431645EC}">
                              <a14:shadowObscured xmlns:a14="http://schemas.microsoft.com/office/drawing/2010/main"/>
                            </a:ext>
                          </a:extLst>
                        </pic:spPr>
                      </pic:pic>
                    </a:graphicData>
                  </a:graphic>
                </wp:anchor>
              </w:drawing>
            </w:r>
            <w:r w:rsidRPr="004E74B7">
              <w:rPr>
                <w:noProof/>
              </w:rPr>
              <w:drawing>
                <wp:inline distT="0" distB="0" distL="0" distR="0" wp14:anchorId="0A3B2A24" wp14:editId="4EC1012F">
                  <wp:extent cx="2352675" cy="257175"/>
                  <wp:effectExtent l="0" t="0" r="9525" b="9525"/>
                  <wp:docPr id="723959461" name="Imagen 723959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0948" name=""/>
                          <pic:cNvPicPr/>
                        </pic:nvPicPr>
                        <pic:blipFill>
                          <a:blip r:embed="rId176">
                            <a:extLst>
                              <a:ext uri="{28A0092B-C50C-407E-A947-70E740481C1C}">
                                <a14:useLocalDpi xmlns:a14="http://schemas.microsoft.com/office/drawing/2010/main" val="0"/>
                              </a:ext>
                            </a:extLst>
                          </a:blip>
                          <a:stretch>
                            <a:fillRect/>
                          </a:stretch>
                        </pic:blipFill>
                        <pic:spPr>
                          <a:xfrm>
                            <a:off x="0" y="0"/>
                            <a:ext cx="2352675" cy="257175"/>
                          </a:xfrm>
                          <a:prstGeom prst="rect">
                            <a:avLst/>
                          </a:prstGeom>
                        </pic:spPr>
                      </pic:pic>
                    </a:graphicData>
                  </a:graphic>
                </wp:inline>
              </w:drawing>
            </w:r>
          </w:p>
        </w:tc>
        <w:tc>
          <w:tcPr>
            <w:tcW w:w="1388" w:type="dxa"/>
            <w:tcBorders>
              <w:top w:val="nil"/>
              <w:bottom w:val="single" w:sz="4" w:space="0" w:color="auto"/>
            </w:tcBorders>
            <w:vAlign w:val="center"/>
          </w:tcPr>
          <w:p w14:paraId="69FE538B" w14:textId="77777777" w:rsidR="00133FA4" w:rsidRDefault="00133FA4"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0216E4" w14:paraId="36B1E533" w14:textId="77777777" w:rsidTr="000216E4">
        <w:trPr>
          <w:trHeight w:val="325"/>
        </w:trPr>
        <w:tc>
          <w:tcPr>
            <w:cnfStyle w:val="001000000000" w:firstRow="0" w:lastRow="0" w:firstColumn="1" w:lastColumn="0" w:oddVBand="0" w:evenVBand="0" w:oddHBand="0" w:evenHBand="0" w:firstRowFirstColumn="0" w:firstRowLastColumn="0" w:lastRowFirstColumn="0" w:lastRowLastColumn="0"/>
            <w:tcW w:w="4191" w:type="dxa"/>
            <w:tcBorders>
              <w:top w:val="single" w:sz="4" w:space="0" w:color="auto"/>
              <w:bottom w:val="single" w:sz="4" w:space="0" w:color="auto"/>
            </w:tcBorders>
            <w:vAlign w:val="center"/>
          </w:tcPr>
          <w:p w14:paraId="06A5FD17" w14:textId="0BEDAD6A" w:rsidR="000216E4" w:rsidRDefault="000216E4" w:rsidP="000216E4">
            <w:pPr>
              <w:pStyle w:val="NormalPPrincipal"/>
              <w:spacing w:before="0"/>
              <w:ind w:firstLine="0"/>
              <w:jc w:val="left"/>
            </w:pPr>
            <w:r>
              <w:t>TOTAL</w:t>
            </w:r>
          </w:p>
        </w:tc>
        <w:tc>
          <w:tcPr>
            <w:tcW w:w="3844" w:type="dxa"/>
            <w:tcBorders>
              <w:top w:val="single" w:sz="4" w:space="0" w:color="auto"/>
              <w:bottom w:val="single" w:sz="4" w:space="0" w:color="auto"/>
            </w:tcBorders>
          </w:tcPr>
          <w:p w14:paraId="28EAFFB3" w14:textId="77777777" w:rsidR="000216E4" w:rsidRPr="001522DE" w:rsidRDefault="000216E4" w:rsidP="000216E4">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noProof/>
              </w:rPr>
            </w:pPr>
          </w:p>
        </w:tc>
        <w:tc>
          <w:tcPr>
            <w:tcW w:w="1388" w:type="dxa"/>
            <w:tcBorders>
              <w:top w:val="single" w:sz="4" w:space="0" w:color="auto"/>
              <w:bottom w:val="single" w:sz="4" w:space="0" w:color="auto"/>
            </w:tcBorders>
            <w:vAlign w:val="center"/>
          </w:tcPr>
          <w:p w14:paraId="5A602D2C" w14:textId="4539D548" w:rsidR="000216E4" w:rsidRDefault="000216E4" w:rsidP="000216E4">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0216E4">
              <w:rPr>
                <w:b/>
                <w:bCs/>
              </w:rPr>
              <w:t>3</w:t>
            </w:r>
            <w:r>
              <w:rPr>
                <w:b/>
                <w:bCs/>
              </w:rPr>
              <w:t>8</w:t>
            </w:r>
          </w:p>
        </w:tc>
      </w:tr>
    </w:tbl>
    <w:p w14:paraId="61E86421" w14:textId="25347C9C" w:rsidR="00133FA4" w:rsidRDefault="00133FA4" w:rsidP="003B534C">
      <w:pPr>
        <w:pStyle w:val="Titulodetabla"/>
        <w:ind w:firstLine="0"/>
      </w:pPr>
      <w:bookmarkStart w:id="23" w:name="_Toc139311040"/>
      <w:r w:rsidRPr="00414AD7">
        <w:t>Tabla A.</w:t>
      </w:r>
      <w:r w:rsidR="00284865">
        <w:t>4</w:t>
      </w:r>
      <w:r w:rsidRPr="00414AD7">
        <w:t xml:space="preserve">: </w:t>
      </w:r>
      <w:r>
        <w:t xml:space="preserve">Tareas </w:t>
      </w:r>
      <w:r>
        <w:rPr>
          <w:i/>
          <w:iCs/>
        </w:rPr>
        <w:t xml:space="preserve">sprint </w:t>
      </w:r>
      <w:r w:rsidR="00284865">
        <w:t>3</w:t>
      </w:r>
      <w:bookmarkEnd w:id="23"/>
    </w:p>
    <w:p w14:paraId="2B563795" w14:textId="3D66EAF7" w:rsidR="00133FA4" w:rsidRDefault="00133FA4" w:rsidP="00133FA4">
      <w:pPr>
        <w:pStyle w:val="Tareas"/>
      </w:pPr>
      <w:r>
        <w:lastRenderedPageBreak/>
        <w:t>Sprint 4 (</w:t>
      </w:r>
      <w:r w:rsidR="00064710">
        <w:t>26</w:t>
      </w:r>
      <w:r>
        <w:t>/0</w:t>
      </w:r>
      <w:r w:rsidR="00064710">
        <w:t>4/</w:t>
      </w:r>
      <w:r>
        <w:t xml:space="preserve">2023 – </w:t>
      </w:r>
      <w:r w:rsidR="00064710">
        <w:t>04</w:t>
      </w:r>
      <w:r>
        <w:t>/0</w:t>
      </w:r>
      <w:r w:rsidR="00064710">
        <w:t>5</w:t>
      </w:r>
      <w:r>
        <w:t>/2023)</w:t>
      </w:r>
    </w:p>
    <w:p w14:paraId="344FE435" w14:textId="507EF62E" w:rsidR="00C95F11" w:rsidRDefault="008B3CB2" w:rsidP="009266E8">
      <w:pPr>
        <w:pStyle w:val="NormalPPrincipal"/>
        <w:keepNext/>
        <w:spacing w:after="185"/>
        <w:rPr>
          <w:noProof/>
        </w:rPr>
      </w:pPr>
      <w:r w:rsidRPr="008B3CB2">
        <w:rPr>
          <w:noProof/>
        </w:rPr>
        <w:t xml:space="preserve">Para el </w:t>
      </w:r>
      <w:r>
        <w:rPr>
          <w:noProof/>
        </w:rPr>
        <w:t>cuarto</w:t>
      </w:r>
      <w:r w:rsidRPr="008B3CB2">
        <w:rPr>
          <w:noProof/>
        </w:rPr>
        <w:t xml:space="preserve"> sprint se </w:t>
      </w:r>
      <w:r w:rsidR="00C95F11">
        <w:rPr>
          <w:noProof/>
        </w:rPr>
        <w:t>fijó</w:t>
      </w:r>
      <w:r w:rsidRPr="008B3CB2">
        <w:rPr>
          <w:noProof/>
        </w:rPr>
        <w:t xml:space="preserve"> </w:t>
      </w:r>
      <w:r w:rsidR="00C95F11">
        <w:rPr>
          <w:noProof/>
        </w:rPr>
        <w:t>el</w:t>
      </w:r>
      <w:r w:rsidRPr="008B3CB2">
        <w:rPr>
          <w:noProof/>
        </w:rPr>
        <w:t xml:space="preserve"> objetivo de </w:t>
      </w:r>
      <w:r w:rsidR="00C95F11">
        <w:rPr>
          <w:noProof/>
        </w:rPr>
        <w:t xml:space="preserve">arreglar el código realizado en el anterior </w:t>
      </w:r>
      <w:r w:rsidR="00C95F11">
        <w:rPr>
          <w:i/>
          <w:iCs/>
          <w:noProof/>
        </w:rPr>
        <w:t xml:space="preserve">sprint </w:t>
      </w:r>
      <w:r w:rsidR="00C95F11">
        <w:rPr>
          <w:noProof/>
        </w:rPr>
        <w:t xml:space="preserve">para que cumpla con las nuevas indicaciones de los tutores. </w:t>
      </w:r>
    </w:p>
    <w:p w14:paraId="5B899F78" w14:textId="34898839" w:rsidR="00C95F11" w:rsidRPr="00C95F11" w:rsidRDefault="00C95F11" w:rsidP="009266E8">
      <w:pPr>
        <w:pStyle w:val="NormalPPrincipal"/>
        <w:keepNext/>
        <w:spacing w:after="185"/>
        <w:rPr>
          <w:noProof/>
        </w:rPr>
      </w:pPr>
      <w:r>
        <w:rPr>
          <w:noProof/>
        </w:rPr>
        <w:t>Se han vuelto a realizar una investigación sobre como debería estructurarse el fichero .XML. Una vez sabiendo como tendrían que crearse, se ha corregido algunos errores del programa y se ha arreglado el código para que al crear estos ficheros cumplan con la estandarización de Moodle en su estructura.</w:t>
      </w:r>
    </w:p>
    <w:p w14:paraId="125FDC6D" w14:textId="06013D8D" w:rsidR="009266E8" w:rsidRDefault="009266E8" w:rsidP="009266E8">
      <w:pPr>
        <w:pStyle w:val="NormalPPrincipal"/>
        <w:keepNext/>
        <w:spacing w:after="185"/>
        <w:rPr>
          <w:noProof/>
        </w:rPr>
      </w:pPr>
      <w:r>
        <w:rPr>
          <w:noProof/>
        </w:rPr>
        <w:t xml:space="preserve">Enlace al </w:t>
      </w:r>
      <w:r w:rsidR="00C95F11">
        <w:rPr>
          <w:noProof/>
        </w:rPr>
        <w:t>cuarto</w:t>
      </w:r>
      <w:r>
        <w:rPr>
          <w:noProof/>
        </w:rPr>
        <w:t xml:space="preserve"> </w:t>
      </w:r>
      <w:r>
        <w:rPr>
          <w:i/>
          <w:iCs/>
          <w:noProof/>
        </w:rPr>
        <w:t>sprint:</w:t>
      </w:r>
      <w:r w:rsidR="00C95F11">
        <w:rPr>
          <w:i/>
          <w:iCs/>
          <w:noProof/>
        </w:rPr>
        <w:t xml:space="preserve"> </w:t>
      </w:r>
      <w:hyperlink r:id="rId185" w:history="1">
        <w:r w:rsidR="00C95F11" w:rsidRPr="00284865">
          <w:rPr>
            <w:rStyle w:val="Hipervnculo"/>
            <w:noProof/>
            <w:color w:val="FF0000"/>
          </w:rPr>
          <w:t>Sprint 4</w:t>
        </w:r>
      </w:hyperlink>
      <w:r>
        <w:rPr>
          <w:noProof/>
        </w:rPr>
        <w:t>.</w:t>
      </w:r>
    </w:p>
    <w:p w14:paraId="033D5C7A" w14:textId="125A14AC" w:rsidR="009266E8" w:rsidRDefault="009266E8" w:rsidP="00284865">
      <w:pPr>
        <w:pStyle w:val="NormalPPrincipal"/>
        <w:keepNext/>
        <w:spacing w:after="185"/>
      </w:pPr>
      <w:r>
        <w:rPr>
          <w:noProof/>
        </w:rPr>
        <w:t xml:space="preserve">A continuación, se va a mostrar el gráfico </w:t>
      </w:r>
      <w:r>
        <w:rPr>
          <w:i/>
          <w:iCs/>
        </w:rPr>
        <w:t xml:space="preserve">Burndown report </w:t>
      </w:r>
      <w:r>
        <w:t xml:space="preserve">del </w:t>
      </w:r>
      <w:r w:rsidR="00284865">
        <w:t>cuarto</w:t>
      </w:r>
      <w:r>
        <w:t xml:space="preserve"> </w:t>
      </w:r>
      <w:r>
        <w:rPr>
          <w:i/>
          <w:iCs/>
        </w:rPr>
        <w:t xml:space="preserve">sprint, </w:t>
      </w:r>
      <w:r>
        <w:t>donde se visualiza el avance de</w:t>
      </w:r>
      <w:r w:rsidR="00284865">
        <w:t xml:space="preserve"> la única tarea</w:t>
      </w:r>
      <w:r>
        <w:t xml:space="preserve">. </w:t>
      </w:r>
    </w:p>
    <w:p w14:paraId="64115FDA" w14:textId="66EF5745" w:rsidR="009266E8" w:rsidRDefault="00284865" w:rsidP="009266E8">
      <w:pPr>
        <w:pStyle w:val="NormalPPrincipal"/>
        <w:jc w:val="center"/>
        <w:rPr>
          <w:rStyle w:val="PiedefotoCar"/>
        </w:rPr>
      </w:pPr>
      <w:r w:rsidRPr="00284865">
        <w:rPr>
          <w:noProof/>
        </w:rPr>
        <w:drawing>
          <wp:inline distT="0" distB="0" distL="0" distR="0" wp14:anchorId="21DDF781" wp14:editId="7E62825E">
            <wp:extent cx="5201170" cy="4223658"/>
            <wp:effectExtent l="0" t="0" r="0" b="5715"/>
            <wp:docPr id="936241825"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241825" name="Imagen 1" descr="Captura de pantalla de computadora&#10;&#10;Descripción generada automáticamente"/>
                    <pic:cNvPicPr/>
                  </pic:nvPicPr>
                  <pic:blipFill>
                    <a:blip r:embed="rId186"/>
                    <a:stretch>
                      <a:fillRect/>
                    </a:stretch>
                  </pic:blipFill>
                  <pic:spPr>
                    <a:xfrm>
                      <a:off x="0" y="0"/>
                      <a:ext cx="5267721" cy="4277701"/>
                    </a:xfrm>
                    <a:prstGeom prst="rect">
                      <a:avLst/>
                    </a:prstGeom>
                  </pic:spPr>
                </pic:pic>
              </a:graphicData>
            </a:graphic>
          </wp:inline>
        </w:drawing>
      </w:r>
      <w:r w:rsidR="009266E8">
        <w:br/>
      </w:r>
      <w:r w:rsidR="009266E8" w:rsidRPr="008D0FDC">
        <w:rPr>
          <w:rStyle w:val="PiedefotoCar"/>
        </w:rPr>
        <w:t>Figura A.</w:t>
      </w:r>
      <w:r>
        <w:rPr>
          <w:rStyle w:val="PiedefotoCar"/>
        </w:rPr>
        <w:t>7</w:t>
      </w:r>
      <w:r w:rsidR="009266E8" w:rsidRPr="008D0FDC">
        <w:rPr>
          <w:rStyle w:val="PiedefotoCar"/>
        </w:rPr>
        <w:t xml:space="preserve">: </w:t>
      </w:r>
      <w:r w:rsidR="009266E8" w:rsidRPr="00133FA4">
        <w:rPr>
          <w:rStyle w:val="PiedefotoCar"/>
          <w:i/>
          <w:iCs/>
        </w:rPr>
        <w:t>Burndown report sprint</w:t>
      </w:r>
      <w:r w:rsidR="009266E8" w:rsidRPr="008D0FDC">
        <w:rPr>
          <w:rStyle w:val="PiedefotoCar"/>
        </w:rPr>
        <w:t xml:space="preserve"> </w:t>
      </w:r>
      <w:r>
        <w:rPr>
          <w:rStyle w:val="PiedefotoCar"/>
        </w:rPr>
        <w:t>4</w:t>
      </w:r>
    </w:p>
    <w:p w14:paraId="09971C7F" w14:textId="77777777" w:rsidR="009266E8" w:rsidRPr="00133FA4" w:rsidRDefault="009266E8" w:rsidP="009266E8">
      <w:pPr>
        <w:pStyle w:val="NormalPPrincipal"/>
      </w:pPr>
      <w:r w:rsidRPr="00133FA4">
        <w:t>Por último, se va a mostrar la tabla de clasificación de cada tarea con su etiqueta correspondiente.</w:t>
      </w:r>
    </w:p>
    <w:p w14:paraId="052CE6A4" w14:textId="1F74EEE6" w:rsidR="009266E8" w:rsidRDefault="00284865" w:rsidP="009266E8">
      <w:pPr>
        <w:pStyle w:val="NormalPPrincipal"/>
        <w:keepNext/>
        <w:spacing w:after="185"/>
        <w:ind w:firstLine="0"/>
        <w:jc w:val="center"/>
      </w:pPr>
      <w:r w:rsidRPr="00284865">
        <w:rPr>
          <w:noProof/>
        </w:rPr>
        <w:lastRenderedPageBreak/>
        <w:drawing>
          <wp:inline distT="0" distB="0" distL="0" distR="0" wp14:anchorId="63FDBCE7" wp14:editId="54E7F37F">
            <wp:extent cx="5402580" cy="582295"/>
            <wp:effectExtent l="0" t="0" r="7620" b="8255"/>
            <wp:docPr id="46438786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387862" name=""/>
                    <pic:cNvPicPr/>
                  </pic:nvPicPr>
                  <pic:blipFill>
                    <a:blip r:embed="rId187"/>
                    <a:stretch>
                      <a:fillRect/>
                    </a:stretch>
                  </pic:blipFill>
                  <pic:spPr>
                    <a:xfrm>
                      <a:off x="0" y="0"/>
                      <a:ext cx="5402580" cy="582295"/>
                    </a:xfrm>
                    <a:prstGeom prst="rect">
                      <a:avLst/>
                    </a:prstGeom>
                  </pic:spPr>
                </pic:pic>
              </a:graphicData>
            </a:graphic>
          </wp:inline>
        </w:drawing>
      </w:r>
    </w:p>
    <w:p w14:paraId="2698E564" w14:textId="54241AF5" w:rsidR="009266E8" w:rsidRPr="00284865" w:rsidRDefault="009266E8" w:rsidP="009266E8">
      <w:pPr>
        <w:pStyle w:val="Piedefoto"/>
      </w:pPr>
      <w:bookmarkStart w:id="24" w:name="_Toc139311006"/>
      <w:r>
        <w:t>Figura A.</w:t>
      </w:r>
      <w:r w:rsidR="00284865">
        <w:t>8</w:t>
      </w:r>
      <w:r>
        <w:t xml:space="preserve">: </w:t>
      </w:r>
      <w:r>
        <w:rPr>
          <w:i/>
          <w:iCs/>
        </w:rPr>
        <w:t xml:space="preserve">Issues sprint </w:t>
      </w:r>
      <w:r w:rsidR="00284865">
        <w:t>4</w:t>
      </w:r>
      <w:bookmarkEnd w:id="24"/>
    </w:p>
    <w:tbl>
      <w:tblPr>
        <w:tblStyle w:val="Tabladelista6concolores"/>
        <w:tblpPr w:leftFromText="141" w:rightFromText="141" w:vertAnchor="text" w:horzAnchor="margin" w:tblpY="415"/>
        <w:tblW w:w="9168" w:type="dxa"/>
        <w:tblBorders>
          <w:insideH w:val="single" w:sz="4" w:space="0" w:color="auto"/>
        </w:tblBorders>
        <w:tblLook w:val="0680" w:firstRow="0" w:lastRow="0" w:firstColumn="1" w:lastColumn="0" w:noHBand="1" w:noVBand="1"/>
      </w:tblPr>
      <w:tblGrid>
        <w:gridCol w:w="3892"/>
        <w:gridCol w:w="3921"/>
        <w:gridCol w:w="1355"/>
      </w:tblGrid>
      <w:tr w:rsidR="009266E8" w14:paraId="3E8A4792" w14:textId="77777777" w:rsidTr="00284865">
        <w:trPr>
          <w:trHeight w:val="312"/>
        </w:trPr>
        <w:tc>
          <w:tcPr>
            <w:cnfStyle w:val="001000000000" w:firstRow="0" w:lastRow="0" w:firstColumn="1" w:lastColumn="0" w:oddVBand="0" w:evenVBand="0" w:oddHBand="0" w:evenHBand="0" w:firstRowFirstColumn="0" w:firstRowLastColumn="0" w:lastRowFirstColumn="0" w:lastRowLastColumn="0"/>
            <w:tcW w:w="3892" w:type="dxa"/>
            <w:tcBorders>
              <w:top w:val="single" w:sz="4" w:space="0" w:color="000000" w:themeColor="text1"/>
              <w:bottom w:val="single" w:sz="4" w:space="0" w:color="auto"/>
            </w:tcBorders>
            <w:vAlign w:val="center"/>
          </w:tcPr>
          <w:p w14:paraId="52A4EF90" w14:textId="77777777" w:rsidR="009266E8" w:rsidRPr="00A052B4" w:rsidRDefault="009266E8" w:rsidP="00ED3D57">
            <w:pPr>
              <w:pStyle w:val="NormalPPrincipal"/>
              <w:spacing w:before="0"/>
              <w:ind w:firstLine="0"/>
              <w:jc w:val="left"/>
            </w:pPr>
            <w:r w:rsidRPr="00A052B4">
              <w:t xml:space="preserve">Tareas completadas </w:t>
            </w:r>
          </w:p>
        </w:tc>
        <w:tc>
          <w:tcPr>
            <w:tcW w:w="3921" w:type="dxa"/>
            <w:tcBorders>
              <w:top w:val="single" w:sz="4" w:space="0" w:color="000000" w:themeColor="text1"/>
              <w:bottom w:val="single" w:sz="4" w:space="0" w:color="auto"/>
            </w:tcBorders>
          </w:tcPr>
          <w:p w14:paraId="1C875708" w14:textId="4BC1800C" w:rsidR="009266E8" w:rsidRPr="00A052B4" w:rsidRDefault="00284865"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Pr>
                <w:b/>
                <w:bCs/>
              </w:rPr>
              <w:t xml:space="preserve"> </w:t>
            </w:r>
            <w:r w:rsidR="009266E8" w:rsidRPr="00A644C7">
              <w:rPr>
                <w:b/>
                <w:bCs/>
              </w:rPr>
              <w:t>Etiquetas</w:t>
            </w:r>
          </w:p>
        </w:tc>
        <w:tc>
          <w:tcPr>
            <w:tcW w:w="1355" w:type="dxa"/>
            <w:tcBorders>
              <w:top w:val="single" w:sz="4" w:space="0" w:color="000000" w:themeColor="text1"/>
              <w:bottom w:val="single" w:sz="4" w:space="0" w:color="auto"/>
            </w:tcBorders>
            <w:vAlign w:val="center"/>
          </w:tcPr>
          <w:p w14:paraId="0F22A114" w14:textId="77777777" w:rsidR="009266E8" w:rsidRPr="00A052B4" w:rsidRDefault="009266E8"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sidRPr="00A052B4">
              <w:rPr>
                <w:b/>
                <w:bCs/>
              </w:rPr>
              <w:t xml:space="preserve">Estimación </w:t>
            </w:r>
          </w:p>
        </w:tc>
      </w:tr>
      <w:tr w:rsidR="009266E8" w14:paraId="282E8F74" w14:textId="77777777" w:rsidTr="00284865">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single" w:sz="4" w:space="0" w:color="auto"/>
              <w:bottom w:val="single" w:sz="4" w:space="0" w:color="auto"/>
            </w:tcBorders>
            <w:vAlign w:val="center"/>
          </w:tcPr>
          <w:p w14:paraId="78A273A0" w14:textId="77777777" w:rsidR="009266E8" w:rsidRPr="00A052B4" w:rsidRDefault="009266E8" w:rsidP="00ED3D57">
            <w:pPr>
              <w:pStyle w:val="NormalPPrincipal"/>
              <w:spacing w:before="0"/>
              <w:ind w:firstLine="0"/>
              <w:jc w:val="left"/>
              <w:rPr>
                <w:b w:val="0"/>
                <w:bCs w:val="0"/>
              </w:rPr>
            </w:pPr>
            <w:r>
              <w:rPr>
                <w:b w:val="0"/>
                <w:bCs w:val="0"/>
              </w:rPr>
              <w:t>Implementación de registro</w:t>
            </w:r>
          </w:p>
        </w:tc>
        <w:tc>
          <w:tcPr>
            <w:tcW w:w="3921" w:type="dxa"/>
            <w:tcBorders>
              <w:top w:val="single" w:sz="4" w:space="0" w:color="auto"/>
              <w:bottom w:val="single" w:sz="4" w:space="0" w:color="auto"/>
            </w:tcBorders>
          </w:tcPr>
          <w:p w14:paraId="0B3AC9B9" w14:textId="7DA2D6A0" w:rsidR="009266E8" w:rsidRDefault="00284865"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6B10BB06" wp14:editId="56A9D0F1">
                  <wp:extent cx="1143000" cy="266700"/>
                  <wp:effectExtent l="0" t="0" r="0" b="0"/>
                  <wp:docPr id="217756979" name="Imagen 21775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1143000" cy="266700"/>
                          </a:xfrm>
                          <a:prstGeom prst="rect">
                            <a:avLst/>
                          </a:prstGeom>
                          <a:noFill/>
                        </pic:spPr>
                      </pic:pic>
                    </a:graphicData>
                  </a:graphic>
                </wp:inline>
              </w:drawing>
            </w:r>
          </w:p>
        </w:tc>
        <w:tc>
          <w:tcPr>
            <w:tcW w:w="1355" w:type="dxa"/>
            <w:tcBorders>
              <w:top w:val="single" w:sz="4" w:space="0" w:color="auto"/>
              <w:bottom w:val="single" w:sz="4" w:space="0" w:color="auto"/>
            </w:tcBorders>
            <w:vAlign w:val="center"/>
          </w:tcPr>
          <w:p w14:paraId="695976C7" w14:textId="4FE0D102" w:rsidR="009266E8" w:rsidRDefault="000216E4"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3</w:t>
            </w:r>
          </w:p>
        </w:tc>
      </w:tr>
      <w:tr w:rsidR="000216E4" w14:paraId="3D26CEB0" w14:textId="77777777" w:rsidTr="00284865">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single" w:sz="4" w:space="0" w:color="auto"/>
              <w:bottom w:val="single" w:sz="4" w:space="0" w:color="auto"/>
            </w:tcBorders>
            <w:vAlign w:val="center"/>
          </w:tcPr>
          <w:p w14:paraId="289F8A18" w14:textId="64725F74" w:rsidR="000216E4" w:rsidRDefault="000216E4" w:rsidP="000216E4">
            <w:pPr>
              <w:pStyle w:val="NormalPPrincipal"/>
              <w:spacing w:before="0"/>
              <w:ind w:firstLine="0"/>
              <w:jc w:val="left"/>
            </w:pPr>
            <w:r>
              <w:t>TOTAL</w:t>
            </w:r>
          </w:p>
        </w:tc>
        <w:tc>
          <w:tcPr>
            <w:tcW w:w="3921" w:type="dxa"/>
            <w:tcBorders>
              <w:top w:val="single" w:sz="4" w:space="0" w:color="auto"/>
              <w:bottom w:val="single" w:sz="4" w:space="0" w:color="auto"/>
            </w:tcBorders>
          </w:tcPr>
          <w:p w14:paraId="0B818101" w14:textId="77777777" w:rsidR="000216E4" w:rsidRDefault="000216E4" w:rsidP="000216E4">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noProof/>
              </w:rPr>
            </w:pPr>
          </w:p>
        </w:tc>
        <w:tc>
          <w:tcPr>
            <w:tcW w:w="1355" w:type="dxa"/>
            <w:tcBorders>
              <w:top w:val="single" w:sz="4" w:space="0" w:color="auto"/>
              <w:bottom w:val="single" w:sz="4" w:space="0" w:color="auto"/>
            </w:tcBorders>
            <w:vAlign w:val="center"/>
          </w:tcPr>
          <w:p w14:paraId="023EC561" w14:textId="360CB814" w:rsidR="000216E4" w:rsidRDefault="000216E4" w:rsidP="000216E4">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b/>
                <w:bCs/>
              </w:rPr>
              <w:t>13</w:t>
            </w:r>
          </w:p>
        </w:tc>
      </w:tr>
    </w:tbl>
    <w:p w14:paraId="26DA848F" w14:textId="77777777" w:rsidR="00284865" w:rsidRDefault="00284865" w:rsidP="000216E4">
      <w:pPr>
        <w:pStyle w:val="Piedefoto"/>
      </w:pPr>
      <w:bookmarkStart w:id="25" w:name="_Toc139311007"/>
      <w:r w:rsidRPr="00414AD7">
        <w:t>Tabla A.</w:t>
      </w:r>
      <w:r>
        <w:t>5</w:t>
      </w:r>
      <w:r w:rsidRPr="00414AD7">
        <w:t xml:space="preserve">: </w:t>
      </w:r>
      <w:r>
        <w:t xml:space="preserve">Tareas </w:t>
      </w:r>
      <w:r>
        <w:rPr>
          <w:i/>
          <w:iCs/>
        </w:rPr>
        <w:t xml:space="preserve">sprint </w:t>
      </w:r>
      <w:r>
        <w:t>4</w:t>
      </w:r>
      <w:bookmarkEnd w:id="25"/>
    </w:p>
    <w:p w14:paraId="6E46A2A5" w14:textId="77777777" w:rsidR="00284865" w:rsidRDefault="00284865" w:rsidP="00284865">
      <w:pPr>
        <w:pStyle w:val="Tareas"/>
      </w:pPr>
      <w:bookmarkStart w:id="26" w:name="_Hlk138510605"/>
    </w:p>
    <w:p w14:paraId="66F644EE" w14:textId="2C9ADDB8" w:rsidR="00284865" w:rsidRDefault="00284865" w:rsidP="00284865">
      <w:pPr>
        <w:pStyle w:val="Tareas"/>
      </w:pPr>
      <w:r>
        <w:t>Sprint 5 (</w:t>
      </w:r>
      <w:r w:rsidR="00385AD0">
        <w:t>05</w:t>
      </w:r>
      <w:r>
        <w:t>/0</w:t>
      </w:r>
      <w:r w:rsidR="00385AD0">
        <w:t>5</w:t>
      </w:r>
      <w:r>
        <w:t xml:space="preserve">/2023 – </w:t>
      </w:r>
      <w:r w:rsidR="00385AD0">
        <w:t>18</w:t>
      </w:r>
      <w:r>
        <w:t>/0</w:t>
      </w:r>
      <w:r w:rsidR="00385AD0">
        <w:t>5</w:t>
      </w:r>
      <w:r>
        <w:t>/2023)</w:t>
      </w:r>
    </w:p>
    <w:p w14:paraId="10BF524E" w14:textId="0AB220C8" w:rsidR="00284865" w:rsidRDefault="00284865" w:rsidP="00284865">
      <w:pPr>
        <w:pStyle w:val="NormalPPrincipal"/>
        <w:keepNext/>
        <w:spacing w:after="185"/>
      </w:pPr>
      <w:r>
        <w:t xml:space="preserve">Para el </w:t>
      </w:r>
      <w:r w:rsidR="00BC0D06">
        <w:t>quinto</w:t>
      </w:r>
      <w:r>
        <w:t xml:space="preserve"> </w:t>
      </w:r>
      <w:r w:rsidRPr="0005421E">
        <w:rPr>
          <w:i/>
          <w:iCs/>
        </w:rPr>
        <w:t>sprint</w:t>
      </w:r>
      <w:r>
        <w:rPr>
          <w:i/>
          <w:iCs/>
        </w:rPr>
        <w:t xml:space="preserve"> </w:t>
      </w:r>
      <w:r>
        <w:t xml:space="preserve">se fijaron los objetivos de </w:t>
      </w:r>
      <w:r w:rsidR="00BC0D06">
        <w:t>investigar</w:t>
      </w:r>
      <w:r>
        <w:t xml:space="preserve"> los conceptos teóricos</w:t>
      </w:r>
      <w:r w:rsidR="00BC0D06">
        <w:t xml:space="preserve"> sobre el responsive </w:t>
      </w:r>
      <w:r w:rsidR="00064710">
        <w:t>e</w:t>
      </w:r>
      <w:r w:rsidR="00BC0D06">
        <w:t xml:space="preserve"> internacionalización de una aplicación web, decidiendo que herramientas se pueden aplicar a mi proyecto que mejor se adapten a los requisitos.</w:t>
      </w:r>
    </w:p>
    <w:p w14:paraId="4B9657B9" w14:textId="5C8879DC" w:rsidR="00BC0D06" w:rsidRDefault="00BC0D06" w:rsidP="00284865">
      <w:pPr>
        <w:pStyle w:val="NormalPPrincipal"/>
        <w:keepNext/>
        <w:spacing w:after="185"/>
      </w:pPr>
      <w:r>
        <w:t>Al ya conocer los requisitos y la estructura que debía tener el algoritmo de las preguntas tipo tabla, se procede a realizar las preguntas restantes. Se ha realizado una investigación sobre los gráficos dinámicos para poder realizar las preguntas del método valor ganado y programación ganada.</w:t>
      </w:r>
    </w:p>
    <w:p w14:paraId="7950A17D" w14:textId="21E53247" w:rsidR="00BC0D06" w:rsidRDefault="00BC0D06" w:rsidP="00284865">
      <w:pPr>
        <w:pStyle w:val="NormalPPrincipal"/>
        <w:keepNext/>
        <w:spacing w:after="185"/>
      </w:pPr>
      <w:r>
        <w:t xml:space="preserve">Se ha realizado un nuevo diseño de la aplicación web en Canva </w:t>
      </w:r>
      <w:r w:rsidRPr="00BC0D06">
        <w:t>añadiendo las nuevas funciones que implementaré como la elección del tipo de pregunta y poder descargarse el archivo creado para exportarlo a Moodle.</w:t>
      </w:r>
    </w:p>
    <w:p w14:paraId="0D67E291" w14:textId="5E91A12C" w:rsidR="00BC0D06" w:rsidRPr="00561919" w:rsidRDefault="00BC0D06" w:rsidP="00284865">
      <w:pPr>
        <w:pStyle w:val="NormalPPrincipal"/>
        <w:keepNext/>
        <w:spacing w:after="185"/>
      </w:pPr>
      <w:r>
        <w:t xml:space="preserve">Finalmente se ha configurado la herramienta </w:t>
      </w:r>
      <w:r w:rsidR="00561919">
        <w:t xml:space="preserve">para la documentación del proyecto Microsoft Word, para que tenga un diseño igual a LaTeX en la memoria y anexos. Se ha realizado la documentación los </w:t>
      </w:r>
      <w:r w:rsidR="00561919">
        <w:rPr>
          <w:i/>
          <w:iCs/>
        </w:rPr>
        <w:t xml:space="preserve">sprints </w:t>
      </w:r>
      <w:r w:rsidR="00561919">
        <w:t>anteriores.</w:t>
      </w:r>
    </w:p>
    <w:p w14:paraId="203C2D9B" w14:textId="6F284D78" w:rsidR="00284865" w:rsidRDefault="00284865" w:rsidP="00284865">
      <w:pPr>
        <w:pStyle w:val="NormalPPrincipal"/>
        <w:keepNext/>
        <w:spacing w:after="185"/>
        <w:rPr>
          <w:noProof/>
        </w:rPr>
      </w:pPr>
      <w:r>
        <w:rPr>
          <w:noProof/>
        </w:rPr>
        <w:t xml:space="preserve">Enlace al </w:t>
      </w:r>
      <w:r w:rsidR="00561919">
        <w:rPr>
          <w:noProof/>
        </w:rPr>
        <w:t>quinto</w:t>
      </w:r>
      <w:r>
        <w:rPr>
          <w:noProof/>
        </w:rPr>
        <w:t xml:space="preserve"> </w:t>
      </w:r>
      <w:r>
        <w:rPr>
          <w:i/>
          <w:iCs/>
          <w:noProof/>
        </w:rPr>
        <w:t>sprint:</w:t>
      </w:r>
      <w:r w:rsidR="00561919">
        <w:rPr>
          <w:noProof/>
          <w:color w:val="FF0000"/>
        </w:rPr>
        <w:t xml:space="preserve"> </w:t>
      </w:r>
      <w:hyperlink r:id="rId188" w:history="1">
        <w:r w:rsidR="00561919" w:rsidRPr="00561919">
          <w:rPr>
            <w:rStyle w:val="Hipervnculo"/>
            <w:noProof/>
            <w:color w:val="FF0000"/>
          </w:rPr>
          <w:t>Sprint 5</w:t>
        </w:r>
      </w:hyperlink>
      <w:r>
        <w:rPr>
          <w:noProof/>
        </w:rPr>
        <w:t>.</w:t>
      </w:r>
    </w:p>
    <w:p w14:paraId="3FAE50D3" w14:textId="53C85FAC" w:rsidR="00284865" w:rsidRDefault="00284865" w:rsidP="00284865">
      <w:pPr>
        <w:pStyle w:val="NormalPPrincipal"/>
        <w:keepNext/>
        <w:spacing w:after="185"/>
      </w:pPr>
      <w:r>
        <w:rPr>
          <w:noProof/>
        </w:rPr>
        <w:t xml:space="preserve">A continuación, se va a mostrar el gráfico </w:t>
      </w:r>
      <w:r>
        <w:rPr>
          <w:i/>
          <w:iCs/>
        </w:rPr>
        <w:t xml:space="preserve">Burndown report </w:t>
      </w:r>
      <w:r>
        <w:t xml:space="preserve">del </w:t>
      </w:r>
      <w:r w:rsidR="00561919">
        <w:t>quinto</w:t>
      </w:r>
      <w:r>
        <w:t xml:space="preserve"> </w:t>
      </w:r>
      <w:r>
        <w:rPr>
          <w:i/>
          <w:iCs/>
        </w:rPr>
        <w:t xml:space="preserve">sprint, </w:t>
      </w:r>
      <w:r>
        <w:t xml:space="preserve">donde se visualiza el avance de cada tarea. </w:t>
      </w:r>
    </w:p>
    <w:p w14:paraId="397EA0B3" w14:textId="53F473C6" w:rsidR="00284865" w:rsidRPr="00561919" w:rsidRDefault="00284865" w:rsidP="00561919">
      <w:pPr>
        <w:rPr>
          <w:rFonts w:ascii="LM Roman 10" w:hAnsi="LM Roman 10"/>
          <w:sz w:val="24"/>
        </w:rPr>
      </w:pPr>
    </w:p>
    <w:p w14:paraId="7C96263E" w14:textId="00747EE4" w:rsidR="0076759C" w:rsidRDefault="003B534C" w:rsidP="0076759C">
      <w:pPr>
        <w:pStyle w:val="NormalPPrincipal"/>
        <w:jc w:val="center"/>
        <w:rPr>
          <w:rStyle w:val="PiedefotoCar"/>
        </w:rPr>
      </w:pPr>
      <w:r w:rsidRPr="003B534C">
        <w:rPr>
          <w:noProof/>
        </w:rPr>
        <w:lastRenderedPageBreak/>
        <w:drawing>
          <wp:inline distT="0" distB="0" distL="0" distR="0" wp14:anchorId="10349FE3" wp14:editId="6AD8E04C">
            <wp:extent cx="5094514" cy="4158604"/>
            <wp:effectExtent l="0" t="0" r="0" b="0"/>
            <wp:docPr id="365708995"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708995" name="Imagen 1" descr="Gráfico&#10;&#10;Descripción generada automáticamente"/>
                    <pic:cNvPicPr/>
                  </pic:nvPicPr>
                  <pic:blipFill>
                    <a:blip r:embed="rId189"/>
                    <a:stretch>
                      <a:fillRect/>
                    </a:stretch>
                  </pic:blipFill>
                  <pic:spPr>
                    <a:xfrm>
                      <a:off x="0" y="0"/>
                      <a:ext cx="5108767" cy="4170239"/>
                    </a:xfrm>
                    <a:prstGeom prst="rect">
                      <a:avLst/>
                    </a:prstGeom>
                  </pic:spPr>
                </pic:pic>
              </a:graphicData>
            </a:graphic>
          </wp:inline>
        </w:drawing>
      </w:r>
      <w:r w:rsidR="00284865">
        <w:br/>
      </w:r>
      <w:r w:rsidR="00284865" w:rsidRPr="008D0FDC">
        <w:rPr>
          <w:rStyle w:val="PiedefotoCar"/>
        </w:rPr>
        <w:t>Figura A.</w:t>
      </w:r>
      <w:r w:rsidR="00561919">
        <w:rPr>
          <w:rStyle w:val="PiedefotoCar"/>
        </w:rPr>
        <w:t>9</w:t>
      </w:r>
      <w:r w:rsidR="00284865" w:rsidRPr="008D0FDC">
        <w:rPr>
          <w:rStyle w:val="PiedefotoCar"/>
        </w:rPr>
        <w:t xml:space="preserve">: </w:t>
      </w:r>
      <w:r w:rsidR="00284865" w:rsidRPr="00133FA4">
        <w:rPr>
          <w:rStyle w:val="PiedefotoCar"/>
          <w:i/>
          <w:iCs/>
        </w:rPr>
        <w:t>Burndown report sprint</w:t>
      </w:r>
      <w:r w:rsidR="00284865" w:rsidRPr="008D0FDC">
        <w:rPr>
          <w:rStyle w:val="PiedefotoCar"/>
        </w:rPr>
        <w:t xml:space="preserve"> </w:t>
      </w:r>
      <w:r w:rsidR="00561919">
        <w:rPr>
          <w:rStyle w:val="PiedefotoCar"/>
        </w:rPr>
        <w:t>5</w:t>
      </w:r>
    </w:p>
    <w:p w14:paraId="58D9DE4A" w14:textId="77777777" w:rsidR="00284865" w:rsidRPr="00133FA4" w:rsidRDefault="00284865" w:rsidP="00284865">
      <w:pPr>
        <w:pStyle w:val="NormalPPrincipal"/>
      </w:pPr>
      <w:r w:rsidRPr="00133FA4">
        <w:t>Por último, se va a mostrar la tabla de clasificación de cada tarea con su etiqueta correspondiente.</w:t>
      </w:r>
    </w:p>
    <w:p w14:paraId="3931AA5B" w14:textId="7193C877" w:rsidR="00284865" w:rsidRDefault="003B534C" w:rsidP="00284865">
      <w:pPr>
        <w:pStyle w:val="NormalPPrincipal"/>
        <w:keepNext/>
        <w:spacing w:after="185"/>
        <w:ind w:firstLine="0"/>
        <w:jc w:val="center"/>
      </w:pPr>
      <w:r w:rsidRPr="003B534C">
        <w:rPr>
          <w:noProof/>
        </w:rPr>
        <w:drawing>
          <wp:inline distT="0" distB="0" distL="0" distR="0" wp14:anchorId="4D7E6A07" wp14:editId="462B6ED9">
            <wp:extent cx="5636851" cy="2579914"/>
            <wp:effectExtent l="0" t="0" r="2540" b="0"/>
            <wp:docPr id="627013814" name="Imagen 1" descr="Interfaz de usuario gráfica, Texto, Aplicación, Chat o mensaje d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013814" name="Imagen 1" descr="Interfaz de usuario gráfica, Texto, Aplicación, Chat o mensaje de texto&#10;&#10;Descripción generada automáticamente"/>
                    <pic:cNvPicPr/>
                  </pic:nvPicPr>
                  <pic:blipFill>
                    <a:blip r:embed="rId190"/>
                    <a:stretch>
                      <a:fillRect/>
                    </a:stretch>
                  </pic:blipFill>
                  <pic:spPr>
                    <a:xfrm>
                      <a:off x="0" y="0"/>
                      <a:ext cx="5656998" cy="2589135"/>
                    </a:xfrm>
                    <a:prstGeom prst="rect">
                      <a:avLst/>
                    </a:prstGeom>
                  </pic:spPr>
                </pic:pic>
              </a:graphicData>
            </a:graphic>
          </wp:inline>
        </w:drawing>
      </w:r>
    </w:p>
    <w:p w14:paraId="40EA6399" w14:textId="4C7A6C7C" w:rsidR="003C37B9" w:rsidRPr="004D07C3" w:rsidRDefault="00284865" w:rsidP="004D07C3">
      <w:pPr>
        <w:pStyle w:val="Piedefoto"/>
        <w:rPr>
          <w:i/>
          <w:iCs/>
        </w:rPr>
      </w:pPr>
      <w:bookmarkStart w:id="27" w:name="_Toc139311008"/>
      <w:r>
        <w:t>Figura A.</w:t>
      </w:r>
      <w:r w:rsidR="00561919">
        <w:t>10</w:t>
      </w:r>
      <w:r>
        <w:t xml:space="preserve">: </w:t>
      </w:r>
      <w:r>
        <w:rPr>
          <w:i/>
          <w:iCs/>
        </w:rPr>
        <w:t xml:space="preserve">Issues sprint </w:t>
      </w:r>
      <w:r w:rsidR="00561919">
        <w:rPr>
          <w:i/>
          <w:iCs/>
        </w:rPr>
        <w:t>5</w:t>
      </w:r>
      <w:bookmarkEnd w:id="27"/>
    </w:p>
    <w:tbl>
      <w:tblPr>
        <w:tblStyle w:val="Tabladelista6concolores"/>
        <w:tblpPr w:leftFromText="141" w:rightFromText="141" w:vertAnchor="text" w:horzAnchor="margin" w:tblpY="415"/>
        <w:tblW w:w="9168" w:type="dxa"/>
        <w:tblBorders>
          <w:insideH w:val="single" w:sz="4" w:space="0" w:color="auto"/>
        </w:tblBorders>
        <w:tblLook w:val="0680" w:firstRow="0" w:lastRow="0" w:firstColumn="1" w:lastColumn="0" w:noHBand="1" w:noVBand="1"/>
      </w:tblPr>
      <w:tblGrid>
        <w:gridCol w:w="3897"/>
        <w:gridCol w:w="3921"/>
        <w:gridCol w:w="1350"/>
      </w:tblGrid>
      <w:tr w:rsidR="00284865" w14:paraId="3E5AD3D6" w14:textId="77777777" w:rsidTr="000216E4">
        <w:trPr>
          <w:trHeight w:val="312"/>
        </w:trPr>
        <w:tc>
          <w:tcPr>
            <w:cnfStyle w:val="001000000000" w:firstRow="0" w:lastRow="0" w:firstColumn="1" w:lastColumn="0" w:oddVBand="0" w:evenVBand="0" w:oddHBand="0" w:evenHBand="0" w:firstRowFirstColumn="0" w:firstRowLastColumn="0" w:lastRowFirstColumn="0" w:lastRowLastColumn="0"/>
            <w:tcW w:w="3897" w:type="dxa"/>
            <w:tcBorders>
              <w:top w:val="single" w:sz="4" w:space="0" w:color="000000" w:themeColor="text1"/>
              <w:bottom w:val="single" w:sz="4" w:space="0" w:color="auto"/>
            </w:tcBorders>
            <w:vAlign w:val="center"/>
          </w:tcPr>
          <w:p w14:paraId="4721D87B" w14:textId="77777777" w:rsidR="00284865" w:rsidRPr="00A052B4" w:rsidRDefault="00284865" w:rsidP="00ED3D57">
            <w:pPr>
              <w:pStyle w:val="NormalPPrincipal"/>
              <w:spacing w:before="0"/>
              <w:ind w:firstLine="0"/>
              <w:jc w:val="left"/>
            </w:pPr>
            <w:r w:rsidRPr="00A052B4">
              <w:t xml:space="preserve">Tareas completadas </w:t>
            </w:r>
          </w:p>
        </w:tc>
        <w:tc>
          <w:tcPr>
            <w:tcW w:w="3921" w:type="dxa"/>
            <w:tcBorders>
              <w:top w:val="single" w:sz="4" w:space="0" w:color="000000" w:themeColor="text1"/>
              <w:bottom w:val="single" w:sz="4" w:space="0" w:color="auto"/>
            </w:tcBorders>
          </w:tcPr>
          <w:p w14:paraId="787ACA56" w14:textId="77777777" w:rsidR="00284865" w:rsidRPr="00A052B4" w:rsidRDefault="00284865"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sidRPr="00A644C7">
              <w:rPr>
                <w:b/>
                <w:bCs/>
              </w:rPr>
              <w:t>Etiquetas</w:t>
            </w:r>
          </w:p>
        </w:tc>
        <w:tc>
          <w:tcPr>
            <w:tcW w:w="1350" w:type="dxa"/>
            <w:tcBorders>
              <w:top w:val="single" w:sz="4" w:space="0" w:color="000000" w:themeColor="text1"/>
              <w:bottom w:val="single" w:sz="4" w:space="0" w:color="auto"/>
            </w:tcBorders>
            <w:vAlign w:val="center"/>
          </w:tcPr>
          <w:p w14:paraId="19B1356A" w14:textId="77777777" w:rsidR="00284865" w:rsidRPr="00A052B4" w:rsidRDefault="00284865"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sidRPr="00A052B4">
              <w:rPr>
                <w:b/>
                <w:bCs/>
              </w:rPr>
              <w:t xml:space="preserve">Estimación </w:t>
            </w:r>
          </w:p>
        </w:tc>
      </w:tr>
      <w:tr w:rsidR="00284865" w14:paraId="7C19E0EE" w14:textId="77777777" w:rsidTr="000216E4">
        <w:trPr>
          <w:trHeight w:val="329"/>
        </w:trPr>
        <w:tc>
          <w:tcPr>
            <w:cnfStyle w:val="001000000000" w:firstRow="0" w:lastRow="0" w:firstColumn="1" w:lastColumn="0" w:oddVBand="0" w:evenVBand="0" w:oddHBand="0" w:evenHBand="0" w:firstRowFirstColumn="0" w:firstRowLastColumn="0" w:lastRowFirstColumn="0" w:lastRowLastColumn="0"/>
            <w:tcW w:w="3897" w:type="dxa"/>
            <w:tcBorders>
              <w:top w:val="nil"/>
              <w:bottom w:val="nil"/>
            </w:tcBorders>
            <w:vAlign w:val="center"/>
          </w:tcPr>
          <w:p w14:paraId="3D7D98A7" w14:textId="007220C9" w:rsidR="00284865" w:rsidRPr="00A052B4" w:rsidRDefault="0076759C" w:rsidP="00ED3D57">
            <w:pPr>
              <w:pStyle w:val="NormalPPrincipal"/>
              <w:spacing w:before="0"/>
              <w:ind w:firstLine="0"/>
              <w:jc w:val="left"/>
              <w:rPr>
                <w:b w:val="0"/>
                <w:bCs w:val="0"/>
              </w:rPr>
            </w:pPr>
            <w:r>
              <w:rPr>
                <w:b w:val="0"/>
                <w:bCs w:val="0"/>
              </w:rPr>
              <w:t xml:space="preserve">Investigación sobre responsive del </w:t>
            </w:r>
            <w:r>
              <w:rPr>
                <w:b w:val="0"/>
                <w:bCs w:val="0"/>
              </w:rPr>
              <w:lastRenderedPageBreak/>
              <w:t>diseño web</w:t>
            </w:r>
            <w:r w:rsidR="00284865">
              <w:rPr>
                <w:b w:val="0"/>
                <w:bCs w:val="0"/>
              </w:rPr>
              <w:t xml:space="preserve"> </w:t>
            </w:r>
          </w:p>
        </w:tc>
        <w:tc>
          <w:tcPr>
            <w:tcW w:w="3921" w:type="dxa"/>
            <w:tcBorders>
              <w:top w:val="nil"/>
              <w:bottom w:val="nil"/>
            </w:tcBorders>
          </w:tcPr>
          <w:p w14:paraId="16560554" w14:textId="291E56B2" w:rsidR="00284865" w:rsidRDefault="0076759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4E74B7">
              <w:rPr>
                <w:noProof/>
              </w:rPr>
              <w:lastRenderedPageBreak/>
              <w:drawing>
                <wp:anchor distT="0" distB="0" distL="114300" distR="114300" simplePos="0" relativeHeight="251670528" behindDoc="0" locked="0" layoutInCell="1" allowOverlap="1" wp14:anchorId="0BF0BD2A" wp14:editId="7A8CE0D4">
                  <wp:simplePos x="0" y="0"/>
                  <wp:positionH relativeFrom="column">
                    <wp:posOffset>-56969</wp:posOffset>
                  </wp:positionH>
                  <wp:positionV relativeFrom="paragraph">
                    <wp:posOffset>40368</wp:posOffset>
                  </wp:positionV>
                  <wp:extent cx="2353003" cy="257211"/>
                  <wp:effectExtent l="0" t="0" r="0" b="9525"/>
                  <wp:wrapNone/>
                  <wp:docPr id="1472866058" name="Imagen 1472866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0948" name=""/>
                          <pic:cNvPicPr/>
                        </pic:nvPicPr>
                        <pic:blipFill>
                          <a:blip r:embed="rId176">
                            <a:extLst>
                              <a:ext uri="{28A0092B-C50C-407E-A947-70E740481C1C}">
                                <a14:useLocalDpi xmlns:a14="http://schemas.microsoft.com/office/drawing/2010/main" val="0"/>
                              </a:ext>
                            </a:extLst>
                          </a:blip>
                          <a:stretch>
                            <a:fillRect/>
                          </a:stretch>
                        </pic:blipFill>
                        <pic:spPr>
                          <a:xfrm>
                            <a:off x="0" y="0"/>
                            <a:ext cx="2353003" cy="257211"/>
                          </a:xfrm>
                          <a:prstGeom prst="rect">
                            <a:avLst/>
                          </a:prstGeom>
                        </pic:spPr>
                      </pic:pic>
                    </a:graphicData>
                  </a:graphic>
                </wp:anchor>
              </w:drawing>
            </w:r>
          </w:p>
        </w:tc>
        <w:tc>
          <w:tcPr>
            <w:tcW w:w="1350" w:type="dxa"/>
            <w:tcBorders>
              <w:top w:val="nil"/>
              <w:bottom w:val="nil"/>
            </w:tcBorders>
            <w:vAlign w:val="center"/>
          </w:tcPr>
          <w:p w14:paraId="7D172601" w14:textId="60BB66C3" w:rsidR="00284865" w:rsidRDefault="003C37B9"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8</w:t>
            </w:r>
          </w:p>
        </w:tc>
      </w:tr>
      <w:tr w:rsidR="00284865" w14:paraId="7E819F7D" w14:textId="77777777" w:rsidTr="000216E4">
        <w:trPr>
          <w:trHeight w:val="641"/>
        </w:trPr>
        <w:tc>
          <w:tcPr>
            <w:cnfStyle w:val="001000000000" w:firstRow="0" w:lastRow="0" w:firstColumn="1" w:lastColumn="0" w:oddVBand="0" w:evenVBand="0" w:oddHBand="0" w:evenHBand="0" w:firstRowFirstColumn="0" w:firstRowLastColumn="0" w:lastRowFirstColumn="0" w:lastRowLastColumn="0"/>
            <w:tcW w:w="3897" w:type="dxa"/>
            <w:tcBorders>
              <w:top w:val="nil"/>
              <w:bottom w:val="nil"/>
            </w:tcBorders>
            <w:vAlign w:val="center"/>
          </w:tcPr>
          <w:p w14:paraId="07D7124F" w14:textId="238CFF24" w:rsidR="00284865" w:rsidRPr="00A052B4" w:rsidRDefault="0076759C" w:rsidP="00ED3D57">
            <w:pPr>
              <w:pStyle w:val="NormalPPrincipal"/>
              <w:spacing w:before="0"/>
              <w:ind w:firstLine="0"/>
              <w:jc w:val="left"/>
              <w:rPr>
                <w:b w:val="0"/>
                <w:bCs w:val="0"/>
              </w:rPr>
            </w:pPr>
            <w:r>
              <w:rPr>
                <w:b w:val="0"/>
                <w:bCs w:val="0"/>
              </w:rPr>
              <w:t>Estudio de la internacionalización de la web</w:t>
            </w:r>
            <w:r w:rsidR="00284865">
              <w:rPr>
                <w:b w:val="0"/>
                <w:bCs w:val="0"/>
              </w:rPr>
              <w:t xml:space="preserve"> </w:t>
            </w:r>
          </w:p>
        </w:tc>
        <w:tc>
          <w:tcPr>
            <w:tcW w:w="3921" w:type="dxa"/>
            <w:tcBorders>
              <w:top w:val="nil"/>
              <w:bottom w:val="nil"/>
            </w:tcBorders>
          </w:tcPr>
          <w:p w14:paraId="60E62050" w14:textId="10E7E817" w:rsidR="00284865" w:rsidRDefault="00385AD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4E74B7">
              <w:rPr>
                <w:noProof/>
              </w:rPr>
              <w:drawing>
                <wp:anchor distT="0" distB="0" distL="114300" distR="114300" simplePos="0" relativeHeight="251699200" behindDoc="0" locked="0" layoutInCell="1" allowOverlap="1" wp14:anchorId="2BBF8117" wp14:editId="0F246AA0">
                  <wp:simplePos x="0" y="0"/>
                  <wp:positionH relativeFrom="column">
                    <wp:posOffset>-18597</wp:posOffset>
                  </wp:positionH>
                  <wp:positionV relativeFrom="paragraph">
                    <wp:posOffset>59509</wp:posOffset>
                  </wp:positionV>
                  <wp:extent cx="2353003" cy="257211"/>
                  <wp:effectExtent l="0" t="0" r="0" b="9525"/>
                  <wp:wrapNone/>
                  <wp:docPr id="1163493230" name="Imagen 1163493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0948" name=""/>
                          <pic:cNvPicPr/>
                        </pic:nvPicPr>
                        <pic:blipFill>
                          <a:blip r:embed="rId176">
                            <a:extLst>
                              <a:ext uri="{28A0092B-C50C-407E-A947-70E740481C1C}">
                                <a14:useLocalDpi xmlns:a14="http://schemas.microsoft.com/office/drawing/2010/main" val="0"/>
                              </a:ext>
                            </a:extLst>
                          </a:blip>
                          <a:stretch>
                            <a:fillRect/>
                          </a:stretch>
                        </pic:blipFill>
                        <pic:spPr>
                          <a:xfrm>
                            <a:off x="0" y="0"/>
                            <a:ext cx="2353003" cy="257211"/>
                          </a:xfrm>
                          <a:prstGeom prst="rect">
                            <a:avLst/>
                          </a:prstGeom>
                        </pic:spPr>
                      </pic:pic>
                    </a:graphicData>
                  </a:graphic>
                </wp:anchor>
              </w:drawing>
            </w:r>
          </w:p>
        </w:tc>
        <w:tc>
          <w:tcPr>
            <w:tcW w:w="1350" w:type="dxa"/>
            <w:tcBorders>
              <w:top w:val="nil"/>
              <w:bottom w:val="nil"/>
            </w:tcBorders>
            <w:vAlign w:val="center"/>
          </w:tcPr>
          <w:p w14:paraId="77727F11" w14:textId="7C28E91B" w:rsidR="00284865" w:rsidRDefault="003C37B9"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3</w:t>
            </w:r>
          </w:p>
        </w:tc>
      </w:tr>
      <w:tr w:rsidR="00284865" w14:paraId="3EC4E3C2" w14:textId="77777777" w:rsidTr="000216E4">
        <w:trPr>
          <w:trHeight w:val="329"/>
        </w:trPr>
        <w:tc>
          <w:tcPr>
            <w:cnfStyle w:val="001000000000" w:firstRow="0" w:lastRow="0" w:firstColumn="1" w:lastColumn="0" w:oddVBand="0" w:evenVBand="0" w:oddHBand="0" w:evenHBand="0" w:firstRowFirstColumn="0" w:firstRowLastColumn="0" w:lastRowFirstColumn="0" w:lastRowLastColumn="0"/>
            <w:tcW w:w="3897" w:type="dxa"/>
            <w:tcBorders>
              <w:top w:val="nil"/>
              <w:bottom w:val="nil"/>
            </w:tcBorders>
            <w:vAlign w:val="center"/>
          </w:tcPr>
          <w:p w14:paraId="4DD08967" w14:textId="0234B7FF" w:rsidR="00284865" w:rsidRPr="00A052B4" w:rsidRDefault="0076759C" w:rsidP="00ED3D57">
            <w:pPr>
              <w:pStyle w:val="NormalPPrincipal"/>
              <w:spacing w:before="0"/>
              <w:ind w:firstLine="0"/>
              <w:jc w:val="left"/>
              <w:rPr>
                <w:b w:val="0"/>
                <w:bCs w:val="0"/>
              </w:rPr>
            </w:pPr>
            <w:r>
              <w:rPr>
                <w:b w:val="0"/>
                <w:bCs w:val="0"/>
              </w:rPr>
              <w:t>Creación preguntas tipo valor ganado</w:t>
            </w:r>
          </w:p>
        </w:tc>
        <w:tc>
          <w:tcPr>
            <w:tcW w:w="3921" w:type="dxa"/>
            <w:tcBorders>
              <w:top w:val="nil"/>
              <w:bottom w:val="nil"/>
            </w:tcBorders>
          </w:tcPr>
          <w:p w14:paraId="54340C28" w14:textId="77777777" w:rsidR="00284865" w:rsidRDefault="00284865"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50048" behindDoc="0" locked="0" layoutInCell="1" allowOverlap="1" wp14:anchorId="7F20B681" wp14:editId="3F26E8A6">
                  <wp:simplePos x="0" y="0"/>
                  <wp:positionH relativeFrom="column">
                    <wp:posOffset>8636</wp:posOffset>
                  </wp:positionH>
                  <wp:positionV relativeFrom="paragraph">
                    <wp:posOffset>0</wp:posOffset>
                  </wp:positionV>
                  <wp:extent cx="1143000" cy="266700"/>
                  <wp:effectExtent l="0" t="0" r="0" b="0"/>
                  <wp:wrapThrough wrapText="bothSides">
                    <wp:wrapPolygon edited="0">
                      <wp:start x="0" y="0"/>
                      <wp:lineTo x="0" y="20057"/>
                      <wp:lineTo x="21240" y="20057"/>
                      <wp:lineTo x="21240" y="0"/>
                      <wp:lineTo x="0" y="0"/>
                    </wp:wrapPolygon>
                  </wp:wrapThrough>
                  <wp:docPr id="1708691969" name="Imagen 1708691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1143000" cy="266700"/>
                          </a:xfrm>
                          <a:prstGeom prst="rect">
                            <a:avLst/>
                          </a:prstGeom>
                          <a:noFill/>
                        </pic:spPr>
                      </pic:pic>
                    </a:graphicData>
                  </a:graphic>
                </wp:anchor>
              </w:drawing>
            </w:r>
          </w:p>
        </w:tc>
        <w:tc>
          <w:tcPr>
            <w:tcW w:w="1350" w:type="dxa"/>
            <w:tcBorders>
              <w:top w:val="nil"/>
              <w:bottom w:val="nil"/>
            </w:tcBorders>
            <w:vAlign w:val="center"/>
          </w:tcPr>
          <w:p w14:paraId="6BC34F44" w14:textId="6823135D" w:rsidR="00284865" w:rsidRDefault="0076759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3</w:t>
            </w:r>
          </w:p>
        </w:tc>
      </w:tr>
      <w:tr w:rsidR="00284865" w14:paraId="3DCF5892" w14:textId="77777777" w:rsidTr="000216E4">
        <w:trPr>
          <w:trHeight w:val="312"/>
        </w:trPr>
        <w:tc>
          <w:tcPr>
            <w:cnfStyle w:val="001000000000" w:firstRow="0" w:lastRow="0" w:firstColumn="1" w:lastColumn="0" w:oddVBand="0" w:evenVBand="0" w:oddHBand="0" w:evenHBand="0" w:firstRowFirstColumn="0" w:firstRowLastColumn="0" w:lastRowFirstColumn="0" w:lastRowLastColumn="0"/>
            <w:tcW w:w="3897" w:type="dxa"/>
            <w:tcBorders>
              <w:top w:val="nil"/>
              <w:bottom w:val="nil"/>
            </w:tcBorders>
            <w:vAlign w:val="center"/>
          </w:tcPr>
          <w:p w14:paraId="22624D4A" w14:textId="0D961C82" w:rsidR="00284865" w:rsidRPr="00A052B4" w:rsidRDefault="0076759C" w:rsidP="00ED3D57">
            <w:pPr>
              <w:pStyle w:val="NormalPPrincipal"/>
              <w:spacing w:before="0"/>
              <w:ind w:firstLine="0"/>
              <w:jc w:val="left"/>
              <w:rPr>
                <w:b w:val="0"/>
                <w:bCs w:val="0"/>
              </w:rPr>
            </w:pPr>
            <w:r>
              <w:rPr>
                <w:b w:val="0"/>
                <w:bCs w:val="0"/>
              </w:rPr>
              <w:t>Nuevo diseño de la web</w:t>
            </w:r>
          </w:p>
        </w:tc>
        <w:tc>
          <w:tcPr>
            <w:tcW w:w="3921" w:type="dxa"/>
            <w:tcBorders>
              <w:top w:val="nil"/>
              <w:bottom w:val="nil"/>
            </w:tcBorders>
          </w:tcPr>
          <w:p w14:paraId="303BD21F" w14:textId="75F90F12" w:rsidR="00284865" w:rsidRDefault="00385AD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795D70">
              <w:rPr>
                <w:noProof/>
              </w:rPr>
              <w:drawing>
                <wp:anchor distT="0" distB="0" distL="114300" distR="114300" simplePos="0" relativeHeight="251680768" behindDoc="0" locked="0" layoutInCell="1" allowOverlap="1" wp14:anchorId="6EC4242A" wp14:editId="12E3F5A3">
                  <wp:simplePos x="0" y="0"/>
                  <wp:positionH relativeFrom="column">
                    <wp:posOffset>-7076</wp:posOffset>
                  </wp:positionH>
                  <wp:positionV relativeFrom="page">
                    <wp:posOffset>48351</wp:posOffset>
                  </wp:positionV>
                  <wp:extent cx="674370" cy="266700"/>
                  <wp:effectExtent l="0" t="0" r="0" b="0"/>
                  <wp:wrapThrough wrapText="bothSides">
                    <wp:wrapPolygon edited="0">
                      <wp:start x="0" y="0"/>
                      <wp:lineTo x="0" y="20057"/>
                      <wp:lineTo x="20746" y="20057"/>
                      <wp:lineTo x="20746" y="0"/>
                      <wp:lineTo x="0" y="0"/>
                    </wp:wrapPolygon>
                  </wp:wrapThrough>
                  <wp:docPr id="233643281" name="Imagen 233643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333180" name=""/>
                          <pic:cNvPicPr/>
                        </pic:nvPicPr>
                        <pic:blipFill rotWithShape="1">
                          <a:blip r:embed="rId181">
                            <a:extLst>
                              <a:ext uri="{28A0092B-C50C-407E-A947-70E740481C1C}">
                                <a14:useLocalDpi xmlns:a14="http://schemas.microsoft.com/office/drawing/2010/main" val="0"/>
                              </a:ext>
                            </a:extLst>
                          </a:blip>
                          <a:srcRect r="53688"/>
                          <a:stretch/>
                        </pic:blipFill>
                        <pic:spPr bwMode="auto">
                          <a:xfrm>
                            <a:off x="0" y="0"/>
                            <a:ext cx="674370" cy="266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tc>
        <w:tc>
          <w:tcPr>
            <w:tcW w:w="1350" w:type="dxa"/>
            <w:tcBorders>
              <w:top w:val="nil"/>
              <w:bottom w:val="nil"/>
            </w:tcBorders>
            <w:vAlign w:val="center"/>
          </w:tcPr>
          <w:p w14:paraId="01F8B89F" w14:textId="7E729A1C" w:rsidR="00284865" w:rsidRDefault="003C37B9"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8</w:t>
            </w:r>
          </w:p>
        </w:tc>
      </w:tr>
      <w:tr w:rsidR="00284865" w14:paraId="3498B718" w14:textId="77777777" w:rsidTr="000216E4">
        <w:trPr>
          <w:trHeight w:val="329"/>
        </w:trPr>
        <w:tc>
          <w:tcPr>
            <w:cnfStyle w:val="001000000000" w:firstRow="0" w:lastRow="0" w:firstColumn="1" w:lastColumn="0" w:oddVBand="0" w:evenVBand="0" w:oddHBand="0" w:evenHBand="0" w:firstRowFirstColumn="0" w:firstRowLastColumn="0" w:lastRowFirstColumn="0" w:lastRowLastColumn="0"/>
            <w:tcW w:w="3897" w:type="dxa"/>
            <w:tcBorders>
              <w:top w:val="nil"/>
              <w:bottom w:val="nil"/>
            </w:tcBorders>
            <w:vAlign w:val="center"/>
          </w:tcPr>
          <w:p w14:paraId="5685A458" w14:textId="12C8C360" w:rsidR="00284865" w:rsidRPr="00A052B4" w:rsidRDefault="0076759C" w:rsidP="00ED3D57">
            <w:pPr>
              <w:pStyle w:val="NormalPPrincipal"/>
              <w:spacing w:before="0"/>
              <w:ind w:firstLine="0"/>
              <w:jc w:val="left"/>
              <w:rPr>
                <w:b w:val="0"/>
                <w:bCs w:val="0"/>
              </w:rPr>
            </w:pPr>
            <w:r>
              <w:rPr>
                <w:b w:val="0"/>
                <w:bCs w:val="0"/>
              </w:rPr>
              <w:t>Creación preguntas tipo programación ganada</w:t>
            </w:r>
            <w:r w:rsidR="00284865">
              <w:rPr>
                <w:b w:val="0"/>
                <w:bCs w:val="0"/>
              </w:rPr>
              <w:t xml:space="preserve"> </w:t>
            </w:r>
          </w:p>
        </w:tc>
        <w:tc>
          <w:tcPr>
            <w:tcW w:w="3921" w:type="dxa"/>
            <w:tcBorders>
              <w:top w:val="nil"/>
              <w:bottom w:val="nil"/>
            </w:tcBorders>
          </w:tcPr>
          <w:p w14:paraId="5FFEA380" w14:textId="41B3F631" w:rsidR="00284865" w:rsidRDefault="0076759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74624" behindDoc="0" locked="0" layoutInCell="1" allowOverlap="1" wp14:anchorId="6C1997BA" wp14:editId="7AC9191F">
                  <wp:simplePos x="0" y="0"/>
                  <wp:positionH relativeFrom="column">
                    <wp:posOffset>-3901</wp:posOffset>
                  </wp:positionH>
                  <wp:positionV relativeFrom="paragraph">
                    <wp:posOffset>55517</wp:posOffset>
                  </wp:positionV>
                  <wp:extent cx="1143000" cy="266700"/>
                  <wp:effectExtent l="0" t="0" r="0" b="0"/>
                  <wp:wrapNone/>
                  <wp:docPr id="1474196895" name="Imagen 1474196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1143000" cy="266700"/>
                          </a:xfrm>
                          <a:prstGeom prst="rect">
                            <a:avLst/>
                          </a:prstGeom>
                          <a:noFill/>
                        </pic:spPr>
                      </pic:pic>
                    </a:graphicData>
                  </a:graphic>
                </wp:anchor>
              </w:drawing>
            </w:r>
          </w:p>
        </w:tc>
        <w:tc>
          <w:tcPr>
            <w:tcW w:w="1350" w:type="dxa"/>
            <w:tcBorders>
              <w:top w:val="nil"/>
              <w:bottom w:val="nil"/>
            </w:tcBorders>
            <w:vAlign w:val="center"/>
          </w:tcPr>
          <w:p w14:paraId="46D3560B" w14:textId="11EBF9EC" w:rsidR="00284865" w:rsidRDefault="003C37B9"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3</w:t>
            </w:r>
          </w:p>
        </w:tc>
      </w:tr>
      <w:tr w:rsidR="0076759C" w14:paraId="03D6C79B" w14:textId="77777777" w:rsidTr="000216E4">
        <w:trPr>
          <w:trHeight w:val="329"/>
        </w:trPr>
        <w:tc>
          <w:tcPr>
            <w:cnfStyle w:val="001000000000" w:firstRow="0" w:lastRow="0" w:firstColumn="1" w:lastColumn="0" w:oddVBand="0" w:evenVBand="0" w:oddHBand="0" w:evenHBand="0" w:firstRowFirstColumn="0" w:firstRowLastColumn="0" w:lastRowFirstColumn="0" w:lastRowLastColumn="0"/>
            <w:tcW w:w="3897" w:type="dxa"/>
            <w:tcBorders>
              <w:top w:val="nil"/>
              <w:bottom w:val="nil"/>
            </w:tcBorders>
            <w:vAlign w:val="center"/>
          </w:tcPr>
          <w:p w14:paraId="7018DA3A" w14:textId="7C2616FC" w:rsidR="0076759C" w:rsidRDefault="0076759C" w:rsidP="00ED3D57">
            <w:pPr>
              <w:pStyle w:val="NormalPPrincipal"/>
              <w:spacing w:before="0"/>
              <w:ind w:firstLine="0"/>
              <w:jc w:val="left"/>
              <w:rPr>
                <w:b w:val="0"/>
                <w:bCs w:val="0"/>
              </w:rPr>
            </w:pPr>
            <w:r>
              <w:rPr>
                <w:b w:val="0"/>
                <w:bCs w:val="0"/>
              </w:rPr>
              <w:t>Configuración del Word</w:t>
            </w:r>
          </w:p>
        </w:tc>
        <w:tc>
          <w:tcPr>
            <w:tcW w:w="3921" w:type="dxa"/>
            <w:tcBorders>
              <w:top w:val="nil"/>
              <w:bottom w:val="nil"/>
            </w:tcBorders>
          </w:tcPr>
          <w:p w14:paraId="0478E2C1" w14:textId="5F5D9ED0" w:rsidR="0076759C" w:rsidRPr="004E74B7" w:rsidRDefault="00385AD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1522DE">
              <w:rPr>
                <w:noProof/>
              </w:rPr>
              <w:drawing>
                <wp:anchor distT="0" distB="0" distL="114300" distR="114300" simplePos="0" relativeHeight="251662336" behindDoc="0" locked="0" layoutInCell="1" allowOverlap="1" wp14:anchorId="0211D52B" wp14:editId="7B3F9115">
                  <wp:simplePos x="0" y="0"/>
                  <wp:positionH relativeFrom="column">
                    <wp:posOffset>1259205</wp:posOffset>
                  </wp:positionH>
                  <wp:positionV relativeFrom="paragraph">
                    <wp:posOffset>10069</wp:posOffset>
                  </wp:positionV>
                  <wp:extent cx="1118235" cy="271780"/>
                  <wp:effectExtent l="0" t="0" r="5715" b="0"/>
                  <wp:wrapNone/>
                  <wp:docPr id="740175298" name="Imagen 740175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802521" name=""/>
                          <pic:cNvPicPr/>
                        </pic:nvPicPr>
                        <pic:blipFill rotWithShape="1">
                          <a:blip r:embed="rId174">
                            <a:extLst>
                              <a:ext uri="{28A0092B-C50C-407E-A947-70E740481C1C}">
                                <a14:useLocalDpi xmlns:a14="http://schemas.microsoft.com/office/drawing/2010/main" val="0"/>
                              </a:ext>
                            </a:extLst>
                          </a:blip>
                          <a:srcRect l="1517" t="7042" r="40289" b="-5739"/>
                          <a:stretch/>
                        </pic:blipFill>
                        <pic:spPr bwMode="auto">
                          <a:xfrm>
                            <a:off x="0" y="0"/>
                            <a:ext cx="1118235" cy="271780"/>
                          </a:xfrm>
                          <a:prstGeom prst="rect">
                            <a:avLst/>
                          </a:prstGeom>
                          <a:ln>
                            <a:noFill/>
                          </a:ln>
                          <a:extLst>
                            <a:ext uri="{53640926-AAD7-44D8-BBD7-CCE9431645EC}">
                              <a14:shadowObscured xmlns:a14="http://schemas.microsoft.com/office/drawing/2010/main"/>
                            </a:ext>
                          </a:extLst>
                        </pic:spPr>
                      </pic:pic>
                    </a:graphicData>
                  </a:graphic>
                </wp:anchor>
              </w:drawing>
            </w:r>
            <w:r w:rsidR="0076759C" w:rsidRPr="004E74B7">
              <w:rPr>
                <w:noProof/>
              </w:rPr>
              <w:drawing>
                <wp:inline distT="0" distB="0" distL="0" distR="0" wp14:anchorId="41FC3865" wp14:editId="040C5A27">
                  <wp:extent cx="2353003" cy="257211"/>
                  <wp:effectExtent l="0" t="0" r="0" b="9525"/>
                  <wp:docPr id="2092160730" name="Imagen 2092160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0948" name=""/>
                          <pic:cNvPicPr/>
                        </pic:nvPicPr>
                        <pic:blipFill>
                          <a:blip r:embed="rId176"/>
                          <a:stretch>
                            <a:fillRect/>
                          </a:stretch>
                        </pic:blipFill>
                        <pic:spPr>
                          <a:xfrm>
                            <a:off x="0" y="0"/>
                            <a:ext cx="2353003" cy="257211"/>
                          </a:xfrm>
                          <a:prstGeom prst="rect">
                            <a:avLst/>
                          </a:prstGeom>
                        </pic:spPr>
                      </pic:pic>
                    </a:graphicData>
                  </a:graphic>
                </wp:inline>
              </w:drawing>
            </w:r>
          </w:p>
        </w:tc>
        <w:tc>
          <w:tcPr>
            <w:tcW w:w="1350" w:type="dxa"/>
            <w:tcBorders>
              <w:top w:val="nil"/>
              <w:bottom w:val="nil"/>
            </w:tcBorders>
            <w:vAlign w:val="center"/>
          </w:tcPr>
          <w:p w14:paraId="2C9FA702" w14:textId="3148D378" w:rsidR="0076759C" w:rsidRDefault="003C37B9"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3</w:t>
            </w:r>
          </w:p>
        </w:tc>
      </w:tr>
      <w:tr w:rsidR="00284865" w14:paraId="669CAD59" w14:textId="77777777" w:rsidTr="000216E4">
        <w:trPr>
          <w:trHeight w:val="329"/>
        </w:trPr>
        <w:tc>
          <w:tcPr>
            <w:cnfStyle w:val="001000000000" w:firstRow="0" w:lastRow="0" w:firstColumn="1" w:lastColumn="0" w:oddVBand="0" w:evenVBand="0" w:oddHBand="0" w:evenHBand="0" w:firstRowFirstColumn="0" w:firstRowLastColumn="0" w:lastRowFirstColumn="0" w:lastRowLastColumn="0"/>
            <w:tcW w:w="3897" w:type="dxa"/>
            <w:tcBorders>
              <w:top w:val="nil"/>
              <w:bottom w:val="single" w:sz="4" w:space="0" w:color="auto"/>
            </w:tcBorders>
            <w:vAlign w:val="center"/>
          </w:tcPr>
          <w:p w14:paraId="61B4D80D" w14:textId="28F8A839" w:rsidR="00284865" w:rsidRPr="00A052B4" w:rsidRDefault="0076759C" w:rsidP="00ED3D57">
            <w:pPr>
              <w:pStyle w:val="NormalPPrincipal"/>
              <w:spacing w:before="0"/>
              <w:ind w:firstLine="0"/>
              <w:jc w:val="left"/>
              <w:rPr>
                <w:b w:val="0"/>
                <w:bCs w:val="0"/>
              </w:rPr>
            </w:pPr>
            <w:r>
              <w:rPr>
                <w:b w:val="0"/>
                <w:bCs w:val="0"/>
              </w:rPr>
              <w:t>Realización de documentación</w:t>
            </w:r>
          </w:p>
        </w:tc>
        <w:tc>
          <w:tcPr>
            <w:tcW w:w="3921" w:type="dxa"/>
            <w:tcBorders>
              <w:top w:val="nil"/>
              <w:bottom w:val="single" w:sz="4" w:space="0" w:color="auto"/>
            </w:tcBorders>
          </w:tcPr>
          <w:p w14:paraId="71D15DBC" w14:textId="77777777" w:rsidR="00284865" w:rsidRDefault="00284865"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4E74B7">
              <w:rPr>
                <w:noProof/>
              </w:rPr>
              <w:drawing>
                <wp:inline distT="0" distB="0" distL="0" distR="0" wp14:anchorId="1E283A01" wp14:editId="14DD4EE4">
                  <wp:extent cx="1251857" cy="272142"/>
                  <wp:effectExtent l="0" t="0" r="5715" b="0"/>
                  <wp:docPr id="1418548522" name="Imagen 1418548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0948" name=""/>
                          <pic:cNvPicPr/>
                        </pic:nvPicPr>
                        <pic:blipFill rotWithShape="1">
                          <a:blip r:embed="rId176"/>
                          <a:srcRect r="46790" b="-5820"/>
                          <a:stretch/>
                        </pic:blipFill>
                        <pic:spPr bwMode="auto">
                          <a:xfrm>
                            <a:off x="0" y="0"/>
                            <a:ext cx="1252032" cy="272180"/>
                          </a:xfrm>
                          <a:prstGeom prst="rect">
                            <a:avLst/>
                          </a:prstGeom>
                          <a:ln>
                            <a:noFill/>
                          </a:ln>
                          <a:extLst>
                            <a:ext uri="{53640926-AAD7-44D8-BBD7-CCE9431645EC}">
                              <a14:shadowObscured xmlns:a14="http://schemas.microsoft.com/office/drawing/2010/main"/>
                            </a:ext>
                          </a:extLst>
                        </pic:spPr>
                      </pic:pic>
                    </a:graphicData>
                  </a:graphic>
                </wp:inline>
              </w:drawing>
            </w:r>
          </w:p>
        </w:tc>
        <w:tc>
          <w:tcPr>
            <w:tcW w:w="1350" w:type="dxa"/>
            <w:tcBorders>
              <w:top w:val="nil"/>
              <w:bottom w:val="single" w:sz="4" w:space="0" w:color="auto"/>
            </w:tcBorders>
            <w:vAlign w:val="center"/>
          </w:tcPr>
          <w:p w14:paraId="0805EE89" w14:textId="6779D2D2" w:rsidR="00284865" w:rsidRDefault="003C37B9"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8</w:t>
            </w:r>
          </w:p>
        </w:tc>
      </w:tr>
      <w:tr w:rsidR="000216E4" w14:paraId="55D233C7" w14:textId="77777777" w:rsidTr="000216E4">
        <w:trPr>
          <w:trHeight w:val="329"/>
        </w:trPr>
        <w:tc>
          <w:tcPr>
            <w:cnfStyle w:val="001000000000" w:firstRow="0" w:lastRow="0" w:firstColumn="1" w:lastColumn="0" w:oddVBand="0" w:evenVBand="0" w:oddHBand="0" w:evenHBand="0" w:firstRowFirstColumn="0" w:firstRowLastColumn="0" w:lastRowFirstColumn="0" w:lastRowLastColumn="0"/>
            <w:tcW w:w="3897" w:type="dxa"/>
            <w:tcBorders>
              <w:top w:val="single" w:sz="4" w:space="0" w:color="auto"/>
              <w:bottom w:val="single" w:sz="4" w:space="0" w:color="auto"/>
            </w:tcBorders>
            <w:vAlign w:val="center"/>
          </w:tcPr>
          <w:p w14:paraId="1C757517" w14:textId="7E9EC06A" w:rsidR="000216E4" w:rsidRDefault="000216E4" w:rsidP="000216E4">
            <w:pPr>
              <w:pStyle w:val="NormalPPrincipal"/>
              <w:spacing w:before="0"/>
              <w:ind w:firstLine="0"/>
              <w:jc w:val="left"/>
            </w:pPr>
            <w:r>
              <w:t>TOTAL</w:t>
            </w:r>
          </w:p>
        </w:tc>
        <w:tc>
          <w:tcPr>
            <w:tcW w:w="3921" w:type="dxa"/>
            <w:tcBorders>
              <w:top w:val="single" w:sz="4" w:space="0" w:color="auto"/>
              <w:bottom w:val="single" w:sz="4" w:space="0" w:color="auto"/>
            </w:tcBorders>
          </w:tcPr>
          <w:p w14:paraId="6119B990" w14:textId="77777777" w:rsidR="000216E4" w:rsidRPr="004E74B7" w:rsidRDefault="000216E4" w:rsidP="000216E4">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noProof/>
              </w:rPr>
            </w:pPr>
          </w:p>
        </w:tc>
        <w:tc>
          <w:tcPr>
            <w:tcW w:w="1350" w:type="dxa"/>
            <w:tcBorders>
              <w:top w:val="single" w:sz="4" w:space="0" w:color="auto"/>
              <w:bottom w:val="single" w:sz="4" w:space="0" w:color="auto"/>
            </w:tcBorders>
            <w:vAlign w:val="center"/>
          </w:tcPr>
          <w:p w14:paraId="32F0AAB8" w14:textId="1624EF64" w:rsidR="000216E4" w:rsidRDefault="000216E4" w:rsidP="000216E4">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b/>
                <w:bCs/>
              </w:rPr>
              <w:t>66</w:t>
            </w:r>
          </w:p>
        </w:tc>
      </w:tr>
    </w:tbl>
    <w:p w14:paraId="3C98A57A" w14:textId="3050D8D4" w:rsidR="00133FA4" w:rsidRDefault="00284865" w:rsidP="00064710">
      <w:pPr>
        <w:pStyle w:val="Titulodetabla"/>
        <w:ind w:firstLine="0"/>
      </w:pPr>
      <w:bookmarkStart w:id="28" w:name="_Toc139311041"/>
      <w:r w:rsidRPr="00414AD7">
        <w:t>Tabla A.</w:t>
      </w:r>
      <w:r w:rsidR="00385AD0">
        <w:t>6</w:t>
      </w:r>
      <w:r w:rsidRPr="00414AD7">
        <w:t xml:space="preserve">: </w:t>
      </w:r>
      <w:r>
        <w:t xml:space="preserve">Tareas </w:t>
      </w:r>
      <w:r>
        <w:rPr>
          <w:i/>
          <w:iCs/>
        </w:rPr>
        <w:t xml:space="preserve">sprint </w:t>
      </w:r>
      <w:r w:rsidR="00385AD0">
        <w:t>5</w:t>
      </w:r>
      <w:bookmarkEnd w:id="26"/>
      <w:bookmarkEnd w:id="28"/>
    </w:p>
    <w:p w14:paraId="2B3E6415" w14:textId="77777777" w:rsidR="00385AD0" w:rsidRDefault="00385AD0" w:rsidP="00385AD0">
      <w:pPr>
        <w:pStyle w:val="Tareas"/>
      </w:pPr>
    </w:p>
    <w:p w14:paraId="139253C5" w14:textId="307E3B67" w:rsidR="00385AD0" w:rsidRDefault="00385AD0" w:rsidP="00385AD0">
      <w:pPr>
        <w:pStyle w:val="Tareas"/>
      </w:pPr>
      <w:r>
        <w:t>Sprint 6 (</w:t>
      </w:r>
      <w:r w:rsidR="00064710">
        <w:t>21</w:t>
      </w:r>
      <w:r>
        <w:t>/0</w:t>
      </w:r>
      <w:r w:rsidR="00064710">
        <w:t>5</w:t>
      </w:r>
      <w:r>
        <w:t xml:space="preserve">/2023 – </w:t>
      </w:r>
      <w:r w:rsidR="00064710">
        <w:t>09</w:t>
      </w:r>
      <w:r>
        <w:t>/0</w:t>
      </w:r>
      <w:r w:rsidR="00064710">
        <w:t>6</w:t>
      </w:r>
      <w:r>
        <w:t>/2023)</w:t>
      </w:r>
    </w:p>
    <w:p w14:paraId="0A09B9F3" w14:textId="72A4B93D" w:rsidR="00064710" w:rsidRDefault="00385AD0" w:rsidP="00385AD0">
      <w:pPr>
        <w:pStyle w:val="NormalPPrincipal"/>
        <w:keepNext/>
        <w:spacing w:after="185"/>
      </w:pPr>
      <w:r>
        <w:t xml:space="preserve">Para el </w:t>
      </w:r>
      <w:r w:rsidR="00064710">
        <w:t>sexto</w:t>
      </w:r>
      <w:r>
        <w:t xml:space="preserve"> </w:t>
      </w:r>
      <w:r w:rsidRPr="0005421E">
        <w:rPr>
          <w:i/>
          <w:iCs/>
        </w:rPr>
        <w:t>sprint</w:t>
      </w:r>
      <w:r>
        <w:rPr>
          <w:i/>
          <w:iCs/>
        </w:rPr>
        <w:t xml:space="preserve"> </w:t>
      </w:r>
      <w:r>
        <w:t>se fijaron los objetivos</w:t>
      </w:r>
      <w:r w:rsidR="00064710">
        <w:t xml:space="preserve"> de añadir las nuevas indicaciones de los </w:t>
      </w:r>
      <w:r w:rsidR="007C7274">
        <w:t>tutores para</w:t>
      </w:r>
      <w:r w:rsidR="00064710">
        <w:t xml:space="preserve"> los programas y la creación de la aplicación w</w:t>
      </w:r>
      <w:r w:rsidR="007C7274">
        <w:t>eb.</w:t>
      </w:r>
    </w:p>
    <w:p w14:paraId="6FA473BF" w14:textId="2E68D8AB" w:rsidR="00385AD0" w:rsidRDefault="007C7274" w:rsidP="002802C1">
      <w:pPr>
        <w:pStyle w:val="NormalPPrincipal"/>
        <w:keepNext/>
        <w:spacing w:after="185"/>
      </w:pPr>
      <w:r w:rsidRPr="007C7274">
        <w:t xml:space="preserve">Con las nuevas indicaciones se va a cambiar el paso por terminal del programa </w:t>
      </w:r>
      <w:r>
        <w:t>tabla</w:t>
      </w:r>
      <w:r w:rsidRPr="007C7274">
        <w:t xml:space="preserve"> y ser más visual las gráficas para </w:t>
      </w:r>
      <w:r>
        <w:t>las otras preguntas ya que los valores se dibujaban en las curvas dificultando su lectura.</w:t>
      </w:r>
      <w:r w:rsidR="002802C1">
        <w:t xml:space="preserve"> También se ha implementado la correcta codificación de las gráficas para que Moodle pueda leerlas correctamente, cumpliendo con el formato.</w:t>
      </w:r>
    </w:p>
    <w:p w14:paraId="12F955A9" w14:textId="690BDFA8" w:rsidR="00385AD0" w:rsidRDefault="007C7274" w:rsidP="007C7274">
      <w:pPr>
        <w:pStyle w:val="NormalPPrincipal"/>
        <w:keepNext/>
        <w:spacing w:after="185"/>
      </w:pPr>
      <w:r>
        <w:t xml:space="preserve">Una vez realizado todos los programas y diseño de la aplicación web en Canva, se va a </w:t>
      </w:r>
      <w:r w:rsidR="002802C1">
        <w:t>montar</w:t>
      </w:r>
      <w:r w:rsidRPr="007C7274">
        <w:t xml:space="preserve"> una aplicación web desde 0 donde tenga las </w:t>
      </w:r>
      <w:r>
        <w:t>funcionalidades</w:t>
      </w:r>
      <w:r w:rsidRPr="007C7274">
        <w:t xml:space="preserve"> de registro</w:t>
      </w:r>
      <w:r>
        <w:t xml:space="preserve"> y la</w:t>
      </w:r>
      <w:r w:rsidRPr="007C7274">
        <w:t xml:space="preserve"> elección de los tres tipos de preguntas diferentes.</w:t>
      </w:r>
    </w:p>
    <w:p w14:paraId="7FE5F902" w14:textId="1470BA55" w:rsidR="00385AD0" w:rsidRPr="00561919" w:rsidRDefault="00385AD0" w:rsidP="00385AD0">
      <w:pPr>
        <w:pStyle w:val="NormalPPrincipal"/>
        <w:keepNext/>
        <w:spacing w:after="185"/>
      </w:pPr>
      <w:r>
        <w:t xml:space="preserve">Finalmente se ha </w:t>
      </w:r>
      <w:r w:rsidR="002802C1">
        <w:t>realizado una investigación sobre diferentes servidores que pueden desplegar mi aplicación web y se ha optado por Heroku. Para terminar, se ha realizado un primer despliegue de la aplicación.</w:t>
      </w:r>
    </w:p>
    <w:p w14:paraId="348ED09E" w14:textId="67783063" w:rsidR="00385AD0" w:rsidRDefault="00385AD0" w:rsidP="00385AD0">
      <w:pPr>
        <w:pStyle w:val="NormalPPrincipal"/>
        <w:keepNext/>
        <w:spacing w:after="185"/>
        <w:rPr>
          <w:noProof/>
        </w:rPr>
      </w:pPr>
      <w:r>
        <w:rPr>
          <w:noProof/>
        </w:rPr>
        <w:t xml:space="preserve">Enlace al </w:t>
      </w:r>
      <w:r w:rsidR="002802C1">
        <w:rPr>
          <w:noProof/>
        </w:rPr>
        <w:t>sexto</w:t>
      </w:r>
      <w:r>
        <w:rPr>
          <w:noProof/>
        </w:rPr>
        <w:t xml:space="preserve"> </w:t>
      </w:r>
      <w:r>
        <w:rPr>
          <w:i/>
          <w:iCs/>
          <w:noProof/>
        </w:rPr>
        <w:t>sprint:</w:t>
      </w:r>
      <w:r w:rsidR="002802C1">
        <w:rPr>
          <w:noProof/>
          <w:color w:val="FF0000"/>
        </w:rPr>
        <w:t xml:space="preserve"> </w:t>
      </w:r>
      <w:hyperlink r:id="rId191" w:history="1">
        <w:r w:rsidR="002802C1" w:rsidRPr="002802C1">
          <w:rPr>
            <w:rStyle w:val="Hipervnculo"/>
            <w:noProof/>
            <w:color w:val="FF0000"/>
          </w:rPr>
          <w:t>Sprint 6</w:t>
        </w:r>
      </w:hyperlink>
      <w:r>
        <w:rPr>
          <w:noProof/>
        </w:rPr>
        <w:t>.</w:t>
      </w:r>
    </w:p>
    <w:p w14:paraId="65E616C9" w14:textId="6F7A880E" w:rsidR="00385AD0" w:rsidRDefault="00385AD0" w:rsidP="00385AD0">
      <w:pPr>
        <w:pStyle w:val="NormalPPrincipal"/>
        <w:keepNext/>
        <w:spacing w:after="185"/>
      </w:pPr>
      <w:r>
        <w:rPr>
          <w:noProof/>
        </w:rPr>
        <w:t xml:space="preserve">A continuación, se va a mostrar el gráfico </w:t>
      </w:r>
      <w:r>
        <w:rPr>
          <w:i/>
          <w:iCs/>
        </w:rPr>
        <w:t xml:space="preserve">Burndown report </w:t>
      </w:r>
      <w:r>
        <w:t xml:space="preserve">del </w:t>
      </w:r>
      <w:r w:rsidR="002802C1">
        <w:t>sexto</w:t>
      </w:r>
      <w:r>
        <w:t xml:space="preserve"> </w:t>
      </w:r>
      <w:r>
        <w:rPr>
          <w:i/>
          <w:iCs/>
        </w:rPr>
        <w:t xml:space="preserve">sprint, </w:t>
      </w:r>
      <w:r>
        <w:t xml:space="preserve">donde se visualiza el avance de cada tarea. </w:t>
      </w:r>
    </w:p>
    <w:p w14:paraId="4705119C" w14:textId="77777777" w:rsidR="00385AD0" w:rsidRPr="00561919" w:rsidRDefault="00385AD0" w:rsidP="00385AD0">
      <w:pPr>
        <w:rPr>
          <w:rFonts w:ascii="LM Roman 10" w:hAnsi="LM Roman 10"/>
          <w:sz w:val="24"/>
        </w:rPr>
      </w:pPr>
    </w:p>
    <w:p w14:paraId="2881596D" w14:textId="2EC0FF50" w:rsidR="00385AD0" w:rsidRDefault="003C37B9" w:rsidP="00385AD0">
      <w:pPr>
        <w:pStyle w:val="NormalPPrincipal"/>
        <w:jc w:val="center"/>
        <w:rPr>
          <w:rStyle w:val="PiedefotoCar"/>
        </w:rPr>
      </w:pPr>
      <w:r w:rsidRPr="003C37B9">
        <w:rPr>
          <w:noProof/>
        </w:rPr>
        <w:lastRenderedPageBreak/>
        <w:drawing>
          <wp:inline distT="0" distB="0" distL="0" distR="0" wp14:anchorId="3D0F7F4C" wp14:editId="699F57DA">
            <wp:extent cx="5402580" cy="4413250"/>
            <wp:effectExtent l="0" t="0" r="7620" b="6350"/>
            <wp:docPr id="1008190130" name="Imagen 1" descr="Interfaz de usuario gráfica,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190130" name="Imagen 1" descr="Interfaz de usuario gráfica, Gráfico&#10;&#10;Descripción generada automáticamente"/>
                    <pic:cNvPicPr/>
                  </pic:nvPicPr>
                  <pic:blipFill>
                    <a:blip r:embed="rId192"/>
                    <a:stretch>
                      <a:fillRect/>
                    </a:stretch>
                  </pic:blipFill>
                  <pic:spPr>
                    <a:xfrm>
                      <a:off x="0" y="0"/>
                      <a:ext cx="5402580" cy="4413250"/>
                    </a:xfrm>
                    <a:prstGeom prst="rect">
                      <a:avLst/>
                    </a:prstGeom>
                  </pic:spPr>
                </pic:pic>
              </a:graphicData>
            </a:graphic>
          </wp:inline>
        </w:drawing>
      </w:r>
      <w:r w:rsidR="00385AD0">
        <w:br/>
      </w:r>
      <w:r w:rsidR="00385AD0" w:rsidRPr="008D0FDC">
        <w:rPr>
          <w:rStyle w:val="PiedefotoCar"/>
        </w:rPr>
        <w:t>Figura A.</w:t>
      </w:r>
      <w:r w:rsidR="002802C1">
        <w:rPr>
          <w:rStyle w:val="PiedefotoCar"/>
        </w:rPr>
        <w:t>11</w:t>
      </w:r>
      <w:r w:rsidR="00385AD0" w:rsidRPr="008D0FDC">
        <w:rPr>
          <w:rStyle w:val="PiedefotoCar"/>
        </w:rPr>
        <w:t xml:space="preserve">: </w:t>
      </w:r>
      <w:r w:rsidR="00385AD0" w:rsidRPr="00133FA4">
        <w:rPr>
          <w:rStyle w:val="PiedefotoCar"/>
          <w:i/>
          <w:iCs/>
        </w:rPr>
        <w:t>Burndown report sprint</w:t>
      </w:r>
      <w:r w:rsidR="00385AD0" w:rsidRPr="008D0FDC">
        <w:rPr>
          <w:rStyle w:val="PiedefotoCar"/>
        </w:rPr>
        <w:t xml:space="preserve"> </w:t>
      </w:r>
      <w:r w:rsidR="002802C1">
        <w:rPr>
          <w:rStyle w:val="PiedefotoCar"/>
        </w:rPr>
        <w:t>6</w:t>
      </w:r>
    </w:p>
    <w:p w14:paraId="05507694" w14:textId="77777777" w:rsidR="00385AD0" w:rsidRPr="00133FA4" w:rsidRDefault="00385AD0" w:rsidP="00385AD0">
      <w:pPr>
        <w:pStyle w:val="NormalPPrincipal"/>
      </w:pPr>
      <w:r w:rsidRPr="00133FA4">
        <w:t>Por último, se va a mostrar la tabla de clasificación de cada tarea con su etiqueta correspondiente.</w:t>
      </w:r>
    </w:p>
    <w:p w14:paraId="7AE1C648" w14:textId="096B9046" w:rsidR="00385AD0" w:rsidRDefault="003C37B9" w:rsidP="00385AD0">
      <w:pPr>
        <w:pStyle w:val="NormalPPrincipal"/>
        <w:keepNext/>
        <w:spacing w:after="185"/>
        <w:ind w:firstLine="0"/>
        <w:jc w:val="center"/>
      </w:pPr>
      <w:r w:rsidRPr="003C37B9">
        <w:rPr>
          <w:noProof/>
        </w:rPr>
        <w:drawing>
          <wp:inline distT="0" distB="0" distL="0" distR="0" wp14:anchorId="7E8A7D75" wp14:editId="495E3121">
            <wp:extent cx="5402580" cy="1532255"/>
            <wp:effectExtent l="0" t="0" r="7620" b="0"/>
            <wp:docPr id="1946005097"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005097" name="Imagen 1" descr="Interfaz de usuario gráfica, Texto, Aplicación&#10;&#10;Descripción generada automáticamente"/>
                    <pic:cNvPicPr/>
                  </pic:nvPicPr>
                  <pic:blipFill>
                    <a:blip r:embed="rId193"/>
                    <a:stretch>
                      <a:fillRect/>
                    </a:stretch>
                  </pic:blipFill>
                  <pic:spPr>
                    <a:xfrm>
                      <a:off x="0" y="0"/>
                      <a:ext cx="5402580" cy="1532255"/>
                    </a:xfrm>
                    <a:prstGeom prst="rect">
                      <a:avLst/>
                    </a:prstGeom>
                  </pic:spPr>
                </pic:pic>
              </a:graphicData>
            </a:graphic>
          </wp:inline>
        </w:drawing>
      </w:r>
    </w:p>
    <w:p w14:paraId="4280B30A" w14:textId="68F849FD" w:rsidR="00385AD0" w:rsidRPr="0005421E" w:rsidRDefault="00385AD0" w:rsidP="00385AD0">
      <w:pPr>
        <w:pStyle w:val="Piedefoto"/>
        <w:rPr>
          <w:i/>
          <w:iCs/>
        </w:rPr>
      </w:pPr>
      <w:bookmarkStart w:id="29" w:name="_Toc139311009"/>
      <w:r>
        <w:t>Figura A.1</w:t>
      </w:r>
      <w:r w:rsidR="002802C1">
        <w:t>2</w:t>
      </w:r>
      <w:r>
        <w:t xml:space="preserve">: </w:t>
      </w:r>
      <w:r>
        <w:rPr>
          <w:i/>
          <w:iCs/>
        </w:rPr>
        <w:t xml:space="preserve">Issues sprint </w:t>
      </w:r>
      <w:r w:rsidR="002802C1">
        <w:rPr>
          <w:i/>
          <w:iCs/>
        </w:rPr>
        <w:t>6</w:t>
      </w:r>
      <w:bookmarkEnd w:id="29"/>
    </w:p>
    <w:tbl>
      <w:tblPr>
        <w:tblStyle w:val="Tabladelista6concolores"/>
        <w:tblpPr w:leftFromText="141" w:rightFromText="141" w:vertAnchor="text" w:horzAnchor="margin" w:tblpY="415"/>
        <w:tblW w:w="9168" w:type="dxa"/>
        <w:tblBorders>
          <w:insideH w:val="single" w:sz="4" w:space="0" w:color="auto"/>
        </w:tblBorders>
        <w:tblLook w:val="0680" w:firstRow="0" w:lastRow="0" w:firstColumn="1" w:lastColumn="0" w:noHBand="1" w:noVBand="1"/>
      </w:tblPr>
      <w:tblGrid>
        <w:gridCol w:w="3896"/>
        <w:gridCol w:w="3921"/>
        <w:gridCol w:w="1351"/>
      </w:tblGrid>
      <w:tr w:rsidR="00385AD0" w14:paraId="387C1A9C" w14:textId="77777777" w:rsidTr="00013C47">
        <w:trPr>
          <w:trHeight w:val="312"/>
        </w:trPr>
        <w:tc>
          <w:tcPr>
            <w:cnfStyle w:val="001000000000" w:firstRow="0" w:lastRow="0" w:firstColumn="1" w:lastColumn="0" w:oddVBand="0" w:evenVBand="0" w:oddHBand="0" w:evenHBand="0" w:firstRowFirstColumn="0" w:firstRowLastColumn="0" w:lastRowFirstColumn="0" w:lastRowLastColumn="0"/>
            <w:tcW w:w="3896" w:type="dxa"/>
            <w:tcBorders>
              <w:top w:val="single" w:sz="4" w:space="0" w:color="000000" w:themeColor="text1"/>
              <w:bottom w:val="single" w:sz="4" w:space="0" w:color="auto"/>
            </w:tcBorders>
            <w:vAlign w:val="center"/>
          </w:tcPr>
          <w:p w14:paraId="5E615C46" w14:textId="77777777" w:rsidR="00385AD0" w:rsidRPr="00A052B4" w:rsidRDefault="00385AD0" w:rsidP="00ED3D57">
            <w:pPr>
              <w:pStyle w:val="NormalPPrincipal"/>
              <w:spacing w:before="0"/>
              <w:ind w:firstLine="0"/>
              <w:jc w:val="left"/>
            </w:pPr>
            <w:r w:rsidRPr="00A052B4">
              <w:t xml:space="preserve">Tareas completadas </w:t>
            </w:r>
          </w:p>
        </w:tc>
        <w:tc>
          <w:tcPr>
            <w:tcW w:w="3921" w:type="dxa"/>
            <w:tcBorders>
              <w:top w:val="single" w:sz="4" w:space="0" w:color="000000" w:themeColor="text1"/>
              <w:bottom w:val="single" w:sz="4" w:space="0" w:color="auto"/>
            </w:tcBorders>
          </w:tcPr>
          <w:p w14:paraId="581DDADF" w14:textId="1E8BFF7D" w:rsidR="00385AD0" w:rsidRPr="00A052B4" w:rsidRDefault="002802C1"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Pr>
                <w:b/>
                <w:bCs/>
              </w:rPr>
              <w:t xml:space="preserve"> </w:t>
            </w:r>
            <w:r w:rsidR="00385AD0" w:rsidRPr="00A644C7">
              <w:rPr>
                <w:b/>
                <w:bCs/>
              </w:rPr>
              <w:t>Etiquetas</w:t>
            </w:r>
          </w:p>
        </w:tc>
        <w:tc>
          <w:tcPr>
            <w:tcW w:w="1351" w:type="dxa"/>
            <w:tcBorders>
              <w:top w:val="single" w:sz="4" w:space="0" w:color="000000" w:themeColor="text1"/>
              <w:bottom w:val="single" w:sz="4" w:space="0" w:color="auto"/>
            </w:tcBorders>
            <w:vAlign w:val="center"/>
          </w:tcPr>
          <w:p w14:paraId="0C627701" w14:textId="77777777" w:rsidR="00385AD0" w:rsidRPr="00A052B4" w:rsidRDefault="00385AD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sidRPr="00A052B4">
              <w:rPr>
                <w:b/>
                <w:bCs/>
              </w:rPr>
              <w:t xml:space="preserve">Estimación </w:t>
            </w:r>
          </w:p>
        </w:tc>
      </w:tr>
      <w:tr w:rsidR="00385AD0" w14:paraId="56C49AA3" w14:textId="77777777" w:rsidTr="00013C47">
        <w:trPr>
          <w:trHeight w:val="329"/>
        </w:trPr>
        <w:tc>
          <w:tcPr>
            <w:cnfStyle w:val="001000000000" w:firstRow="0" w:lastRow="0" w:firstColumn="1" w:lastColumn="0" w:oddVBand="0" w:evenVBand="0" w:oddHBand="0" w:evenHBand="0" w:firstRowFirstColumn="0" w:firstRowLastColumn="0" w:lastRowFirstColumn="0" w:lastRowLastColumn="0"/>
            <w:tcW w:w="3896" w:type="dxa"/>
            <w:tcBorders>
              <w:top w:val="nil"/>
              <w:bottom w:val="nil"/>
            </w:tcBorders>
            <w:vAlign w:val="center"/>
          </w:tcPr>
          <w:p w14:paraId="0C15A3D3" w14:textId="304F2DC5" w:rsidR="00385AD0" w:rsidRPr="00A052B4" w:rsidRDefault="002802C1" w:rsidP="00ED3D57">
            <w:pPr>
              <w:pStyle w:val="NormalPPrincipal"/>
              <w:spacing w:before="0"/>
              <w:ind w:firstLine="0"/>
              <w:jc w:val="left"/>
              <w:rPr>
                <w:b w:val="0"/>
                <w:bCs w:val="0"/>
              </w:rPr>
            </w:pPr>
            <w:r>
              <w:rPr>
                <w:b w:val="0"/>
                <w:bCs w:val="0"/>
              </w:rPr>
              <w:t>Cambios en el código</w:t>
            </w:r>
            <w:r w:rsidR="00385AD0">
              <w:rPr>
                <w:b w:val="0"/>
                <w:bCs w:val="0"/>
              </w:rPr>
              <w:t xml:space="preserve"> </w:t>
            </w:r>
          </w:p>
        </w:tc>
        <w:tc>
          <w:tcPr>
            <w:tcW w:w="3921" w:type="dxa"/>
            <w:tcBorders>
              <w:top w:val="nil"/>
              <w:bottom w:val="nil"/>
            </w:tcBorders>
          </w:tcPr>
          <w:p w14:paraId="353A7E44" w14:textId="40302B14" w:rsidR="00385AD0" w:rsidRDefault="002802C1"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6309AA6F" wp14:editId="5BB169AE">
                  <wp:extent cx="1146175" cy="267970"/>
                  <wp:effectExtent l="0" t="0" r="0" b="0"/>
                  <wp:docPr id="1631660249"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146175" cy="267970"/>
                          </a:xfrm>
                          <a:prstGeom prst="rect">
                            <a:avLst/>
                          </a:prstGeom>
                          <a:noFill/>
                        </pic:spPr>
                      </pic:pic>
                    </a:graphicData>
                  </a:graphic>
                </wp:inline>
              </w:drawing>
            </w:r>
          </w:p>
        </w:tc>
        <w:tc>
          <w:tcPr>
            <w:tcW w:w="1351" w:type="dxa"/>
            <w:tcBorders>
              <w:top w:val="nil"/>
              <w:bottom w:val="nil"/>
            </w:tcBorders>
            <w:vAlign w:val="center"/>
          </w:tcPr>
          <w:p w14:paraId="200ABB6A" w14:textId="4AE397CC" w:rsidR="00385AD0" w:rsidRDefault="003C37B9"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8</w:t>
            </w:r>
          </w:p>
        </w:tc>
      </w:tr>
      <w:tr w:rsidR="00385AD0" w14:paraId="41596612" w14:textId="77777777" w:rsidTr="00013C47">
        <w:trPr>
          <w:trHeight w:val="641"/>
        </w:trPr>
        <w:tc>
          <w:tcPr>
            <w:cnfStyle w:val="001000000000" w:firstRow="0" w:lastRow="0" w:firstColumn="1" w:lastColumn="0" w:oddVBand="0" w:evenVBand="0" w:oddHBand="0" w:evenHBand="0" w:firstRowFirstColumn="0" w:firstRowLastColumn="0" w:lastRowFirstColumn="0" w:lastRowLastColumn="0"/>
            <w:tcW w:w="3896" w:type="dxa"/>
            <w:tcBorders>
              <w:top w:val="nil"/>
              <w:bottom w:val="nil"/>
            </w:tcBorders>
            <w:vAlign w:val="center"/>
          </w:tcPr>
          <w:p w14:paraId="4F6D43D8" w14:textId="06ED0D81" w:rsidR="00385AD0" w:rsidRPr="00A052B4" w:rsidRDefault="002802C1" w:rsidP="00ED3D57">
            <w:pPr>
              <w:pStyle w:val="NormalPPrincipal"/>
              <w:spacing w:before="0"/>
              <w:ind w:firstLine="0"/>
              <w:jc w:val="left"/>
              <w:rPr>
                <w:b w:val="0"/>
                <w:bCs w:val="0"/>
              </w:rPr>
            </w:pPr>
            <w:r>
              <w:rPr>
                <w:b w:val="0"/>
                <w:bCs w:val="0"/>
              </w:rPr>
              <w:t>Creación aplicación web</w:t>
            </w:r>
            <w:r w:rsidR="00385AD0">
              <w:rPr>
                <w:b w:val="0"/>
                <w:bCs w:val="0"/>
              </w:rPr>
              <w:t xml:space="preserve"> </w:t>
            </w:r>
          </w:p>
        </w:tc>
        <w:tc>
          <w:tcPr>
            <w:tcW w:w="3921" w:type="dxa"/>
            <w:tcBorders>
              <w:top w:val="nil"/>
              <w:bottom w:val="nil"/>
            </w:tcBorders>
          </w:tcPr>
          <w:p w14:paraId="2DD08D23" w14:textId="183B53C4" w:rsidR="00385AD0" w:rsidRDefault="00013C47"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795D70">
              <w:rPr>
                <w:noProof/>
              </w:rPr>
              <w:drawing>
                <wp:inline distT="0" distB="0" distL="0" distR="0" wp14:anchorId="4923DCD3" wp14:editId="4DD36AF2">
                  <wp:extent cx="674370" cy="266700"/>
                  <wp:effectExtent l="0" t="0" r="0" b="0"/>
                  <wp:docPr id="1449988328" name="Imagen 1449988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333180" name=""/>
                          <pic:cNvPicPr/>
                        </pic:nvPicPr>
                        <pic:blipFill rotWithShape="1">
                          <a:blip r:embed="rId181">
                            <a:extLst>
                              <a:ext uri="{28A0092B-C50C-407E-A947-70E740481C1C}">
                                <a14:useLocalDpi xmlns:a14="http://schemas.microsoft.com/office/drawing/2010/main" val="0"/>
                              </a:ext>
                            </a:extLst>
                          </a:blip>
                          <a:srcRect r="53688"/>
                          <a:stretch/>
                        </pic:blipFill>
                        <pic:spPr bwMode="auto">
                          <a:xfrm>
                            <a:off x="0" y="0"/>
                            <a:ext cx="674370" cy="2667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DB02861" wp14:editId="0A09C52B">
                  <wp:extent cx="1146175" cy="267970"/>
                  <wp:effectExtent l="0" t="0" r="0" b="0"/>
                  <wp:docPr id="2067225188" name="Imagen 2067225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146175" cy="267970"/>
                          </a:xfrm>
                          <a:prstGeom prst="rect">
                            <a:avLst/>
                          </a:prstGeom>
                          <a:noFill/>
                        </pic:spPr>
                      </pic:pic>
                    </a:graphicData>
                  </a:graphic>
                </wp:inline>
              </w:drawing>
            </w:r>
          </w:p>
        </w:tc>
        <w:tc>
          <w:tcPr>
            <w:tcW w:w="1351" w:type="dxa"/>
            <w:tcBorders>
              <w:top w:val="nil"/>
              <w:bottom w:val="nil"/>
            </w:tcBorders>
            <w:vAlign w:val="center"/>
          </w:tcPr>
          <w:p w14:paraId="34C33F1F" w14:textId="29051262" w:rsidR="00385AD0" w:rsidRDefault="001922C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24</w:t>
            </w:r>
          </w:p>
        </w:tc>
      </w:tr>
      <w:tr w:rsidR="00385AD0" w14:paraId="1158FE02" w14:textId="77777777" w:rsidTr="00013C47">
        <w:trPr>
          <w:trHeight w:val="329"/>
        </w:trPr>
        <w:tc>
          <w:tcPr>
            <w:cnfStyle w:val="001000000000" w:firstRow="0" w:lastRow="0" w:firstColumn="1" w:lastColumn="0" w:oddVBand="0" w:evenVBand="0" w:oddHBand="0" w:evenHBand="0" w:firstRowFirstColumn="0" w:firstRowLastColumn="0" w:lastRowFirstColumn="0" w:lastRowLastColumn="0"/>
            <w:tcW w:w="3896" w:type="dxa"/>
            <w:tcBorders>
              <w:top w:val="nil"/>
              <w:bottom w:val="nil"/>
            </w:tcBorders>
            <w:vAlign w:val="center"/>
          </w:tcPr>
          <w:p w14:paraId="0461F8C8" w14:textId="2BFD5763" w:rsidR="00385AD0" w:rsidRDefault="00013C47" w:rsidP="00ED3D57">
            <w:pPr>
              <w:pStyle w:val="NormalPPrincipal"/>
              <w:spacing w:before="0"/>
              <w:ind w:firstLine="0"/>
              <w:jc w:val="left"/>
              <w:rPr>
                <w:b w:val="0"/>
                <w:bCs w:val="0"/>
              </w:rPr>
            </w:pPr>
            <w:r>
              <w:rPr>
                <w:b w:val="0"/>
                <w:bCs w:val="0"/>
              </w:rPr>
              <w:lastRenderedPageBreak/>
              <w:t>Elección posible servidor para el despliegue</w:t>
            </w:r>
          </w:p>
        </w:tc>
        <w:tc>
          <w:tcPr>
            <w:tcW w:w="3921" w:type="dxa"/>
            <w:tcBorders>
              <w:top w:val="nil"/>
              <w:bottom w:val="nil"/>
            </w:tcBorders>
          </w:tcPr>
          <w:p w14:paraId="3D91C3D5" w14:textId="73735FA7" w:rsidR="00385AD0" w:rsidRPr="004E74B7" w:rsidRDefault="00013C47"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77696" behindDoc="0" locked="0" layoutInCell="1" allowOverlap="1" wp14:anchorId="0D92CEFF" wp14:editId="0FD5A9E8">
                  <wp:simplePos x="0" y="0"/>
                  <wp:positionH relativeFrom="column">
                    <wp:posOffset>-15966</wp:posOffset>
                  </wp:positionH>
                  <wp:positionV relativeFrom="paragraph">
                    <wp:posOffset>47988</wp:posOffset>
                  </wp:positionV>
                  <wp:extent cx="1871345" cy="262255"/>
                  <wp:effectExtent l="0" t="0" r="0" b="4445"/>
                  <wp:wrapThrough wrapText="bothSides">
                    <wp:wrapPolygon edited="0">
                      <wp:start x="0" y="0"/>
                      <wp:lineTo x="0" y="20397"/>
                      <wp:lineTo x="21329" y="20397"/>
                      <wp:lineTo x="21329" y="0"/>
                      <wp:lineTo x="0" y="0"/>
                    </wp:wrapPolygon>
                  </wp:wrapThrough>
                  <wp:docPr id="525084971"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0"/>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71345" cy="262255"/>
                          </a:xfrm>
                          <a:prstGeom prst="rect">
                            <a:avLst/>
                          </a:prstGeom>
                          <a:noFill/>
                        </pic:spPr>
                      </pic:pic>
                    </a:graphicData>
                  </a:graphic>
                </wp:anchor>
              </w:drawing>
            </w:r>
          </w:p>
        </w:tc>
        <w:tc>
          <w:tcPr>
            <w:tcW w:w="1351" w:type="dxa"/>
            <w:tcBorders>
              <w:top w:val="nil"/>
              <w:bottom w:val="nil"/>
            </w:tcBorders>
            <w:vAlign w:val="center"/>
          </w:tcPr>
          <w:p w14:paraId="1C129E8B" w14:textId="67E04BA1" w:rsidR="00385AD0" w:rsidRDefault="003C37B9"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5</w:t>
            </w:r>
          </w:p>
        </w:tc>
      </w:tr>
      <w:tr w:rsidR="00385AD0" w14:paraId="2FC1CEF3" w14:textId="77777777" w:rsidTr="000216E4">
        <w:trPr>
          <w:trHeight w:val="329"/>
        </w:trPr>
        <w:tc>
          <w:tcPr>
            <w:cnfStyle w:val="001000000000" w:firstRow="0" w:lastRow="0" w:firstColumn="1" w:lastColumn="0" w:oddVBand="0" w:evenVBand="0" w:oddHBand="0" w:evenHBand="0" w:firstRowFirstColumn="0" w:firstRowLastColumn="0" w:lastRowFirstColumn="0" w:lastRowLastColumn="0"/>
            <w:tcW w:w="3896" w:type="dxa"/>
            <w:tcBorders>
              <w:top w:val="nil"/>
              <w:bottom w:val="single" w:sz="4" w:space="0" w:color="auto"/>
            </w:tcBorders>
            <w:vAlign w:val="center"/>
          </w:tcPr>
          <w:p w14:paraId="1E155F75" w14:textId="67CDFCE4" w:rsidR="00385AD0" w:rsidRPr="00A052B4" w:rsidRDefault="00013C47" w:rsidP="00ED3D57">
            <w:pPr>
              <w:pStyle w:val="NormalPPrincipal"/>
              <w:spacing w:before="0"/>
              <w:ind w:firstLine="0"/>
              <w:jc w:val="left"/>
              <w:rPr>
                <w:b w:val="0"/>
                <w:bCs w:val="0"/>
              </w:rPr>
            </w:pPr>
            <w:r>
              <w:rPr>
                <w:b w:val="0"/>
                <w:bCs w:val="0"/>
              </w:rPr>
              <w:t xml:space="preserve">Primer despliegue de la aplicación </w:t>
            </w:r>
          </w:p>
        </w:tc>
        <w:tc>
          <w:tcPr>
            <w:tcW w:w="3921" w:type="dxa"/>
            <w:tcBorders>
              <w:top w:val="nil"/>
              <w:bottom w:val="single" w:sz="4" w:space="0" w:color="auto"/>
            </w:tcBorders>
          </w:tcPr>
          <w:p w14:paraId="34FBBEFB" w14:textId="2C297963" w:rsidR="00385AD0" w:rsidRDefault="00013C47"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013C47">
              <w:rPr>
                <w:noProof/>
              </w:rPr>
              <w:drawing>
                <wp:anchor distT="0" distB="0" distL="114300" distR="114300" simplePos="0" relativeHeight="251686912" behindDoc="1" locked="0" layoutInCell="1" allowOverlap="1" wp14:anchorId="6B0FE06E" wp14:editId="66C76EE4">
                  <wp:simplePos x="0" y="0"/>
                  <wp:positionH relativeFrom="column">
                    <wp:posOffset>5534</wp:posOffset>
                  </wp:positionH>
                  <wp:positionV relativeFrom="paragraph">
                    <wp:posOffset>-70304</wp:posOffset>
                  </wp:positionV>
                  <wp:extent cx="943107" cy="285790"/>
                  <wp:effectExtent l="0" t="0" r="9525" b="0"/>
                  <wp:wrapNone/>
                  <wp:docPr id="20829859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985920" name=""/>
                          <pic:cNvPicPr/>
                        </pic:nvPicPr>
                        <pic:blipFill>
                          <a:blip r:embed="rId196">
                            <a:extLst>
                              <a:ext uri="{28A0092B-C50C-407E-A947-70E740481C1C}">
                                <a14:useLocalDpi xmlns:a14="http://schemas.microsoft.com/office/drawing/2010/main" val="0"/>
                              </a:ext>
                            </a:extLst>
                          </a:blip>
                          <a:stretch>
                            <a:fillRect/>
                          </a:stretch>
                        </pic:blipFill>
                        <pic:spPr>
                          <a:xfrm>
                            <a:off x="0" y="0"/>
                            <a:ext cx="943107" cy="285790"/>
                          </a:xfrm>
                          <a:prstGeom prst="rect">
                            <a:avLst/>
                          </a:prstGeom>
                        </pic:spPr>
                      </pic:pic>
                    </a:graphicData>
                  </a:graphic>
                </wp:anchor>
              </w:drawing>
            </w:r>
          </w:p>
        </w:tc>
        <w:tc>
          <w:tcPr>
            <w:tcW w:w="1351" w:type="dxa"/>
            <w:tcBorders>
              <w:top w:val="nil"/>
              <w:bottom w:val="single" w:sz="4" w:space="0" w:color="auto"/>
            </w:tcBorders>
            <w:vAlign w:val="center"/>
          </w:tcPr>
          <w:p w14:paraId="38DA74DB" w14:textId="61AEC79B" w:rsidR="00385AD0" w:rsidRDefault="001922C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0216E4" w14:paraId="6C94EF22" w14:textId="77777777" w:rsidTr="000216E4">
        <w:trPr>
          <w:trHeight w:val="329"/>
        </w:trPr>
        <w:tc>
          <w:tcPr>
            <w:cnfStyle w:val="001000000000" w:firstRow="0" w:lastRow="0" w:firstColumn="1" w:lastColumn="0" w:oddVBand="0" w:evenVBand="0" w:oddHBand="0" w:evenHBand="0" w:firstRowFirstColumn="0" w:firstRowLastColumn="0" w:lastRowFirstColumn="0" w:lastRowLastColumn="0"/>
            <w:tcW w:w="3896" w:type="dxa"/>
            <w:tcBorders>
              <w:top w:val="single" w:sz="4" w:space="0" w:color="auto"/>
              <w:bottom w:val="single" w:sz="4" w:space="0" w:color="auto"/>
            </w:tcBorders>
            <w:vAlign w:val="center"/>
          </w:tcPr>
          <w:p w14:paraId="6EA84AA3" w14:textId="45F24BEA" w:rsidR="000216E4" w:rsidRDefault="000216E4" w:rsidP="000216E4">
            <w:pPr>
              <w:pStyle w:val="NormalPPrincipal"/>
              <w:spacing w:before="0"/>
              <w:ind w:firstLine="0"/>
              <w:jc w:val="left"/>
            </w:pPr>
            <w:r>
              <w:t>TOTAL</w:t>
            </w:r>
          </w:p>
        </w:tc>
        <w:tc>
          <w:tcPr>
            <w:tcW w:w="3921" w:type="dxa"/>
            <w:tcBorders>
              <w:top w:val="single" w:sz="4" w:space="0" w:color="auto"/>
              <w:bottom w:val="single" w:sz="4" w:space="0" w:color="auto"/>
            </w:tcBorders>
          </w:tcPr>
          <w:p w14:paraId="49442FB9" w14:textId="77777777" w:rsidR="000216E4" w:rsidRPr="00013C47" w:rsidRDefault="000216E4" w:rsidP="000216E4">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noProof/>
              </w:rPr>
            </w:pPr>
          </w:p>
        </w:tc>
        <w:tc>
          <w:tcPr>
            <w:tcW w:w="1351" w:type="dxa"/>
            <w:tcBorders>
              <w:top w:val="single" w:sz="4" w:space="0" w:color="auto"/>
              <w:bottom w:val="single" w:sz="4" w:space="0" w:color="auto"/>
            </w:tcBorders>
            <w:vAlign w:val="center"/>
          </w:tcPr>
          <w:p w14:paraId="57E7A43F" w14:textId="66B45001" w:rsidR="000216E4" w:rsidRDefault="000216E4" w:rsidP="000216E4">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0216E4">
              <w:rPr>
                <w:b/>
                <w:bCs/>
              </w:rPr>
              <w:t>3</w:t>
            </w:r>
            <w:r w:rsidR="00555028">
              <w:rPr>
                <w:b/>
                <w:bCs/>
              </w:rPr>
              <w:t>8</w:t>
            </w:r>
          </w:p>
        </w:tc>
      </w:tr>
    </w:tbl>
    <w:p w14:paraId="19846C67" w14:textId="690D4743" w:rsidR="009A52E1" w:rsidRDefault="00385AD0" w:rsidP="009A52E1">
      <w:pPr>
        <w:pStyle w:val="Titulodetabla"/>
        <w:ind w:firstLine="0"/>
      </w:pPr>
      <w:bookmarkStart w:id="30" w:name="_Toc139311042"/>
      <w:r w:rsidRPr="00414AD7">
        <w:t>Tabla A.</w:t>
      </w:r>
      <w:r w:rsidR="00013C47">
        <w:t>7</w:t>
      </w:r>
      <w:r w:rsidRPr="00414AD7">
        <w:t xml:space="preserve">: </w:t>
      </w:r>
      <w:r>
        <w:t xml:space="preserve">Tareas </w:t>
      </w:r>
      <w:r>
        <w:rPr>
          <w:i/>
          <w:iCs/>
        </w:rPr>
        <w:t xml:space="preserve">sprint </w:t>
      </w:r>
      <w:r w:rsidR="00013C47">
        <w:t>6</w:t>
      </w:r>
      <w:bookmarkEnd w:id="30"/>
    </w:p>
    <w:p w14:paraId="1D8101F1" w14:textId="77777777" w:rsidR="009A52E1" w:rsidRDefault="009A52E1" w:rsidP="009A52E1">
      <w:pPr>
        <w:pStyle w:val="Titulodetabla"/>
        <w:ind w:firstLine="0"/>
        <w:jc w:val="left"/>
      </w:pPr>
    </w:p>
    <w:p w14:paraId="083F6EEF" w14:textId="00DBCAAC" w:rsidR="009A52E1" w:rsidRDefault="009A52E1" w:rsidP="009A52E1">
      <w:pPr>
        <w:pStyle w:val="Tareas"/>
      </w:pPr>
      <w:r>
        <w:t>Sprint 7 (09/06/2023 – 25/06/2023)</w:t>
      </w:r>
    </w:p>
    <w:p w14:paraId="5A8D379B" w14:textId="6CBE611E" w:rsidR="009A52E1" w:rsidRDefault="009A52E1" w:rsidP="009A52E1">
      <w:pPr>
        <w:pStyle w:val="NormalPPrincipal"/>
        <w:keepNext/>
        <w:spacing w:after="185"/>
      </w:pPr>
      <w:r>
        <w:t xml:space="preserve">Para el </w:t>
      </w:r>
      <w:r w:rsidRPr="0005421E">
        <w:rPr>
          <w:i/>
          <w:iCs/>
        </w:rPr>
        <w:t>sprint</w:t>
      </w:r>
      <w:r>
        <w:rPr>
          <w:i/>
          <w:iCs/>
        </w:rPr>
        <w:t xml:space="preserve"> </w:t>
      </w:r>
      <w:r>
        <w:t xml:space="preserve">final se fijaron los objetivos de solucionar los errores de compatibilidad al usar Flask y tener una aplicación web funcional que realice todos objetivos del proyecto. </w:t>
      </w:r>
    </w:p>
    <w:p w14:paraId="5BB39DD0" w14:textId="18816EE3" w:rsidR="00A926C8" w:rsidRPr="009A52E1" w:rsidRDefault="00A926C8" w:rsidP="009A52E1">
      <w:pPr>
        <w:pStyle w:val="NormalPPrincipal"/>
        <w:keepNext/>
        <w:spacing w:after="185"/>
      </w:pPr>
      <w:r w:rsidRPr="00A926C8">
        <w:t>Cada vez que se ejecutaba la aplicación salta el aviso de estar intentando mostrar una gráfica de Matplotlib desde un hilo secundario que no es el hilo principal.</w:t>
      </w:r>
      <w:r>
        <w:t xml:space="preserve"> </w:t>
      </w:r>
      <w:r w:rsidRPr="00A926C8">
        <w:t>Finalmente se ha conseguido solucionar configurando el backend de Matplotlib a uno que no requiere una interfaz gráfica para generar las gráficas.</w:t>
      </w:r>
    </w:p>
    <w:p w14:paraId="2556B046" w14:textId="5AE009A8" w:rsidR="009A52E1" w:rsidRDefault="009A52E1" w:rsidP="009A52E1">
      <w:pPr>
        <w:pStyle w:val="NormalPPrincipal"/>
        <w:keepNext/>
        <w:spacing w:after="185"/>
      </w:pPr>
      <w:r w:rsidRPr="007C7274">
        <w:t xml:space="preserve">Con las nuevas indicaciones se va a cambiar el </w:t>
      </w:r>
      <w:r>
        <w:t xml:space="preserve">código </w:t>
      </w:r>
      <w:r w:rsidRPr="009A52E1">
        <w:t>de Python para que el usuario introduzca el número de preguntas que quiere generar y que cada pregunta sea diferente entre ellas</w:t>
      </w:r>
      <w:r>
        <w:t xml:space="preserve">. También incluyendo la opción de </w:t>
      </w:r>
      <w:r w:rsidRPr="009A52E1">
        <w:t xml:space="preserve">descargar </w:t>
      </w:r>
      <w:r>
        <w:t xml:space="preserve">el </w:t>
      </w:r>
      <w:r w:rsidRPr="009A52E1">
        <w:t xml:space="preserve">fichero </w:t>
      </w:r>
      <w:r>
        <w:t xml:space="preserve">creado </w:t>
      </w:r>
      <w:r w:rsidRPr="009A52E1">
        <w:t>a partir de los datos introducidos por el usuario</w:t>
      </w:r>
      <w:r>
        <w:t xml:space="preserve">, dando la opción de que esté en español o en inglés. </w:t>
      </w:r>
    </w:p>
    <w:p w14:paraId="1768396A" w14:textId="0A0D32AE" w:rsidR="009A52E1" w:rsidRDefault="009A52E1" w:rsidP="009A52E1">
      <w:pPr>
        <w:pStyle w:val="NormalPPrincipal"/>
        <w:keepNext/>
        <w:spacing w:after="185"/>
      </w:pPr>
      <w:r>
        <w:t>Por último, se ha implementado la internacionalización de los diferentes algoritmos y toda la aplicación web usando JSON en vez de Babel debido a problemas de compatibilidad.</w:t>
      </w:r>
      <w:r w:rsidR="00A926C8">
        <w:t xml:space="preserve"> </w:t>
      </w:r>
    </w:p>
    <w:p w14:paraId="29F5C0F7" w14:textId="4EFE6F7C" w:rsidR="00A926C8" w:rsidRDefault="00A926C8" w:rsidP="009A52E1">
      <w:pPr>
        <w:pStyle w:val="NormalPPrincipal"/>
        <w:keepNext/>
        <w:spacing w:after="185"/>
      </w:pPr>
      <w:r>
        <w:t xml:space="preserve">Una vez implementado todas las anteriores funcionalidades se ha procedido al nuevo despliegue en Heroku añadiendo los ficheros configurativos para el correcto funcionamiento y </w:t>
      </w:r>
      <w:r w:rsidRPr="00A926C8">
        <w:t>cambiar el código</w:t>
      </w:r>
      <w:r>
        <w:t>,</w:t>
      </w:r>
      <w:r w:rsidRPr="00A926C8">
        <w:t xml:space="preserve"> </w:t>
      </w:r>
      <w:r>
        <w:t>debido a que se</w:t>
      </w:r>
      <w:r w:rsidRPr="00A926C8">
        <w:t xml:space="preserve"> usaba el paquete </w:t>
      </w:r>
      <w:proofErr w:type="spellStart"/>
      <w:r w:rsidRPr="00A926C8">
        <w:rPr>
          <w:i/>
          <w:iCs/>
        </w:rPr>
        <w:t>tkinter</w:t>
      </w:r>
      <w:proofErr w:type="spellEnd"/>
      <w:r w:rsidRPr="00A926C8">
        <w:t>, que es una biblioteca de GUI (interfaz gráfica de usuario) para Python que se utiliza principalmente en entornos de escritorio y no en entornos de servidor como Heroku.</w:t>
      </w:r>
    </w:p>
    <w:p w14:paraId="33D8E8FD" w14:textId="4DCEAF7B" w:rsidR="009A52E1" w:rsidRDefault="009A52E1" w:rsidP="009A52E1">
      <w:pPr>
        <w:pStyle w:val="NormalPPrincipal"/>
        <w:keepNext/>
        <w:spacing w:after="185"/>
        <w:rPr>
          <w:noProof/>
        </w:rPr>
      </w:pPr>
      <w:r>
        <w:rPr>
          <w:noProof/>
        </w:rPr>
        <w:t xml:space="preserve">Enlace al </w:t>
      </w:r>
      <w:r w:rsidR="00A926C8">
        <w:rPr>
          <w:noProof/>
        </w:rPr>
        <w:t>septimo</w:t>
      </w:r>
      <w:r>
        <w:rPr>
          <w:noProof/>
        </w:rPr>
        <w:t xml:space="preserve"> </w:t>
      </w:r>
      <w:r>
        <w:rPr>
          <w:i/>
          <w:iCs/>
          <w:noProof/>
        </w:rPr>
        <w:t>sprint:</w:t>
      </w:r>
      <w:r w:rsidR="00A926C8">
        <w:rPr>
          <w:i/>
          <w:iCs/>
          <w:noProof/>
        </w:rPr>
        <w:t xml:space="preserve"> </w:t>
      </w:r>
      <w:hyperlink r:id="rId197" w:history="1">
        <w:r w:rsidR="00A926C8" w:rsidRPr="00A926C8">
          <w:rPr>
            <w:rStyle w:val="Hipervnculo"/>
            <w:noProof/>
            <w:color w:val="FF0000"/>
          </w:rPr>
          <w:t>Sprint 7</w:t>
        </w:r>
      </w:hyperlink>
      <w:r>
        <w:rPr>
          <w:noProof/>
        </w:rPr>
        <w:t>.</w:t>
      </w:r>
    </w:p>
    <w:p w14:paraId="236EFDAA" w14:textId="550FC443" w:rsidR="009A52E1" w:rsidRDefault="009A52E1" w:rsidP="0099303A">
      <w:pPr>
        <w:pStyle w:val="NormalPPrincipal"/>
        <w:keepNext/>
        <w:spacing w:after="185"/>
        <w:ind w:left="720" w:hanging="380"/>
      </w:pPr>
      <w:r>
        <w:rPr>
          <w:noProof/>
        </w:rPr>
        <w:t xml:space="preserve">A continuación, se va a mostrar el gráfico </w:t>
      </w:r>
      <w:r>
        <w:rPr>
          <w:i/>
          <w:iCs/>
        </w:rPr>
        <w:t xml:space="preserve">Burndown report </w:t>
      </w:r>
      <w:r>
        <w:t xml:space="preserve">del </w:t>
      </w:r>
      <w:r w:rsidR="0099303A">
        <w:t>séptimo</w:t>
      </w:r>
      <w:r>
        <w:t xml:space="preserve"> </w:t>
      </w:r>
      <w:r>
        <w:rPr>
          <w:i/>
          <w:iCs/>
        </w:rPr>
        <w:t xml:space="preserve">sprint, </w:t>
      </w:r>
      <w:r>
        <w:t xml:space="preserve">donde se visualiza el avance de cada tarea. </w:t>
      </w:r>
    </w:p>
    <w:p w14:paraId="74062EBB" w14:textId="77777777" w:rsidR="009A52E1" w:rsidRPr="00561919" w:rsidRDefault="009A52E1" w:rsidP="009A52E1">
      <w:pPr>
        <w:rPr>
          <w:rFonts w:ascii="LM Roman 10" w:hAnsi="LM Roman 10"/>
          <w:sz w:val="24"/>
        </w:rPr>
      </w:pPr>
    </w:p>
    <w:p w14:paraId="2C3BC32E" w14:textId="3E0ADC8D" w:rsidR="009A52E1" w:rsidRDefault="003C37B9" w:rsidP="009A52E1">
      <w:pPr>
        <w:pStyle w:val="NormalPPrincipal"/>
        <w:jc w:val="center"/>
        <w:rPr>
          <w:rStyle w:val="PiedefotoCar"/>
        </w:rPr>
      </w:pPr>
      <w:r w:rsidRPr="003C37B9">
        <w:rPr>
          <w:noProof/>
        </w:rPr>
        <w:lastRenderedPageBreak/>
        <w:drawing>
          <wp:inline distT="0" distB="0" distL="0" distR="0" wp14:anchorId="41BBDFDE" wp14:editId="3639351C">
            <wp:extent cx="5186373" cy="4354286"/>
            <wp:effectExtent l="0" t="0" r="0" b="8255"/>
            <wp:docPr id="1582058310" name="Imagen 1"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058310" name="Imagen 1" descr="Una captura de pantalla de una computadora&#10;&#10;Descripción generada automáticamente"/>
                    <pic:cNvPicPr/>
                  </pic:nvPicPr>
                  <pic:blipFill>
                    <a:blip r:embed="rId198"/>
                    <a:stretch>
                      <a:fillRect/>
                    </a:stretch>
                  </pic:blipFill>
                  <pic:spPr>
                    <a:xfrm>
                      <a:off x="0" y="0"/>
                      <a:ext cx="5190966" cy="4358142"/>
                    </a:xfrm>
                    <a:prstGeom prst="rect">
                      <a:avLst/>
                    </a:prstGeom>
                  </pic:spPr>
                </pic:pic>
              </a:graphicData>
            </a:graphic>
          </wp:inline>
        </w:drawing>
      </w:r>
      <w:r w:rsidR="009A52E1">
        <w:br/>
      </w:r>
      <w:r w:rsidR="009A52E1" w:rsidRPr="008D0FDC">
        <w:rPr>
          <w:rStyle w:val="PiedefotoCar"/>
        </w:rPr>
        <w:t>Figura A.</w:t>
      </w:r>
      <w:r w:rsidR="009A52E1">
        <w:rPr>
          <w:rStyle w:val="PiedefotoCar"/>
        </w:rPr>
        <w:t>1</w:t>
      </w:r>
      <w:r w:rsidR="00A926C8">
        <w:rPr>
          <w:rStyle w:val="PiedefotoCar"/>
        </w:rPr>
        <w:t>3</w:t>
      </w:r>
      <w:r w:rsidR="009A52E1" w:rsidRPr="008D0FDC">
        <w:rPr>
          <w:rStyle w:val="PiedefotoCar"/>
        </w:rPr>
        <w:t xml:space="preserve">: </w:t>
      </w:r>
      <w:r w:rsidR="009A52E1" w:rsidRPr="00133FA4">
        <w:rPr>
          <w:rStyle w:val="PiedefotoCar"/>
          <w:i/>
          <w:iCs/>
        </w:rPr>
        <w:t>Burndown report sprint</w:t>
      </w:r>
      <w:r w:rsidR="009A52E1" w:rsidRPr="008D0FDC">
        <w:rPr>
          <w:rStyle w:val="PiedefotoCar"/>
        </w:rPr>
        <w:t xml:space="preserve"> </w:t>
      </w:r>
      <w:r w:rsidR="00A926C8">
        <w:rPr>
          <w:rStyle w:val="PiedefotoCar"/>
        </w:rPr>
        <w:t>7</w:t>
      </w:r>
    </w:p>
    <w:p w14:paraId="0BBB904F" w14:textId="77777777" w:rsidR="009A52E1" w:rsidRPr="00133FA4" w:rsidRDefault="009A52E1" w:rsidP="009A52E1">
      <w:pPr>
        <w:pStyle w:val="NormalPPrincipal"/>
      </w:pPr>
      <w:r w:rsidRPr="00133FA4">
        <w:t>Por último, se va a mostrar la tabla de clasificación de cada tarea con su etiqueta correspondiente.</w:t>
      </w:r>
    </w:p>
    <w:p w14:paraId="359BDCF3" w14:textId="18AC4AA3" w:rsidR="009A52E1" w:rsidRDefault="003C37B9" w:rsidP="009A52E1">
      <w:pPr>
        <w:pStyle w:val="NormalPPrincipal"/>
        <w:keepNext/>
        <w:spacing w:after="185"/>
        <w:ind w:firstLine="0"/>
        <w:jc w:val="center"/>
      </w:pPr>
      <w:r w:rsidRPr="003C37B9">
        <w:rPr>
          <w:noProof/>
        </w:rPr>
        <w:drawing>
          <wp:inline distT="0" distB="0" distL="0" distR="0" wp14:anchorId="24B817E6" wp14:editId="6BDC4C78">
            <wp:extent cx="5181600" cy="2393475"/>
            <wp:effectExtent l="0" t="0" r="0" b="6985"/>
            <wp:docPr id="1178320657" name="Imagen 1" descr="Interfaz de usuario gráfica, Texto, Aplicación, Chat o mensaje d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320657" name="Imagen 1" descr="Interfaz de usuario gráfica, Texto, Aplicación, Chat o mensaje de texto&#10;&#10;Descripción generada automáticamente"/>
                    <pic:cNvPicPr/>
                  </pic:nvPicPr>
                  <pic:blipFill>
                    <a:blip r:embed="rId199"/>
                    <a:stretch>
                      <a:fillRect/>
                    </a:stretch>
                  </pic:blipFill>
                  <pic:spPr>
                    <a:xfrm>
                      <a:off x="0" y="0"/>
                      <a:ext cx="5203473" cy="2403579"/>
                    </a:xfrm>
                    <a:prstGeom prst="rect">
                      <a:avLst/>
                    </a:prstGeom>
                  </pic:spPr>
                </pic:pic>
              </a:graphicData>
            </a:graphic>
          </wp:inline>
        </w:drawing>
      </w:r>
    </w:p>
    <w:p w14:paraId="37781D3C" w14:textId="765598FE" w:rsidR="009A52E1" w:rsidRPr="0005421E" w:rsidRDefault="009A52E1" w:rsidP="009A52E1">
      <w:pPr>
        <w:pStyle w:val="Piedefoto"/>
        <w:rPr>
          <w:i/>
          <w:iCs/>
        </w:rPr>
      </w:pPr>
      <w:bookmarkStart w:id="31" w:name="_Toc139311010"/>
      <w:r>
        <w:t>Figura A.</w:t>
      </w:r>
      <w:r w:rsidR="00A926C8">
        <w:t>14</w:t>
      </w:r>
      <w:r>
        <w:t xml:space="preserve">: </w:t>
      </w:r>
      <w:r>
        <w:rPr>
          <w:i/>
          <w:iCs/>
        </w:rPr>
        <w:t xml:space="preserve">Issues sprint </w:t>
      </w:r>
      <w:r w:rsidR="00A926C8">
        <w:rPr>
          <w:i/>
          <w:iCs/>
        </w:rPr>
        <w:t>7</w:t>
      </w:r>
      <w:bookmarkEnd w:id="31"/>
    </w:p>
    <w:tbl>
      <w:tblPr>
        <w:tblStyle w:val="Tabladelista6concolores"/>
        <w:tblpPr w:leftFromText="141" w:rightFromText="141" w:vertAnchor="text" w:horzAnchor="margin" w:tblpY="415"/>
        <w:tblW w:w="9168" w:type="dxa"/>
        <w:tblBorders>
          <w:insideH w:val="single" w:sz="4" w:space="0" w:color="auto"/>
        </w:tblBorders>
        <w:tblLook w:val="0680" w:firstRow="0" w:lastRow="0" w:firstColumn="1" w:lastColumn="0" w:noHBand="1" w:noVBand="1"/>
      </w:tblPr>
      <w:tblGrid>
        <w:gridCol w:w="3896"/>
        <w:gridCol w:w="3921"/>
        <w:gridCol w:w="1351"/>
      </w:tblGrid>
      <w:tr w:rsidR="009A52E1" w14:paraId="213BA835" w14:textId="77777777" w:rsidTr="00ED3D57">
        <w:trPr>
          <w:trHeight w:val="312"/>
        </w:trPr>
        <w:tc>
          <w:tcPr>
            <w:cnfStyle w:val="001000000000" w:firstRow="0" w:lastRow="0" w:firstColumn="1" w:lastColumn="0" w:oddVBand="0" w:evenVBand="0" w:oddHBand="0" w:evenHBand="0" w:firstRowFirstColumn="0" w:firstRowLastColumn="0" w:lastRowFirstColumn="0" w:lastRowLastColumn="0"/>
            <w:tcW w:w="3896" w:type="dxa"/>
            <w:tcBorders>
              <w:top w:val="single" w:sz="4" w:space="0" w:color="000000" w:themeColor="text1"/>
              <w:bottom w:val="single" w:sz="4" w:space="0" w:color="auto"/>
            </w:tcBorders>
            <w:vAlign w:val="center"/>
          </w:tcPr>
          <w:p w14:paraId="1606612A" w14:textId="77777777" w:rsidR="009A52E1" w:rsidRPr="00A052B4" w:rsidRDefault="009A52E1" w:rsidP="00ED3D57">
            <w:pPr>
              <w:pStyle w:val="NormalPPrincipal"/>
              <w:spacing w:before="0"/>
              <w:ind w:firstLine="0"/>
              <w:jc w:val="left"/>
            </w:pPr>
            <w:r w:rsidRPr="00A052B4">
              <w:t xml:space="preserve">Tareas completadas </w:t>
            </w:r>
          </w:p>
        </w:tc>
        <w:tc>
          <w:tcPr>
            <w:tcW w:w="3921" w:type="dxa"/>
            <w:tcBorders>
              <w:top w:val="single" w:sz="4" w:space="0" w:color="000000" w:themeColor="text1"/>
              <w:bottom w:val="single" w:sz="4" w:space="0" w:color="auto"/>
            </w:tcBorders>
          </w:tcPr>
          <w:p w14:paraId="0DCA3DFC" w14:textId="77777777" w:rsidR="009A52E1" w:rsidRPr="00A052B4" w:rsidRDefault="009A52E1"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Pr>
                <w:b/>
                <w:bCs/>
              </w:rPr>
              <w:t xml:space="preserve"> </w:t>
            </w:r>
            <w:r w:rsidRPr="00A644C7">
              <w:rPr>
                <w:b/>
                <w:bCs/>
              </w:rPr>
              <w:t>Etiquetas</w:t>
            </w:r>
          </w:p>
        </w:tc>
        <w:tc>
          <w:tcPr>
            <w:tcW w:w="1351" w:type="dxa"/>
            <w:tcBorders>
              <w:top w:val="single" w:sz="4" w:space="0" w:color="000000" w:themeColor="text1"/>
              <w:bottom w:val="single" w:sz="4" w:space="0" w:color="auto"/>
            </w:tcBorders>
            <w:vAlign w:val="center"/>
          </w:tcPr>
          <w:p w14:paraId="22B8A917" w14:textId="77777777" w:rsidR="009A52E1" w:rsidRPr="00A052B4" w:rsidRDefault="009A52E1"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sidRPr="00A052B4">
              <w:rPr>
                <w:b/>
                <w:bCs/>
              </w:rPr>
              <w:t xml:space="preserve">Estimación </w:t>
            </w:r>
          </w:p>
        </w:tc>
      </w:tr>
      <w:tr w:rsidR="009A52E1" w14:paraId="1A36223E" w14:textId="77777777" w:rsidTr="00ED3D57">
        <w:trPr>
          <w:trHeight w:val="329"/>
        </w:trPr>
        <w:tc>
          <w:tcPr>
            <w:cnfStyle w:val="001000000000" w:firstRow="0" w:lastRow="0" w:firstColumn="1" w:lastColumn="0" w:oddVBand="0" w:evenVBand="0" w:oddHBand="0" w:evenHBand="0" w:firstRowFirstColumn="0" w:firstRowLastColumn="0" w:lastRowFirstColumn="0" w:lastRowLastColumn="0"/>
            <w:tcW w:w="3896" w:type="dxa"/>
            <w:tcBorders>
              <w:top w:val="nil"/>
              <w:bottom w:val="nil"/>
            </w:tcBorders>
            <w:vAlign w:val="center"/>
          </w:tcPr>
          <w:p w14:paraId="08B0AC5C" w14:textId="797FEA41" w:rsidR="009A52E1" w:rsidRPr="00A052B4" w:rsidRDefault="00A926C8" w:rsidP="00ED3D57">
            <w:pPr>
              <w:pStyle w:val="NormalPPrincipal"/>
              <w:spacing w:before="0"/>
              <w:ind w:firstLine="0"/>
              <w:jc w:val="left"/>
              <w:rPr>
                <w:b w:val="0"/>
                <w:bCs w:val="0"/>
              </w:rPr>
            </w:pPr>
            <w:r>
              <w:rPr>
                <w:b w:val="0"/>
                <w:bCs w:val="0"/>
              </w:rPr>
              <w:t xml:space="preserve">Investigar error de compatibilidad </w:t>
            </w:r>
            <w:r w:rsidR="009A52E1">
              <w:rPr>
                <w:b w:val="0"/>
                <w:bCs w:val="0"/>
              </w:rPr>
              <w:t xml:space="preserve"> </w:t>
            </w:r>
          </w:p>
        </w:tc>
        <w:tc>
          <w:tcPr>
            <w:tcW w:w="3921" w:type="dxa"/>
            <w:tcBorders>
              <w:top w:val="nil"/>
              <w:bottom w:val="nil"/>
            </w:tcBorders>
          </w:tcPr>
          <w:p w14:paraId="7CD0F440" w14:textId="4E6E3711" w:rsidR="009A52E1" w:rsidRDefault="00A926C8"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4E74B7">
              <w:rPr>
                <w:noProof/>
              </w:rPr>
              <w:drawing>
                <wp:anchor distT="0" distB="0" distL="114300" distR="114300" simplePos="0" relativeHeight="251693056" behindDoc="0" locked="0" layoutInCell="1" allowOverlap="1" wp14:anchorId="7543698E" wp14:editId="7C04E595">
                  <wp:simplePos x="0" y="0"/>
                  <wp:positionH relativeFrom="column">
                    <wp:posOffset>635</wp:posOffset>
                  </wp:positionH>
                  <wp:positionV relativeFrom="paragraph">
                    <wp:posOffset>9525</wp:posOffset>
                  </wp:positionV>
                  <wp:extent cx="2353003" cy="257211"/>
                  <wp:effectExtent l="0" t="0" r="0" b="9525"/>
                  <wp:wrapNone/>
                  <wp:docPr id="1364645203" name="Imagen 1364645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0948" name=""/>
                          <pic:cNvPicPr/>
                        </pic:nvPicPr>
                        <pic:blipFill>
                          <a:blip r:embed="rId176">
                            <a:extLst>
                              <a:ext uri="{28A0092B-C50C-407E-A947-70E740481C1C}">
                                <a14:useLocalDpi xmlns:a14="http://schemas.microsoft.com/office/drawing/2010/main" val="0"/>
                              </a:ext>
                            </a:extLst>
                          </a:blip>
                          <a:stretch>
                            <a:fillRect/>
                          </a:stretch>
                        </pic:blipFill>
                        <pic:spPr>
                          <a:xfrm>
                            <a:off x="0" y="0"/>
                            <a:ext cx="2353003" cy="257211"/>
                          </a:xfrm>
                          <a:prstGeom prst="rect">
                            <a:avLst/>
                          </a:prstGeom>
                        </pic:spPr>
                      </pic:pic>
                    </a:graphicData>
                  </a:graphic>
                </wp:anchor>
              </w:drawing>
            </w:r>
          </w:p>
        </w:tc>
        <w:tc>
          <w:tcPr>
            <w:tcW w:w="1351" w:type="dxa"/>
            <w:tcBorders>
              <w:top w:val="nil"/>
              <w:bottom w:val="nil"/>
            </w:tcBorders>
            <w:vAlign w:val="center"/>
          </w:tcPr>
          <w:p w14:paraId="7737293E" w14:textId="547E1A21" w:rsidR="009A52E1" w:rsidRDefault="00745EA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5</w:t>
            </w:r>
          </w:p>
        </w:tc>
      </w:tr>
      <w:tr w:rsidR="009A52E1" w14:paraId="7239FD55" w14:textId="77777777" w:rsidTr="00ED3D57">
        <w:trPr>
          <w:trHeight w:val="641"/>
        </w:trPr>
        <w:tc>
          <w:tcPr>
            <w:cnfStyle w:val="001000000000" w:firstRow="0" w:lastRow="0" w:firstColumn="1" w:lastColumn="0" w:oddVBand="0" w:evenVBand="0" w:oddHBand="0" w:evenHBand="0" w:firstRowFirstColumn="0" w:firstRowLastColumn="0" w:lastRowFirstColumn="0" w:lastRowLastColumn="0"/>
            <w:tcW w:w="3896" w:type="dxa"/>
            <w:tcBorders>
              <w:top w:val="nil"/>
              <w:bottom w:val="nil"/>
            </w:tcBorders>
            <w:vAlign w:val="center"/>
          </w:tcPr>
          <w:p w14:paraId="29CC5B99" w14:textId="3D836891" w:rsidR="009A52E1" w:rsidRPr="00A052B4" w:rsidRDefault="00A926C8" w:rsidP="00ED3D57">
            <w:pPr>
              <w:pStyle w:val="NormalPPrincipal"/>
              <w:spacing w:before="0"/>
              <w:ind w:firstLine="0"/>
              <w:jc w:val="left"/>
              <w:rPr>
                <w:b w:val="0"/>
                <w:bCs w:val="0"/>
              </w:rPr>
            </w:pPr>
            <w:r>
              <w:rPr>
                <w:b w:val="0"/>
                <w:bCs w:val="0"/>
              </w:rPr>
              <w:lastRenderedPageBreak/>
              <w:t>Nuevos cambios en el código</w:t>
            </w:r>
            <w:r w:rsidR="009A52E1">
              <w:rPr>
                <w:b w:val="0"/>
                <w:bCs w:val="0"/>
              </w:rPr>
              <w:t xml:space="preserve"> </w:t>
            </w:r>
          </w:p>
        </w:tc>
        <w:tc>
          <w:tcPr>
            <w:tcW w:w="3921" w:type="dxa"/>
            <w:tcBorders>
              <w:top w:val="nil"/>
              <w:bottom w:val="nil"/>
            </w:tcBorders>
          </w:tcPr>
          <w:p w14:paraId="1FE2C377" w14:textId="55AE0838" w:rsidR="009A52E1" w:rsidRDefault="009A52E1"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83840" behindDoc="0" locked="0" layoutInCell="1" allowOverlap="1" wp14:anchorId="773E2DA2" wp14:editId="4E532536">
                  <wp:simplePos x="0" y="0"/>
                  <wp:positionH relativeFrom="column">
                    <wp:posOffset>-5080</wp:posOffset>
                  </wp:positionH>
                  <wp:positionV relativeFrom="paragraph">
                    <wp:posOffset>80645</wp:posOffset>
                  </wp:positionV>
                  <wp:extent cx="1146175" cy="267970"/>
                  <wp:effectExtent l="0" t="0" r="0" b="0"/>
                  <wp:wrapThrough wrapText="bothSides">
                    <wp:wrapPolygon edited="0">
                      <wp:start x="0" y="0"/>
                      <wp:lineTo x="0" y="19962"/>
                      <wp:lineTo x="21181" y="19962"/>
                      <wp:lineTo x="21181" y="0"/>
                      <wp:lineTo x="0" y="0"/>
                    </wp:wrapPolygon>
                  </wp:wrapThrough>
                  <wp:docPr id="1009875266" name="Imagen 1009875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146175" cy="267970"/>
                          </a:xfrm>
                          <a:prstGeom prst="rect">
                            <a:avLst/>
                          </a:prstGeom>
                          <a:noFill/>
                        </pic:spPr>
                      </pic:pic>
                    </a:graphicData>
                  </a:graphic>
                </wp:anchor>
              </w:drawing>
            </w:r>
          </w:p>
        </w:tc>
        <w:tc>
          <w:tcPr>
            <w:tcW w:w="1351" w:type="dxa"/>
            <w:tcBorders>
              <w:top w:val="nil"/>
              <w:bottom w:val="nil"/>
            </w:tcBorders>
            <w:vAlign w:val="center"/>
          </w:tcPr>
          <w:p w14:paraId="59717FA0" w14:textId="6E2A1AF5" w:rsidR="009A52E1" w:rsidRDefault="00745EA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8</w:t>
            </w:r>
          </w:p>
        </w:tc>
      </w:tr>
      <w:tr w:rsidR="009A52E1" w14:paraId="58123B9B" w14:textId="77777777" w:rsidTr="00ED3D57">
        <w:trPr>
          <w:trHeight w:val="329"/>
        </w:trPr>
        <w:tc>
          <w:tcPr>
            <w:cnfStyle w:val="001000000000" w:firstRow="0" w:lastRow="0" w:firstColumn="1" w:lastColumn="0" w:oddVBand="0" w:evenVBand="0" w:oddHBand="0" w:evenHBand="0" w:firstRowFirstColumn="0" w:firstRowLastColumn="0" w:lastRowFirstColumn="0" w:lastRowLastColumn="0"/>
            <w:tcW w:w="3896" w:type="dxa"/>
            <w:tcBorders>
              <w:top w:val="nil"/>
              <w:bottom w:val="nil"/>
            </w:tcBorders>
            <w:vAlign w:val="center"/>
          </w:tcPr>
          <w:p w14:paraId="35B88869" w14:textId="765AC076" w:rsidR="009A52E1" w:rsidRDefault="00A926C8" w:rsidP="00ED3D57">
            <w:pPr>
              <w:pStyle w:val="NormalPPrincipal"/>
              <w:spacing w:before="0"/>
              <w:ind w:firstLine="0"/>
              <w:jc w:val="left"/>
              <w:rPr>
                <w:b w:val="0"/>
                <w:bCs w:val="0"/>
              </w:rPr>
            </w:pPr>
            <w:r>
              <w:rPr>
                <w:b w:val="0"/>
                <w:bCs w:val="0"/>
              </w:rPr>
              <w:t xml:space="preserve">Descargar fichero </w:t>
            </w:r>
          </w:p>
        </w:tc>
        <w:tc>
          <w:tcPr>
            <w:tcW w:w="3921" w:type="dxa"/>
            <w:tcBorders>
              <w:top w:val="nil"/>
              <w:bottom w:val="nil"/>
            </w:tcBorders>
          </w:tcPr>
          <w:p w14:paraId="0355F898" w14:textId="6EB42FB6" w:rsidR="009A52E1" w:rsidRPr="004E74B7" w:rsidRDefault="001922C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19759EC" wp14:editId="76616F80">
                  <wp:extent cx="1146175" cy="267970"/>
                  <wp:effectExtent l="0" t="0" r="0" b="0"/>
                  <wp:docPr id="766752775" name="Imagen 7667527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146175" cy="267970"/>
                          </a:xfrm>
                          <a:prstGeom prst="rect">
                            <a:avLst/>
                          </a:prstGeom>
                          <a:noFill/>
                        </pic:spPr>
                      </pic:pic>
                    </a:graphicData>
                  </a:graphic>
                </wp:inline>
              </w:drawing>
            </w:r>
          </w:p>
        </w:tc>
        <w:tc>
          <w:tcPr>
            <w:tcW w:w="1351" w:type="dxa"/>
            <w:tcBorders>
              <w:top w:val="nil"/>
              <w:bottom w:val="nil"/>
            </w:tcBorders>
            <w:vAlign w:val="center"/>
          </w:tcPr>
          <w:p w14:paraId="142E8788" w14:textId="54920A67" w:rsidR="009A52E1" w:rsidRDefault="00745EA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5</w:t>
            </w:r>
          </w:p>
        </w:tc>
      </w:tr>
      <w:tr w:rsidR="00A926C8" w14:paraId="09D06CF1" w14:textId="77777777" w:rsidTr="00ED3D57">
        <w:trPr>
          <w:trHeight w:val="329"/>
        </w:trPr>
        <w:tc>
          <w:tcPr>
            <w:cnfStyle w:val="001000000000" w:firstRow="0" w:lastRow="0" w:firstColumn="1" w:lastColumn="0" w:oddVBand="0" w:evenVBand="0" w:oddHBand="0" w:evenHBand="0" w:firstRowFirstColumn="0" w:firstRowLastColumn="0" w:lastRowFirstColumn="0" w:lastRowLastColumn="0"/>
            <w:tcW w:w="3896" w:type="dxa"/>
            <w:tcBorders>
              <w:top w:val="nil"/>
              <w:bottom w:val="nil"/>
            </w:tcBorders>
            <w:vAlign w:val="center"/>
          </w:tcPr>
          <w:p w14:paraId="7FB9A05A" w14:textId="6905C261" w:rsidR="00A926C8" w:rsidRDefault="00A926C8" w:rsidP="00ED3D57">
            <w:pPr>
              <w:pStyle w:val="NormalPPrincipal"/>
              <w:spacing w:before="0"/>
              <w:ind w:firstLine="0"/>
              <w:jc w:val="left"/>
              <w:rPr>
                <w:b w:val="0"/>
                <w:bCs w:val="0"/>
              </w:rPr>
            </w:pPr>
            <w:r>
              <w:rPr>
                <w:b w:val="0"/>
                <w:bCs w:val="0"/>
              </w:rPr>
              <w:t xml:space="preserve">Realización de Documentación </w:t>
            </w:r>
          </w:p>
        </w:tc>
        <w:tc>
          <w:tcPr>
            <w:tcW w:w="3921" w:type="dxa"/>
            <w:tcBorders>
              <w:top w:val="nil"/>
              <w:bottom w:val="nil"/>
            </w:tcBorders>
          </w:tcPr>
          <w:p w14:paraId="0F499FD3" w14:textId="41AB188B" w:rsidR="00A926C8" w:rsidRDefault="001922C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noProof/>
              </w:rPr>
            </w:pPr>
            <w:r w:rsidRPr="004E74B7">
              <w:rPr>
                <w:noProof/>
              </w:rPr>
              <w:drawing>
                <wp:inline distT="0" distB="0" distL="0" distR="0" wp14:anchorId="5BD954CD" wp14:editId="5EC4ECFA">
                  <wp:extent cx="1238979" cy="315232"/>
                  <wp:effectExtent l="0" t="0" r="0" b="8890"/>
                  <wp:docPr id="1809585689" name="Imagen 1809585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0948" name=""/>
                          <pic:cNvPicPr/>
                        </pic:nvPicPr>
                        <pic:blipFill rotWithShape="1">
                          <a:blip r:embed="rId176">
                            <a:extLst>
                              <a:ext uri="{28A0092B-C50C-407E-A947-70E740481C1C}">
                                <a14:useLocalDpi xmlns:a14="http://schemas.microsoft.com/office/drawing/2010/main" val="0"/>
                              </a:ext>
                            </a:extLst>
                          </a:blip>
                          <a:srcRect t="-12718" r="47253" b="-10054"/>
                          <a:stretch/>
                        </pic:blipFill>
                        <pic:spPr bwMode="auto">
                          <a:xfrm>
                            <a:off x="0" y="0"/>
                            <a:ext cx="1241145" cy="315783"/>
                          </a:xfrm>
                          <a:prstGeom prst="rect">
                            <a:avLst/>
                          </a:prstGeom>
                          <a:ln>
                            <a:noFill/>
                          </a:ln>
                          <a:extLst>
                            <a:ext uri="{53640926-AAD7-44D8-BBD7-CCE9431645EC}">
                              <a14:shadowObscured xmlns:a14="http://schemas.microsoft.com/office/drawing/2010/main"/>
                            </a:ext>
                          </a:extLst>
                        </pic:spPr>
                      </pic:pic>
                    </a:graphicData>
                  </a:graphic>
                </wp:inline>
              </w:drawing>
            </w:r>
          </w:p>
        </w:tc>
        <w:tc>
          <w:tcPr>
            <w:tcW w:w="1351" w:type="dxa"/>
            <w:tcBorders>
              <w:top w:val="nil"/>
              <w:bottom w:val="nil"/>
            </w:tcBorders>
            <w:vAlign w:val="center"/>
          </w:tcPr>
          <w:p w14:paraId="16851056" w14:textId="01A5E172" w:rsidR="00A926C8" w:rsidRDefault="00745EA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8</w:t>
            </w:r>
          </w:p>
        </w:tc>
      </w:tr>
      <w:tr w:rsidR="00A926C8" w14:paraId="2FEF00DF" w14:textId="77777777" w:rsidTr="00ED3D57">
        <w:trPr>
          <w:trHeight w:val="329"/>
        </w:trPr>
        <w:tc>
          <w:tcPr>
            <w:cnfStyle w:val="001000000000" w:firstRow="0" w:lastRow="0" w:firstColumn="1" w:lastColumn="0" w:oddVBand="0" w:evenVBand="0" w:oddHBand="0" w:evenHBand="0" w:firstRowFirstColumn="0" w:firstRowLastColumn="0" w:lastRowFirstColumn="0" w:lastRowLastColumn="0"/>
            <w:tcW w:w="3896" w:type="dxa"/>
            <w:tcBorders>
              <w:top w:val="nil"/>
              <w:bottom w:val="nil"/>
            </w:tcBorders>
            <w:vAlign w:val="center"/>
          </w:tcPr>
          <w:p w14:paraId="47C64CE7" w14:textId="27BA97FF" w:rsidR="00A926C8" w:rsidRDefault="00A926C8" w:rsidP="00A926C8">
            <w:pPr>
              <w:pStyle w:val="NormalPPrincipal"/>
              <w:spacing w:before="0"/>
              <w:ind w:firstLine="0"/>
              <w:jc w:val="left"/>
              <w:rPr>
                <w:b w:val="0"/>
                <w:bCs w:val="0"/>
              </w:rPr>
            </w:pPr>
            <w:r>
              <w:rPr>
                <w:b w:val="0"/>
                <w:bCs w:val="0"/>
              </w:rPr>
              <w:t>2 despliegue en Heroku</w:t>
            </w:r>
          </w:p>
        </w:tc>
        <w:tc>
          <w:tcPr>
            <w:tcW w:w="3921" w:type="dxa"/>
            <w:tcBorders>
              <w:top w:val="nil"/>
              <w:bottom w:val="nil"/>
            </w:tcBorders>
          </w:tcPr>
          <w:p w14:paraId="1D8118C8" w14:textId="129CC68D" w:rsidR="00A926C8" w:rsidRDefault="00A926C8" w:rsidP="00A926C8">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noProof/>
              </w:rPr>
            </w:pPr>
            <w:r w:rsidRPr="00013C47">
              <w:rPr>
                <w:noProof/>
              </w:rPr>
              <w:drawing>
                <wp:inline distT="0" distB="0" distL="0" distR="0" wp14:anchorId="2379BBF6" wp14:editId="273F5F3A">
                  <wp:extent cx="943107" cy="285790"/>
                  <wp:effectExtent l="0" t="0" r="9525" b="0"/>
                  <wp:docPr id="1405623911" name="Imagen 1405623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985920" name=""/>
                          <pic:cNvPicPr/>
                        </pic:nvPicPr>
                        <pic:blipFill>
                          <a:blip r:embed="rId196">
                            <a:extLst>
                              <a:ext uri="{28A0092B-C50C-407E-A947-70E740481C1C}">
                                <a14:useLocalDpi xmlns:a14="http://schemas.microsoft.com/office/drawing/2010/main" val="0"/>
                              </a:ext>
                            </a:extLst>
                          </a:blip>
                          <a:stretch>
                            <a:fillRect/>
                          </a:stretch>
                        </pic:blipFill>
                        <pic:spPr>
                          <a:xfrm>
                            <a:off x="0" y="0"/>
                            <a:ext cx="943107" cy="285790"/>
                          </a:xfrm>
                          <a:prstGeom prst="rect">
                            <a:avLst/>
                          </a:prstGeom>
                        </pic:spPr>
                      </pic:pic>
                    </a:graphicData>
                  </a:graphic>
                </wp:inline>
              </w:drawing>
            </w:r>
          </w:p>
        </w:tc>
        <w:tc>
          <w:tcPr>
            <w:tcW w:w="1351" w:type="dxa"/>
            <w:tcBorders>
              <w:top w:val="nil"/>
              <w:bottom w:val="nil"/>
            </w:tcBorders>
            <w:vAlign w:val="center"/>
          </w:tcPr>
          <w:p w14:paraId="7CA0627B" w14:textId="53C68597" w:rsidR="00A926C8" w:rsidRDefault="00745EAC" w:rsidP="00A926C8">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A926C8" w14:paraId="700FCF53" w14:textId="77777777" w:rsidTr="00ED3D57">
        <w:trPr>
          <w:trHeight w:val="329"/>
        </w:trPr>
        <w:tc>
          <w:tcPr>
            <w:cnfStyle w:val="001000000000" w:firstRow="0" w:lastRow="0" w:firstColumn="1" w:lastColumn="0" w:oddVBand="0" w:evenVBand="0" w:oddHBand="0" w:evenHBand="0" w:firstRowFirstColumn="0" w:firstRowLastColumn="0" w:lastRowFirstColumn="0" w:lastRowLastColumn="0"/>
            <w:tcW w:w="3896" w:type="dxa"/>
            <w:tcBorders>
              <w:top w:val="nil"/>
              <w:bottom w:val="nil"/>
            </w:tcBorders>
            <w:vAlign w:val="center"/>
          </w:tcPr>
          <w:p w14:paraId="1A83F7CF" w14:textId="343DC62B" w:rsidR="00A926C8" w:rsidRDefault="00A926C8" w:rsidP="00A926C8">
            <w:pPr>
              <w:pStyle w:val="NormalPPrincipal"/>
              <w:spacing w:before="0"/>
              <w:ind w:firstLine="0"/>
              <w:jc w:val="left"/>
              <w:rPr>
                <w:b w:val="0"/>
                <w:bCs w:val="0"/>
              </w:rPr>
            </w:pPr>
            <w:r>
              <w:rPr>
                <w:b w:val="0"/>
                <w:bCs w:val="0"/>
              </w:rPr>
              <w:t>Implementación de la globalización</w:t>
            </w:r>
          </w:p>
        </w:tc>
        <w:tc>
          <w:tcPr>
            <w:tcW w:w="3921" w:type="dxa"/>
            <w:tcBorders>
              <w:top w:val="nil"/>
              <w:bottom w:val="nil"/>
            </w:tcBorders>
          </w:tcPr>
          <w:p w14:paraId="53C6892E" w14:textId="2DFE1832" w:rsidR="00A926C8" w:rsidRDefault="001922C0" w:rsidP="00A926C8">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noProof/>
              </w:rPr>
            </w:pPr>
            <w:r w:rsidRPr="001522DE">
              <w:rPr>
                <w:noProof/>
              </w:rPr>
              <w:drawing>
                <wp:inline distT="0" distB="0" distL="0" distR="0" wp14:anchorId="0CAA11AB" wp14:editId="4D50CA0B">
                  <wp:extent cx="1118235" cy="271780"/>
                  <wp:effectExtent l="0" t="0" r="5715" b="0"/>
                  <wp:docPr id="2017406797" name="Imagen 2017406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802521" name=""/>
                          <pic:cNvPicPr/>
                        </pic:nvPicPr>
                        <pic:blipFill rotWithShape="1">
                          <a:blip r:embed="rId174">
                            <a:extLst>
                              <a:ext uri="{28A0092B-C50C-407E-A947-70E740481C1C}">
                                <a14:useLocalDpi xmlns:a14="http://schemas.microsoft.com/office/drawing/2010/main" val="0"/>
                              </a:ext>
                            </a:extLst>
                          </a:blip>
                          <a:srcRect l="1517" t="7042" r="40289" b="-5739"/>
                          <a:stretch/>
                        </pic:blipFill>
                        <pic:spPr bwMode="auto">
                          <a:xfrm>
                            <a:off x="0" y="0"/>
                            <a:ext cx="1118235" cy="27178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8720125" wp14:editId="58A2CB0C">
                  <wp:extent cx="1146175" cy="267970"/>
                  <wp:effectExtent l="0" t="0" r="0" b="0"/>
                  <wp:docPr id="983783202" name="Imagen 983783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146175" cy="267970"/>
                          </a:xfrm>
                          <a:prstGeom prst="rect">
                            <a:avLst/>
                          </a:prstGeom>
                          <a:noFill/>
                        </pic:spPr>
                      </pic:pic>
                    </a:graphicData>
                  </a:graphic>
                </wp:inline>
              </w:drawing>
            </w:r>
          </w:p>
        </w:tc>
        <w:tc>
          <w:tcPr>
            <w:tcW w:w="1351" w:type="dxa"/>
            <w:tcBorders>
              <w:top w:val="nil"/>
              <w:bottom w:val="nil"/>
            </w:tcBorders>
            <w:vAlign w:val="center"/>
          </w:tcPr>
          <w:p w14:paraId="02898068" w14:textId="4D8F64CA" w:rsidR="00A926C8" w:rsidRDefault="00745EAC" w:rsidP="00A926C8">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3</w:t>
            </w:r>
          </w:p>
        </w:tc>
      </w:tr>
      <w:tr w:rsidR="00A926C8" w14:paraId="03AB8AE3" w14:textId="77777777" w:rsidTr="00555028">
        <w:trPr>
          <w:trHeight w:val="329"/>
        </w:trPr>
        <w:tc>
          <w:tcPr>
            <w:cnfStyle w:val="001000000000" w:firstRow="0" w:lastRow="0" w:firstColumn="1" w:lastColumn="0" w:oddVBand="0" w:evenVBand="0" w:oddHBand="0" w:evenHBand="0" w:firstRowFirstColumn="0" w:firstRowLastColumn="0" w:lastRowFirstColumn="0" w:lastRowLastColumn="0"/>
            <w:tcW w:w="3896" w:type="dxa"/>
            <w:tcBorders>
              <w:top w:val="nil"/>
              <w:bottom w:val="single" w:sz="4" w:space="0" w:color="auto"/>
            </w:tcBorders>
            <w:vAlign w:val="center"/>
          </w:tcPr>
          <w:p w14:paraId="4E8582EC" w14:textId="0D71E3B2" w:rsidR="00A926C8" w:rsidRPr="00A052B4" w:rsidRDefault="00A926C8" w:rsidP="00A926C8">
            <w:pPr>
              <w:pStyle w:val="NormalPPrincipal"/>
              <w:spacing w:before="0"/>
              <w:ind w:firstLine="0"/>
              <w:jc w:val="left"/>
              <w:rPr>
                <w:b w:val="0"/>
                <w:bCs w:val="0"/>
              </w:rPr>
            </w:pPr>
            <w:r>
              <w:rPr>
                <w:b w:val="0"/>
                <w:bCs w:val="0"/>
              </w:rPr>
              <w:t xml:space="preserve">Implementación de globalización en los ficheros Python </w:t>
            </w:r>
          </w:p>
        </w:tc>
        <w:tc>
          <w:tcPr>
            <w:tcW w:w="3921" w:type="dxa"/>
            <w:tcBorders>
              <w:top w:val="nil"/>
              <w:bottom w:val="single" w:sz="4" w:space="0" w:color="auto"/>
            </w:tcBorders>
          </w:tcPr>
          <w:p w14:paraId="72FC7ADD" w14:textId="474799E8" w:rsidR="00A926C8" w:rsidRDefault="001922C0" w:rsidP="00A926C8">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706368" behindDoc="1" locked="0" layoutInCell="1" allowOverlap="1" wp14:anchorId="20E834C5" wp14:editId="79F01DA5">
                  <wp:simplePos x="0" y="0"/>
                  <wp:positionH relativeFrom="column">
                    <wp:posOffset>-5080</wp:posOffset>
                  </wp:positionH>
                  <wp:positionV relativeFrom="paragraph">
                    <wp:posOffset>32657</wp:posOffset>
                  </wp:positionV>
                  <wp:extent cx="1146175" cy="267970"/>
                  <wp:effectExtent l="0" t="0" r="0" b="0"/>
                  <wp:wrapTight wrapText="bothSides">
                    <wp:wrapPolygon edited="0">
                      <wp:start x="0" y="0"/>
                      <wp:lineTo x="0" y="19962"/>
                      <wp:lineTo x="21181" y="19962"/>
                      <wp:lineTo x="21181" y="0"/>
                      <wp:lineTo x="0" y="0"/>
                    </wp:wrapPolygon>
                  </wp:wrapTight>
                  <wp:docPr id="1240232683" name="Imagen 1240232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146175" cy="267970"/>
                          </a:xfrm>
                          <a:prstGeom prst="rect">
                            <a:avLst/>
                          </a:prstGeom>
                          <a:noFill/>
                        </pic:spPr>
                      </pic:pic>
                    </a:graphicData>
                  </a:graphic>
                </wp:anchor>
              </w:drawing>
            </w:r>
          </w:p>
        </w:tc>
        <w:tc>
          <w:tcPr>
            <w:tcW w:w="1351" w:type="dxa"/>
            <w:tcBorders>
              <w:top w:val="nil"/>
              <w:bottom w:val="single" w:sz="4" w:space="0" w:color="auto"/>
            </w:tcBorders>
            <w:vAlign w:val="center"/>
          </w:tcPr>
          <w:p w14:paraId="5B025609" w14:textId="41585CA3" w:rsidR="00A926C8" w:rsidRDefault="00745EAC" w:rsidP="00A926C8">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8</w:t>
            </w:r>
          </w:p>
        </w:tc>
      </w:tr>
      <w:tr w:rsidR="00555028" w14:paraId="11D390EA" w14:textId="77777777" w:rsidTr="00555028">
        <w:trPr>
          <w:trHeight w:val="329"/>
        </w:trPr>
        <w:tc>
          <w:tcPr>
            <w:cnfStyle w:val="001000000000" w:firstRow="0" w:lastRow="0" w:firstColumn="1" w:lastColumn="0" w:oddVBand="0" w:evenVBand="0" w:oddHBand="0" w:evenHBand="0" w:firstRowFirstColumn="0" w:firstRowLastColumn="0" w:lastRowFirstColumn="0" w:lastRowLastColumn="0"/>
            <w:tcW w:w="3896" w:type="dxa"/>
            <w:tcBorders>
              <w:top w:val="single" w:sz="4" w:space="0" w:color="auto"/>
              <w:bottom w:val="single" w:sz="4" w:space="0" w:color="auto"/>
            </w:tcBorders>
            <w:vAlign w:val="center"/>
          </w:tcPr>
          <w:p w14:paraId="5368D057" w14:textId="1315C8BA" w:rsidR="00555028" w:rsidRDefault="00555028" w:rsidP="00555028">
            <w:pPr>
              <w:pStyle w:val="NormalPPrincipal"/>
              <w:spacing w:before="0"/>
              <w:ind w:firstLine="0"/>
              <w:jc w:val="left"/>
            </w:pPr>
            <w:r>
              <w:t>TOTAL</w:t>
            </w:r>
          </w:p>
        </w:tc>
        <w:tc>
          <w:tcPr>
            <w:tcW w:w="3921" w:type="dxa"/>
            <w:tcBorders>
              <w:top w:val="single" w:sz="4" w:space="0" w:color="auto"/>
              <w:bottom w:val="single" w:sz="4" w:space="0" w:color="auto"/>
            </w:tcBorders>
          </w:tcPr>
          <w:p w14:paraId="770D7264" w14:textId="77777777" w:rsidR="00555028" w:rsidRDefault="00555028" w:rsidP="00555028">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noProof/>
              </w:rPr>
            </w:pPr>
          </w:p>
        </w:tc>
        <w:tc>
          <w:tcPr>
            <w:tcW w:w="1351" w:type="dxa"/>
            <w:tcBorders>
              <w:top w:val="single" w:sz="4" w:space="0" w:color="auto"/>
              <w:bottom w:val="single" w:sz="4" w:space="0" w:color="auto"/>
            </w:tcBorders>
            <w:vAlign w:val="center"/>
          </w:tcPr>
          <w:p w14:paraId="59EA6FE5" w14:textId="22B1B38C" w:rsidR="00555028" w:rsidRDefault="00555028" w:rsidP="00555028">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b/>
                <w:bCs/>
              </w:rPr>
              <w:t>48</w:t>
            </w:r>
          </w:p>
        </w:tc>
      </w:tr>
    </w:tbl>
    <w:p w14:paraId="185AB934" w14:textId="4BFD75BC" w:rsidR="00746E50" w:rsidRDefault="009A52E1" w:rsidP="00746E50">
      <w:pPr>
        <w:pStyle w:val="Titulodetabla"/>
        <w:ind w:firstLine="0"/>
      </w:pPr>
      <w:bookmarkStart w:id="32" w:name="_Toc139311043"/>
      <w:r w:rsidRPr="00414AD7">
        <w:t>Tabla A.</w:t>
      </w:r>
      <w:r>
        <w:t>7</w:t>
      </w:r>
      <w:r w:rsidRPr="00414AD7">
        <w:t xml:space="preserve">: </w:t>
      </w:r>
      <w:r>
        <w:t xml:space="preserve">Tareas </w:t>
      </w:r>
      <w:r>
        <w:rPr>
          <w:i/>
          <w:iCs/>
        </w:rPr>
        <w:t xml:space="preserve">sprint </w:t>
      </w:r>
      <w:r>
        <w:t>6</w:t>
      </w:r>
      <w:bookmarkEnd w:id="32"/>
    </w:p>
    <w:p w14:paraId="1C4BD371" w14:textId="77777777" w:rsidR="00746E50" w:rsidRDefault="00746E50" w:rsidP="00746E50">
      <w:pPr>
        <w:pStyle w:val="Titulodetabla"/>
        <w:ind w:firstLine="0"/>
      </w:pPr>
    </w:p>
    <w:p w14:paraId="0B383F62" w14:textId="77777777" w:rsidR="002A5FD6" w:rsidRPr="002A5FD6" w:rsidRDefault="008C459B" w:rsidP="00711139">
      <w:pPr>
        <w:pStyle w:val="SublistadoNNormal"/>
        <w:numPr>
          <w:ilvl w:val="1"/>
          <w:numId w:val="2"/>
        </w:numPr>
        <w:ind w:left="907" w:hanging="907"/>
      </w:pPr>
      <w:bookmarkStart w:id="33" w:name="_Toc107755145"/>
      <w:bookmarkStart w:id="34" w:name="_Toc139310979"/>
      <w:r>
        <w:t>Estudio de viabilidad</w:t>
      </w:r>
      <w:bookmarkEnd w:id="33"/>
      <w:bookmarkEnd w:id="34"/>
    </w:p>
    <w:p w14:paraId="410B6E7C" w14:textId="3111F47C" w:rsidR="00DF6079" w:rsidRDefault="002A5FD6" w:rsidP="002A5FD6">
      <w:pPr>
        <w:pStyle w:val="Subtitulo"/>
      </w:pPr>
      <w:bookmarkStart w:id="35" w:name="_Toc107755146"/>
      <w:r>
        <w:t>Vi</w:t>
      </w:r>
      <w:r w:rsidR="002E4DF4">
        <w:t>a</w:t>
      </w:r>
      <w:r w:rsidR="00F1322D">
        <w:t>bilidad</w:t>
      </w:r>
      <w:r>
        <w:t xml:space="preserve"> económica</w:t>
      </w:r>
      <w:bookmarkEnd w:id="35"/>
    </w:p>
    <w:p w14:paraId="628F3B12" w14:textId="6D1EBA37" w:rsidR="00AD3BAB" w:rsidRDefault="0013586A" w:rsidP="00AD3BAB">
      <w:pPr>
        <w:pStyle w:val="NormalPPrincipal"/>
      </w:pPr>
      <w:r>
        <w:t>En este a</w:t>
      </w:r>
      <w:r w:rsidR="00210A11">
        <w:t xml:space="preserve">partado </w:t>
      </w:r>
      <w:r>
        <w:t>se realizará una</w:t>
      </w:r>
      <w:r w:rsidR="00CD1FA8">
        <w:t xml:space="preserve"> comparación costes - beneficios del proyecto desarrollado, </w:t>
      </w:r>
      <w:r>
        <w:t>en el hipotético caso que se hubiese</w:t>
      </w:r>
      <w:r w:rsidR="00CD1FA8">
        <w:t xml:space="preserve"> realizado</w:t>
      </w:r>
      <w:r w:rsidR="00921A07">
        <w:t xml:space="preserve"> en un ambiente empresarial</w:t>
      </w:r>
      <w:r w:rsidR="00866876">
        <w:t xml:space="preserve">, teniendo en cuenta los costes materiales y </w:t>
      </w:r>
      <w:r w:rsidR="000D60A2">
        <w:t>de personal.</w:t>
      </w:r>
    </w:p>
    <w:p w14:paraId="0938D2B5" w14:textId="041B24C1" w:rsidR="00870490" w:rsidRDefault="0013586A" w:rsidP="001055C3">
      <w:pPr>
        <w:pStyle w:val="NormalPPrincipal"/>
      </w:pPr>
      <w:r>
        <w:t>Empezando</w:t>
      </w:r>
      <w:r w:rsidR="00DE1353">
        <w:t xml:space="preserve"> con los </w:t>
      </w:r>
      <w:r w:rsidR="00DE1353" w:rsidRPr="0000402C">
        <w:rPr>
          <w:b/>
          <w:bCs/>
        </w:rPr>
        <w:t>costes materiales</w:t>
      </w:r>
      <w:r w:rsidR="00DE1353">
        <w:t>, tanto hardware como software</w:t>
      </w:r>
      <w:r w:rsidR="002D1729">
        <w:t xml:space="preserve"> (</w:t>
      </w:r>
      <w:r>
        <w:t xml:space="preserve">ver </w:t>
      </w:r>
      <w:r w:rsidR="002D1729">
        <w:t>Tabla A.</w:t>
      </w:r>
      <w:r>
        <w:t>8</w:t>
      </w:r>
      <w:r w:rsidR="002D1729">
        <w:t>)</w:t>
      </w:r>
      <w:r w:rsidR="00261F1C">
        <w:t>.</w:t>
      </w:r>
      <w:r w:rsidR="00F44F99">
        <w:t xml:space="preserve"> Se tendrán en cuenta los productos que se han empleado en el desarrollo, pero en su versión destinada al ámbito profesional. Además, </w:t>
      </w:r>
      <w:r>
        <w:t xml:space="preserve">no se mencionarán </w:t>
      </w:r>
      <w:r w:rsidR="00F44F99">
        <w:t xml:space="preserve">los </w:t>
      </w:r>
      <w:r w:rsidR="00B60E5C">
        <w:t xml:space="preserve">materiales gratuitos empleados, para </w:t>
      </w:r>
      <w:r>
        <w:t xml:space="preserve">conseguir una </w:t>
      </w:r>
      <w:r w:rsidR="00B60E5C">
        <w:t>simplificación del estudio.</w:t>
      </w:r>
    </w:p>
    <w:p w14:paraId="45EA9796" w14:textId="77777777" w:rsidR="001055C3" w:rsidRDefault="001055C3" w:rsidP="001055C3">
      <w:pPr>
        <w:pStyle w:val="NormalPPrincipal"/>
      </w:pPr>
    </w:p>
    <w:tbl>
      <w:tblPr>
        <w:tblStyle w:val="Tabladelista6concolores"/>
        <w:tblW w:w="7763" w:type="dxa"/>
        <w:jc w:val="center"/>
        <w:tblLook w:val="06A0" w:firstRow="1" w:lastRow="0" w:firstColumn="1" w:lastColumn="0" w:noHBand="1" w:noVBand="1"/>
      </w:tblPr>
      <w:tblGrid>
        <w:gridCol w:w="4077"/>
        <w:gridCol w:w="1263"/>
        <w:gridCol w:w="2423"/>
      </w:tblGrid>
      <w:tr w:rsidR="00626520" w14:paraId="53587814" w14:textId="24AC2EDF" w:rsidTr="00F53A3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77" w:type="dxa"/>
            <w:vAlign w:val="center"/>
          </w:tcPr>
          <w:p w14:paraId="681F3DE5" w14:textId="1BC6C2CA" w:rsidR="00626520" w:rsidRDefault="00971FD9" w:rsidP="00661ED1">
            <w:pPr>
              <w:pStyle w:val="NormalPPrincipal"/>
              <w:spacing w:before="0"/>
              <w:ind w:firstLine="0"/>
              <w:jc w:val="left"/>
            </w:pPr>
            <w:r>
              <w:t>Material</w:t>
            </w:r>
          </w:p>
        </w:tc>
        <w:tc>
          <w:tcPr>
            <w:tcW w:w="1263" w:type="dxa"/>
            <w:vAlign w:val="center"/>
          </w:tcPr>
          <w:p w14:paraId="11967022" w14:textId="7B88B4A0" w:rsidR="00626520" w:rsidRDefault="00971FD9" w:rsidP="00661ED1">
            <w:pPr>
              <w:pStyle w:val="NormalPPrincipal"/>
              <w:spacing w:before="0"/>
              <w:ind w:firstLine="0"/>
              <w:jc w:val="left"/>
              <w:cnfStyle w:val="100000000000" w:firstRow="1" w:lastRow="0" w:firstColumn="0" w:lastColumn="0" w:oddVBand="0" w:evenVBand="0" w:oddHBand="0" w:evenHBand="0" w:firstRowFirstColumn="0" w:firstRowLastColumn="0" w:lastRowFirstColumn="0" w:lastRowLastColumn="0"/>
            </w:pPr>
            <w:r>
              <w:t>Valor</w:t>
            </w:r>
          </w:p>
        </w:tc>
        <w:tc>
          <w:tcPr>
            <w:tcW w:w="2423" w:type="dxa"/>
          </w:tcPr>
          <w:p w14:paraId="7C8ED60F" w14:textId="3F3E338F" w:rsidR="00626520" w:rsidRDefault="00971FD9" w:rsidP="00661ED1">
            <w:pPr>
              <w:pStyle w:val="NormalPPrincipal"/>
              <w:spacing w:before="0"/>
              <w:ind w:firstLine="0"/>
              <w:jc w:val="left"/>
              <w:cnfStyle w:val="100000000000" w:firstRow="1" w:lastRow="0" w:firstColumn="0" w:lastColumn="0" w:oddVBand="0" w:evenVBand="0" w:oddHBand="0" w:evenHBand="0" w:firstRowFirstColumn="0" w:firstRowLastColumn="0" w:lastRowFirstColumn="0" w:lastRowLastColumn="0"/>
            </w:pPr>
            <w:r>
              <w:t>Amortizado en</w:t>
            </w:r>
          </w:p>
        </w:tc>
      </w:tr>
      <w:tr w:rsidR="00626520" w14:paraId="72799C9A" w14:textId="1F457E2C" w:rsidTr="00F53A36">
        <w:trPr>
          <w:jc w:val="center"/>
        </w:trPr>
        <w:tc>
          <w:tcPr>
            <w:cnfStyle w:val="001000000000" w:firstRow="0" w:lastRow="0" w:firstColumn="1" w:lastColumn="0" w:oddVBand="0" w:evenVBand="0" w:oddHBand="0" w:evenHBand="0" w:firstRowFirstColumn="0" w:firstRowLastColumn="0" w:lastRowFirstColumn="0" w:lastRowLastColumn="0"/>
            <w:tcW w:w="4077" w:type="dxa"/>
            <w:vAlign w:val="center"/>
          </w:tcPr>
          <w:p w14:paraId="04038C28" w14:textId="56AD928F" w:rsidR="00626520" w:rsidRPr="00C215A4" w:rsidRDefault="00C215A4" w:rsidP="00661ED1">
            <w:pPr>
              <w:pStyle w:val="NormalPPrincipal"/>
              <w:spacing w:before="0"/>
              <w:ind w:firstLine="0"/>
              <w:jc w:val="left"/>
              <w:rPr>
                <w:b w:val="0"/>
                <w:bCs w:val="0"/>
              </w:rPr>
            </w:pPr>
            <w:r>
              <w:rPr>
                <w:b w:val="0"/>
                <w:bCs w:val="0"/>
              </w:rPr>
              <w:t>Ordenador</w:t>
            </w:r>
            <w:r w:rsidR="0013586A">
              <w:rPr>
                <w:b w:val="0"/>
                <w:bCs w:val="0"/>
              </w:rPr>
              <w:t xml:space="preserve"> </w:t>
            </w:r>
            <w:r w:rsidR="003C37B9">
              <w:rPr>
                <w:b w:val="0"/>
                <w:bCs w:val="0"/>
              </w:rPr>
              <w:t>portátil</w:t>
            </w:r>
            <w:r>
              <w:rPr>
                <w:b w:val="0"/>
                <w:bCs w:val="0"/>
              </w:rPr>
              <w:t xml:space="preserve"> y periféricos</w:t>
            </w:r>
          </w:p>
        </w:tc>
        <w:tc>
          <w:tcPr>
            <w:tcW w:w="1263" w:type="dxa"/>
            <w:vAlign w:val="center"/>
          </w:tcPr>
          <w:p w14:paraId="17249BCC" w14:textId="069E85B4" w:rsidR="00626520" w:rsidRDefault="003F76A2"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r w:rsidR="00A54370">
              <w:t>0</w:t>
            </w:r>
            <w:r>
              <w:t>00,00€</w:t>
            </w:r>
          </w:p>
        </w:tc>
        <w:tc>
          <w:tcPr>
            <w:tcW w:w="2423" w:type="dxa"/>
          </w:tcPr>
          <w:p w14:paraId="48062863" w14:textId="14908353" w:rsidR="00626520" w:rsidRDefault="003F76A2"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5 años</w:t>
            </w:r>
          </w:p>
        </w:tc>
      </w:tr>
      <w:tr w:rsidR="00626520" w14:paraId="6F2CB818" w14:textId="5969A0F3" w:rsidTr="00F53A36">
        <w:trPr>
          <w:jc w:val="center"/>
        </w:trPr>
        <w:tc>
          <w:tcPr>
            <w:cnfStyle w:val="001000000000" w:firstRow="0" w:lastRow="0" w:firstColumn="1" w:lastColumn="0" w:oddVBand="0" w:evenVBand="0" w:oddHBand="0" w:evenHBand="0" w:firstRowFirstColumn="0" w:firstRowLastColumn="0" w:lastRowFirstColumn="0" w:lastRowLastColumn="0"/>
            <w:tcW w:w="4077" w:type="dxa"/>
            <w:vAlign w:val="center"/>
          </w:tcPr>
          <w:p w14:paraId="3E79A254" w14:textId="5D6BBEDA" w:rsidR="00626520" w:rsidRPr="00C215A4" w:rsidRDefault="00BB2C5B" w:rsidP="00661ED1">
            <w:pPr>
              <w:pStyle w:val="NormalPPrincipal"/>
              <w:spacing w:before="0"/>
              <w:ind w:firstLine="0"/>
              <w:jc w:val="left"/>
              <w:rPr>
                <w:b w:val="0"/>
                <w:bCs w:val="0"/>
              </w:rPr>
            </w:pPr>
            <w:r>
              <w:rPr>
                <w:b w:val="0"/>
                <w:bCs w:val="0"/>
              </w:rPr>
              <w:t>Costes indirectos</w:t>
            </w:r>
          </w:p>
        </w:tc>
        <w:tc>
          <w:tcPr>
            <w:tcW w:w="1263" w:type="dxa"/>
            <w:vAlign w:val="center"/>
          </w:tcPr>
          <w:p w14:paraId="5B553706" w14:textId="1D0A2FF5" w:rsidR="00626520" w:rsidRDefault="003970A6"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80,00€</w:t>
            </w:r>
          </w:p>
        </w:tc>
        <w:tc>
          <w:tcPr>
            <w:tcW w:w="2423" w:type="dxa"/>
          </w:tcPr>
          <w:p w14:paraId="445078F3" w14:textId="277882A9" w:rsidR="00626520" w:rsidRDefault="003970A6"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 año</w:t>
            </w:r>
          </w:p>
        </w:tc>
      </w:tr>
      <w:tr w:rsidR="00626520" w14:paraId="54AA72A9" w14:textId="3A00B4FD" w:rsidTr="00F53A36">
        <w:trPr>
          <w:jc w:val="center"/>
        </w:trPr>
        <w:tc>
          <w:tcPr>
            <w:cnfStyle w:val="001000000000" w:firstRow="0" w:lastRow="0" w:firstColumn="1" w:lastColumn="0" w:oddVBand="0" w:evenVBand="0" w:oddHBand="0" w:evenHBand="0" w:firstRowFirstColumn="0" w:firstRowLastColumn="0" w:lastRowFirstColumn="0" w:lastRowLastColumn="0"/>
            <w:tcW w:w="4077" w:type="dxa"/>
            <w:vAlign w:val="center"/>
          </w:tcPr>
          <w:p w14:paraId="219F6589" w14:textId="1DCF8C6D" w:rsidR="00626520" w:rsidRPr="00C215A4" w:rsidRDefault="006C5725" w:rsidP="00661ED1">
            <w:pPr>
              <w:pStyle w:val="NormalPPrincipal"/>
              <w:spacing w:before="0"/>
              <w:ind w:firstLine="0"/>
              <w:jc w:val="left"/>
              <w:rPr>
                <w:b w:val="0"/>
                <w:bCs w:val="0"/>
              </w:rPr>
            </w:pPr>
            <w:hyperlink r:id="rId200" w:history="1">
              <w:r w:rsidR="003970A6" w:rsidRPr="001055C3">
                <w:rPr>
                  <w:rStyle w:val="Hipervnculo"/>
                  <w:b w:val="0"/>
                  <w:bCs w:val="0"/>
                  <w:color w:val="FF0000"/>
                </w:rPr>
                <w:t>Microsoft Windows 11</w:t>
              </w:r>
              <w:r w:rsidR="00DC53E7" w:rsidRPr="001055C3">
                <w:rPr>
                  <w:rStyle w:val="Hipervnculo"/>
                  <w:b w:val="0"/>
                  <w:bCs w:val="0"/>
                  <w:color w:val="FF0000"/>
                </w:rPr>
                <w:t xml:space="preserve"> Pro </w:t>
              </w:r>
              <w:proofErr w:type="spellStart"/>
              <w:r w:rsidR="00DC53E7" w:rsidRPr="001055C3">
                <w:rPr>
                  <w:rStyle w:val="Hipervnculo"/>
                  <w:b w:val="0"/>
                  <w:bCs w:val="0"/>
                  <w:color w:val="FF0000"/>
                </w:rPr>
                <w:t>Edition</w:t>
              </w:r>
              <w:proofErr w:type="spellEnd"/>
            </w:hyperlink>
          </w:p>
        </w:tc>
        <w:tc>
          <w:tcPr>
            <w:tcW w:w="1263" w:type="dxa"/>
            <w:vAlign w:val="center"/>
          </w:tcPr>
          <w:p w14:paraId="7B06F323" w14:textId="0E04178D" w:rsidR="00626520" w:rsidRDefault="00E1541B"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259,00€</w:t>
            </w:r>
          </w:p>
        </w:tc>
        <w:tc>
          <w:tcPr>
            <w:tcW w:w="2423" w:type="dxa"/>
          </w:tcPr>
          <w:p w14:paraId="482C2C05" w14:textId="59F4A207" w:rsidR="00626520" w:rsidRDefault="00AC307A"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5 años</w:t>
            </w:r>
          </w:p>
        </w:tc>
      </w:tr>
    </w:tbl>
    <w:p w14:paraId="49C9C582" w14:textId="56C83708" w:rsidR="00870490" w:rsidRDefault="00414AD7" w:rsidP="00414AD7">
      <w:pPr>
        <w:pStyle w:val="Titulodetabla"/>
      </w:pPr>
      <w:bookmarkStart w:id="36" w:name="_Toc139311044"/>
      <w:r w:rsidRPr="00414AD7">
        <w:t>Tabla A.</w:t>
      </w:r>
      <w:r w:rsidR="00C06438">
        <w:t>8</w:t>
      </w:r>
      <w:r w:rsidRPr="00414AD7">
        <w:t>: Listado con los materiales, su valor y su tiempo de amortización</w:t>
      </w:r>
      <w:bookmarkEnd w:id="36"/>
    </w:p>
    <w:p w14:paraId="41F84461" w14:textId="3685750D" w:rsidR="00414AD7" w:rsidRDefault="002D1729" w:rsidP="00414AD7">
      <w:pPr>
        <w:pStyle w:val="NormalPPrincipal"/>
      </w:pPr>
      <w:r>
        <w:t>En la Tabla A.</w:t>
      </w:r>
      <w:r w:rsidR="00C06438">
        <w:t>9</w:t>
      </w:r>
      <w:r>
        <w:t xml:space="preserve"> podemos observar</w:t>
      </w:r>
      <w:r w:rsidR="00F90848">
        <w:t xml:space="preserve"> los costes que han supuesto estos materiales al proyecto, teniendo en </w:t>
      </w:r>
      <w:r w:rsidR="00F90848" w:rsidRPr="0000402C">
        <w:t xml:space="preserve">cuenta que el periodo de desarrollo del proyecto ha </w:t>
      </w:r>
      <w:r w:rsidR="00DA5029" w:rsidRPr="0000402C">
        <w:t>sido de</w:t>
      </w:r>
      <w:r w:rsidR="00F73802" w:rsidRPr="0000402C">
        <w:t xml:space="preserve"> aproximadamente</w:t>
      </w:r>
      <w:r w:rsidR="00DA5029" w:rsidRPr="0000402C">
        <w:t xml:space="preserve"> </w:t>
      </w:r>
      <w:r w:rsidR="0000402C" w:rsidRPr="0000402C">
        <w:t>cinco</w:t>
      </w:r>
      <w:r w:rsidR="00DA5029" w:rsidRPr="0000402C">
        <w:t xml:space="preserve"> meses</w:t>
      </w:r>
      <w:r w:rsidR="00DA5029">
        <w:t xml:space="preserve"> (</w:t>
      </w:r>
      <w:r w:rsidR="0000402C">
        <w:t>febrero</w:t>
      </w:r>
      <w:r w:rsidR="00F73802">
        <w:t xml:space="preserve"> 202</w:t>
      </w:r>
      <w:r w:rsidR="0099303A">
        <w:t>3</w:t>
      </w:r>
      <w:r w:rsidR="00F73802">
        <w:t xml:space="preserve"> - junio 202</w:t>
      </w:r>
      <w:r w:rsidR="0099303A">
        <w:t>3</w:t>
      </w:r>
      <w:r w:rsidR="00F73802">
        <w:t>).</w:t>
      </w:r>
      <w:r w:rsidR="00927AFB">
        <w:t xml:space="preserve"> También se han añadido costes indirectos, que incluye el gasto de una tarifa a internet que es de 80 €/año y no se han contado los gastos de luz y alquiler de un edificio al desconocer estos datos.</w:t>
      </w:r>
    </w:p>
    <w:p w14:paraId="35080E42" w14:textId="4B7289BE" w:rsidR="003C37B9" w:rsidRDefault="003C37B9" w:rsidP="00414AD7">
      <w:pPr>
        <w:pStyle w:val="NormalPPrincipal"/>
      </w:pPr>
      <w:r>
        <w:t xml:space="preserve">Por </w:t>
      </w:r>
      <w:r w:rsidR="001055C3">
        <w:t>ejemplo,</w:t>
      </w:r>
      <w:r>
        <w:t xml:space="preserve"> para el ordenador portátil y periféricos si costó 1000€ y se amortizará en 5 años, entonces:</w:t>
      </w:r>
    </w:p>
    <w:p w14:paraId="59530B17" w14:textId="2C6F29E4" w:rsidR="00746E50" w:rsidRDefault="003C37B9" w:rsidP="0026138F">
      <w:pPr>
        <w:pStyle w:val="NormalPPrincipal"/>
        <w:jc w:val="center"/>
        <w:rPr>
          <w:b/>
          <w:bCs/>
        </w:rPr>
      </w:pPr>
      <w:r w:rsidRPr="003C37B9">
        <w:rPr>
          <w:b/>
          <w:bCs/>
        </w:rPr>
        <w:t>1000€ / 5 años = 200€/año</w:t>
      </w:r>
    </w:p>
    <w:p w14:paraId="3C9F9067" w14:textId="6F1BA3B8" w:rsidR="003C37B9" w:rsidRPr="001055C3" w:rsidRDefault="003C37B9" w:rsidP="001055C3">
      <w:pPr>
        <w:pStyle w:val="NormalPPrincipal"/>
        <w:jc w:val="left"/>
      </w:pPr>
      <w:r w:rsidRPr="001055C3">
        <w:lastRenderedPageBreak/>
        <w:t xml:space="preserve">Al ser un proyecto de 5 meses </w:t>
      </w:r>
      <w:r w:rsidR="001055C3" w:rsidRPr="001055C3">
        <w:t>la amortización será de</w:t>
      </w:r>
      <w:r w:rsidR="001055C3">
        <w:t xml:space="preserve"> (ver Tabla A.9)</w:t>
      </w:r>
      <w:r w:rsidR="001055C3" w:rsidRPr="001055C3">
        <w:t>:</w:t>
      </w:r>
    </w:p>
    <w:p w14:paraId="742AB407" w14:textId="559A9AEA" w:rsidR="00746E50" w:rsidRDefault="001055C3" w:rsidP="00746E50">
      <w:pPr>
        <w:pStyle w:val="NormalPPrincipal"/>
        <w:jc w:val="center"/>
        <w:rPr>
          <w:b/>
          <w:bCs/>
        </w:rPr>
      </w:pPr>
      <w:r>
        <w:rPr>
          <w:b/>
          <w:bCs/>
        </w:rPr>
        <w:t>200€/año x 1año/12meses x 5meses = 83,34€</w:t>
      </w:r>
    </w:p>
    <w:p w14:paraId="5CA7B17D" w14:textId="77777777" w:rsidR="00746E50" w:rsidRPr="001055C3" w:rsidRDefault="00746E50" w:rsidP="00746E50">
      <w:pPr>
        <w:pStyle w:val="NormalPPrincipal"/>
        <w:jc w:val="center"/>
        <w:rPr>
          <w:b/>
          <w:bCs/>
        </w:rPr>
      </w:pPr>
    </w:p>
    <w:tbl>
      <w:tblPr>
        <w:tblStyle w:val="Tabladelista6concolores"/>
        <w:tblW w:w="6791" w:type="dxa"/>
        <w:jc w:val="center"/>
        <w:tblLook w:val="06A0" w:firstRow="1" w:lastRow="0" w:firstColumn="1" w:lastColumn="0" w:noHBand="1" w:noVBand="1"/>
      </w:tblPr>
      <w:tblGrid>
        <w:gridCol w:w="4142"/>
        <w:gridCol w:w="2649"/>
      </w:tblGrid>
      <w:tr w:rsidR="003206F0" w14:paraId="601F12DC" w14:textId="77777777" w:rsidTr="003206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2" w:type="dxa"/>
            <w:vAlign w:val="center"/>
          </w:tcPr>
          <w:p w14:paraId="24E94935" w14:textId="77777777" w:rsidR="003206F0" w:rsidRDefault="003206F0" w:rsidP="00661ED1">
            <w:pPr>
              <w:pStyle w:val="NormalPPrincipal"/>
              <w:spacing w:before="0"/>
              <w:ind w:firstLine="0"/>
              <w:jc w:val="left"/>
            </w:pPr>
            <w:bookmarkStart w:id="37" w:name="_Hlk138441410"/>
            <w:r>
              <w:t>Material</w:t>
            </w:r>
          </w:p>
        </w:tc>
        <w:tc>
          <w:tcPr>
            <w:tcW w:w="2649" w:type="dxa"/>
            <w:vAlign w:val="center"/>
          </w:tcPr>
          <w:p w14:paraId="24AA3545" w14:textId="023F3561" w:rsidR="003206F0" w:rsidRDefault="003206F0" w:rsidP="00661ED1">
            <w:pPr>
              <w:pStyle w:val="NormalPPrincipal"/>
              <w:spacing w:before="0"/>
              <w:ind w:firstLine="0"/>
              <w:jc w:val="left"/>
              <w:cnfStyle w:val="100000000000" w:firstRow="1" w:lastRow="0" w:firstColumn="0" w:lastColumn="0" w:oddVBand="0" w:evenVBand="0" w:oddHBand="0" w:evenHBand="0" w:firstRowFirstColumn="0" w:firstRowLastColumn="0" w:lastRowFirstColumn="0" w:lastRowLastColumn="0"/>
            </w:pPr>
            <w:r>
              <w:t>Coste amortizado</w:t>
            </w:r>
          </w:p>
        </w:tc>
      </w:tr>
      <w:tr w:rsidR="003206F0" w14:paraId="3EFBA34B" w14:textId="77777777" w:rsidTr="003206F0">
        <w:trPr>
          <w:jc w:val="center"/>
        </w:trPr>
        <w:tc>
          <w:tcPr>
            <w:cnfStyle w:val="001000000000" w:firstRow="0" w:lastRow="0" w:firstColumn="1" w:lastColumn="0" w:oddVBand="0" w:evenVBand="0" w:oddHBand="0" w:evenHBand="0" w:firstRowFirstColumn="0" w:firstRowLastColumn="0" w:lastRowFirstColumn="0" w:lastRowLastColumn="0"/>
            <w:tcW w:w="4142" w:type="dxa"/>
            <w:vAlign w:val="center"/>
          </w:tcPr>
          <w:p w14:paraId="2323637B" w14:textId="57961FA9" w:rsidR="003206F0" w:rsidRPr="00C215A4" w:rsidRDefault="003206F0" w:rsidP="00661ED1">
            <w:pPr>
              <w:pStyle w:val="NormalPPrincipal"/>
              <w:spacing w:before="0"/>
              <w:ind w:firstLine="0"/>
              <w:jc w:val="left"/>
              <w:rPr>
                <w:b w:val="0"/>
                <w:bCs w:val="0"/>
              </w:rPr>
            </w:pPr>
            <w:r>
              <w:rPr>
                <w:b w:val="0"/>
                <w:bCs w:val="0"/>
              </w:rPr>
              <w:t>Ordenador</w:t>
            </w:r>
            <w:r w:rsidR="003C37B9">
              <w:rPr>
                <w:b w:val="0"/>
                <w:bCs w:val="0"/>
              </w:rPr>
              <w:t xml:space="preserve"> portátil</w:t>
            </w:r>
            <w:r>
              <w:rPr>
                <w:b w:val="0"/>
                <w:bCs w:val="0"/>
              </w:rPr>
              <w:t xml:space="preserve"> y periféricos</w:t>
            </w:r>
          </w:p>
        </w:tc>
        <w:tc>
          <w:tcPr>
            <w:tcW w:w="2649" w:type="dxa"/>
            <w:vAlign w:val="center"/>
          </w:tcPr>
          <w:p w14:paraId="1FAC2C32" w14:textId="4D605746" w:rsidR="003206F0" w:rsidRDefault="001055C3"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83,34</w:t>
            </w:r>
            <w:r w:rsidR="003206F0">
              <w:t>€</w:t>
            </w:r>
          </w:p>
        </w:tc>
      </w:tr>
      <w:tr w:rsidR="003206F0" w14:paraId="74F6747B" w14:textId="77777777" w:rsidTr="003206F0">
        <w:trPr>
          <w:jc w:val="center"/>
        </w:trPr>
        <w:tc>
          <w:tcPr>
            <w:cnfStyle w:val="001000000000" w:firstRow="0" w:lastRow="0" w:firstColumn="1" w:lastColumn="0" w:oddVBand="0" w:evenVBand="0" w:oddHBand="0" w:evenHBand="0" w:firstRowFirstColumn="0" w:firstRowLastColumn="0" w:lastRowFirstColumn="0" w:lastRowLastColumn="0"/>
            <w:tcW w:w="4142" w:type="dxa"/>
            <w:vAlign w:val="center"/>
          </w:tcPr>
          <w:p w14:paraId="56B454E7" w14:textId="5AFFC013" w:rsidR="003206F0" w:rsidRPr="00C215A4" w:rsidRDefault="00BB2C5B" w:rsidP="00661ED1">
            <w:pPr>
              <w:pStyle w:val="NormalPPrincipal"/>
              <w:spacing w:before="0"/>
              <w:ind w:firstLine="0"/>
              <w:jc w:val="left"/>
              <w:rPr>
                <w:b w:val="0"/>
                <w:bCs w:val="0"/>
              </w:rPr>
            </w:pPr>
            <w:r>
              <w:rPr>
                <w:b w:val="0"/>
                <w:bCs w:val="0"/>
              </w:rPr>
              <w:t>Costes indirectos</w:t>
            </w:r>
          </w:p>
        </w:tc>
        <w:tc>
          <w:tcPr>
            <w:tcW w:w="2649" w:type="dxa"/>
            <w:vAlign w:val="center"/>
          </w:tcPr>
          <w:p w14:paraId="5F2A07E5" w14:textId="19234B27" w:rsidR="003206F0" w:rsidRDefault="001055C3"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33</w:t>
            </w:r>
            <w:r w:rsidR="008300C0">
              <w:t>,</w:t>
            </w:r>
            <w:r>
              <w:t>34</w:t>
            </w:r>
            <w:r w:rsidR="003206F0">
              <w:t>€</w:t>
            </w:r>
          </w:p>
        </w:tc>
      </w:tr>
      <w:tr w:rsidR="003206F0" w14:paraId="36F2AB25" w14:textId="77777777" w:rsidTr="003206F0">
        <w:trPr>
          <w:jc w:val="center"/>
        </w:trPr>
        <w:tc>
          <w:tcPr>
            <w:cnfStyle w:val="001000000000" w:firstRow="0" w:lastRow="0" w:firstColumn="1" w:lastColumn="0" w:oddVBand="0" w:evenVBand="0" w:oddHBand="0" w:evenHBand="0" w:firstRowFirstColumn="0" w:firstRowLastColumn="0" w:lastRowFirstColumn="0" w:lastRowLastColumn="0"/>
            <w:tcW w:w="4142" w:type="dxa"/>
            <w:vAlign w:val="center"/>
          </w:tcPr>
          <w:p w14:paraId="2DDF773D" w14:textId="06E966A5" w:rsidR="003206F0" w:rsidRPr="00C215A4" w:rsidRDefault="003206F0" w:rsidP="00661ED1">
            <w:pPr>
              <w:pStyle w:val="NormalPPrincipal"/>
              <w:spacing w:before="0"/>
              <w:ind w:firstLine="0"/>
              <w:jc w:val="left"/>
              <w:rPr>
                <w:b w:val="0"/>
                <w:bCs w:val="0"/>
              </w:rPr>
            </w:pPr>
            <w:r w:rsidRPr="003206F0">
              <w:rPr>
                <w:b w:val="0"/>
                <w:bCs w:val="0"/>
              </w:rPr>
              <w:t xml:space="preserve">Microsoft Windows 11 Pro </w:t>
            </w:r>
            <w:proofErr w:type="spellStart"/>
            <w:r w:rsidRPr="003206F0">
              <w:rPr>
                <w:b w:val="0"/>
                <w:bCs w:val="0"/>
              </w:rPr>
              <w:t>Edition</w:t>
            </w:r>
            <w:proofErr w:type="spellEnd"/>
          </w:p>
        </w:tc>
        <w:tc>
          <w:tcPr>
            <w:tcW w:w="2649" w:type="dxa"/>
            <w:vAlign w:val="center"/>
          </w:tcPr>
          <w:p w14:paraId="70EE3001" w14:textId="705EEAB1" w:rsidR="003206F0" w:rsidRDefault="001055C3"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21</w:t>
            </w:r>
            <w:r w:rsidR="008300C0">
              <w:t>,</w:t>
            </w:r>
            <w:r>
              <w:t>59</w:t>
            </w:r>
            <w:r w:rsidR="003206F0">
              <w:t>€</w:t>
            </w:r>
          </w:p>
        </w:tc>
      </w:tr>
      <w:tr w:rsidR="008300C0" w14:paraId="18ACDB6E" w14:textId="77777777" w:rsidTr="00C37873">
        <w:trPr>
          <w:jc w:val="center"/>
        </w:trPr>
        <w:tc>
          <w:tcPr>
            <w:cnfStyle w:val="001000000000" w:firstRow="0" w:lastRow="0" w:firstColumn="1" w:lastColumn="0" w:oddVBand="0" w:evenVBand="0" w:oddHBand="0" w:evenHBand="0" w:firstRowFirstColumn="0" w:firstRowLastColumn="0" w:lastRowFirstColumn="0" w:lastRowLastColumn="0"/>
            <w:tcW w:w="4142" w:type="dxa"/>
            <w:tcBorders>
              <w:top w:val="single" w:sz="4" w:space="0" w:color="auto"/>
              <w:bottom w:val="single" w:sz="4" w:space="0" w:color="000000" w:themeColor="text1"/>
            </w:tcBorders>
            <w:vAlign w:val="center"/>
          </w:tcPr>
          <w:p w14:paraId="7523A17F" w14:textId="6A0E9FCB" w:rsidR="008300C0" w:rsidRPr="003206F0" w:rsidRDefault="008300C0" w:rsidP="00661ED1">
            <w:pPr>
              <w:pStyle w:val="NormalPPrincipal"/>
              <w:spacing w:before="0"/>
              <w:ind w:firstLine="0"/>
              <w:jc w:val="left"/>
            </w:pPr>
            <w:r>
              <w:t>TOTAL</w:t>
            </w:r>
          </w:p>
        </w:tc>
        <w:tc>
          <w:tcPr>
            <w:tcW w:w="2649" w:type="dxa"/>
            <w:tcBorders>
              <w:top w:val="single" w:sz="4" w:space="0" w:color="auto"/>
              <w:bottom w:val="single" w:sz="4" w:space="0" w:color="000000" w:themeColor="text1"/>
            </w:tcBorders>
            <w:vAlign w:val="center"/>
          </w:tcPr>
          <w:p w14:paraId="72F76A10" w14:textId="76B73DC8" w:rsidR="008300C0" w:rsidRDefault="00746E50"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bookmarkStart w:id="38" w:name="_Hlk138527032"/>
            <w:r>
              <w:t>138</w:t>
            </w:r>
            <w:r w:rsidR="006C06B6">
              <w:t>,</w:t>
            </w:r>
            <w:r>
              <w:t>27</w:t>
            </w:r>
            <w:r w:rsidR="006C06B6">
              <w:t>€</w:t>
            </w:r>
            <w:bookmarkEnd w:id="38"/>
          </w:p>
        </w:tc>
      </w:tr>
    </w:tbl>
    <w:p w14:paraId="092628D2" w14:textId="4CD116EE" w:rsidR="003206F0" w:rsidRDefault="003206F0" w:rsidP="003206F0">
      <w:pPr>
        <w:pStyle w:val="Titulodetabla"/>
      </w:pPr>
      <w:bookmarkStart w:id="39" w:name="_Toc139311045"/>
      <w:bookmarkEnd w:id="37"/>
      <w:r w:rsidRPr="00414AD7">
        <w:t>Tabla A.</w:t>
      </w:r>
      <w:r w:rsidR="00C06438">
        <w:t>9</w:t>
      </w:r>
      <w:r w:rsidRPr="00414AD7">
        <w:t xml:space="preserve">: </w:t>
      </w:r>
      <w:r w:rsidR="001055C3">
        <w:t>C</w:t>
      </w:r>
      <w:r w:rsidR="00F5010C">
        <w:t>oste amortizado</w:t>
      </w:r>
      <w:r w:rsidR="001055C3">
        <w:t xml:space="preserve"> para el material</w:t>
      </w:r>
      <w:bookmarkEnd w:id="39"/>
    </w:p>
    <w:p w14:paraId="715ECB35" w14:textId="194FF07D" w:rsidR="00746E50" w:rsidRDefault="0000402C" w:rsidP="008E2BB7">
      <w:pPr>
        <w:pStyle w:val="NormalPPrincipal"/>
      </w:pPr>
      <w:r>
        <w:t>Para</w:t>
      </w:r>
      <w:r w:rsidR="00FC4A04">
        <w:t xml:space="preserve"> los </w:t>
      </w:r>
      <w:r w:rsidR="00FC4A04" w:rsidRPr="0000402C">
        <w:rPr>
          <w:b/>
          <w:bCs/>
        </w:rPr>
        <w:t>costes de personal</w:t>
      </w:r>
      <w:r>
        <w:t>,</w:t>
      </w:r>
      <w:r w:rsidR="00FC4A04">
        <w:t xml:space="preserve"> se </w:t>
      </w:r>
      <w:r>
        <w:t>tomará como base</w:t>
      </w:r>
      <w:r w:rsidR="00FC4A04">
        <w:t xml:space="preserve"> que </w:t>
      </w:r>
      <w:r>
        <w:t>el</w:t>
      </w:r>
      <w:r w:rsidR="00FC4A04">
        <w:t xml:space="preserve"> desarrollo</w:t>
      </w:r>
      <w:r>
        <w:t xml:space="preserve"> del proyecto</w:t>
      </w:r>
      <w:r w:rsidR="00FC4A04">
        <w:t xml:space="preserve"> lo ha </w:t>
      </w:r>
      <w:r>
        <w:t>realizado</w:t>
      </w:r>
      <w:r w:rsidR="00FC4A04">
        <w:t xml:space="preserve"> un Ingeniero Informático recién</w:t>
      </w:r>
      <w:r w:rsidR="00D51800">
        <w:t xml:space="preserve"> e</w:t>
      </w:r>
      <w:r w:rsidR="00D51800" w:rsidRPr="00D51800">
        <w:t>gresado</w:t>
      </w:r>
      <w:r w:rsidR="00D21824">
        <w:t xml:space="preserve">, a tiempo parcial, con un salario bruto de </w:t>
      </w:r>
      <w:r w:rsidR="008A7385">
        <w:t>2</w:t>
      </w:r>
      <w:r w:rsidR="00B2570D">
        <w:t>0.40</w:t>
      </w:r>
      <w:r w:rsidR="008A7385">
        <w:t>0,00€ anuales</w:t>
      </w:r>
      <w:r w:rsidR="00D51800">
        <w:rPr>
          <w:color w:val="FF0000"/>
        </w:rPr>
        <w:t xml:space="preserve"> </w:t>
      </w:r>
      <w:hyperlink w:anchor="Bibliografía" w:history="1">
        <w:r w:rsidR="00D51800" w:rsidRPr="00D51800">
          <w:rPr>
            <w:rStyle w:val="Hipervnculo"/>
            <w:color w:val="FF0000"/>
          </w:rPr>
          <w:fldChar w:fldCharType="begin"/>
        </w:r>
        <w:r w:rsidR="00D51800" w:rsidRPr="00D51800">
          <w:rPr>
            <w:rStyle w:val="Hipervnculo"/>
            <w:color w:val="FF0000"/>
          </w:rPr>
          <w:instrText xml:space="preserve"> ADDIN ZOTERO_ITEM CSL_CITATION {"citationID":"GksZSdAi","properties":{"formattedCitation":"[1]","plainCitation":"[1]","noteIndex":0},"citationItems":[{"id":53,"uris":["http://zotero.org/users/11172637/items/AXUKPIB9"],"itemData":{"id":53,"type":"webpage","abstract":"Averigüe cuánto gana un Ingeniero Informático: sueldo medio, mínimo, máximo y salario neto y bruto de un Ingeniero Informático en España.","language":"es-ES","title":"¿Cuánto Cobra un Ingeniero Informático? (Sueldo 2023) | Jobted.es","title-short":"¿Cuánto Cobra un Ingeniero Informático?","URL":"https://www.jobted.es/salario/ingeniero-inform%C3%A1tico","accessed":{"date-parts":[["2023",6,24]]}}}],"schema":"https://github.com/citation-style-language/schema/raw/master/csl-citation.json"} </w:instrText>
        </w:r>
        <w:r w:rsidR="00D51800" w:rsidRPr="00D51800">
          <w:rPr>
            <w:rStyle w:val="Hipervnculo"/>
            <w:color w:val="FF0000"/>
          </w:rPr>
          <w:fldChar w:fldCharType="separate"/>
        </w:r>
        <w:r w:rsidR="00D51800" w:rsidRPr="00D51800">
          <w:rPr>
            <w:rStyle w:val="Hipervnculo"/>
            <w:color w:val="FF0000"/>
          </w:rPr>
          <w:t>[1]</w:t>
        </w:r>
        <w:r w:rsidR="00D51800" w:rsidRPr="00D51800">
          <w:rPr>
            <w:rStyle w:val="Hipervnculo"/>
            <w:color w:val="FF0000"/>
          </w:rPr>
          <w:fldChar w:fldCharType="end"/>
        </w:r>
      </w:hyperlink>
      <w:r w:rsidR="008A7385">
        <w:t>.</w:t>
      </w:r>
      <w:r w:rsidR="00F5010C">
        <w:t xml:space="preserve"> </w:t>
      </w:r>
      <w:r w:rsidR="00746E50">
        <w:t>Se ha invertido un total de 280 horas repartidas en 5 meses. Las horas trabajadas a la semana son:</w:t>
      </w:r>
    </w:p>
    <w:p w14:paraId="3B9660EB" w14:textId="20D86FA7" w:rsidR="00746E50" w:rsidRDefault="00746E50" w:rsidP="00746E50">
      <w:pPr>
        <w:pStyle w:val="NormalPPrincipal"/>
        <w:jc w:val="center"/>
        <w:rPr>
          <w:b/>
          <w:bCs/>
        </w:rPr>
      </w:pPr>
      <w:r w:rsidRPr="00746E50">
        <w:rPr>
          <w:b/>
          <w:bCs/>
        </w:rPr>
        <w:t>280h / (5meses x 4 semanas/mes) = 14 h/semana</w:t>
      </w:r>
    </w:p>
    <w:p w14:paraId="66659EEC" w14:textId="3BB6A297" w:rsidR="00B2570D" w:rsidRPr="00B2570D" w:rsidRDefault="00B2570D" w:rsidP="00B2570D">
      <w:pPr>
        <w:pStyle w:val="NormalPPrincipal"/>
      </w:pPr>
      <w:r w:rsidRPr="00B2570D">
        <w:t>Si se hace una estimación del salario bruto que va a recibir el personal de 20€/hora, será:</w:t>
      </w:r>
    </w:p>
    <w:p w14:paraId="518D7DAE" w14:textId="57021303" w:rsidR="00B2570D" w:rsidRPr="00746E50" w:rsidRDefault="00B2570D" w:rsidP="00746E50">
      <w:pPr>
        <w:pStyle w:val="NormalPPrincipal"/>
        <w:jc w:val="center"/>
        <w:rPr>
          <w:b/>
          <w:bCs/>
        </w:rPr>
      </w:pPr>
      <w:r>
        <w:rPr>
          <w:b/>
          <w:bCs/>
        </w:rPr>
        <w:t>14h/semana x 20€/h x 4semanas/mes = 1120€/mes</w:t>
      </w:r>
    </w:p>
    <w:p w14:paraId="790FDDDE" w14:textId="11B5889F" w:rsidR="00DB64C1" w:rsidRDefault="00C06438" w:rsidP="00DB64C1">
      <w:pPr>
        <w:pStyle w:val="NormalPPrincipal"/>
      </w:pPr>
      <w:r>
        <w:t>A continuación, se mostrarán los</w:t>
      </w:r>
      <w:r w:rsidR="00F5010C">
        <w:t xml:space="preserve"> </w:t>
      </w:r>
      <w:r>
        <w:t>cálculos</w:t>
      </w:r>
      <w:r w:rsidR="00F5010C">
        <w:t xml:space="preserve"> de estos costes </w:t>
      </w:r>
      <w:r w:rsidR="00BA782A">
        <w:t>para l</w:t>
      </w:r>
      <w:r w:rsidR="00B2570D">
        <w:t xml:space="preserve">os cinco </w:t>
      </w:r>
      <w:r w:rsidR="00BA782A">
        <w:t>meses</w:t>
      </w:r>
      <w:r w:rsidR="00E267C5">
        <w:t xml:space="preserve"> </w:t>
      </w:r>
      <w:r w:rsidR="00B2570D">
        <w:t xml:space="preserve">que tiene que pagar la empresa </w:t>
      </w:r>
      <w:hyperlink w:anchor="Bibliografía" w:history="1">
        <w:r w:rsidR="00B2570D" w:rsidRPr="00B2570D">
          <w:rPr>
            <w:rStyle w:val="Hipervnculo"/>
            <w:color w:val="FF0000"/>
          </w:rPr>
          <w:fldChar w:fldCharType="begin"/>
        </w:r>
        <w:r w:rsidR="00B2570D" w:rsidRPr="00B2570D">
          <w:rPr>
            <w:rStyle w:val="Hipervnculo"/>
            <w:color w:val="FF0000"/>
          </w:rPr>
          <w:instrText xml:space="preserve"> ADDIN ZOTERO_ITEM CSL_CITATION {"citationID":"ft0PLEfn","properties":{"formattedCitation":"[2]","plainCitation":"[2]","noteIndex":0},"citationItems":[{"id":56,"uris":["http://zotero.org/users/11172637/items/GFJIF5P7"],"itemData":{"id":56,"type":"webpage","title":"Seguridad Social: Cotización / Recaudación de Trabajadores","URL":"https://www.seg-social.es/wps/portal/wss/internet/Trabajadores/CotizacionRecaudacionTrabajadores/36537?changeLanguage=es","accessed":{"date-parts":[["2023",6,24]]}}}],"schema":"https://github.com/citation-style-language/schema/raw/master/csl-citation.json"} </w:instrText>
        </w:r>
        <w:r w:rsidR="00B2570D" w:rsidRPr="00B2570D">
          <w:rPr>
            <w:rStyle w:val="Hipervnculo"/>
            <w:color w:val="FF0000"/>
          </w:rPr>
          <w:fldChar w:fldCharType="separate"/>
        </w:r>
        <w:r w:rsidR="00B2570D" w:rsidRPr="00B2570D">
          <w:rPr>
            <w:rStyle w:val="Hipervnculo"/>
            <w:color w:val="FF0000"/>
          </w:rPr>
          <w:t>[2]</w:t>
        </w:r>
        <w:r w:rsidR="00B2570D" w:rsidRPr="00B2570D">
          <w:rPr>
            <w:rStyle w:val="Hipervnculo"/>
            <w:color w:val="FF0000"/>
          </w:rPr>
          <w:fldChar w:fldCharType="end"/>
        </w:r>
      </w:hyperlink>
      <w:r w:rsidR="00DB64C1">
        <w:t>.</w:t>
      </w:r>
    </w:p>
    <w:p w14:paraId="11C3B935" w14:textId="01259467" w:rsidR="00222E45" w:rsidRDefault="00222E45" w:rsidP="00711139">
      <w:pPr>
        <w:pStyle w:val="NormalPPrincipal"/>
        <w:numPr>
          <w:ilvl w:val="0"/>
          <w:numId w:val="1"/>
        </w:numPr>
      </w:pPr>
      <w:r>
        <w:t>Seguridad Social</w:t>
      </w:r>
      <w:r w:rsidR="00661ED1">
        <w:t>. 29,60</w:t>
      </w:r>
      <w:r>
        <w:t>%</w:t>
      </w:r>
      <w:r w:rsidR="00EA1A80">
        <w:t>.</w:t>
      </w:r>
    </w:p>
    <w:p w14:paraId="412DB0F9" w14:textId="67D6914E" w:rsidR="00EA1A80" w:rsidRDefault="00EA1A80" w:rsidP="00711139">
      <w:pPr>
        <w:pStyle w:val="NormalPPrincipal"/>
        <w:numPr>
          <w:ilvl w:val="1"/>
          <w:numId w:val="1"/>
        </w:numPr>
      </w:pPr>
      <w:r>
        <w:t>2</w:t>
      </w:r>
      <w:r w:rsidR="00661ED1">
        <w:t>3,60</w:t>
      </w:r>
      <w:r>
        <w:t>% contingencias comunes.</w:t>
      </w:r>
    </w:p>
    <w:p w14:paraId="7A1B8C15" w14:textId="7DC4CD9B" w:rsidR="00EA1A80" w:rsidRDefault="00661ED1" w:rsidP="00711139">
      <w:pPr>
        <w:pStyle w:val="NormalPPrincipal"/>
        <w:numPr>
          <w:ilvl w:val="1"/>
          <w:numId w:val="1"/>
        </w:numPr>
      </w:pPr>
      <w:r>
        <w:t>4,7</w:t>
      </w:r>
      <w:r w:rsidR="00A05837">
        <w:t>0%</w:t>
      </w:r>
      <w:r w:rsidR="001A10B8">
        <w:t xml:space="preserve"> desempleo</w:t>
      </w:r>
      <w:r w:rsidR="001B7560">
        <w:t xml:space="preserve"> (tipo general).</w:t>
      </w:r>
    </w:p>
    <w:p w14:paraId="0E0BB973" w14:textId="191E7E55" w:rsidR="001B7560" w:rsidRDefault="00661ED1" w:rsidP="00711139">
      <w:pPr>
        <w:pStyle w:val="NormalPPrincipal"/>
        <w:numPr>
          <w:ilvl w:val="1"/>
          <w:numId w:val="1"/>
        </w:numPr>
      </w:pPr>
      <w:r>
        <w:t>0,50</w:t>
      </w:r>
      <w:r w:rsidR="00177BD1">
        <w:t>%</w:t>
      </w:r>
      <w:r w:rsidR="005A56C8">
        <w:t xml:space="preserve"> cotización de accidentes de trabajo</w:t>
      </w:r>
      <w:r w:rsidR="00D178DD">
        <w:t xml:space="preserve"> y enfermedades profesionales</w:t>
      </w:r>
      <w:r w:rsidR="003C19A9">
        <w:t>.</w:t>
      </w:r>
    </w:p>
    <w:p w14:paraId="114A3A33" w14:textId="60C93B77" w:rsidR="003C19A9" w:rsidRDefault="009F4652" w:rsidP="00711139">
      <w:pPr>
        <w:pStyle w:val="NormalPPrincipal"/>
        <w:numPr>
          <w:ilvl w:val="1"/>
          <w:numId w:val="1"/>
        </w:numPr>
      </w:pPr>
      <w:r>
        <w:t>0,60% formación profesional.</w:t>
      </w:r>
    </w:p>
    <w:p w14:paraId="475527B1" w14:textId="0DF48EEB" w:rsidR="009F4652" w:rsidRDefault="009F4652" w:rsidP="00711139">
      <w:pPr>
        <w:pStyle w:val="NormalPPrincipal"/>
        <w:numPr>
          <w:ilvl w:val="1"/>
          <w:numId w:val="1"/>
        </w:numPr>
      </w:pPr>
      <w:r>
        <w:t>0,20% FOGASA</w:t>
      </w:r>
      <w:r w:rsidR="00E954D1">
        <w:t>.</w:t>
      </w:r>
    </w:p>
    <w:p w14:paraId="01A07F96" w14:textId="66D663E8" w:rsidR="0053552C" w:rsidRPr="00DB64C1" w:rsidRDefault="00B2570D" w:rsidP="00DB64C1">
      <w:pPr>
        <w:pStyle w:val="NormalPPrincipal"/>
        <w:jc w:val="center"/>
        <w:rPr>
          <w:b/>
          <w:bCs/>
        </w:rPr>
      </w:pPr>
      <w:r w:rsidRPr="00DB64C1">
        <w:rPr>
          <w:b/>
          <w:bCs/>
        </w:rPr>
        <w:t xml:space="preserve">1120€/mes / </w:t>
      </w:r>
      <w:r w:rsidR="00DB64C1" w:rsidRPr="00DB64C1">
        <w:rPr>
          <w:b/>
          <w:bCs/>
        </w:rPr>
        <w:t>(1 – 0,296) = 1.590,91€/mes</w:t>
      </w:r>
    </w:p>
    <w:p w14:paraId="6E93FE13" w14:textId="77777777" w:rsidR="00DB64C1" w:rsidRDefault="00DB64C1" w:rsidP="00DB64C1">
      <w:pPr>
        <w:pStyle w:val="NormalPPrincipal"/>
      </w:pPr>
      <w:r>
        <w:t xml:space="preserve">Además, se dispone de dos tutores de apoyo al alumno, con especializados en el tema, por tanto, es lógico que el pago por sus servicios sea mayor (35€/hora). Los tutores, van a guiar al alumno a lo largo del proyecto trabajando un total de 2 horas/semana. Por tanto: </w:t>
      </w:r>
    </w:p>
    <w:p w14:paraId="2398FCF2" w14:textId="3524F677" w:rsidR="00DB64C1" w:rsidRPr="00DB64C1" w:rsidRDefault="00DB64C1" w:rsidP="00DB64C1">
      <w:pPr>
        <w:pStyle w:val="NormalPPrincipal"/>
        <w:jc w:val="center"/>
        <w:rPr>
          <w:b/>
          <w:bCs/>
        </w:rPr>
      </w:pPr>
      <w:r>
        <w:rPr>
          <w:b/>
          <w:bCs/>
        </w:rPr>
        <w:t>2h/semana x 35€/h x 4semanas/mes</w:t>
      </w:r>
      <w:r w:rsidRPr="00DB64C1">
        <w:rPr>
          <w:b/>
          <w:bCs/>
        </w:rPr>
        <w:t xml:space="preserve"> = </w:t>
      </w:r>
      <w:r>
        <w:rPr>
          <w:b/>
          <w:bCs/>
        </w:rPr>
        <w:t>280</w:t>
      </w:r>
      <w:r w:rsidRPr="00DB64C1">
        <w:rPr>
          <w:b/>
          <w:bCs/>
        </w:rPr>
        <w:t>€/mes</w:t>
      </w:r>
    </w:p>
    <w:p w14:paraId="3F2C8E68" w14:textId="0F772613" w:rsidR="00DB64C1" w:rsidRDefault="00DB64C1" w:rsidP="00DB64C1">
      <w:pPr>
        <w:pStyle w:val="NormalPPrincipal"/>
      </w:pPr>
      <w:r>
        <w:lastRenderedPageBreak/>
        <w:t>Son entonces, 560€ brutos entre los dos profesores que habrá que sumar también los impuestos:</w:t>
      </w:r>
    </w:p>
    <w:p w14:paraId="36CD4E43" w14:textId="72B8E7E4" w:rsidR="00DB64C1" w:rsidRPr="00E9669E" w:rsidRDefault="00DB64C1" w:rsidP="00E9669E">
      <w:pPr>
        <w:pStyle w:val="NormalPPrincipal"/>
        <w:jc w:val="center"/>
        <w:rPr>
          <w:b/>
          <w:bCs/>
        </w:rPr>
      </w:pPr>
      <w:r>
        <w:rPr>
          <w:b/>
          <w:bCs/>
        </w:rPr>
        <w:t>560</w:t>
      </w:r>
      <w:r w:rsidRPr="00DB64C1">
        <w:rPr>
          <w:b/>
          <w:bCs/>
        </w:rPr>
        <w:t xml:space="preserve">€/mes / (1 – 0,296) = </w:t>
      </w:r>
      <w:r w:rsidR="00E9669E">
        <w:rPr>
          <w:b/>
          <w:bCs/>
        </w:rPr>
        <w:t>795,46</w:t>
      </w:r>
      <w:r w:rsidRPr="00DB64C1">
        <w:rPr>
          <w:b/>
          <w:bCs/>
        </w:rPr>
        <w:t>€/mes</w:t>
      </w:r>
      <w:r w:rsidR="00E9669E">
        <w:rPr>
          <w:b/>
          <w:bCs/>
        </w:rPr>
        <w:t xml:space="preserve"> entre los 2 tutores</w:t>
      </w:r>
    </w:p>
    <w:p w14:paraId="711CBECA" w14:textId="5717BC3F" w:rsidR="00B2570D" w:rsidRDefault="00E9669E" w:rsidP="00DB64C1">
      <w:pPr>
        <w:pStyle w:val="NormalPPrincipal"/>
      </w:pPr>
      <w:r>
        <w:t>Por lo tanto</w:t>
      </w:r>
      <w:r w:rsidR="00DB64C1">
        <w:t>, finalmente, la empresa tendrá que pagar un coste mensual</w:t>
      </w:r>
      <w:r>
        <w:t xml:space="preserve"> (ver Tabla A.10).</w:t>
      </w:r>
      <w:r w:rsidR="00DB64C1">
        <w:br/>
      </w:r>
    </w:p>
    <w:tbl>
      <w:tblPr>
        <w:tblStyle w:val="Tabladelista6concolores"/>
        <w:tblW w:w="7083" w:type="dxa"/>
        <w:jc w:val="center"/>
        <w:tblLook w:val="06A0" w:firstRow="1" w:lastRow="0" w:firstColumn="1" w:lastColumn="0" w:noHBand="1" w:noVBand="1"/>
      </w:tblPr>
      <w:tblGrid>
        <w:gridCol w:w="4250"/>
        <w:gridCol w:w="2833"/>
      </w:tblGrid>
      <w:tr w:rsidR="00BB17DB" w14:paraId="30C26563" w14:textId="77777777" w:rsidTr="00E966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0" w:type="dxa"/>
            <w:vAlign w:val="center"/>
          </w:tcPr>
          <w:p w14:paraId="0FBF0991" w14:textId="2B1E5117" w:rsidR="00F5010C" w:rsidRDefault="00F5010C" w:rsidP="00661ED1">
            <w:pPr>
              <w:pStyle w:val="NormalPPrincipal"/>
              <w:spacing w:before="0"/>
              <w:ind w:firstLine="0"/>
              <w:jc w:val="left"/>
            </w:pPr>
            <w:r>
              <w:t>Concepto</w:t>
            </w:r>
          </w:p>
        </w:tc>
        <w:tc>
          <w:tcPr>
            <w:tcW w:w="2833" w:type="dxa"/>
            <w:vAlign w:val="center"/>
          </w:tcPr>
          <w:p w14:paraId="2EDEB494" w14:textId="45199CDF" w:rsidR="00F5010C" w:rsidRDefault="00F5010C" w:rsidP="00661ED1">
            <w:pPr>
              <w:pStyle w:val="NormalPPrincipal"/>
              <w:spacing w:before="0"/>
              <w:ind w:firstLine="0"/>
              <w:jc w:val="left"/>
              <w:cnfStyle w:val="100000000000" w:firstRow="1" w:lastRow="0" w:firstColumn="0" w:lastColumn="0" w:oddVBand="0" w:evenVBand="0" w:oddHBand="0" w:evenHBand="0" w:firstRowFirstColumn="0" w:firstRowLastColumn="0" w:lastRowFirstColumn="0" w:lastRowLastColumn="0"/>
            </w:pPr>
            <w:r>
              <w:t xml:space="preserve">Coste </w:t>
            </w:r>
          </w:p>
        </w:tc>
      </w:tr>
      <w:tr w:rsidR="00BB17DB" w14:paraId="110D6CCD" w14:textId="77777777" w:rsidTr="00E9669E">
        <w:trPr>
          <w:jc w:val="center"/>
        </w:trPr>
        <w:tc>
          <w:tcPr>
            <w:cnfStyle w:val="001000000000" w:firstRow="0" w:lastRow="0" w:firstColumn="1" w:lastColumn="0" w:oddVBand="0" w:evenVBand="0" w:oddHBand="0" w:evenHBand="0" w:firstRowFirstColumn="0" w:firstRowLastColumn="0" w:lastRowFirstColumn="0" w:lastRowLastColumn="0"/>
            <w:tcW w:w="4250" w:type="dxa"/>
            <w:vAlign w:val="center"/>
          </w:tcPr>
          <w:p w14:paraId="2CB855B7" w14:textId="7F8927D5" w:rsidR="00F5010C" w:rsidRPr="00C215A4" w:rsidRDefault="00F5010C" w:rsidP="00661ED1">
            <w:pPr>
              <w:pStyle w:val="NormalPPrincipal"/>
              <w:spacing w:before="0"/>
              <w:ind w:firstLine="0"/>
              <w:jc w:val="left"/>
              <w:rPr>
                <w:b w:val="0"/>
                <w:bCs w:val="0"/>
              </w:rPr>
            </w:pPr>
            <w:r>
              <w:rPr>
                <w:b w:val="0"/>
                <w:bCs w:val="0"/>
              </w:rPr>
              <w:t xml:space="preserve">Salario </w:t>
            </w:r>
            <w:r w:rsidR="00E9669E">
              <w:rPr>
                <w:b w:val="0"/>
                <w:bCs w:val="0"/>
              </w:rPr>
              <w:t>mensual</w:t>
            </w:r>
            <w:r w:rsidR="00F85B5E">
              <w:rPr>
                <w:b w:val="0"/>
                <w:bCs w:val="0"/>
              </w:rPr>
              <w:t xml:space="preserve"> </w:t>
            </w:r>
            <w:r>
              <w:rPr>
                <w:b w:val="0"/>
                <w:bCs w:val="0"/>
              </w:rPr>
              <w:t>en bruto</w:t>
            </w:r>
            <w:r w:rsidR="00E9669E">
              <w:rPr>
                <w:b w:val="0"/>
                <w:bCs w:val="0"/>
              </w:rPr>
              <w:t xml:space="preserve"> trabajador</w:t>
            </w:r>
          </w:p>
        </w:tc>
        <w:tc>
          <w:tcPr>
            <w:tcW w:w="2833" w:type="dxa"/>
            <w:vAlign w:val="center"/>
          </w:tcPr>
          <w:p w14:paraId="36BD23A6" w14:textId="508F454C" w:rsidR="00F5010C" w:rsidRDefault="00E9669E"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E9669E">
              <w:t>1.590,91€</w:t>
            </w:r>
          </w:p>
        </w:tc>
      </w:tr>
      <w:tr w:rsidR="00BB17DB" w14:paraId="6A0A2D8F" w14:textId="77777777" w:rsidTr="00E9669E">
        <w:trPr>
          <w:jc w:val="center"/>
        </w:trPr>
        <w:tc>
          <w:tcPr>
            <w:cnfStyle w:val="001000000000" w:firstRow="0" w:lastRow="0" w:firstColumn="1" w:lastColumn="0" w:oddVBand="0" w:evenVBand="0" w:oddHBand="0" w:evenHBand="0" w:firstRowFirstColumn="0" w:firstRowLastColumn="0" w:lastRowFirstColumn="0" w:lastRowLastColumn="0"/>
            <w:tcW w:w="4250" w:type="dxa"/>
            <w:vAlign w:val="center"/>
          </w:tcPr>
          <w:p w14:paraId="4B13B19D" w14:textId="31FB53F6" w:rsidR="00F5010C" w:rsidRPr="00C215A4" w:rsidRDefault="00E9669E" w:rsidP="00E9669E">
            <w:pPr>
              <w:pStyle w:val="NormalPPrincipal"/>
              <w:spacing w:before="0"/>
              <w:ind w:firstLine="0"/>
              <w:jc w:val="left"/>
              <w:rPr>
                <w:b w:val="0"/>
                <w:bCs w:val="0"/>
              </w:rPr>
            </w:pPr>
            <w:r>
              <w:rPr>
                <w:b w:val="0"/>
                <w:bCs w:val="0"/>
              </w:rPr>
              <w:t>Salario mensual bruto 2 tutores</w:t>
            </w:r>
          </w:p>
        </w:tc>
        <w:tc>
          <w:tcPr>
            <w:tcW w:w="2833" w:type="dxa"/>
            <w:vAlign w:val="center"/>
          </w:tcPr>
          <w:p w14:paraId="4D91B644" w14:textId="27EA73FB" w:rsidR="00F5010C" w:rsidRDefault="00E9669E"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E9669E">
              <w:t>795,46€</w:t>
            </w:r>
          </w:p>
        </w:tc>
      </w:tr>
      <w:tr w:rsidR="00F5010C" w14:paraId="414C6F4E" w14:textId="77777777" w:rsidTr="00E9669E">
        <w:trPr>
          <w:jc w:val="center"/>
        </w:trPr>
        <w:tc>
          <w:tcPr>
            <w:cnfStyle w:val="001000000000" w:firstRow="0" w:lastRow="0" w:firstColumn="1" w:lastColumn="0" w:oddVBand="0" w:evenVBand="0" w:oddHBand="0" w:evenHBand="0" w:firstRowFirstColumn="0" w:firstRowLastColumn="0" w:lastRowFirstColumn="0" w:lastRowLastColumn="0"/>
            <w:tcW w:w="4250" w:type="dxa"/>
            <w:tcBorders>
              <w:top w:val="single" w:sz="4" w:space="0" w:color="auto"/>
              <w:bottom w:val="single" w:sz="4" w:space="0" w:color="000000" w:themeColor="text1"/>
            </w:tcBorders>
            <w:vAlign w:val="center"/>
          </w:tcPr>
          <w:p w14:paraId="602EF7DB" w14:textId="5A961146" w:rsidR="00F5010C" w:rsidRPr="003206F0" w:rsidRDefault="00F5010C" w:rsidP="00661ED1">
            <w:pPr>
              <w:pStyle w:val="NormalPPrincipal"/>
              <w:spacing w:before="0"/>
              <w:ind w:firstLine="0"/>
              <w:jc w:val="left"/>
            </w:pPr>
            <w:r>
              <w:t>TOTAL</w:t>
            </w:r>
            <w:r w:rsidR="00BB17DB">
              <w:t xml:space="preserve"> (para </w:t>
            </w:r>
            <w:r w:rsidR="00746E50">
              <w:t>5</w:t>
            </w:r>
            <w:r w:rsidR="00BB17DB">
              <w:t xml:space="preserve"> meses)</w:t>
            </w:r>
          </w:p>
        </w:tc>
        <w:tc>
          <w:tcPr>
            <w:tcW w:w="2833" w:type="dxa"/>
            <w:tcBorders>
              <w:top w:val="single" w:sz="4" w:space="0" w:color="auto"/>
              <w:bottom w:val="single" w:sz="4" w:space="0" w:color="000000" w:themeColor="text1"/>
            </w:tcBorders>
            <w:vAlign w:val="center"/>
          </w:tcPr>
          <w:p w14:paraId="04E787AB" w14:textId="3CE7ABA0" w:rsidR="00F5010C" w:rsidRDefault="00E9669E"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1</w:t>
            </w:r>
            <w:r w:rsidR="00D14A3D">
              <w:t>.</w:t>
            </w:r>
            <w:r>
              <w:t>931</w:t>
            </w:r>
            <w:r w:rsidR="00D14A3D">
              <w:t>,</w:t>
            </w:r>
            <w:r>
              <w:t>85</w:t>
            </w:r>
            <w:r w:rsidR="00F5010C">
              <w:t>€</w:t>
            </w:r>
          </w:p>
        </w:tc>
      </w:tr>
    </w:tbl>
    <w:p w14:paraId="423D7FEC" w14:textId="46848548" w:rsidR="003206F0" w:rsidRDefault="007307D1" w:rsidP="00001EBF">
      <w:pPr>
        <w:pStyle w:val="Titulodetabla"/>
      </w:pPr>
      <w:bookmarkStart w:id="40" w:name="_Toc139311046"/>
      <w:r w:rsidRPr="00414AD7">
        <w:t>Tabla A.</w:t>
      </w:r>
      <w:r w:rsidR="00C06438">
        <w:t>10</w:t>
      </w:r>
      <w:r w:rsidRPr="00414AD7">
        <w:t xml:space="preserve">: </w:t>
      </w:r>
      <w:r>
        <w:t xml:space="preserve">Desglose del </w:t>
      </w:r>
      <w:r w:rsidR="003A06F5">
        <w:t>coste de personal</w:t>
      </w:r>
      <w:r>
        <w:t>.</w:t>
      </w:r>
      <w:bookmarkEnd w:id="40"/>
    </w:p>
    <w:p w14:paraId="4C865DCA" w14:textId="52258EE1" w:rsidR="00746E50" w:rsidRDefault="00746E50" w:rsidP="00414AD7">
      <w:pPr>
        <w:pStyle w:val="NormalPPrincipal"/>
      </w:pPr>
      <w:r>
        <w:t xml:space="preserve">Para los </w:t>
      </w:r>
      <w:r w:rsidRPr="00746E50">
        <w:rPr>
          <w:b/>
          <w:bCs/>
        </w:rPr>
        <w:t>costes de software</w:t>
      </w:r>
      <w:r>
        <w:t xml:space="preserve"> no se ha tenido que pagar por ningún software, por lo que no habrá costes de software.</w:t>
      </w:r>
    </w:p>
    <w:p w14:paraId="5590ACB5" w14:textId="77777777" w:rsidR="00E9669E" w:rsidRDefault="003A06F5" w:rsidP="00414AD7">
      <w:pPr>
        <w:pStyle w:val="NormalPPrincipal"/>
      </w:pPr>
      <w:r>
        <w:t>Por lo tanto, si sumamos todos los costes, obtenemos que el coste total</w:t>
      </w:r>
      <w:r w:rsidR="00F772D3">
        <w:t xml:space="preserve"> de la realización del proyecto</w:t>
      </w:r>
      <w:r w:rsidR="0068122A">
        <w:t xml:space="preserve"> asciende a</w:t>
      </w:r>
      <w:r w:rsidR="00E9669E">
        <w:t>:</w:t>
      </w:r>
    </w:p>
    <w:p w14:paraId="64305B07" w14:textId="3F3875DA" w:rsidR="00F5010C" w:rsidRPr="00E9669E" w:rsidRDefault="00E9669E" w:rsidP="00E9669E">
      <w:pPr>
        <w:pStyle w:val="NormalPPrincipal"/>
        <w:jc w:val="center"/>
        <w:rPr>
          <w:b/>
          <w:bCs/>
        </w:rPr>
      </w:pPr>
      <w:r w:rsidRPr="00E9669E">
        <w:rPr>
          <w:b/>
          <w:bCs/>
        </w:rPr>
        <w:t>11.931,85€</w:t>
      </w:r>
      <w:r>
        <w:rPr>
          <w:b/>
          <w:bCs/>
        </w:rPr>
        <w:t xml:space="preserve"> + </w:t>
      </w:r>
      <w:r w:rsidRPr="00E9669E">
        <w:rPr>
          <w:b/>
          <w:bCs/>
        </w:rPr>
        <w:t>138,27€</w:t>
      </w:r>
      <w:r>
        <w:rPr>
          <w:b/>
          <w:bCs/>
        </w:rPr>
        <w:t xml:space="preserve"> = 12.070,12€</w:t>
      </w:r>
    </w:p>
    <w:p w14:paraId="2A8D4834" w14:textId="740DF732" w:rsidR="004A2A34" w:rsidRDefault="005E2495" w:rsidP="004A2A34">
      <w:pPr>
        <w:pStyle w:val="NormalPPrincipal"/>
      </w:pPr>
      <w:r>
        <w:t xml:space="preserve">En cuanto a los </w:t>
      </w:r>
      <w:r w:rsidRPr="00E9669E">
        <w:rPr>
          <w:b/>
          <w:bCs/>
        </w:rPr>
        <w:t>beneficios</w:t>
      </w:r>
      <w:r>
        <w:t xml:space="preserve">, </w:t>
      </w:r>
      <w:r w:rsidR="00667DEE">
        <w:t>no se dispone de beneficio alguno, pues la Universidad de Burgos</w:t>
      </w:r>
      <w:r w:rsidR="003E5259">
        <w:t xml:space="preserve"> proporcionará este software a sus alumnos de manera gratuita. </w:t>
      </w:r>
    </w:p>
    <w:p w14:paraId="328D0897" w14:textId="77777777" w:rsidR="00E9669E" w:rsidRPr="000A671C" w:rsidRDefault="00E9669E" w:rsidP="004A2A34">
      <w:pPr>
        <w:pStyle w:val="NormalPPrincipal"/>
      </w:pPr>
    </w:p>
    <w:p w14:paraId="76772F3F" w14:textId="1ED47BC1" w:rsidR="002A5FD6" w:rsidRPr="002A5FD6" w:rsidRDefault="00F1322D" w:rsidP="002A5FD6">
      <w:pPr>
        <w:pStyle w:val="Subtitulo"/>
      </w:pPr>
      <w:bookmarkStart w:id="41" w:name="_Toc107755147"/>
      <w:r>
        <w:t>Viabilidad</w:t>
      </w:r>
      <w:r w:rsidR="002A5FD6">
        <w:t xml:space="preserve"> legal</w:t>
      </w:r>
      <w:bookmarkEnd w:id="41"/>
    </w:p>
    <w:p w14:paraId="412A32F3" w14:textId="3AE4FB32" w:rsidR="000329D3" w:rsidRDefault="00E80382" w:rsidP="00A101A1">
      <w:pPr>
        <w:pStyle w:val="NormalPPrincipal"/>
      </w:pPr>
      <w:r>
        <w:t xml:space="preserve"> </w:t>
      </w:r>
      <w:r w:rsidR="00E9669E">
        <w:t>En este a</w:t>
      </w:r>
      <w:r w:rsidR="003B45FA">
        <w:t xml:space="preserve">partado </w:t>
      </w:r>
      <w:r w:rsidR="000329D3">
        <w:t>se tratará el</w:t>
      </w:r>
      <w:r w:rsidR="00BB27AB">
        <w:t xml:space="preserve"> marco legal que envuelve el proceso de desarrollo del </w:t>
      </w:r>
      <w:r w:rsidR="003B45FA">
        <w:t>proyecto</w:t>
      </w:r>
      <w:r w:rsidR="00BB27AB">
        <w:t xml:space="preserve">, </w:t>
      </w:r>
      <w:r w:rsidR="003B45FA">
        <w:t>su distribución</w:t>
      </w:r>
      <w:r w:rsidR="00E3304C">
        <w:t>, modificación</w:t>
      </w:r>
      <w:r w:rsidR="003B45FA">
        <w:t xml:space="preserve"> y utilización</w:t>
      </w:r>
      <w:r w:rsidR="00F65844">
        <w:t>.</w:t>
      </w:r>
      <w:r w:rsidR="000329D3">
        <w:t xml:space="preserve"> Se va a realizar un estudio de las herramientas utilizadas (ver Tabla A.11):</w:t>
      </w:r>
    </w:p>
    <w:tbl>
      <w:tblPr>
        <w:tblStyle w:val="Tabladelista6concolores"/>
        <w:tblpPr w:leftFromText="141" w:rightFromText="141" w:vertAnchor="text" w:horzAnchor="margin" w:tblpY="415"/>
        <w:tblW w:w="9168" w:type="dxa"/>
        <w:tblBorders>
          <w:insideH w:val="single" w:sz="4" w:space="0" w:color="auto"/>
        </w:tblBorders>
        <w:tblLook w:val="0680" w:firstRow="0" w:lastRow="0" w:firstColumn="1" w:lastColumn="0" w:noHBand="1" w:noVBand="1"/>
      </w:tblPr>
      <w:tblGrid>
        <w:gridCol w:w="4361"/>
        <w:gridCol w:w="2268"/>
        <w:gridCol w:w="2539"/>
      </w:tblGrid>
      <w:tr w:rsidR="000329D3" w14:paraId="304928CE" w14:textId="77777777" w:rsidTr="00A101A1">
        <w:trPr>
          <w:trHeight w:val="312"/>
        </w:trPr>
        <w:tc>
          <w:tcPr>
            <w:cnfStyle w:val="001000000000" w:firstRow="0" w:lastRow="0" w:firstColumn="1" w:lastColumn="0" w:oddVBand="0" w:evenVBand="0" w:oddHBand="0" w:evenHBand="0" w:firstRowFirstColumn="0" w:firstRowLastColumn="0" w:lastRowFirstColumn="0" w:lastRowLastColumn="0"/>
            <w:tcW w:w="4361" w:type="dxa"/>
            <w:tcBorders>
              <w:top w:val="single" w:sz="4" w:space="0" w:color="000000" w:themeColor="text1"/>
              <w:bottom w:val="single" w:sz="4" w:space="0" w:color="auto"/>
            </w:tcBorders>
            <w:vAlign w:val="center"/>
          </w:tcPr>
          <w:p w14:paraId="0AF158EA" w14:textId="6281AA30" w:rsidR="000329D3" w:rsidRPr="00A052B4" w:rsidRDefault="000329D3" w:rsidP="00ED3D57">
            <w:pPr>
              <w:pStyle w:val="NormalPPrincipal"/>
              <w:spacing w:before="0"/>
              <w:ind w:firstLine="0"/>
              <w:jc w:val="left"/>
            </w:pPr>
            <w:r>
              <w:t>Herramienta/Librería</w:t>
            </w:r>
            <w:r w:rsidRPr="00A052B4">
              <w:t xml:space="preserve"> </w:t>
            </w:r>
          </w:p>
        </w:tc>
        <w:tc>
          <w:tcPr>
            <w:tcW w:w="2268" w:type="dxa"/>
            <w:tcBorders>
              <w:top w:val="single" w:sz="4" w:space="0" w:color="000000" w:themeColor="text1"/>
              <w:bottom w:val="single" w:sz="4" w:space="0" w:color="auto"/>
            </w:tcBorders>
          </w:tcPr>
          <w:p w14:paraId="67ECCB2B" w14:textId="203A1817" w:rsidR="000329D3" w:rsidRPr="00A052B4" w:rsidRDefault="000329D3"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Pr>
                <w:b/>
                <w:bCs/>
              </w:rPr>
              <w:t xml:space="preserve"> Versión</w:t>
            </w:r>
          </w:p>
        </w:tc>
        <w:tc>
          <w:tcPr>
            <w:tcW w:w="2539" w:type="dxa"/>
            <w:tcBorders>
              <w:top w:val="single" w:sz="4" w:space="0" w:color="000000" w:themeColor="text1"/>
              <w:bottom w:val="single" w:sz="4" w:space="0" w:color="auto"/>
            </w:tcBorders>
            <w:vAlign w:val="center"/>
          </w:tcPr>
          <w:p w14:paraId="023B1960" w14:textId="1AC5A82A" w:rsidR="000329D3" w:rsidRPr="00A052B4" w:rsidRDefault="000329D3"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Pr>
                <w:b/>
                <w:bCs/>
              </w:rPr>
              <w:t>Licencia</w:t>
            </w:r>
            <w:r w:rsidRPr="00A052B4">
              <w:rPr>
                <w:b/>
                <w:bCs/>
              </w:rPr>
              <w:t xml:space="preserve"> </w:t>
            </w:r>
          </w:p>
        </w:tc>
      </w:tr>
      <w:tr w:rsidR="000329D3" w14:paraId="61D66210" w14:textId="77777777" w:rsidTr="000329D3">
        <w:trPr>
          <w:trHeight w:val="329"/>
        </w:trPr>
        <w:tc>
          <w:tcPr>
            <w:cnfStyle w:val="001000000000" w:firstRow="0" w:lastRow="0" w:firstColumn="1" w:lastColumn="0" w:oddVBand="0" w:evenVBand="0" w:oddHBand="0" w:evenHBand="0" w:firstRowFirstColumn="0" w:firstRowLastColumn="0" w:lastRowFirstColumn="0" w:lastRowLastColumn="0"/>
            <w:tcW w:w="4361" w:type="dxa"/>
            <w:tcBorders>
              <w:top w:val="single" w:sz="4" w:space="0" w:color="auto"/>
              <w:bottom w:val="nil"/>
            </w:tcBorders>
            <w:vAlign w:val="center"/>
          </w:tcPr>
          <w:p w14:paraId="01AF31C5" w14:textId="17B13DC8" w:rsidR="000329D3" w:rsidRPr="00A052B4" w:rsidRDefault="000329D3" w:rsidP="00ED3D57">
            <w:pPr>
              <w:pStyle w:val="NormalPPrincipal"/>
              <w:spacing w:before="0"/>
              <w:ind w:firstLine="0"/>
              <w:jc w:val="left"/>
              <w:rPr>
                <w:b w:val="0"/>
                <w:bCs w:val="0"/>
              </w:rPr>
            </w:pPr>
            <w:r>
              <w:rPr>
                <w:b w:val="0"/>
                <w:bCs w:val="0"/>
              </w:rPr>
              <w:t>FLASK</w:t>
            </w:r>
          </w:p>
        </w:tc>
        <w:tc>
          <w:tcPr>
            <w:tcW w:w="2268" w:type="dxa"/>
            <w:tcBorders>
              <w:top w:val="single" w:sz="4" w:space="0" w:color="auto"/>
              <w:bottom w:val="nil"/>
            </w:tcBorders>
          </w:tcPr>
          <w:p w14:paraId="39150F42" w14:textId="7AC22035" w:rsidR="000329D3" w:rsidRDefault="000329D3"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2.3.2</w:t>
            </w:r>
          </w:p>
        </w:tc>
        <w:tc>
          <w:tcPr>
            <w:tcW w:w="2539" w:type="dxa"/>
            <w:tcBorders>
              <w:top w:val="single" w:sz="4" w:space="0" w:color="auto"/>
              <w:bottom w:val="nil"/>
            </w:tcBorders>
            <w:vAlign w:val="center"/>
          </w:tcPr>
          <w:p w14:paraId="77F735C3" w14:textId="16084273" w:rsidR="000329D3" w:rsidRDefault="000329D3"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BSD</w:t>
            </w:r>
          </w:p>
        </w:tc>
      </w:tr>
      <w:tr w:rsidR="000329D3" w14:paraId="4DF6BC3A" w14:textId="77777777" w:rsidTr="000329D3">
        <w:trPr>
          <w:trHeight w:val="329"/>
        </w:trPr>
        <w:tc>
          <w:tcPr>
            <w:cnfStyle w:val="001000000000" w:firstRow="0" w:lastRow="0" w:firstColumn="1" w:lastColumn="0" w:oddVBand="0" w:evenVBand="0" w:oddHBand="0" w:evenHBand="0" w:firstRowFirstColumn="0" w:firstRowLastColumn="0" w:lastRowFirstColumn="0" w:lastRowLastColumn="0"/>
            <w:tcW w:w="4361" w:type="dxa"/>
            <w:tcBorders>
              <w:top w:val="nil"/>
              <w:bottom w:val="nil"/>
            </w:tcBorders>
            <w:vAlign w:val="center"/>
          </w:tcPr>
          <w:p w14:paraId="37B15C3A" w14:textId="04A56BFD" w:rsidR="000329D3" w:rsidRDefault="000329D3" w:rsidP="00ED3D57">
            <w:pPr>
              <w:pStyle w:val="NormalPPrincipal"/>
              <w:spacing w:before="0"/>
              <w:ind w:firstLine="0"/>
              <w:jc w:val="left"/>
              <w:rPr>
                <w:b w:val="0"/>
                <w:bCs w:val="0"/>
              </w:rPr>
            </w:pPr>
            <w:r>
              <w:rPr>
                <w:b w:val="0"/>
                <w:bCs w:val="0"/>
              </w:rPr>
              <w:t>NUMPY</w:t>
            </w:r>
          </w:p>
        </w:tc>
        <w:tc>
          <w:tcPr>
            <w:tcW w:w="2268" w:type="dxa"/>
            <w:tcBorders>
              <w:top w:val="nil"/>
              <w:bottom w:val="nil"/>
            </w:tcBorders>
          </w:tcPr>
          <w:p w14:paraId="2A2BEC7F" w14:textId="29280F3E" w:rsidR="000329D3" w:rsidRDefault="000329D3"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24.3</w:t>
            </w:r>
          </w:p>
        </w:tc>
        <w:tc>
          <w:tcPr>
            <w:tcW w:w="2539" w:type="dxa"/>
            <w:tcBorders>
              <w:top w:val="nil"/>
              <w:bottom w:val="nil"/>
            </w:tcBorders>
            <w:vAlign w:val="center"/>
          </w:tcPr>
          <w:p w14:paraId="721C97C1" w14:textId="3959AD6D" w:rsidR="000329D3" w:rsidRDefault="000329D3"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BSD</w:t>
            </w:r>
          </w:p>
        </w:tc>
      </w:tr>
      <w:tr w:rsidR="000329D3" w14:paraId="7599A932" w14:textId="77777777" w:rsidTr="000329D3">
        <w:trPr>
          <w:trHeight w:val="329"/>
        </w:trPr>
        <w:tc>
          <w:tcPr>
            <w:cnfStyle w:val="001000000000" w:firstRow="0" w:lastRow="0" w:firstColumn="1" w:lastColumn="0" w:oddVBand="0" w:evenVBand="0" w:oddHBand="0" w:evenHBand="0" w:firstRowFirstColumn="0" w:firstRowLastColumn="0" w:lastRowFirstColumn="0" w:lastRowLastColumn="0"/>
            <w:tcW w:w="4361" w:type="dxa"/>
            <w:tcBorders>
              <w:top w:val="nil"/>
              <w:bottom w:val="nil"/>
            </w:tcBorders>
            <w:vAlign w:val="center"/>
          </w:tcPr>
          <w:p w14:paraId="75C1FC5C" w14:textId="08200656" w:rsidR="000329D3" w:rsidRDefault="000329D3" w:rsidP="00ED3D57">
            <w:pPr>
              <w:pStyle w:val="NormalPPrincipal"/>
              <w:spacing w:before="0"/>
              <w:ind w:firstLine="0"/>
              <w:jc w:val="left"/>
              <w:rPr>
                <w:b w:val="0"/>
                <w:bCs w:val="0"/>
              </w:rPr>
            </w:pPr>
            <w:r>
              <w:rPr>
                <w:b w:val="0"/>
                <w:bCs w:val="0"/>
              </w:rPr>
              <w:t>MATPLOTLIB</w:t>
            </w:r>
          </w:p>
        </w:tc>
        <w:tc>
          <w:tcPr>
            <w:tcW w:w="2268" w:type="dxa"/>
            <w:tcBorders>
              <w:top w:val="nil"/>
              <w:bottom w:val="nil"/>
            </w:tcBorders>
          </w:tcPr>
          <w:p w14:paraId="2DFB3BB3" w14:textId="1E892982" w:rsidR="000329D3" w:rsidRDefault="000329D3"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3.7.1</w:t>
            </w:r>
          </w:p>
        </w:tc>
        <w:tc>
          <w:tcPr>
            <w:tcW w:w="2539" w:type="dxa"/>
            <w:tcBorders>
              <w:top w:val="nil"/>
              <w:bottom w:val="nil"/>
            </w:tcBorders>
            <w:vAlign w:val="center"/>
          </w:tcPr>
          <w:p w14:paraId="1A2E199F" w14:textId="4664C895" w:rsidR="000329D3" w:rsidRDefault="000329D3"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PSF</w:t>
            </w:r>
          </w:p>
        </w:tc>
      </w:tr>
      <w:tr w:rsidR="000329D3" w14:paraId="041D7C83" w14:textId="77777777" w:rsidTr="000329D3">
        <w:trPr>
          <w:trHeight w:val="329"/>
        </w:trPr>
        <w:tc>
          <w:tcPr>
            <w:cnfStyle w:val="001000000000" w:firstRow="0" w:lastRow="0" w:firstColumn="1" w:lastColumn="0" w:oddVBand="0" w:evenVBand="0" w:oddHBand="0" w:evenHBand="0" w:firstRowFirstColumn="0" w:firstRowLastColumn="0" w:lastRowFirstColumn="0" w:lastRowLastColumn="0"/>
            <w:tcW w:w="4361" w:type="dxa"/>
            <w:tcBorders>
              <w:top w:val="nil"/>
              <w:bottom w:val="nil"/>
            </w:tcBorders>
            <w:vAlign w:val="center"/>
          </w:tcPr>
          <w:p w14:paraId="1131C937" w14:textId="14A74C4E" w:rsidR="000329D3" w:rsidRDefault="000329D3" w:rsidP="00ED3D57">
            <w:pPr>
              <w:pStyle w:val="NormalPPrincipal"/>
              <w:spacing w:before="0"/>
              <w:ind w:firstLine="0"/>
              <w:jc w:val="left"/>
              <w:rPr>
                <w:b w:val="0"/>
                <w:bCs w:val="0"/>
              </w:rPr>
            </w:pPr>
            <w:r>
              <w:rPr>
                <w:b w:val="0"/>
                <w:bCs w:val="0"/>
              </w:rPr>
              <w:t>LXML</w:t>
            </w:r>
          </w:p>
        </w:tc>
        <w:tc>
          <w:tcPr>
            <w:tcW w:w="2268" w:type="dxa"/>
            <w:tcBorders>
              <w:top w:val="nil"/>
              <w:bottom w:val="nil"/>
            </w:tcBorders>
          </w:tcPr>
          <w:p w14:paraId="3E00FF86" w14:textId="47278605" w:rsidR="000329D3" w:rsidRDefault="000329D3"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4.9.2</w:t>
            </w:r>
          </w:p>
        </w:tc>
        <w:tc>
          <w:tcPr>
            <w:tcW w:w="2539" w:type="dxa"/>
            <w:tcBorders>
              <w:top w:val="nil"/>
              <w:bottom w:val="nil"/>
            </w:tcBorders>
            <w:vAlign w:val="center"/>
          </w:tcPr>
          <w:p w14:paraId="47578887" w14:textId="027A13C9" w:rsidR="000329D3" w:rsidRDefault="00A101A1"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BSD</w:t>
            </w:r>
          </w:p>
        </w:tc>
      </w:tr>
      <w:tr w:rsidR="000329D3" w14:paraId="524BE199" w14:textId="77777777" w:rsidTr="00A101A1">
        <w:trPr>
          <w:trHeight w:val="329"/>
        </w:trPr>
        <w:tc>
          <w:tcPr>
            <w:cnfStyle w:val="001000000000" w:firstRow="0" w:lastRow="0" w:firstColumn="1" w:lastColumn="0" w:oddVBand="0" w:evenVBand="0" w:oddHBand="0" w:evenHBand="0" w:firstRowFirstColumn="0" w:firstRowLastColumn="0" w:lastRowFirstColumn="0" w:lastRowLastColumn="0"/>
            <w:tcW w:w="4361" w:type="dxa"/>
            <w:tcBorders>
              <w:top w:val="nil"/>
              <w:bottom w:val="single" w:sz="4" w:space="0" w:color="auto"/>
            </w:tcBorders>
            <w:vAlign w:val="center"/>
          </w:tcPr>
          <w:p w14:paraId="53AC102F" w14:textId="4C1B0CE7" w:rsidR="000329D3" w:rsidRDefault="00A101A1" w:rsidP="00ED3D57">
            <w:pPr>
              <w:pStyle w:val="NormalPPrincipal"/>
              <w:spacing w:before="0"/>
              <w:ind w:firstLine="0"/>
              <w:jc w:val="left"/>
              <w:rPr>
                <w:b w:val="0"/>
                <w:bCs w:val="0"/>
              </w:rPr>
            </w:pPr>
            <w:r>
              <w:rPr>
                <w:b w:val="0"/>
                <w:bCs w:val="0"/>
              </w:rPr>
              <w:t>PILLOW</w:t>
            </w:r>
          </w:p>
        </w:tc>
        <w:tc>
          <w:tcPr>
            <w:tcW w:w="2268" w:type="dxa"/>
            <w:tcBorders>
              <w:top w:val="nil"/>
              <w:bottom w:val="single" w:sz="4" w:space="0" w:color="auto"/>
            </w:tcBorders>
          </w:tcPr>
          <w:p w14:paraId="0AF5B01F" w14:textId="01F3EDCF" w:rsidR="000329D3" w:rsidRDefault="00A101A1"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3.5.0</w:t>
            </w:r>
          </w:p>
        </w:tc>
        <w:tc>
          <w:tcPr>
            <w:tcW w:w="2539" w:type="dxa"/>
            <w:tcBorders>
              <w:top w:val="nil"/>
              <w:bottom w:val="single" w:sz="4" w:space="0" w:color="auto"/>
            </w:tcBorders>
            <w:vAlign w:val="center"/>
          </w:tcPr>
          <w:p w14:paraId="0E724EF6" w14:textId="63B7EE7C" w:rsidR="000329D3" w:rsidRDefault="00A101A1"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PIL</w:t>
            </w:r>
          </w:p>
        </w:tc>
      </w:tr>
    </w:tbl>
    <w:p w14:paraId="410B65F8" w14:textId="54A2A082" w:rsidR="000329D3" w:rsidRDefault="000329D3" w:rsidP="004D07C3">
      <w:pPr>
        <w:pStyle w:val="Titulodetabla"/>
        <w:ind w:firstLine="0"/>
      </w:pPr>
      <w:bookmarkStart w:id="42" w:name="_Toc139311047"/>
      <w:r w:rsidRPr="00414AD7">
        <w:t>Tabla A.</w:t>
      </w:r>
      <w:r w:rsidR="00A101A1">
        <w:t>11</w:t>
      </w:r>
      <w:r w:rsidRPr="00414AD7">
        <w:t xml:space="preserve">: </w:t>
      </w:r>
      <w:r w:rsidR="00A101A1">
        <w:t xml:space="preserve">Legalidad de herramientas y </w:t>
      </w:r>
      <w:r w:rsidR="004D07C3">
        <w:t>librerías</w:t>
      </w:r>
      <w:bookmarkEnd w:id="42"/>
    </w:p>
    <w:p w14:paraId="073447E0" w14:textId="5A57B4F7" w:rsidR="00E954D1" w:rsidRDefault="00A101A1" w:rsidP="004D07C3">
      <w:pPr>
        <w:pStyle w:val="NormalPPrincipal"/>
      </w:pPr>
      <w:r>
        <w:t>Como se puede apreciar</w:t>
      </w:r>
      <w:r w:rsidR="004D07C3">
        <w:t>, t</w:t>
      </w:r>
      <w:r>
        <w:t>odas las herramientas</w:t>
      </w:r>
      <w:r w:rsidR="004D07C3">
        <w:t xml:space="preserve"> y librerías que se han empleado</w:t>
      </w:r>
      <w:r>
        <w:t xml:space="preserve"> son de uso libre</w:t>
      </w:r>
      <w:r w:rsidR="004D07C3">
        <w:t xml:space="preserve"> sin</w:t>
      </w:r>
      <w:r>
        <w:t xml:space="preserve"> ninguna restricción. </w:t>
      </w:r>
      <w:r w:rsidR="004D07C3">
        <w:t>Por lo tanto, nuestro proyecto necesita una licencia MIT, permitiendo el uso de la aplicación para todos los niveles posibles.</w:t>
      </w:r>
    </w:p>
    <w:p w14:paraId="6B9ED466" w14:textId="7BB60475" w:rsidR="00E954D1" w:rsidRDefault="00E954D1" w:rsidP="00745EAC">
      <w:pPr>
        <w:pStyle w:val="NormalPPrincipal"/>
        <w:ind w:firstLine="0"/>
        <w:sectPr w:rsidR="00E954D1" w:rsidSect="002B7530">
          <w:headerReference w:type="default" r:id="rId201"/>
          <w:headerReference w:type="first" r:id="rId202"/>
          <w:footerReference w:type="first" r:id="rId203"/>
          <w:pgSz w:w="11910" w:h="16840"/>
          <w:pgMar w:top="1417" w:right="1701" w:bottom="1417" w:left="1701" w:header="0" w:footer="0" w:gutter="0"/>
          <w:cols w:space="720"/>
          <w:titlePg/>
          <w:docGrid w:linePitch="299"/>
        </w:sectPr>
      </w:pPr>
    </w:p>
    <w:p w14:paraId="5A92D8C9" w14:textId="4B0C881B" w:rsidR="00421979" w:rsidRDefault="00826774">
      <w:pPr>
        <w:pStyle w:val="Textoindependiente"/>
        <w:spacing w:before="3"/>
        <w:rPr>
          <w:sz w:val="11"/>
        </w:rPr>
      </w:pPr>
      <w:r>
        <w:rPr>
          <w:noProof/>
        </w:rPr>
        <w:lastRenderedPageBreak/>
        <mc:AlternateContent>
          <mc:Choice Requires="wps">
            <w:drawing>
              <wp:anchor distT="0" distB="0" distL="0" distR="0" simplePos="0" relativeHeight="251608064" behindDoc="1" locked="0" layoutInCell="1" allowOverlap="1" wp14:anchorId="5A92D90A" wp14:editId="3F93AB16">
                <wp:simplePos x="0" y="0"/>
                <wp:positionH relativeFrom="page">
                  <wp:posOffset>1446530</wp:posOffset>
                </wp:positionH>
                <wp:positionV relativeFrom="paragraph">
                  <wp:posOffset>17145</wp:posOffset>
                </wp:positionV>
                <wp:extent cx="4669155" cy="1270"/>
                <wp:effectExtent l="0" t="0" r="0" b="0"/>
                <wp:wrapTopAndBottom/>
                <wp:docPr id="7" name="Forma libre: forma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8392F5" id="Forma libre: forma 7" o:spid="_x0000_s1026" style="position:absolute;margin-left:113.9pt;margin-top:1.35pt;width:367.65pt;height:.1pt;z-index:-2517084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" path="m,l7352,e" filled="f" strokeweight=".14042mm">
                <v:path arrowok="t" o:connecttype="custom" o:connectlocs="0,0;4668520,0" o:connectangles="0,0"/>
                <w10:wrap type="topAndBottom" anchorx="page"/>
              </v:shape>
            </w:pict>
          </mc:Fallback>
        </mc:AlternateContent>
      </w:r>
    </w:p>
    <w:p w14:paraId="5A92D8CA" w14:textId="27EA0631" w:rsidR="00421979" w:rsidRPr="00826774" w:rsidRDefault="00826774" w:rsidP="00072D50">
      <w:pPr>
        <w:pStyle w:val="ttitulo"/>
      </w:pPr>
      <w:bookmarkStart w:id="43" w:name="_Toc107755148"/>
      <w:bookmarkStart w:id="44" w:name="_Toc139310980"/>
      <w:r>
        <w:rPr>
          <w:w w:val="106"/>
        </w:rPr>
        <w:t>Especificación</w:t>
      </w:r>
      <w:r w:rsidR="00EB21C7" w:rsidRPr="00826774">
        <w:rPr>
          <w:spacing w:val="-20"/>
          <w:w w:val="94"/>
        </w:rPr>
        <w:t xml:space="preserve"> </w:t>
      </w:r>
      <w:r w:rsidR="00EB21C7" w:rsidRPr="00826774">
        <w:rPr>
          <w:spacing w:val="-6"/>
          <w:w w:val="95"/>
        </w:rPr>
        <w:t>de</w:t>
      </w:r>
      <w:r w:rsidR="00EB21C7" w:rsidRPr="00826774">
        <w:rPr>
          <w:spacing w:val="-22"/>
          <w:w w:val="95"/>
        </w:rPr>
        <w:t xml:space="preserve"> </w:t>
      </w:r>
      <w:r w:rsidR="00EB21C7" w:rsidRPr="00826774">
        <w:rPr>
          <w:spacing w:val="-6"/>
          <w:w w:val="95"/>
        </w:rPr>
        <w:t>Requisitos</w:t>
      </w:r>
      <w:bookmarkEnd w:id="43"/>
      <w:bookmarkEnd w:id="44"/>
    </w:p>
    <w:p w14:paraId="5A92D8CB" w14:textId="502B0ACB" w:rsidR="00421979" w:rsidRDefault="00421979">
      <w:pPr>
        <w:pStyle w:val="Textoindependiente"/>
        <w:spacing w:before="6"/>
        <w:rPr>
          <w:rFonts w:ascii="Trebuchet MS"/>
          <w:sz w:val="20"/>
        </w:rPr>
      </w:pPr>
    </w:p>
    <w:p w14:paraId="5A92D8CC" w14:textId="1E49DD2C" w:rsidR="00421979" w:rsidRDefault="006C5725">
      <w:pPr>
        <w:pStyle w:val="Textoindependiente"/>
        <w:rPr>
          <w:rFonts w:ascii="Trebuchet MS"/>
          <w:sz w:val="20"/>
        </w:rPr>
      </w:pPr>
      <w:r>
        <w:pict w14:anchorId="5A92D90A">
          <v:shape id="docshape556" o:spid="_x0000_s2053" style="position:absolute;margin-left:114pt;margin-top:1.15pt;width:367.65pt;height:.1pt;z-index:-251636224;mso-wrap-distance-left:0;mso-wrap-distance-right:0;mso-position-horizontal-relative:page" coordorigin="2257,263" coordsize="7353,0" path="m2257,263r7352,e" filled="f" strokeweight=".14042mm">
            <v:path arrowok="t"/>
            <w10:wrap type="topAndBottom" anchorx="page"/>
          </v:shape>
        </w:pict>
      </w:r>
    </w:p>
    <w:p w14:paraId="5A92D8CD" w14:textId="377769EB" w:rsidR="00421979" w:rsidRDefault="00421979">
      <w:pPr>
        <w:pStyle w:val="Textoindependiente"/>
        <w:rPr>
          <w:rFonts w:ascii="Trebuchet MS"/>
          <w:sz w:val="20"/>
        </w:rPr>
      </w:pPr>
    </w:p>
    <w:p w14:paraId="5A92D8CE" w14:textId="77777777" w:rsidR="00421979" w:rsidRDefault="00421979">
      <w:pPr>
        <w:pStyle w:val="Textoindependiente"/>
        <w:rPr>
          <w:rFonts w:ascii="Trebuchet MS"/>
          <w:sz w:val="20"/>
        </w:rPr>
      </w:pPr>
    </w:p>
    <w:p w14:paraId="5D9518CB" w14:textId="07A507E0" w:rsidR="000224E5" w:rsidRDefault="00B474C6" w:rsidP="00711139">
      <w:pPr>
        <w:pStyle w:val="SublistadoNNormal"/>
        <w:numPr>
          <w:ilvl w:val="1"/>
          <w:numId w:val="3"/>
        </w:numPr>
        <w:ind w:left="907" w:hanging="907"/>
      </w:pPr>
      <w:bookmarkStart w:id="45" w:name="_Toc107755149"/>
      <w:bookmarkStart w:id="46" w:name="_Toc139310981"/>
      <w:r>
        <w:t>Introducción</w:t>
      </w:r>
      <w:bookmarkEnd w:id="45"/>
      <w:bookmarkEnd w:id="46"/>
    </w:p>
    <w:p w14:paraId="6DDA632D" w14:textId="77777777" w:rsidR="00745EAC" w:rsidRDefault="00745EAC" w:rsidP="00BA53F9">
      <w:pPr>
        <w:pStyle w:val="NormalPPrincipal"/>
      </w:pPr>
      <w:r>
        <w:t>En este apartado se describen l</w:t>
      </w:r>
      <w:r w:rsidR="00CE59B4">
        <w:t xml:space="preserve">os </w:t>
      </w:r>
      <w:r>
        <w:t>objetivos</w:t>
      </w:r>
      <w:r w:rsidR="00CE59B4">
        <w:t xml:space="preserve"> del proyecto</w:t>
      </w:r>
      <w:r w:rsidR="00E14F23">
        <w:t xml:space="preserve"> </w:t>
      </w:r>
      <w:r>
        <w:t xml:space="preserve">que </w:t>
      </w:r>
      <w:r w:rsidR="00E14F23">
        <w:t>fueron d</w:t>
      </w:r>
      <w:r w:rsidR="002B6E9A">
        <w:t xml:space="preserve">efinidos </w:t>
      </w:r>
      <w:r>
        <w:t>y haciendo un catálogo de cada requisito necesario para conseguir lograr esos objetivos.</w:t>
      </w:r>
    </w:p>
    <w:p w14:paraId="196E68D1" w14:textId="77777777" w:rsidR="00D90C14" w:rsidRPr="00D90C14" w:rsidRDefault="00745EAC" w:rsidP="00D90C14">
      <w:pPr>
        <w:pStyle w:val="NormalPPrincipal"/>
      </w:pPr>
      <w:r>
        <w:t xml:space="preserve">Se va a seguir el estándar </w:t>
      </w:r>
      <w:r w:rsidR="002B6E9A">
        <w:t>IEEE 830-1998</w:t>
      </w:r>
      <w:r w:rsidR="00813979">
        <w:t xml:space="preserve">, el cual define que </w:t>
      </w:r>
      <w:r w:rsidR="001B6623">
        <w:t xml:space="preserve">la </w:t>
      </w:r>
      <w:r w:rsidR="00B83EA2">
        <w:t>Especificación de Requisitos Software (</w:t>
      </w:r>
      <w:r>
        <w:t>E</w:t>
      </w:r>
      <w:r w:rsidR="00B83EA2">
        <w:t>RS) debe ser</w:t>
      </w:r>
      <w:r>
        <w:t xml:space="preserve"> </w:t>
      </w:r>
      <w:hyperlink w:anchor="Bibliografía" w:history="1">
        <w:r w:rsidRPr="00745EAC">
          <w:rPr>
            <w:rStyle w:val="Hipervnculo"/>
            <w:color w:val="FF0000"/>
          </w:rPr>
          <w:fldChar w:fldCharType="begin"/>
        </w:r>
        <w:r w:rsidRPr="00745EAC">
          <w:rPr>
            <w:rStyle w:val="Hipervnculo"/>
            <w:color w:val="FF0000"/>
          </w:rPr>
          <w:instrText xml:space="preserve"> ADDIN ZOTERO_ITEM CSL_CITATION {"citationID":"ShmjXfQG","properties":{"formattedCitation":"[3]","plainCitation":"[3]","noteIndex":0},"citationItems":[{"id":58,"uris":["http://zotero.org/users/11172637/items/EV8IUBCC"],"itemData":{"id":58,"type":"document","title":"IEEE830.pdf","URL":"http://www.math.uaa.alaska.edu/~afkjm/cs401/IEEE830.pdf","accessed":{"date-parts":[["2023",6,24]]}}}],"schema":"https://github.com/citation-style-language/schema/raw/master/csl-citation.json"} </w:instrText>
        </w:r>
        <w:r w:rsidRPr="00745EAC">
          <w:rPr>
            <w:rStyle w:val="Hipervnculo"/>
            <w:color w:val="FF0000"/>
          </w:rPr>
          <w:fldChar w:fldCharType="separate"/>
        </w:r>
        <w:r w:rsidRPr="00745EAC">
          <w:rPr>
            <w:rStyle w:val="Hipervnculo"/>
            <w:color w:val="FF0000"/>
          </w:rPr>
          <w:t>[3]</w:t>
        </w:r>
        <w:r w:rsidRPr="00745EAC">
          <w:rPr>
            <w:rStyle w:val="Hipervnculo"/>
            <w:color w:val="FF0000"/>
          </w:rPr>
          <w:fldChar w:fldCharType="end"/>
        </w:r>
      </w:hyperlink>
      <w:r w:rsidR="00B83EA2">
        <w:t>:</w:t>
      </w:r>
      <w:r w:rsidR="00D90C14" w:rsidRPr="00D90C14">
        <w:rPr>
          <w:b/>
          <w:bCs/>
        </w:rPr>
        <w:t xml:space="preserve"> </w:t>
      </w:r>
    </w:p>
    <w:p w14:paraId="612BBFAA" w14:textId="762BE3BE" w:rsidR="00BA53F9" w:rsidRDefault="00D90C14" w:rsidP="00711139">
      <w:pPr>
        <w:pStyle w:val="NormalPPrincipal"/>
        <w:numPr>
          <w:ilvl w:val="0"/>
          <w:numId w:val="1"/>
        </w:numPr>
      </w:pPr>
      <w:r w:rsidRPr="008528E6">
        <w:rPr>
          <w:b/>
          <w:bCs/>
        </w:rPr>
        <w:t>Completa</w:t>
      </w:r>
      <w:r>
        <w:t xml:space="preserve">: </w:t>
      </w:r>
      <w:r w:rsidRPr="00D90C14">
        <w:t>Todos los requisitos deben estar reflejados en ella y todas las referencias deben estar definidas.</w:t>
      </w:r>
    </w:p>
    <w:p w14:paraId="0BD2D557" w14:textId="704FD1E1" w:rsidR="00745EAC" w:rsidRDefault="00745EAC" w:rsidP="00711139">
      <w:pPr>
        <w:pStyle w:val="NormalPPrincipal"/>
        <w:numPr>
          <w:ilvl w:val="0"/>
          <w:numId w:val="1"/>
        </w:numPr>
      </w:pPr>
      <w:r>
        <w:rPr>
          <w:b/>
          <w:bCs/>
        </w:rPr>
        <w:t>Consistente</w:t>
      </w:r>
      <w:r w:rsidR="00D90C14">
        <w:t xml:space="preserve">: </w:t>
      </w:r>
      <w:r w:rsidR="00D90C14" w:rsidRPr="00D90C14">
        <w:t>Debe ser coherente con los propios requerimientos y también con otros documentos de especificación.</w:t>
      </w:r>
    </w:p>
    <w:p w14:paraId="69F015D8" w14:textId="1B4FA1D4" w:rsidR="00D90C14" w:rsidRPr="00D90C14" w:rsidRDefault="00B37818" w:rsidP="00711139">
      <w:pPr>
        <w:pStyle w:val="NormalPPrincipal"/>
        <w:numPr>
          <w:ilvl w:val="0"/>
          <w:numId w:val="1"/>
        </w:numPr>
      </w:pPr>
      <w:r w:rsidRPr="008528E6">
        <w:rPr>
          <w:b/>
          <w:bCs/>
        </w:rPr>
        <w:t>Inequívoca</w:t>
      </w:r>
      <w:r w:rsidR="00D90C14">
        <w:t>:</w:t>
      </w:r>
      <w:r>
        <w:t xml:space="preserve"> </w:t>
      </w:r>
      <w:r w:rsidR="00D90C14" w:rsidRPr="00D90C14">
        <w:t>La redacción debe ser clara de modo que no se pueda mal interpretar.</w:t>
      </w:r>
    </w:p>
    <w:p w14:paraId="52E0FC2D" w14:textId="755DFE9A" w:rsidR="00D90C14" w:rsidRDefault="00D90C14" w:rsidP="00711139">
      <w:pPr>
        <w:pStyle w:val="NormalPPrincipal"/>
        <w:numPr>
          <w:ilvl w:val="0"/>
          <w:numId w:val="1"/>
        </w:numPr>
      </w:pPr>
      <w:r w:rsidRPr="008528E6">
        <w:rPr>
          <w:b/>
          <w:bCs/>
        </w:rPr>
        <w:t>Correcta</w:t>
      </w:r>
      <w:r>
        <w:t xml:space="preserve">: </w:t>
      </w:r>
      <w:r w:rsidRPr="00D90C14">
        <w:t>El software debe cumplir con los requisitos de la especificación.</w:t>
      </w:r>
    </w:p>
    <w:p w14:paraId="40B48793" w14:textId="30730BD0" w:rsidR="00D90C14" w:rsidRDefault="00D90C14" w:rsidP="00711139">
      <w:pPr>
        <w:pStyle w:val="NormalPPrincipal"/>
        <w:numPr>
          <w:ilvl w:val="0"/>
          <w:numId w:val="1"/>
        </w:numPr>
      </w:pPr>
      <w:r w:rsidRPr="008528E6">
        <w:rPr>
          <w:b/>
          <w:bCs/>
        </w:rPr>
        <w:t>Trazable</w:t>
      </w:r>
      <w:r>
        <w:t xml:space="preserve">: </w:t>
      </w:r>
      <w:r w:rsidRPr="00D90C14">
        <w:t>Se refiere a la posibilidad de verificar la historia, ubicación o aplicación de un ítem a través de su identificación almacenada y documentada.</w:t>
      </w:r>
    </w:p>
    <w:p w14:paraId="7054D1EE" w14:textId="638A7C69" w:rsidR="00D90C14" w:rsidRPr="00D90C14" w:rsidRDefault="00D90C14" w:rsidP="00711139">
      <w:pPr>
        <w:pStyle w:val="NormalPPrincipal"/>
        <w:numPr>
          <w:ilvl w:val="0"/>
          <w:numId w:val="1"/>
        </w:numPr>
        <w:rPr>
          <w:b/>
          <w:bCs/>
        </w:rPr>
      </w:pPr>
      <w:r w:rsidRPr="00D90C14">
        <w:rPr>
          <w:b/>
          <w:bCs/>
        </w:rPr>
        <w:t xml:space="preserve">Priorizable: </w:t>
      </w:r>
      <w:r w:rsidRPr="00D90C14">
        <w:t>Los requisitos deben poder organizarse jerárquicamente según su relevancia para el negocio y clasificándolos en esenciales, condicionales y opcionales.</w:t>
      </w:r>
    </w:p>
    <w:p w14:paraId="3B4F6992" w14:textId="1C3731FA" w:rsidR="00B37818" w:rsidRDefault="00B37818" w:rsidP="00D90C14">
      <w:pPr>
        <w:pStyle w:val="NormalPPrincipal"/>
        <w:ind w:left="700" w:firstLine="0"/>
      </w:pPr>
    </w:p>
    <w:p w14:paraId="5FEA865C" w14:textId="1258BDFA" w:rsidR="00D90C14" w:rsidRPr="00D90C14" w:rsidRDefault="002F2430" w:rsidP="00711139">
      <w:pPr>
        <w:pStyle w:val="NormalPPrincipal"/>
        <w:numPr>
          <w:ilvl w:val="0"/>
          <w:numId w:val="1"/>
        </w:numPr>
      </w:pPr>
      <w:r w:rsidRPr="008528E6">
        <w:rPr>
          <w:b/>
          <w:bCs/>
        </w:rPr>
        <w:t>Modificable</w:t>
      </w:r>
      <w:r w:rsidR="00D90C14">
        <w:t>:</w:t>
      </w:r>
      <w:r>
        <w:t xml:space="preserve"> </w:t>
      </w:r>
      <w:r w:rsidR="00D90C14" w:rsidRPr="00D90C14">
        <w:t>Aunque todo requerimiento es modificable, se refiere a que debe ser fácilmente modificable.</w:t>
      </w:r>
    </w:p>
    <w:p w14:paraId="722FF377" w14:textId="227C6AE6" w:rsidR="002F2430" w:rsidRDefault="00D90C14" w:rsidP="00711139">
      <w:pPr>
        <w:pStyle w:val="NormalPPrincipal"/>
        <w:numPr>
          <w:ilvl w:val="0"/>
          <w:numId w:val="1"/>
        </w:numPr>
      </w:pPr>
      <w:r>
        <w:rPr>
          <w:b/>
          <w:bCs/>
        </w:rPr>
        <w:t>Verificable</w:t>
      </w:r>
      <w:r>
        <w:t xml:space="preserve">: </w:t>
      </w:r>
      <w:r w:rsidRPr="00D90C14">
        <w:t>Debe existir un método finito sin costo para poder probarlo.</w:t>
      </w:r>
    </w:p>
    <w:p w14:paraId="02D3C0CA" w14:textId="4DBAB6F3" w:rsidR="002A5C4D" w:rsidRDefault="00D90C14" w:rsidP="00711139">
      <w:pPr>
        <w:pStyle w:val="NormalPPrincipal"/>
        <w:numPr>
          <w:ilvl w:val="0"/>
          <w:numId w:val="1"/>
        </w:numPr>
      </w:pPr>
      <w:r>
        <w:rPr>
          <w:b/>
          <w:bCs/>
        </w:rPr>
        <w:t>Clara</w:t>
      </w:r>
      <w:r>
        <w:t>:</w:t>
      </w:r>
      <w:r w:rsidR="002A5C4D">
        <w:t xml:space="preserve"> </w:t>
      </w:r>
      <w:r w:rsidRPr="00D90C14">
        <w:t>Debe estar en un lenguaje claro y entendible para quien lo va a atender.</w:t>
      </w:r>
    </w:p>
    <w:p w14:paraId="4F61F1D5" w14:textId="77777777" w:rsidR="00D90C14" w:rsidRDefault="00D90C14" w:rsidP="00D90C14">
      <w:pPr>
        <w:pStyle w:val="NormalPPrincipal"/>
        <w:ind w:firstLine="0"/>
      </w:pPr>
    </w:p>
    <w:p w14:paraId="3F7DD0A4" w14:textId="003D65C6" w:rsidR="00B474C6" w:rsidRDefault="00B474C6" w:rsidP="00711139">
      <w:pPr>
        <w:pStyle w:val="SublistadoNNormal"/>
        <w:numPr>
          <w:ilvl w:val="1"/>
          <w:numId w:val="4"/>
        </w:numPr>
        <w:ind w:left="907" w:hanging="907"/>
      </w:pPr>
      <w:bookmarkStart w:id="47" w:name="_Toc107755150"/>
      <w:bookmarkStart w:id="48" w:name="_Toc139310982"/>
      <w:r w:rsidRPr="001E19D2">
        <w:t>Objetivos</w:t>
      </w:r>
      <w:r>
        <w:t xml:space="preserve"> generales</w:t>
      </w:r>
      <w:bookmarkEnd w:id="47"/>
      <w:bookmarkEnd w:id="48"/>
    </w:p>
    <w:p w14:paraId="4E7601DE" w14:textId="51C7C808" w:rsidR="00993982" w:rsidRDefault="00AB4777" w:rsidP="00993982">
      <w:pPr>
        <w:pStyle w:val="NormalPPrincipal"/>
      </w:pPr>
      <w:r>
        <w:t>Como ya se comentó en la memoria, los objetivos generales de este proyecto han sido los siguientes:</w:t>
      </w:r>
    </w:p>
    <w:p w14:paraId="5B1BE94D" w14:textId="77777777" w:rsidR="00D90C14" w:rsidRDefault="00D90C14" w:rsidP="00711139">
      <w:pPr>
        <w:pStyle w:val="NormalPPrincipal"/>
        <w:numPr>
          <w:ilvl w:val="0"/>
          <w:numId w:val="14"/>
        </w:numPr>
      </w:pPr>
      <w:r>
        <w:lastRenderedPageBreak/>
        <w:t>Crear una aplicación web que genere archivos importables en un formato adecuado.</w:t>
      </w:r>
    </w:p>
    <w:p w14:paraId="58D2267B" w14:textId="77777777" w:rsidR="00D90C14" w:rsidRPr="00D90C14" w:rsidRDefault="00D90C14" w:rsidP="00711139">
      <w:pPr>
        <w:pStyle w:val="Textoindependiente"/>
        <w:numPr>
          <w:ilvl w:val="0"/>
          <w:numId w:val="14"/>
        </w:numPr>
        <w:spacing w:before="185" w:line="259" w:lineRule="auto"/>
        <w:ind w:right="613"/>
        <w:jc w:val="both"/>
        <w:rPr>
          <w:rFonts w:ascii="LM Roman 10" w:hAnsi="LM Roman 10"/>
          <w:b w:val="0"/>
          <w:bCs w:val="0"/>
          <w:sz w:val="24"/>
          <w:szCs w:val="24"/>
        </w:rPr>
      </w:pPr>
      <w:r w:rsidRPr="00D90C14">
        <w:rPr>
          <w:rFonts w:ascii="LM Roman 10" w:hAnsi="LM Roman 10"/>
          <w:b w:val="0"/>
          <w:bCs w:val="0"/>
          <w:sz w:val="24"/>
          <w:szCs w:val="24"/>
        </w:rPr>
        <w:t>Desarrollo de una interfaz en forma de aplicación web mediante la cual los usuarios puedan registrarse.</w:t>
      </w:r>
    </w:p>
    <w:p w14:paraId="111B3206" w14:textId="77777777" w:rsidR="00D90C14" w:rsidRDefault="00D90C14" w:rsidP="00711139">
      <w:pPr>
        <w:pStyle w:val="NormalPPrincipal"/>
        <w:numPr>
          <w:ilvl w:val="0"/>
          <w:numId w:val="14"/>
        </w:numPr>
      </w:pPr>
      <w:r w:rsidRPr="00D90C14">
        <w:t>Implementación de las diferentes funcionalidades</w:t>
      </w:r>
      <w:r>
        <w:t xml:space="preserve"> que tiene la aplicación, como la creación de preguntas para su futura exportación o el tipo de idioma.</w:t>
      </w:r>
    </w:p>
    <w:p w14:paraId="65CC28D0" w14:textId="77777777" w:rsidR="00D90C14" w:rsidRDefault="00D90C14" w:rsidP="00993982">
      <w:pPr>
        <w:pStyle w:val="NormalPPrincipal"/>
      </w:pPr>
    </w:p>
    <w:p w14:paraId="541794E2" w14:textId="1A5D0CC2" w:rsidR="00B474C6" w:rsidRDefault="00B474C6" w:rsidP="00711139">
      <w:pPr>
        <w:pStyle w:val="SublistadoNNormal"/>
        <w:numPr>
          <w:ilvl w:val="1"/>
          <w:numId w:val="5"/>
        </w:numPr>
        <w:ind w:left="907" w:hanging="907"/>
      </w:pPr>
      <w:bookmarkStart w:id="49" w:name="_Toc107755151"/>
      <w:bookmarkStart w:id="50" w:name="_Toc139310983"/>
      <w:r>
        <w:t>Catálogo de requisitos</w:t>
      </w:r>
      <w:bookmarkEnd w:id="49"/>
      <w:bookmarkEnd w:id="50"/>
    </w:p>
    <w:p w14:paraId="7CE158B2" w14:textId="66F3817F" w:rsidR="000D43C7" w:rsidRDefault="00D35C52" w:rsidP="000D43C7">
      <w:pPr>
        <w:pStyle w:val="NormalPPrincipal"/>
      </w:pPr>
      <w:r>
        <w:t xml:space="preserve">A continuación, se van a definir todos los requisitos derivados de los objetivos principales del proyecto. </w:t>
      </w:r>
    </w:p>
    <w:p w14:paraId="0D39F988" w14:textId="244DD3C3" w:rsidR="00CB6C6B" w:rsidRPr="00D35C52" w:rsidRDefault="00CB6C6B" w:rsidP="00D35C52">
      <w:pPr>
        <w:pStyle w:val="Subtitulo"/>
      </w:pPr>
      <w:r w:rsidRPr="00D35C52">
        <w:t xml:space="preserve">Requisitos </w:t>
      </w:r>
      <w:r w:rsidR="00277D34">
        <w:t>f</w:t>
      </w:r>
      <w:r w:rsidRPr="00D35C52">
        <w:t>uncionales:</w:t>
      </w:r>
    </w:p>
    <w:p w14:paraId="26F6CB7A" w14:textId="6D0BE75A" w:rsidR="00A84B80" w:rsidRDefault="00CB6C6B" w:rsidP="00711139">
      <w:pPr>
        <w:pStyle w:val="NormalPPrincipal"/>
        <w:numPr>
          <w:ilvl w:val="0"/>
          <w:numId w:val="1"/>
        </w:numPr>
      </w:pPr>
      <w:r w:rsidRPr="00CB6C6B">
        <w:rPr>
          <w:b/>
          <w:bCs/>
        </w:rPr>
        <w:t>R</w:t>
      </w:r>
      <w:r w:rsidR="00D35C52">
        <w:rPr>
          <w:b/>
          <w:bCs/>
        </w:rPr>
        <w:t>.</w:t>
      </w:r>
      <w:r w:rsidRPr="00CB6C6B">
        <w:rPr>
          <w:b/>
          <w:bCs/>
        </w:rPr>
        <w:t>F</w:t>
      </w:r>
      <w:r w:rsidR="00D35C52">
        <w:rPr>
          <w:b/>
          <w:bCs/>
        </w:rPr>
        <w:t>-</w:t>
      </w:r>
      <w:r w:rsidRPr="00CB6C6B">
        <w:rPr>
          <w:b/>
          <w:bCs/>
        </w:rPr>
        <w:t>1</w:t>
      </w:r>
      <w:r w:rsidR="00D35C52">
        <w:rPr>
          <w:b/>
          <w:bCs/>
        </w:rPr>
        <w:t xml:space="preserve"> Selección </w:t>
      </w:r>
      <w:r w:rsidR="00D1142C">
        <w:rPr>
          <w:b/>
          <w:bCs/>
        </w:rPr>
        <w:t>tipo preguntas</w:t>
      </w:r>
      <w:r w:rsidR="00BB31E1">
        <w:t>:</w:t>
      </w:r>
      <w:r w:rsidR="00A84B80">
        <w:t xml:space="preserve"> </w:t>
      </w:r>
      <w:r w:rsidR="00D35C52">
        <w:t>La aplicación debe ser capaz de permitir al usuario elegir entre crear preguntas tipo Tabla, Valor Ganado o Programación Ganada.</w:t>
      </w:r>
    </w:p>
    <w:p w14:paraId="7C2A6B27" w14:textId="63D1C4D6" w:rsidR="00BB31E1" w:rsidRDefault="00A84B80" w:rsidP="00711139">
      <w:pPr>
        <w:pStyle w:val="NormalPPrincipal"/>
        <w:numPr>
          <w:ilvl w:val="0"/>
          <w:numId w:val="1"/>
        </w:numPr>
      </w:pPr>
      <w:r>
        <w:rPr>
          <w:b/>
          <w:bCs/>
        </w:rPr>
        <w:t>R</w:t>
      </w:r>
      <w:r w:rsidR="00D35C52">
        <w:rPr>
          <w:b/>
          <w:bCs/>
        </w:rPr>
        <w:t>.</w:t>
      </w:r>
      <w:r>
        <w:rPr>
          <w:b/>
          <w:bCs/>
        </w:rPr>
        <w:t>F</w:t>
      </w:r>
      <w:r w:rsidR="00D35C52">
        <w:rPr>
          <w:b/>
          <w:bCs/>
        </w:rPr>
        <w:t>-</w:t>
      </w:r>
      <w:r w:rsidRPr="002D6754">
        <w:rPr>
          <w:b/>
          <w:bCs/>
        </w:rPr>
        <w:t>2</w:t>
      </w:r>
      <w:r w:rsidR="00D35C52">
        <w:rPr>
          <w:b/>
          <w:bCs/>
        </w:rPr>
        <w:t xml:space="preserve"> </w:t>
      </w:r>
      <w:r w:rsidR="00BB31E1">
        <w:rPr>
          <w:b/>
          <w:bCs/>
        </w:rPr>
        <w:t>Generación de banco de preguntas</w:t>
      </w:r>
      <w:r w:rsidR="00BB31E1">
        <w:t>:</w:t>
      </w:r>
      <w:r>
        <w:t xml:space="preserve"> </w:t>
      </w:r>
      <w:r w:rsidR="00BB31E1">
        <w:t xml:space="preserve">La aplicación debe ser capaz de generar un banco de preguntas sobre Seguimiento y control de proyectos para la asignatura de Gestión de Proyectos. Un banco de preguntas contiene preguntas que, a su vez, tienen un título, enunciado y cuestiones. </w:t>
      </w:r>
    </w:p>
    <w:p w14:paraId="12CB4923" w14:textId="1F612657" w:rsidR="00BB31E1" w:rsidRPr="009A5160" w:rsidRDefault="00BB31E1" w:rsidP="00711139">
      <w:pPr>
        <w:pStyle w:val="NormalPPrincipal"/>
        <w:numPr>
          <w:ilvl w:val="1"/>
          <w:numId w:val="1"/>
        </w:numPr>
        <w:rPr>
          <w:b/>
          <w:bCs/>
        </w:rPr>
      </w:pPr>
      <w:r w:rsidRPr="00BB31E1">
        <w:rPr>
          <w:b/>
          <w:bCs/>
        </w:rPr>
        <w:t>R.F-2.1 Generar</w:t>
      </w:r>
      <w:r w:rsidR="00D1142C">
        <w:rPr>
          <w:b/>
          <w:bCs/>
        </w:rPr>
        <w:t xml:space="preserve"> </w:t>
      </w:r>
      <w:r w:rsidRPr="00BB31E1">
        <w:rPr>
          <w:b/>
          <w:bCs/>
        </w:rPr>
        <w:t xml:space="preserve">preguntas Tabla: </w:t>
      </w:r>
      <w:r>
        <w:t>La aplicación debe ser capaz de generar un banco de preguntas relacionadas con los Datos básicos</w:t>
      </w:r>
      <w:r w:rsidR="009A5160">
        <w:t xml:space="preserve"> de seguimiento y control de proyectos.</w:t>
      </w:r>
    </w:p>
    <w:p w14:paraId="667066A1" w14:textId="717C2627" w:rsidR="009A5160" w:rsidRPr="009A5160" w:rsidRDefault="009A5160" w:rsidP="00711139">
      <w:pPr>
        <w:pStyle w:val="NormalPPrincipal"/>
        <w:numPr>
          <w:ilvl w:val="2"/>
          <w:numId w:val="1"/>
        </w:numPr>
        <w:rPr>
          <w:b/>
          <w:bCs/>
        </w:rPr>
      </w:pPr>
      <w:r>
        <w:rPr>
          <w:b/>
          <w:bCs/>
        </w:rPr>
        <w:t xml:space="preserve">R.F-2.1.1 Definir número de tareas: </w:t>
      </w:r>
      <w:r>
        <w:t xml:space="preserve">el usuario debe ser capaz de introducir un número máximo de tareas superior a seis y menor que veintisiete que formaran parte de cada tabla aleatoria creada. </w:t>
      </w:r>
    </w:p>
    <w:p w14:paraId="593ADFE1" w14:textId="1AA123F3" w:rsidR="009A5160" w:rsidRPr="009A5160" w:rsidRDefault="009A5160" w:rsidP="00711139">
      <w:pPr>
        <w:pStyle w:val="NormalPPrincipal"/>
        <w:numPr>
          <w:ilvl w:val="2"/>
          <w:numId w:val="1"/>
        </w:numPr>
        <w:rPr>
          <w:b/>
          <w:bCs/>
        </w:rPr>
      </w:pPr>
      <w:r>
        <w:rPr>
          <w:b/>
          <w:bCs/>
        </w:rPr>
        <w:t xml:space="preserve">R.F-2.1.2 Definir rango de costes: </w:t>
      </w:r>
      <w:r>
        <w:t>el usuario debe ser capaz de introducir un rango de dos números separados por comas para que el coste de cada tarea valga un número aleatorio entre ese rango.</w:t>
      </w:r>
    </w:p>
    <w:p w14:paraId="4300FDE8" w14:textId="2D51EA5B" w:rsidR="009A5160" w:rsidRPr="009A5160" w:rsidRDefault="009A5160" w:rsidP="00711139">
      <w:pPr>
        <w:pStyle w:val="NormalPPrincipal"/>
        <w:numPr>
          <w:ilvl w:val="2"/>
          <w:numId w:val="1"/>
        </w:numPr>
        <w:rPr>
          <w:b/>
          <w:bCs/>
        </w:rPr>
      </w:pPr>
      <w:r>
        <w:rPr>
          <w:b/>
          <w:bCs/>
        </w:rPr>
        <w:t xml:space="preserve">R.F-2.1.3 Definir número de preguntas a generar: </w:t>
      </w:r>
      <w:r>
        <w:t>el usuario debe ser capaz de introducir el número total de preguntas que quiere generar sobre este tipo.</w:t>
      </w:r>
    </w:p>
    <w:p w14:paraId="72E03E90" w14:textId="61014771" w:rsidR="008267EE" w:rsidRPr="008267EE" w:rsidRDefault="009A5160" w:rsidP="00711139">
      <w:pPr>
        <w:pStyle w:val="NormalPPrincipal"/>
        <w:numPr>
          <w:ilvl w:val="2"/>
          <w:numId w:val="1"/>
        </w:numPr>
        <w:rPr>
          <w:b/>
          <w:bCs/>
        </w:rPr>
      </w:pPr>
      <w:r>
        <w:rPr>
          <w:b/>
          <w:bCs/>
        </w:rPr>
        <w:t xml:space="preserve">R.F-2.1.4 Definir idioma del fichero: </w:t>
      </w:r>
      <w:r>
        <w:t xml:space="preserve">el usuario debe ser capaz de seleccionar si quiere que en el fichero creado </w:t>
      </w:r>
      <w:r w:rsidR="008267EE">
        <w:t>el banco de preguntas estén en inglés o por el contrario en español.</w:t>
      </w:r>
    </w:p>
    <w:p w14:paraId="220611ED" w14:textId="6D088A08" w:rsidR="008267EE" w:rsidRPr="008267EE" w:rsidRDefault="008267EE" w:rsidP="00711139">
      <w:pPr>
        <w:pStyle w:val="NormalPPrincipal"/>
        <w:numPr>
          <w:ilvl w:val="1"/>
          <w:numId w:val="1"/>
        </w:numPr>
        <w:rPr>
          <w:b/>
          <w:bCs/>
        </w:rPr>
      </w:pPr>
      <w:r>
        <w:rPr>
          <w:b/>
          <w:bCs/>
        </w:rPr>
        <w:lastRenderedPageBreak/>
        <w:t xml:space="preserve">R.F-2.2 Generar preguntas Valor Ganado: </w:t>
      </w:r>
      <w:r w:rsidRPr="008267EE">
        <w:t xml:space="preserve">La aplicación debe ser capaz de generar un banco de preguntas relacionadas con </w:t>
      </w:r>
      <w:r>
        <w:t>la metodología del Valor Ganado en el</w:t>
      </w:r>
      <w:r w:rsidRPr="008267EE">
        <w:t xml:space="preserve"> seguimiento y control de proyectos.</w:t>
      </w:r>
    </w:p>
    <w:p w14:paraId="58587ADA" w14:textId="29D8AF26" w:rsidR="008267EE" w:rsidRPr="009A5160" w:rsidRDefault="008267EE" w:rsidP="00711139">
      <w:pPr>
        <w:pStyle w:val="NormalPPrincipal"/>
        <w:numPr>
          <w:ilvl w:val="2"/>
          <w:numId w:val="1"/>
        </w:numPr>
        <w:rPr>
          <w:b/>
          <w:bCs/>
        </w:rPr>
      </w:pPr>
      <w:r>
        <w:rPr>
          <w:b/>
          <w:bCs/>
        </w:rPr>
        <w:t xml:space="preserve">R.F-2.2.1 Definir </w:t>
      </w:r>
      <w:r w:rsidR="0008047D">
        <w:rPr>
          <w:b/>
          <w:bCs/>
        </w:rPr>
        <w:t>rango</w:t>
      </w:r>
      <w:r>
        <w:rPr>
          <w:b/>
          <w:bCs/>
        </w:rPr>
        <w:t xml:space="preserve"> de </w:t>
      </w:r>
      <w:r w:rsidR="0008047D">
        <w:rPr>
          <w:b/>
          <w:bCs/>
        </w:rPr>
        <w:t>tiempo</w:t>
      </w:r>
      <w:r>
        <w:rPr>
          <w:b/>
          <w:bCs/>
        </w:rPr>
        <w:t xml:space="preserve">: </w:t>
      </w:r>
      <w:r w:rsidR="00764CF1">
        <w:t>E</w:t>
      </w:r>
      <w:r w:rsidR="0008047D">
        <w:t>l usuario debe ser capaz de introducir un rango de dos números separados por comas para que en el gráfico de cada pregunta el tiempo total valga un número aleatorio entre ese rango.</w:t>
      </w:r>
    </w:p>
    <w:p w14:paraId="556DEB1D" w14:textId="13185CD0" w:rsidR="008267EE" w:rsidRPr="009A5160" w:rsidRDefault="008267EE" w:rsidP="00711139">
      <w:pPr>
        <w:pStyle w:val="NormalPPrincipal"/>
        <w:numPr>
          <w:ilvl w:val="2"/>
          <w:numId w:val="1"/>
        </w:numPr>
        <w:rPr>
          <w:b/>
          <w:bCs/>
        </w:rPr>
      </w:pPr>
      <w:r>
        <w:rPr>
          <w:b/>
          <w:bCs/>
        </w:rPr>
        <w:t xml:space="preserve">R.F-2.2.2 Definir rango de costes: </w:t>
      </w:r>
      <w:r w:rsidR="00764CF1">
        <w:t>E</w:t>
      </w:r>
      <w:r w:rsidR="0008047D">
        <w:t>l usuario debe ser capaz de introducir un rango de dos números separados por comas para que en el gráfico de cada pregunta el coste total valga un número aleatorio entre ese rango.</w:t>
      </w:r>
    </w:p>
    <w:p w14:paraId="74E1A347" w14:textId="1A61191A" w:rsidR="008267EE" w:rsidRPr="009A5160" w:rsidRDefault="008267EE" w:rsidP="00711139">
      <w:pPr>
        <w:pStyle w:val="NormalPPrincipal"/>
        <w:numPr>
          <w:ilvl w:val="2"/>
          <w:numId w:val="1"/>
        </w:numPr>
        <w:rPr>
          <w:b/>
          <w:bCs/>
        </w:rPr>
      </w:pPr>
      <w:r>
        <w:rPr>
          <w:b/>
          <w:bCs/>
        </w:rPr>
        <w:t xml:space="preserve">R.F-2.2.3 Definir número de preguntas a generar: </w:t>
      </w:r>
      <w:r w:rsidR="00764CF1">
        <w:t>E</w:t>
      </w:r>
      <w:r>
        <w:t>l usuario debe ser capaz de introducir el número total de preguntas que quiere generar sobre este tipo.</w:t>
      </w:r>
    </w:p>
    <w:p w14:paraId="38C77ECE" w14:textId="228662C6" w:rsidR="008267EE" w:rsidRPr="008267EE" w:rsidRDefault="008267EE" w:rsidP="00711139">
      <w:pPr>
        <w:pStyle w:val="NormalPPrincipal"/>
        <w:numPr>
          <w:ilvl w:val="2"/>
          <w:numId w:val="1"/>
        </w:numPr>
        <w:rPr>
          <w:b/>
          <w:bCs/>
        </w:rPr>
      </w:pPr>
      <w:r>
        <w:rPr>
          <w:b/>
          <w:bCs/>
        </w:rPr>
        <w:t xml:space="preserve">R.F-2.2.4 Definir idioma del fichero: </w:t>
      </w:r>
      <w:r w:rsidR="00764CF1">
        <w:t>El</w:t>
      </w:r>
      <w:r>
        <w:t xml:space="preserve"> usuario debe ser capaz de seleccionar si quiere que en el fichero creado el banco de preguntas estén en inglés o por el contrario en español.</w:t>
      </w:r>
    </w:p>
    <w:p w14:paraId="3137B165" w14:textId="72311FBD" w:rsidR="0008047D" w:rsidRPr="008267EE" w:rsidRDefault="0008047D" w:rsidP="00711139">
      <w:pPr>
        <w:pStyle w:val="NormalPPrincipal"/>
        <w:numPr>
          <w:ilvl w:val="1"/>
          <w:numId w:val="1"/>
        </w:numPr>
        <w:rPr>
          <w:b/>
          <w:bCs/>
        </w:rPr>
      </w:pPr>
      <w:r>
        <w:rPr>
          <w:b/>
          <w:bCs/>
        </w:rPr>
        <w:t>R.F-2.3 Generar preguntas Programación Ganad</w:t>
      </w:r>
      <w:r w:rsidR="00BC41D3">
        <w:rPr>
          <w:b/>
          <w:bCs/>
        </w:rPr>
        <w:t>a</w:t>
      </w:r>
      <w:r>
        <w:rPr>
          <w:b/>
          <w:bCs/>
        </w:rPr>
        <w:t xml:space="preserve">: </w:t>
      </w:r>
      <w:r w:rsidRPr="008267EE">
        <w:t xml:space="preserve">La aplicación debe ser capaz de generar un banco de preguntas relacionadas con </w:t>
      </w:r>
      <w:r>
        <w:t>la metodología de la Programación Ganad</w:t>
      </w:r>
      <w:r w:rsidR="00BC41D3">
        <w:t>a</w:t>
      </w:r>
      <w:r>
        <w:t xml:space="preserve"> en el</w:t>
      </w:r>
      <w:r w:rsidRPr="008267EE">
        <w:t xml:space="preserve"> seguimiento y control de proyectos.</w:t>
      </w:r>
    </w:p>
    <w:p w14:paraId="409D32E7" w14:textId="34695197" w:rsidR="0008047D" w:rsidRPr="009A5160" w:rsidRDefault="0008047D" w:rsidP="00711139">
      <w:pPr>
        <w:pStyle w:val="NormalPPrincipal"/>
        <w:numPr>
          <w:ilvl w:val="2"/>
          <w:numId w:val="1"/>
        </w:numPr>
        <w:rPr>
          <w:b/>
          <w:bCs/>
        </w:rPr>
      </w:pPr>
      <w:r>
        <w:rPr>
          <w:b/>
          <w:bCs/>
        </w:rPr>
        <w:t xml:space="preserve">R.F-2.3.1 Definir rango de tiempo: </w:t>
      </w:r>
      <w:r w:rsidR="00764CF1">
        <w:t>E</w:t>
      </w:r>
      <w:r>
        <w:t>l usuario debe ser capaz de introducir un rango de dos números separados por comas para que en el gráfico de cada pregunta el tiempo total valga un número aleatorio entre ese rango.</w:t>
      </w:r>
    </w:p>
    <w:p w14:paraId="69B69F22" w14:textId="1170ABAB" w:rsidR="0008047D" w:rsidRPr="009A5160" w:rsidRDefault="0008047D" w:rsidP="00711139">
      <w:pPr>
        <w:pStyle w:val="NormalPPrincipal"/>
        <w:numPr>
          <w:ilvl w:val="2"/>
          <w:numId w:val="1"/>
        </w:numPr>
        <w:rPr>
          <w:b/>
          <w:bCs/>
        </w:rPr>
      </w:pPr>
      <w:r>
        <w:rPr>
          <w:b/>
          <w:bCs/>
        </w:rPr>
        <w:t xml:space="preserve">R.F-2.3.2 Definir rango de costes: </w:t>
      </w:r>
      <w:r w:rsidR="00764CF1">
        <w:t>E</w:t>
      </w:r>
      <w:r>
        <w:t>l usuario debe ser capaz de introducir un rango de dos números separados por comas para que en el gráfico de cada pregunta el coste total valga un número aleatorio entre ese rango.</w:t>
      </w:r>
    </w:p>
    <w:p w14:paraId="1E03C5AD" w14:textId="1CA42E6E" w:rsidR="0008047D" w:rsidRPr="009A5160" w:rsidRDefault="0008047D" w:rsidP="00711139">
      <w:pPr>
        <w:pStyle w:val="NormalPPrincipal"/>
        <w:numPr>
          <w:ilvl w:val="2"/>
          <w:numId w:val="1"/>
        </w:numPr>
        <w:rPr>
          <w:b/>
          <w:bCs/>
        </w:rPr>
      </w:pPr>
      <w:r>
        <w:rPr>
          <w:b/>
          <w:bCs/>
        </w:rPr>
        <w:t xml:space="preserve">R.F-2.3.3 Definir número de preguntas a generar: </w:t>
      </w:r>
      <w:r w:rsidR="00764CF1">
        <w:t>E</w:t>
      </w:r>
      <w:r>
        <w:t>l usuario debe ser capaz de introducir el número total de preguntas que quiere generar sobre este tipo.</w:t>
      </w:r>
    </w:p>
    <w:p w14:paraId="11C34E06" w14:textId="61A1C5D9" w:rsidR="0008047D" w:rsidRPr="008267EE" w:rsidRDefault="0008047D" w:rsidP="00711139">
      <w:pPr>
        <w:pStyle w:val="NormalPPrincipal"/>
        <w:numPr>
          <w:ilvl w:val="2"/>
          <w:numId w:val="1"/>
        </w:numPr>
        <w:rPr>
          <w:b/>
          <w:bCs/>
        </w:rPr>
      </w:pPr>
      <w:r>
        <w:rPr>
          <w:b/>
          <w:bCs/>
        </w:rPr>
        <w:t xml:space="preserve">R.F-2.3.4 Definir idioma del fichero: </w:t>
      </w:r>
      <w:r w:rsidR="00764CF1">
        <w:t>El</w:t>
      </w:r>
      <w:r>
        <w:t xml:space="preserve"> usuario debe ser capaz de seleccionar si quiere que en el fichero creado el banco de preguntas estén en inglés o por el contrario en español.</w:t>
      </w:r>
    </w:p>
    <w:p w14:paraId="7A076ADA" w14:textId="48BF8302" w:rsidR="008267EE" w:rsidRPr="004A3166" w:rsidRDefault="0008047D" w:rsidP="00711139">
      <w:pPr>
        <w:pStyle w:val="NormalPPrincipal"/>
        <w:numPr>
          <w:ilvl w:val="0"/>
          <w:numId w:val="1"/>
        </w:numPr>
        <w:rPr>
          <w:b/>
          <w:bCs/>
        </w:rPr>
      </w:pPr>
      <w:r>
        <w:rPr>
          <w:b/>
          <w:bCs/>
        </w:rPr>
        <w:t>R.F-3 Descargar fichero</w:t>
      </w:r>
      <w:r w:rsidR="004A3166">
        <w:rPr>
          <w:b/>
          <w:bCs/>
        </w:rPr>
        <w:t xml:space="preserve">: </w:t>
      </w:r>
      <w:r w:rsidR="00764CF1">
        <w:t>L</w:t>
      </w:r>
      <w:r w:rsidR="004A3166">
        <w:t>a aplicación debe ser capaz de descargar el fichero, con un nombre genérico y un formato .XML permitiendo su importación y estando en un formato estandarizado por Moodle.</w:t>
      </w:r>
    </w:p>
    <w:p w14:paraId="1809BA3C" w14:textId="22E706BC" w:rsidR="004A3166" w:rsidRPr="004A3166" w:rsidRDefault="004A3166" w:rsidP="00711139">
      <w:pPr>
        <w:pStyle w:val="NormalPPrincipal"/>
        <w:numPr>
          <w:ilvl w:val="0"/>
          <w:numId w:val="1"/>
        </w:numPr>
        <w:rPr>
          <w:b/>
          <w:bCs/>
        </w:rPr>
      </w:pPr>
      <w:r>
        <w:rPr>
          <w:b/>
          <w:bCs/>
        </w:rPr>
        <w:lastRenderedPageBreak/>
        <w:t>R.F-4 Generar nuevo fichero:</w:t>
      </w:r>
      <w:r w:rsidRPr="004A3166">
        <w:t xml:space="preserve"> </w:t>
      </w:r>
      <w:r w:rsidR="00764CF1">
        <w:t>L</w:t>
      </w:r>
      <w:r w:rsidRPr="004A3166">
        <w:t>a aplicación debe ser capaz</w:t>
      </w:r>
      <w:r>
        <w:rPr>
          <w:b/>
          <w:bCs/>
        </w:rPr>
        <w:t xml:space="preserve"> </w:t>
      </w:r>
      <w:r>
        <w:t>de generar un nuevo fichero tanto para un banco de preguntas ya generadas o uno nuevo.</w:t>
      </w:r>
    </w:p>
    <w:p w14:paraId="5237E66D" w14:textId="6C7F8A7B" w:rsidR="004A3166" w:rsidRDefault="004A3166" w:rsidP="00711139">
      <w:pPr>
        <w:pStyle w:val="NormalPPrincipal"/>
        <w:numPr>
          <w:ilvl w:val="0"/>
          <w:numId w:val="1"/>
        </w:numPr>
      </w:pPr>
      <w:r>
        <w:rPr>
          <w:b/>
          <w:bCs/>
        </w:rPr>
        <w:t xml:space="preserve">R.F-5 Registro de usuarios: </w:t>
      </w:r>
      <w:r>
        <w:t>La</w:t>
      </w:r>
      <w:r w:rsidRPr="004A3166">
        <w:t xml:space="preserve"> aplicación debe permitir a</w:t>
      </w:r>
      <w:r>
        <w:t>l</w:t>
      </w:r>
      <w:r w:rsidRPr="004A3166">
        <w:t xml:space="preserve"> usuario</w:t>
      </w:r>
      <w:r>
        <w:t xml:space="preserve"> </w:t>
      </w:r>
      <w:r w:rsidRPr="004A3166">
        <w:t>crearse una cuenta</w:t>
      </w:r>
      <w:r>
        <w:t xml:space="preserve"> introduciendo sus datos.</w:t>
      </w:r>
    </w:p>
    <w:p w14:paraId="4F62354B" w14:textId="72424C93" w:rsidR="004A3166" w:rsidRDefault="004A3166" w:rsidP="00711139">
      <w:pPr>
        <w:pStyle w:val="NormalPPrincipal"/>
        <w:numPr>
          <w:ilvl w:val="0"/>
          <w:numId w:val="1"/>
        </w:numPr>
      </w:pPr>
      <w:r w:rsidRPr="004A3166">
        <w:rPr>
          <w:b/>
          <w:bCs/>
        </w:rPr>
        <w:t>R.F-6 Login de usuarios</w:t>
      </w:r>
      <w:r>
        <w:t>: La aplicación debe permitir al usuario iniciar sesión introduciendo sus datos.</w:t>
      </w:r>
    </w:p>
    <w:p w14:paraId="69F3FFD6" w14:textId="6C38E306" w:rsidR="004A3166" w:rsidRDefault="004A3166" w:rsidP="00711139">
      <w:pPr>
        <w:pStyle w:val="NormalPPrincipal"/>
        <w:numPr>
          <w:ilvl w:val="0"/>
          <w:numId w:val="1"/>
        </w:numPr>
      </w:pPr>
      <w:r>
        <w:rPr>
          <w:b/>
          <w:bCs/>
        </w:rPr>
        <w:t>R</w:t>
      </w:r>
      <w:r w:rsidRPr="004A3166">
        <w:rPr>
          <w:b/>
          <w:bCs/>
        </w:rPr>
        <w:t>.F-7 Botones de navegación</w:t>
      </w:r>
      <w:r>
        <w:t xml:space="preserve">: </w:t>
      </w:r>
      <w:r w:rsidRPr="004A3166">
        <w:t>La aplicación debe permitir al usuario el uso de forma correcta de los botones de navegación aportados por la aplicación.</w:t>
      </w:r>
    </w:p>
    <w:p w14:paraId="40E16981" w14:textId="6C4C2E12" w:rsidR="00277D34" w:rsidRDefault="00277D34" w:rsidP="00711139">
      <w:pPr>
        <w:pStyle w:val="NormalPPrincipal"/>
        <w:numPr>
          <w:ilvl w:val="0"/>
          <w:numId w:val="1"/>
        </w:numPr>
      </w:pPr>
      <w:r>
        <w:rPr>
          <w:b/>
          <w:bCs/>
        </w:rPr>
        <w:t>R</w:t>
      </w:r>
      <w:r w:rsidRPr="00277D34">
        <w:t>.</w:t>
      </w:r>
      <w:r>
        <w:rPr>
          <w:b/>
          <w:bCs/>
        </w:rPr>
        <w:t xml:space="preserve">F-8 Inicio: </w:t>
      </w:r>
      <w:r w:rsidRPr="00277D34">
        <w:t>La aplicación debe permitir al usuario moverse a la página de “</w:t>
      </w:r>
      <w:r>
        <w:t>inicio</w:t>
      </w:r>
      <w:r w:rsidRPr="00277D34">
        <w:t xml:space="preserve">” con el fin de consultar </w:t>
      </w:r>
      <w:r>
        <w:t>la</w:t>
      </w:r>
      <w:r w:rsidRPr="00277D34">
        <w:t xml:space="preserve"> información </w:t>
      </w:r>
      <w:r>
        <w:t xml:space="preserve">general del proyecto </w:t>
      </w:r>
      <w:r w:rsidRPr="00277D34">
        <w:t>y</w:t>
      </w:r>
      <w:r>
        <w:t xml:space="preserve"> poder usar la aplicación.</w:t>
      </w:r>
      <w:r w:rsidRPr="00277D34">
        <w:t xml:space="preserve"> </w:t>
      </w:r>
    </w:p>
    <w:p w14:paraId="0946DC99" w14:textId="58ED16C7" w:rsidR="00277D34" w:rsidRDefault="00277D34" w:rsidP="00711139">
      <w:pPr>
        <w:pStyle w:val="NormalPPrincipal"/>
        <w:numPr>
          <w:ilvl w:val="0"/>
          <w:numId w:val="1"/>
        </w:numPr>
      </w:pPr>
      <w:r>
        <w:rPr>
          <w:b/>
          <w:bCs/>
        </w:rPr>
        <w:t>R</w:t>
      </w:r>
      <w:r w:rsidRPr="00277D34">
        <w:t>.</w:t>
      </w:r>
      <w:r>
        <w:rPr>
          <w:b/>
          <w:bCs/>
        </w:rPr>
        <w:t xml:space="preserve">F-9 Acerca de: </w:t>
      </w:r>
      <w:r w:rsidRPr="00277D34">
        <w:t xml:space="preserve">La aplicación debe permitir al usuario moverse a la página de “acerca de” con el fin de consultar </w:t>
      </w:r>
      <w:r>
        <w:t>más información y preguntas frecuentes</w:t>
      </w:r>
      <w:r w:rsidRPr="00277D34">
        <w:t xml:space="preserve"> que aparece allí.</w:t>
      </w:r>
    </w:p>
    <w:p w14:paraId="14424EBE" w14:textId="6DE0CEA3" w:rsidR="00277D34" w:rsidRDefault="00277D34" w:rsidP="00711139">
      <w:pPr>
        <w:pStyle w:val="NormalPPrincipal"/>
        <w:numPr>
          <w:ilvl w:val="0"/>
          <w:numId w:val="1"/>
        </w:numPr>
      </w:pPr>
      <w:r>
        <w:rPr>
          <w:b/>
          <w:bCs/>
        </w:rPr>
        <w:t xml:space="preserve">R.F-10 Repositorio: </w:t>
      </w:r>
      <w:r w:rsidRPr="00277D34">
        <w:t>La aplicación debe permitir al usuario moverse a la página de</w:t>
      </w:r>
      <w:r>
        <w:t>l</w:t>
      </w:r>
      <w:r w:rsidRPr="00277D34">
        <w:t xml:space="preserve"> “</w:t>
      </w:r>
      <w:r>
        <w:t>Repositorio</w:t>
      </w:r>
      <w:r w:rsidRPr="00277D34">
        <w:t xml:space="preserve">” con el fin </w:t>
      </w:r>
      <w:r>
        <w:t>poder ver el repositorio en GitHub</w:t>
      </w:r>
      <w:r w:rsidRPr="00277D34">
        <w:t>.</w:t>
      </w:r>
    </w:p>
    <w:p w14:paraId="37A25501" w14:textId="6DEF316B" w:rsidR="004A3166" w:rsidRPr="00277D34" w:rsidRDefault="00277D34" w:rsidP="00711139">
      <w:pPr>
        <w:pStyle w:val="NormalPPrincipal"/>
        <w:numPr>
          <w:ilvl w:val="0"/>
          <w:numId w:val="1"/>
        </w:numPr>
        <w:ind w:left="340" w:firstLine="0"/>
        <w:rPr>
          <w:b/>
          <w:bCs/>
        </w:rPr>
      </w:pPr>
      <w:r w:rsidRPr="00277D34">
        <w:rPr>
          <w:b/>
          <w:bCs/>
        </w:rPr>
        <w:t xml:space="preserve">R.F-11 Cambio de idioma: </w:t>
      </w:r>
      <w:r w:rsidRPr="00277D34">
        <w:t xml:space="preserve">La aplicación debe permitir cambiar el idioma de la página </w:t>
      </w:r>
      <w:r>
        <w:t>a español o a inglés.</w:t>
      </w:r>
    </w:p>
    <w:p w14:paraId="37E44B91" w14:textId="701DE125" w:rsidR="00277D34" w:rsidRPr="00D35C52" w:rsidRDefault="00277D34" w:rsidP="00277D34">
      <w:pPr>
        <w:pStyle w:val="Subtitulo"/>
      </w:pPr>
      <w:r w:rsidRPr="00D35C52">
        <w:t>Requisitos</w:t>
      </w:r>
      <w:r>
        <w:t xml:space="preserve"> no</w:t>
      </w:r>
      <w:r w:rsidRPr="00D35C52">
        <w:t xml:space="preserve"> </w:t>
      </w:r>
      <w:r>
        <w:t>f</w:t>
      </w:r>
      <w:r w:rsidRPr="00D35C52">
        <w:t>uncionales:</w:t>
      </w:r>
    </w:p>
    <w:p w14:paraId="439205AD" w14:textId="1A6EB478" w:rsidR="00277D34" w:rsidRDefault="00277D34" w:rsidP="00711139">
      <w:pPr>
        <w:pStyle w:val="NormalPPrincipal"/>
        <w:numPr>
          <w:ilvl w:val="0"/>
          <w:numId w:val="1"/>
        </w:numPr>
      </w:pPr>
      <w:r w:rsidRPr="00277D34">
        <w:rPr>
          <w:b/>
          <w:bCs/>
        </w:rPr>
        <w:t>R.N.F-1 Usabilidad</w:t>
      </w:r>
      <w:r>
        <w:t>: La aplicación debe ofrecer una facilidad de uso, ser intuitiva y accesible, permitiendo su navegación y aprendizaje de una forma rápida.</w:t>
      </w:r>
    </w:p>
    <w:p w14:paraId="7DD68017" w14:textId="02CA6884" w:rsidR="00277D34" w:rsidRDefault="00277D34" w:rsidP="00711139">
      <w:pPr>
        <w:pStyle w:val="NormalPPrincipal"/>
        <w:numPr>
          <w:ilvl w:val="0"/>
          <w:numId w:val="1"/>
        </w:numPr>
      </w:pPr>
      <w:r>
        <w:rPr>
          <w:b/>
          <w:bCs/>
        </w:rPr>
        <w:t>R</w:t>
      </w:r>
      <w:r w:rsidRPr="00277D34">
        <w:t>.</w:t>
      </w:r>
      <w:r>
        <w:rPr>
          <w:b/>
          <w:bCs/>
        </w:rPr>
        <w:t xml:space="preserve">N.F-2 Rendimiento: </w:t>
      </w:r>
      <w:r>
        <w:t xml:space="preserve">La aplicación debe </w:t>
      </w:r>
      <w:r w:rsidR="00FA3CAB">
        <w:t>optimizar el uso de recursos mejorando la velocidad del tiempo de respuesta.</w:t>
      </w:r>
    </w:p>
    <w:p w14:paraId="021E8AC6" w14:textId="1A47753D" w:rsidR="00FA3CAB" w:rsidRDefault="00FA3CAB" w:rsidP="00711139">
      <w:pPr>
        <w:pStyle w:val="NormalPPrincipal"/>
        <w:numPr>
          <w:ilvl w:val="0"/>
          <w:numId w:val="1"/>
        </w:numPr>
      </w:pPr>
      <w:r>
        <w:rPr>
          <w:b/>
          <w:bCs/>
        </w:rPr>
        <w:t>R</w:t>
      </w:r>
      <w:r w:rsidRPr="00FA3CAB">
        <w:t>.</w:t>
      </w:r>
      <w:r>
        <w:rPr>
          <w:b/>
          <w:bCs/>
        </w:rPr>
        <w:t xml:space="preserve">N.F-3 Seguridad: </w:t>
      </w:r>
      <w:r>
        <w:t>La aplicación debe gestionar todos los datos de una forma segura y sin mantener información vulnerable de forma innecesaria.</w:t>
      </w:r>
    </w:p>
    <w:p w14:paraId="5E12BB8A" w14:textId="54E2F613" w:rsidR="00FA3CAB" w:rsidRDefault="00FA3CAB" w:rsidP="00711139">
      <w:pPr>
        <w:pStyle w:val="NormalPPrincipal"/>
        <w:numPr>
          <w:ilvl w:val="0"/>
          <w:numId w:val="1"/>
        </w:numPr>
      </w:pPr>
      <w:r>
        <w:rPr>
          <w:b/>
          <w:bCs/>
        </w:rPr>
        <w:t>R</w:t>
      </w:r>
      <w:r w:rsidRPr="00FA3CAB">
        <w:t>.</w:t>
      </w:r>
      <w:r>
        <w:rPr>
          <w:b/>
          <w:bCs/>
        </w:rPr>
        <w:t xml:space="preserve">N.F-4 Fiabilidad: </w:t>
      </w:r>
      <w:r>
        <w:t>La aplicación debe de ser capaz de crear cada banco de preguntas junto a su respuesta correcta sin equivocarse en los cálculos.</w:t>
      </w:r>
    </w:p>
    <w:p w14:paraId="05C3878F" w14:textId="5A8C8D72" w:rsidR="00FA3CAB" w:rsidRDefault="00FA3CAB" w:rsidP="00711139">
      <w:pPr>
        <w:pStyle w:val="NormalPPrincipal"/>
        <w:numPr>
          <w:ilvl w:val="0"/>
          <w:numId w:val="1"/>
        </w:numPr>
      </w:pPr>
      <w:r>
        <w:rPr>
          <w:b/>
          <w:bCs/>
        </w:rPr>
        <w:t>R</w:t>
      </w:r>
      <w:r w:rsidRPr="00FA3CAB">
        <w:t>.</w:t>
      </w:r>
      <w:r>
        <w:rPr>
          <w:b/>
          <w:bCs/>
        </w:rPr>
        <w:t xml:space="preserve">N.F-5 Escalabilidad: </w:t>
      </w:r>
      <w:r>
        <w:t>La aplicación debe ser capaz de crecer y adaptarse a nuevas funcionalidades sin errores.</w:t>
      </w:r>
    </w:p>
    <w:p w14:paraId="7A22A666" w14:textId="56952425" w:rsidR="00FA3CAB" w:rsidRDefault="00FA3CAB" w:rsidP="00711139">
      <w:pPr>
        <w:pStyle w:val="NormalPPrincipal"/>
        <w:numPr>
          <w:ilvl w:val="0"/>
          <w:numId w:val="1"/>
        </w:numPr>
      </w:pPr>
      <w:r>
        <w:rPr>
          <w:b/>
          <w:bCs/>
        </w:rPr>
        <w:t>R</w:t>
      </w:r>
      <w:r w:rsidRPr="00FA3CAB">
        <w:t>.</w:t>
      </w:r>
      <w:r>
        <w:rPr>
          <w:b/>
          <w:bCs/>
        </w:rPr>
        <w:t xml:space="preserve">N.F-6 Mantenibilidad: </w:t>
      </w:r>
      <w:r>
        <w:t>La aplicación debe ser capaz de ofrecer una estabilidad para su escalado, ofreciendo una claridad en su documentación y código.</w:t>
      </w:r>
    </w:p>
    <w:p w14:paraId="4FB30FB6" w14:textId="622CAC8A" w:rsidR="00277D34" w:rsidRDefault="00277D34" w:rsidP="00711139">
      <w:pPr>
        <w:pStyle w:val="NormalPPrincipal"/>
        <w:numPr>
          <w:ilvl w:val="0"/>
          <w:numId w:val="1"/>
        </w:numPr>
      </w:pPr>
      <w:r w:rsidRPr="00FA3CAB">
        <w:rPr>
          <w:b/>
          <w:bCs/>
        </w:rPr>
        <w:t>R.N.F-</w:t>
      </w:r>
      <w:r w:rsidR="00FA3CAB">
        <w:rPr>
          <w:b/>
          <w:bCs/>
        </w:rPr>
        <w:t>7</w:t>
      </w:r>
      <w:r w:rsidRPr="00FA3CAB">
        <w:rPr>
          <w:b/>
          <w:bCs/>
        </w:rPr>
        <w:t xml:space="preserve"> Internacionalización:</w:t>
      </w:r>
      <w:r>
        <w:t xml:space="preserve"> La aplicación debe estar preparada para cambiar a los idiomas </w:t>
      </w:r>
      <w:r w:rsidR="00FA3CAB">
        <w:t>disponibles o para futuros idiomas a implementar</w:t>
      </w:r>
      <w:r>
        <w:t>.</w:t>
      </w:r>
    </w:p>
    <w:p w14:paraId="0FA2E736" w14:textId="71651EDB" w:rsidR="00277D34" w:rsidRPr="00277D34" w:rsidRDefault="00277D34" w:rsidP="00711139">
      <w:pPr>
        <w:pStyle w:val="NormalPPrincipal"/>
        <w:numPr>
          <w:ilvl w:val="0"/>
          <w:numId w:val="1"/>
        </w:numPr>
      </w:pPr>
      <w:r w:rsidRPr="00FA3CAB">
        <w:rPr>
          <w:b/>
          <w:bCs/>
        </w:rPr>
        <w:lastRenderedPageBreak/>
        <w:t>R.N.F-</w:t>
      </w:r>
      <w:r w:rsidR="00FA3CAB">
        <w:rPr>
          <w:b/>
          <w:bCs/>
        </w:rPr>
        <w:t>8</w:t>
      </w:r>
      <w:r w:rsidRPr="00FA3CAB">
        <w:rPr>
          <w:b/>
          <w:bCs/>
        </w:rPr>
        <w:t xml:space="preserve"> Disponibilidad:</w:t>
      </w:r>
      <w:r>
        <w:t xml:space="preserve"> La aplicación debe poder estar</w:t>
      </w:r>
      <w:r w:rsidR="00FA3CAB">
        <w:t xml:space="preserve"> disponible para todos los usuarios que dispongan de un dispositivo y acceso a internet. </w:t>
      </w:r>
    </w:p>
    <w:p w14:paraId="33B1A283" w14:textId="25A8AB4C" w:rsidR="000224E5" w:rsidRDefault="00B474C6" w:rsidP="00711139">
      <w:pPr>
        <w:pStyle w:val="SublistadoNNormal"/>
        <w:numPr>
          <w:ilvl w:val="1"/>
          <w:numId w:val="6"/>
        </w:numPr>
        <w:ind w:left="907" w:hanging="907"/>
      </w:pPr>
      <w:bookmarkStart w:id="51" w:name="_Toc107755154"/>
      <w:bookmarkStart w:id="52" w:name="_Toc139310984"/>
      <w:r>
        <w:t>Especificación de requisitos</w:t>
      </w:r>
      <w:bookmarkEnd w:id="51"/>
      <w:bookmarkEnd w:id="52"/>
    </w:p>
    <w:p w14:paraId="55DB386A" w14:textId="1826B603" w:rsidR="00355F4C" w:rsidRDefault="00FA3CAB" w:rsidP="00386AF8">
      <w:pPr>
        <w:pStyle w:val="NormalPPrincipal"/>
      </w:pPr>
      <w:r>
        <w:t xml:space="preserve">En este apartado se </w:t>
      </w:r>
      <w:r w:rsidR="006C494A">
        <w:t>va a</w:t>
      </w:r>
      <w:r>
        <w:t xml:space="preserve"> </w:t>
      </w:r>
      <w:r w:rsidR="003D3053">
        <w:t xml:space="preserve">relacionar </w:t>
      </w:r>
      <w:r w:rsidR="00B520E7">
        <w:t>los requisitos definidos con los distintos casos de uso de la aplicación local</w:t>
      </w:r>
      <w:r w:rsidR="00D824B1">
        <w:t xml:space="preserve"> </w:t>
      </w:r>
      <w:r w:rsidR="00B520E7">
        <w:t xml:space="preserve">y </w:t>
      </w:r>
      <w:r w:rsidR="00D824B1">
        <w:t xml:space="preserve">de </w:t>
      </w:r>
      <w:r w:rsidR="00B520E7">
        <w:t>la aplicación web</w:t>
      </w:r>
      <w:r w:rsidR="00EE6A70">
        <w:t xml:space="preserve"> (Figura </w:t>
      </w:r>
      <w:r w:rsidR="00727D82">
        <w:t>B</w:t>
      </w:r>
      <w:r w:rsidR="00EE6A70">
        <w:t>.</w:t>
      </w:r>
      <w:r w:rsidR="008C7748">
        <w:t>1</w:t>
      </w:r>
      <w:r w:rsidR="00EE6A70">
        <w:t>)</w:t>
      </w:r>
      <w:r w:rsidR="00D824B1">
        <w:t>.</w:t>
      </w:r>
      <w:r w:rsidR="00386AF8">
        <w:t xml:space="preserve"> </w:t>
      </w:r>
    </w:p>
    <w:p w14:paraId="37A0BCBA" w14:textId="76AA5359" w:rsidR="006C494A" w:rsidRDefault="006C494A" w:rsidP="00386AF8">
      <w:pPr>
        <w:pStyle w:val="NormalPPrincipal"/>
      </w:pPr>
      <w:r>
        <w:t>A continuación, se va a especificar el nivel de uso de las frecuencias indicadas en los casos de uso.</w:t>
      </w:r>
    </w:p>
    <w:tbl>
      <w:tblPr>
        <w:tblStyle w:val="Tabladelista6concolores"/>
        <w:tblpPr w:leftFromText="141" w:rightFromText="141" w:vertAnchor="text" w:horzAnchor="margin" w:tblpY="415"/>
        <w:tblW w:w="8625" w:type="dxa"/>
        <w:tblBorders>
          <w:insideH w:val="single" w:sz="4" w:space="0" w:color="auto"/>
        </w:tblBorders>
        <w:tblLook w:val="0680" w:firstRow="0" w:lastRow="0" w:firstColumn="1" w:lastColumn="0" w:noHBand="1" w:noVBand="1"/>
      </w:tblPr>
      <w:tblGrid>
        <w:gridCol w:w="2170"/>
        <w:gridCol w:w="6455"/>
      </w:tblGrid>
      <w:tr w:rsidR="006C494A" w14:paraId="455E19EA" w14:textId="77777777" w:rsidTr="006C494A">
        <w:trPr>
          <w:trHeight w:val="322"/>
        </w:trPr>
        <w:tc>
          <w:tcPr>
            <w:cnfStyle w:val="001000000000" w:firstRow="0" w:lastRow="0" w:firstColumn="1" w:lastColumn="0" w:oddVBand="0" w:evenVBand="0" w:oddHBand="0" w:evenHBand="0" w:firstRowFirstColumn="0" w:firstRowLastColumn="0" w:lastRowFirstColumn="0" w:lastRowLastColumn="0"/>
            <w:tcW w:w="2170" w:type="dxa"/>
            <w:tcBorders>
              <w:top w:val="single" w:sz="4" w:space="0" w:color="000000" w:themeColor="text1"/>
              <w:bottom w:val="single" w:sz="4" w:space="0" w:color="auto"/>
            </w:tcBorders>
            <w:vAlign w:val="center"/>
          </w:tcPr>
          <w:p w14:paraId="222F7EAA" w14:textId="3A79E24E" w:rsidR="006C494A" w:rsidRPr="00A052B4" w:rsidRDefault="006C494A" w:rsidP="00ED3D57">
            <w:pPr>
              <w:pStyle w:val="NormalPPrincipal"/>
              <w:spacing w:before="0"/>
              <w:ind w:firstLine="0"/>
              <w:jc w:val="left"/>
            </w:pPr>
            <w:r>
              <w:t>Nivel</w:t>
            </w:r>
          </w:p>
        </w:tc>
        <w:tc>
          <w:tcPr>
            <w:tcW w:w="6455" w:type="dxa"/>
            <w:tcBorders>
              <w:top w:val="single" w:sz="4" w:space="0" w:color="000000" w:themeColor="text1"/>
              <w:bottom w:val="single" w:sz="4" w:space="0" w:color="auto"/>
            </w:tcBorders>
          </w:tcPr>
          <w:p w14:paraId="131B030C" w14:textId="3571F957" w:rsidR="006C494A" w:rsidRPr="00A052B4" w:rsidRDefault="006C494A"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Pr>
                <w:b/>
                <w:bCs/>
              </w:rPr>
              <w:t xml:space="preserve"> Descripción</w:t>
            </w:r>
          </w:p>
        </w:tc>
      </w:tr>
      <w:tr w:rsidR="006C494A" w14:paraId="0F5BE9B3" w14:textId="77777777" w:rsidTr="006C494A">
        <w:trPr>
          <w:trHeight w:val="340"/>
        </w:trPr>
        <w:tc>
          <w:tcPr>
            <w:cnfStyle w:val="001000000000" w:firstRow="0" w:lastRow="0" w:firstColumn="1" w:lastColumn="0" w:oddVBand="0" w:evenVBand="0" w:oddHBand="0" w:evenHBand="0" w:firstRowFirstColumn="0" w:firstRowLastColumn="0" w:lastRowFirstColumn="0" w:lastRowLastColumn="0"/>
            <w:tcW w:w="2170" w:type="dxa"/>
            <w:tcBorders>
              <w:top w:val="single" w:sz="4" w:space="0" w:color="auto"/>
              <w:bottom w:val="nil"/>
            </w:tcBorders>
            <w:vAlign w:val="center"/>
          </w:tcPr>
          <w:p w14:paraId="4614F68E" w14:textId="436649DE" w:rsidR="006C494A" w:rsidRPr="00A052B4" w:rsidRDefault="006C494A" w:rsidP="00ED3D57">
            <w:pPr>
              <w:pStyle w:val="NormalPPrincipal"/>
              <w:spacing w:before="0"/>
              <w:ind w:firstLine="0"/>
              <w:jc w:val="left"/>
              <w:rPr>
                <w:b w:val="0"/>
                <w:bCs w:val="0"/>
              </w:rPr>
            </w:pPr>
            <w:r>
              <w:rPr>
                <w:b w:val="0"/>
                <w:bCs w:val="0"/>
              </w:rPr>
              <w:t>BAJO</w:t>
            </w:r>
          </w:p>
        </w:tc>
        <w:tc>
          <w:tcPr>
            <w:tcW w:w="6455" w:type="dxa"/>
            <w:tcBorders>
              <w:top w:val="single" w:sz="4" w:space="0" w:color="auto"/>
              <w:bottom w:val="nil"/>
            </w:tcBorders>
          </w:tcPr>
          <w:p w14:paraId="2D43898B" w14:textId="5CDB71CC" w:rsidR="006C494A" w:rsidRDefault="006C494A"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 xml:space="preserve">Frecuencia del caso </w:t>
            </w:r>
            <w:r w:rsidRPr="006C494A">
              <w:t>de uso meno</w:t>
            </w:r>
            <w:r>
              <w:t>r</w:t>
            </w:r>
            <w:r w:rsidRPr="006C494A">
              <w:t xml:space="preserve"> </w:t>
            </w:r>
            <w:r>
              <w:t>a un</w:t>
            </w:r>
            <w:r w:rsidRPr="006C494A">
              <w:t xml:space="preserve"> 30% de las veces que se usa la aplicación.</w:t>
            </w:r>
          </w:p>
        </w:tc>
      </w:tr>
      <w:tr w:rsidR="006C494A" w14:paraId="66855EBD" w14:textId="77777777" w:rsidTr="006C494A">
        <w:trPr>
          <w:trHeight w:val="340"/>
        </w:trPr>
        <w:tc>
          <w:tcPr>
            <w:cnfStyle w:val="001000000000" w:firstRow="0" w:lastRow="0" w:firstColumn="1" w:lastColumn="0" w:oddVBand="0" w:evenVBand="0" w:oddHBand="0" w:evenHBand="0" w:firstRowFirstColumn="0" w:firstRowLastColumn="0" w:lastRowFirstColumn="0" w:lastRowLastColumn="0"/>
            <w:tcW w:w="2170" w:type="dxa"/>
            <w:tcBorders>
              <w:top w:val="nil"/>
              <w:bottom w:val="nil"/>
            </w:tcBorders>
            <w:vAlign w:val="center"/>
          </w:tcPr>
          <w:p w14:paraId="54212C1A" w14:textId="0C0E052E" w:rsidR="006C494A" w:rsidRDefault="006C494A" w:rsidP="00ED3D57">
            <w:pPr>
              <w:pStyle w:val="NormalPPrincipal"/>
              <w:spacing w:before="0"/>
              <w:ind w:firstLine="0"/>
              <w:jc w:val="left"/>
              <w:rPr>
                <w:b w:val="0"/>
                <w:bCs w:val="0"/>
              </w:rPr>
            </w:pPr>
            <w:r>
              <w:rPr>
                <w:b w:val="0"/>
                <w:bCs w:val="0"/>
              </w:rPr>
              <w:t>MEDIO</w:t>
            </w:r>
          </w:p>
        </w:tc>
        <w:tc>
          <w:tcPr>
            <w:tcW w:w="6455" w:type="dxa"/>
            <w:tcBorders>
              <w:top w:val="nil"/>
              <w:bottom w:val="nil"/>
            </w:tcBorders>
          </w:tcPr>
          <w:p w14:paraId="17A5C481" w14:textId="423C842D" w:rsidR="006C494A" w:rsidRDefault="006C494A"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 xml:space="preserve">Frecuencia del caso </w:t>
            </w:r>
            <w:r w:rsidRPr="006C494A">
              <w:t xml:space="preserve">de uso </w:t>
            </w:r>
            <w:r>
              <w:t>entre</w:t>
            </w:r>
            <w:r w:rsidRPr="006C494A">
              <w:t xml:space="preserve"> 30</w:t>
            </w:r>
            <w:r>
              <w:t xml:space="preserve"> – 60%</w:t>
            </w:r>
            <w:r w:rsidRPr="006C494A">
              <w:t xml:space="preserve"> de las veces que se usa la aplicación.</w:t>
            </w:r>
          </w:p>
        </w:tc>
      </w:tr>
      <w:tr w:rsidR="006C494A" w14:paraId="3F12F560" w14:textId="77777777" w:rsidTr="006C494A">
        <w:trPr>
          <w:trHeight w:val="340"/>
        </w:trPr>
        <w:tc>
          <w:tcPr>
            <w:cnfStyle w:val="001000000000" w:firstRow="0" w:lastRow="0" w:firstColumn="1" w:lastColumn="0" w:oddVBand="0" w:evenVBand="0" w:oddHBand="0" w:evenHBand="0" w:firstRowFirstColumn="0" w:firstRowLastColumn="0" w:lastRowFirstColumn="0" w:lastRowLastColumn="0"/>
            <w:tcW w:w="2170" w:type="dxa"/>
            <w:tcBorders>
              <w:top w:val="nil"/>
              <w:bottom w:val="nil"/>
            </w:tcBorders>
            <w:vAlign w:val="center"/>
          </w:tcPr>
          <w:p w14:paraId="259074F8" w14:textId="4ACB6E6F" w:rsidR="006C494A" w:rsidRDefault="006C494A" w:rsidP="00ED3D57">
            <w:pPr>
              <w:pStyle w:val="NormalPPrincipal"/>
              <w:spacing w:before="0"/>
              <w:ind w:firstLine="0"/>
              <w:jc w:val="left"/>
              <w:rPr>
                <w:b w:val="0"/>
                <w:bCs w:val="0"/>
              </w:rPr>
            </w:pPr>
            <w:r>
              <w:rPr>
                <w:b w:val="0"/>
                <w:bCs w:val="0"/>
              </w:rPr>
              <w:t>ALTO</w:t>
            </w:r>
          </w:p>
        </w:tc>
        <w:tc>
          <w:tcPr>
            <w:tcW w:w="6455" w:type="dxa"/>
            <w:tcBorders>
              <w:top w:val="nil"/>
              <w:bottom w:val="nil"/>
            </w:tcBorders>
          </w:tcPr>
          <w:p w14:paraId="31E40EAF" w14:textId="141B52E3" w:rsidR="006C494A" w:rsidRDefault="006C494A"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 xml:space="preserve">Frecuencia del caso </w:t>
            </w:r>
            <w:r w:rsidRPr="006C494A">
              <w:t xml:space="preserve">de uso </w:t>
            </w:r>
            <w:r>
              <w:t>entre</w:t>
            </w:r>
            <w:r w:rsidRPr="006C494A">
              <w:t xml:space="preserve"> </w:t>
            </w:r>
            <w:r>
              <w:t>6</w:t>
            </w:r>
            <w:r w:rsidRPr="006C494A">
              <w:t>0</w:t>
            </w:r>
            <w:r>
              <w:t xml:space="preserve"> – 90%</w:t>
            </w:r>
            <w:r w:rsidRPr="006C494A">
              <w:t xml:space="preserve"> de las veces que se usa la aplicación.</w:t>
            </w:r>
          </w:p>
        </w:tc>
      </w:tr>
      <w:tr w:rsidR="006C494A" w14:paraId="18672A89" w14:textId="77777777" w:rsidTr="006C494A">
        <w:trPr>
          <w:trHeight w:val="340"/>
        </w:trPr>
        <w:tc>
          <w:tcPr>
            <w:cnfStyle w:val="001000000000" w:firstRow="0" w:lastRow="0" w:firstColumn="1" w:lastColumn="0" w:oddVBand="0" w:evenVBand="0" w:oddHBand="0" w:evenHBand="0" w:firstRowFirstColumn="0" w:firstRowLastColumn="0" w:lastRowFirstColumn="0" w:lastRowLastColumn="0"/>
            <w:tcW w:w="2170" w:type="dxa"/>
            <w:tcBorders>
              <w:top w:val="nil"/>
              <w:bottom w:val="single" w:sz="4" w:space="0" w:color="auto"/>
            </w:tcBorders>
            <w:vAlign w:val="center"/>
          </w:tcPr>
          <w:p w14:paraId="555C26EF" w14:textId="3EA0289E" w:rsidR="006C494A" w:rsidRDefault="006C494A" w:rsidP="00ED3D57">
            <w:pPr>
              <w:pStyle w:val="NormalPPrincipal"/>
              <w:spacing w:before="0"/>
              <w:ind w:firstLine="0"/>
              <w:jc w:val="left"/>
              <w:rPr>
                <w:b w:val="0"/>
                <w:bCs w:val="0"/>
              </w:rPr>
            </w:pPr>
            <w:r>
              <w:rPr>
                <w:b w:val="0"/>
                <w:bCs w:val="0"/>
              </w:rPr>
              <w:t>MUY ALTO</w:t>
            </w:r>
          </w:p>
        </w:tc>
        <w:tc>
          <w:tcPr>
            <w:tcW w:w="6455" w:type="dxa"/>
            <w:tcBorders>
              <w:top w:val="nil"/>
              <w:bottom w:val="single" w:sz="4" w:space="0" w:color="auto"/>
            </w:tcBorders>
          </w:tcPr>
          <w:p w14:paraId="4B4E8E78" w14:textId="46952577" w:rsidR="006C494A" w:rsidRDefault="006C494A"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 xml:space="preserve">Frecuencia del caso </w:t>
            </w:r>
            <w:r w:rsidRPr="006C494A">
              <w:t xml:space="preserve">de uso </w:t>
            </w:r>
            <w:r>
              <w:t>mayor a</w:t>
            </w:r>
            <w:r w:rsidRPr="006C494A">
              <w:t xml:space="preserve"> </w:t>
            </w:r>
            <w:r>
              <w:t>un 9</w:t>
            </w:r>
            <w:r w:rsidRPr="006C494A">
              <w:t>0</w:t>
            </w:r>
            <w:r>
              <w:t>%</w:t>
            </w:r>
            <w:r w:rsidRPr="006C494A">
              <w:t xml:space="preserve"> de las veces que se usa la aplicación.</w:t>
            </w:r>
          </w:p>
        </w:tc>
      </w:tr>
    </w:tbl>
    <w:p w14:paraId="206E19FA" w14:textId="7DF22D43" w:rsidR="006C494A" w:rsidRDefault="006C494A" w:rsidP="006C494A">
      <w:pPr>
        <w:pStyle w:val="Titulodetabla"/>
        <w:ind w:firstLine="0"/>
      </w:pPr>
      <w:bookmarkStart w:id="53" w:name="_Toc139311048"/>
      <w:r w:rsidRPr="00414AD7">
        <w:t xml:space="preserve">Tabla </w:t>
      </w:r>
      <w:r>
        <w:t>B</w:t>
      </w:r>
      <w:r w:rsidRPr="00414AD7">
        <w:t>.</w:t>
      </w:r>
      <w:r>
        <w:t>1</w:t>
      </w:r>
      <w:r w:rsidRPr="00414AD7">
        <w:t xml:space="preserve">: </w:t>
      </w:r>
      <w:r>
        <w:t>Nivel de frecuencia de los casos de uso</w:t>
      </w:r>
      <w:bookmarkEnd w:id="53"/>
    </w:p>
    <w:p w14:paraId="0BD2644F" w14:textId="77777777" w:rsidR="006C494A" w:rsidRPr="004240F3" w:rsidRDefault="006C494A" w:rsidP="00386AF8">
      <w:pPr>
        <w:pStyle w:val="NormalPPrincipal"/>
      </w:pPr>
    </w:p>
    <w:p w14:paraId="6CCC2647" w14:textId="6C3A09F7" w:rsidR="00D824B1" w:rsidRDefault="00D824B1" w:rsidP="00D824B1">
      <w:pPr>
        <w:keepNext/>
        <w:jc w:val="center"/>
        <w:rPr>
          <w:noProof/>
        </w:rPr>
      </w:pPr>
    </w:p>
    <w:p w14:paraId="6D2A0270" w14:textId="77777777" w:rsidR="000154E0" w:rsidRDefault="000154E0" w:rsidP="00D824B1">
      <w:pPr>
        <w:keepNext/>
        <w:jc w:val="center"/>
        <w:rPr>
          <w:noProof/>
        </w:rPr>
      </w:pPr>
    </w:p>
    <w:p w14:paraId="3D99A1B5" w14:textId="77777777" w:rsidR="000154E0" w:rsidRDefault="000154E0" w:rsidP="00D824B1">
      <w:pPr>
        <w:keepNext/>
        <w:jc w:val="center"/>
        <w:rPr>
          <w:noProof/>
        </w:rPr>
      </w:pPr>
    </w:p>
    <w:p w14:paraId="23C17503" w14:textId="77777777" w:rsidR="000154E0" w:rsidRDefault="000154E0" w:rsidP="00D824B1">
      <w:pPr>
        <w:keepNext/>
        <w:jc w:val="center"/>
        <w:rPr>
          <w:noProof/>
        </w:rPr>
      </w:pPr>
    </w:p>
    <w:p w14:paraId="740ED4B6" w14:textId="77777777" w:rsidR="000154E0" w:rsidRDefault="000154E0" w:rsidP="00D824B1">
      <w:pPr>
        <w:keepNext/>
        <w:jc w:val="center"/>
        <w:rPr>
          <w:noProof/>
        </w:rPr>
        <w:sectPr w:rsidR="000154E0" w:rsidSect="006C6D34">
          <w:headerReference w:type="even" r:id="rId204"/>
          <w:headerReference w:type="default" r:id="rId205"/>
          <w:footerReference w:type="default" r:id="rId206"/>
          <w:headerReference w:type="first" r:id="rId207"/>
          <w:footerReference w:type="first" r:id="rId208"/>
          <w:pgSz w:w="11910" w:h="16840"/>
          <w:pgMar w:top="1417" w:right="1701" w:bottom="1417" w:left="1701" w:header="0" w:footer="0" w:gutter="0"/>
          <w:cols w:space="720"/>
          <w:titlePg/>
          <w:docGrid w:linePitch="299"/>
        </w:sectPr>
      </w:pPr>
    </w:p>
    <w:p w14:paraId="0DECBAF3" w14:textId="5BFB4D06" w:rsidR="000154E0" w:rsidRDefault="000154E0" w:rsidP="00D824B1">
      <w:pPr>
        <w:keepNext/>
        <w:jc w:val="center"/>
        <w:rPr>
          <w:noProof/>
        </w:rPr>
      </w:pPr>
      <w:r>
        <w:rPr>
          <w:noProof/>
        </w:rPr>
        <w:lastRenderedPageBreak/>
        <w:drawing>
          <wp:anchor distT="0" distB="0" distL="114300" distR="114300" simplePos="0" relativeHeight="251646976" behindDoc="1" locked="0" layoutInCell="1" allowOverlap="1" wp14:anchorId="0DBAC153" wp14:editId="35CA1727">
            <wp:simplePos x="0" y="0"/>
            <wp:positionH relativeFrom="column">
              <wp:posOffset>-1319297</wp:posOffset>
            </wp:positionH>
            <wp:positionV relativeFrom="paragraph">
              <wp:posOffset>-1078230</wp:posOffset>
            </wp:positionV>
            <wp:extent cx="11110880" cy="5593976"/>
            <wp:effectExtent l="0" t="0" r="0" b="6985"/>
            <wp:wrapNone/>
            <wp:docPr id="372920041"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920041" name="Imagen 3" descr="Diagrama&#10;&#10;Descripción generada automáticamente"/>
                    <pic:cNvPicPr/>
                  </pic:nvPicPr>
                  <pic:blipFill>
                    <a:blip r:embed="rId209">
                      <a:extLst>
                        <a:ext uri="{28A0092B-C50C-407E-A947-70E740481C1C}">
                          <a14:useLocalDpi xmlns:a14="http://schemas.microsoft.com/office/drawing/2010/main" val="0"/>
                        </a:ext>
                      </a:extLst>
                    </a:blip>
                    <a:stretch>
                      <a:fillRect/>
                    </a:stretch>
                  </pic:blipFill>
                  <pic:spPr>
                    <a:xfrm>
                      <a:off x="0" y="0"/>
                      <a:ext cx="11110880" cy="5593976"/>
                    </a:xfrm>
                    <a:prstGeom prst="rect">
                      <a:avLst/>
                    </a:prstGeom>
                  </pic:spPr>
                </pic:pic>
              </a:graphicData>
            </a:graphic>
            <wp14:sizeRelH relativeFrom="margin">
              <wp14:pctWidth>0</wp14:pctWidth>
            </wp14:sizeRelH>
            <wp14:sizeRelV relativeFrom="margin">
              <wp14:pctHeight>0</wp14:pctHeight>
            </wp14:sizeRelV>
          </wp:anchor>
        </w:drawing>
      </w:r>
    </w:p>
    <w:p w14:paraId="70046211" w14:textId="0EC41A65" w:rsidR="000154E0" w:rsidRDefault="000154E0" w:rsidP="00D824B1">
      <w:pPr>
        <w:keepNext/>
        <w:jc w:val="center"/>
        <w:rPr>
          <w:noProof/>
        </w:rPr>
      </w:pPr>
    </w:p>
    <w:p w14:paraId="63F2544A" w14:textId="3D43CF45" w:rsidR="000154E0" w:rsidRDefault="000154E0" w:rsidP="00D824B1">
      <w:pPr>
        <w:keepNext/>
        <w:jc w:val="center"/>
        <w:rPr>
          <w:noProof/>
        </w:rPr>
      </w:pPr>
    </w:p>
    <w:p w14:paraId="0E3B6973" w14:textId="40F649A9" w:rsidR="000154E0" w:rsidRDefault="000154E0" w:rsidP="00D824B1">
      <w:pPr>
        <w:keepNext/>
        <w:jc w:val="center"/>
        <w:rPr>
          <w:noProof/>
        </w:rPr>
      </w:pPr>
    </w:p>
    <w:p w14:paraId="495833BB" w14:textId="68C15589" w:rsidR="000154E0" w:rsidRDefault="000154E0" w:rsidP="00D824B1">
      <w:pPr>
        <w:keepNext/>
        <w:jc w:val="center"/>
        <w:rPr>
          <w:noProof/>
        </w:rPr>
      </w:pPr>
    </w:p>
    <w:p w14:paraId="49BCDA58" w14:textId="77777777" w:rsidR="000154E0" w:rsidRDefault="000154E0" w:rsidP="00D824B1">
      <w:pPr>
        <w:keepNext/>
        <w:jc w:val="center"/>
        <w:rPr>
          <w:noProof/>
        </w:rPr>
      </w:pPr>
    </w:p>
    <w:p w14:paraId="4A89365A" w14:textId="77777777" w:rsidR="000154E0" w:rsidRDefault="000154E0" w:rsidP="00D824B1">
      <w:pPr>
        <w:keepNext/>
        <w:jc w:val="center"/>
        <w:rPr>
          <w:noProof/>
        </w:rPr>
      </w:pPr>
    </w:p>
    <w:p w14:paraId="79A576B7" w14:textId="77777777" w:rsidR="000154E0" w:rsidRDefault="000154E0" w:rsidP="00D824B1">
      <w:pPr>
        <w:keepNext/>
        <w:jc w:val="center"/>
        <w:rPr>
          <w:noProof/>
        </w:rPr>
      </w:pPr>
    </w:p>
    <w:p w14:paraId="2A7654E5" w14:textId="77777777" w:rsidR="000154E0" w:rsidRDefault="000154E0" w:rsidP="00D824B1">
      <w:pPr>
        <w:keepNext/>
        <w:jc w:val="center"/>
        <w:rPr>
          <w:noProof/>
        </w:rPr>
      </w:pPr>
    </w:p>
    <w:p w14:paraId="5ABAF4DC" w14:textId="77777777" w:rsidR="000154E0" w:rsidRDefault="000154E0" w:rsidP="00D824B1">
      <w:pPr>
        <w:keepNext/>
        <w:jc w:val="center"/>
        <w:rPr>
          <w:noProof/>
        </w:rPr>
      </w:pPr>
    </w:p>
    <w:p w14:paraId="1AF87B04" w14:textId="77777777" w:rsidR="000154E0" w:rsidRDefault="000154E0" w:rsidP="00D824B1">
      <w:pPr>
        <w:keepNext/>
        <w:jc w:val="center"/>
        <w:rPr>
          <w:noProof/>
        </w:rPr>
      </w:pPr>
    </w:p>
    <w:p w14:paraId="51425C72" w14:textId="77777777" w:rsidR="000154E0" w:rsidRDefault="000154E0" w:rsidP="00D824B1">
      <w:pPr>
        <w:keepNext/>
        <w:jc w:val="center"/>
        <w:rPr>
          <w:noProof/>
        </w:rPr>
      </w:pPr>
    </w:p>
    <w:p w14:paraId="6A5A316F" w14:textId="77777777" w:rsidR="000154E0" w:rsidRDefault="000154E0" w:rsidP="00D824B1">
      <w:pPr>
        <w:keepNext/>
        <w:jc w:val="center"/>
        <w:rPr>
          <w:noProof/>
        </w:rPr>
      </w:pPr>
    </w:p>
    <w:p w14:paraId="656B3663" w14:textId="77777777" w:rsidR="000154E0" w:rsidRDefault="000154E0" w:rsidP="00D824B1">
      <w:pPr>
        <w:keepNext/>
        <w:jc w:val="center"/>
      </w:pPr>
    </w:p>
    <w:p w14:paraId="71A5E36D" w14:textId="77777777" w:rsidR="00FC2911" w:rsidRDefault="00FC2911" w:rsidP="00FC2911">
      <w:pPr>
        <w:pStyle w:val="Piedefoto"/>
      </w:pPr>
      <w:bookmarkStart w:id="54" w:name="_Toc107756173"/>
    </w:p>
    <w:p w14:paraId="58E290EB" w14:textId="77777777" w:rsidR="00FC2911" w:rsidRDefault="00FC2911" w:rsidP="00FC2911">
      <w:pPr>
        <w:pStyle w:val="Piedefoto"/>
      </w:pPr>
    </w:p>
    <w:p w14:paraId="1E29F06F" w14:textId="77777777" w:rsidR="00FC2911" w:rsidRDefault="00FC2911" w:rsidP="00FC2911">
      <w:pPr>
        <w:pStyle w:val="Piedefoto"/>
      </w:pPr>
    </w:p>
    <w:p w14:paraId="095A43ED" w14:textId="77777777" w:rsidR="00FC2911" w:rsidRDefault="00FC2911" w:rsidP="00FC2911">
      <w:pPr>
        <w:pStyle w:val="Piedefoto"/>
      </w:pPr>
    </w:p>
    <w:p w14:paraId="1CD5C730" w14:textId="77777777" w:rsidR="00FC2911" w:rsidRDefault="00FC2911" w:rsidP="00FC2911">
      <w:pPr>
        <w:pStyle w:val="Piedefoto"/>
      </w:pPr>
    </w:p>
    <w:p w14:paraId="5886F8D7" w14:textId="77777777" w:rsidR="00FC2911" w:rsidRDefault="00FC2911" w:rsidP="00FC2911">
      <w:pPr>
        <w:pStyle w:val="Piedefoto"/>
      </w:pPr>
    </w:p>
    <w:p w14:paraId="5A57D863" w14:textId="77777777" w:rsidR="00FC2911" w:rsidRDefault="00FC2911" w:rsidP="00FC2911">
      <w:pPr>
        <w:pStyle w:val="Piedefoto"/>
      </w:pPr>
    </w:p>
    <w:p w14:paraId="78034CA4" w14:textId="4602322B" w:rsidR="000154E0" w:rsidRPr="000154E0" w:rsidRDefault="00D824B1" w:rsidP="00FC2911">
      <w:pPr>
        <w:pStyle w:val="Piedefoto"/>
        <w:sectPr w:rsidR="000154E0" w:rsidRPr="000154E0" w:rsidSect="000154E0">
          <w:pgSz w:w="16840" w:h="11910" w:orient="landscape" w:code="9"/>
          <w:pgMar w:top="1701" w:right="1418" w:bottom="1701" w:left="1418" w:header="0" w:footer="0" w:gutter="0"/>
          <w:cols w:space="720"/>
          <w:titlePg/>
          <w:docGrid w:linePitch="299"/>
        </w:sectPr>
      </w:pPr>
      <w:bookmarkStart w:id="55" w:name="_Toc139311011"/>
      <w:r>
        <w:t xml:space="preserve">Figura </w:t>
      </w:r>
      <w:r w:rsidR="00727D82">
        <w:t>B</w:t>
      </w:r>
      <w:r>
        <w:t>.</w:t>
      </w:r>
      <w:r w:rsidR="009711F4">
        <w:t>1</w:t>
      </w:r>
      <w:r>
        <w:t>: Casos de us</w:t>
      </w:r>
      <w:bookmarkEnd w:id="54"/>
      <w:r w:rsidR="003D1CA2">
        <w:t>o</w:t>
      </w:r>
      <w:bookmarkEnd w:id="55"/>
    </w:p>
    <w:p w14:paraId="691E8045" w14:textId="522BD2EC" w:rsidR="007579D4" w:rsidRDefault="007579D4" w:rsidP="00FC2911">
      <w:pPr>
        <w:pStyle w:val="NormalPPrincipal"/>
        <w:ind w:firstLine="0"/>
      </w:pP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C72429" w14:paraId="361347E5" w14:textId="77777777" w:rsidTr="00C72429">
        <w:tc>
          <w:tcPr>
            <w:tcW w:w="2802" w:type="dxa"/>
            <w:tcBorders>
              <w:top w:val="single" w:sz="4" w:space="0" w:color="auto"/>
              <w:bottom w:val="single" w:sz="4" w:space="0" w:color="auto"/>
            </w:tcBorders>
          </w:tcPr>
          <w:p w14:paraId="34BB3C42" w14:textId="2C310E96" w:rsidR="00C72429" w:rsidRPr="00C72429" w:rsidRDefault="00C72429" w:rsidP="00C72429">
            <w:pPr>
              <w:pStyle w:val="NormalPPrincipal"/>
              <w:spacing w:before="0"/>
              <w:ind w:firstLine="0"/>
              <w:rPr>
                <w:b/>
                <w:bCs/>
              </w:rPr>
            </w:pPr>
            <w:r>
              <w:rPr>
                <w:b/>
                <w:bCs/>
              </w:rPr>
              <w:t>CU-1</w:t>
            </w:r>
          </w:p>
        </w:tc>
        <w:tc>
          <w:tcPr>
            <w:tcW w:w="5846" w:type="dxa"/>
            <w:tcBorders>
              <w:top w:val="single" w:sz="4" w:space="0" w:color="auto"/>
              <w:bottom w:val="single" w:sz="4" w:space="0" w:color="auto"/>
            </w:tcBorders>
          </w:tcPr>
          <w:p w14:paraId="0E0377B0" w14:textId="77A8BD18" w:rsidR="00C72429" w:rsidRPr="00C72429" w:rsidRDefault="00C72429" w:rsidP="00C72429">
            <w:pPr>
              <w:pStyle w:val="NormalPPrincipal"/>
              <w:spacing w:before="0"/>
              <w:ind w:firstLine="0"/>
              <w:rPr>
                <w:b/>
                <w:bCs/>
              </w:rPr>
            </w:pPr>
            <w:r w:rsidRPr="00C72429">
              <w:rPr>
                <w:b/>
                <w:bCs/>
              </w:rPr>
              <w:t xml:space="preserve">Registro </w:t>
            </w:r>
            <w:r>
              <w:rPr>
                <w:b/>
                <w:bCs/>
              </w:rPr>
              <w:t>de usuario</w:t>
            </w:r>
            <w:r w:rsidR="003D1CA2">
              <w:rPr>
                <w:b/>
                <w:bCs/>
              </w:rPr>
              <w:t>s</w:t>
            </w:r>
          </w:p>
        </w:tc>
      </w:tr>
      <w:tr w:rsidR="00C72429" w14:paraId="743F5207" w14:textId="77777777" w:rsidTr="00C72429">
        <w:tc>
          <w:tcPr>
            <w:tcW w:w="2802" w:type="dxa"/>
            <w:tcBorders>
              <w:top w:val="single" w:sz="4" w:space="0" w:color="auto"/>
            </w:tcBorders>
          </w:tcPr>
          <w:p w14:paraId="1CB9F56F" w14:textId="55ABAA30" w:rsidR="00C72429" w:rsidRPr="00C72429" w:rsidRDefault="00C72429" w:rsidP="003D1CA2">
            <w:pPr>
              <w:pStyle w:val="NormalPPrincipal"/>
              <w:spacing w:before="0" w:line="276" w:lineRule="auto"/>
              <w:ind w:firstLine="0"/>
              <w:jc w:val="left"/>
              <w:rPr>
                <w:b/>
                <w:bCs/>
              </w:rPr>
            </w:pPr>
            <w:r>
              <w:rPr>
                <w:b/>
                <w:bCs/>
              </w:rPr>
              <w:t>Requisitos relacionados</w:t>
            </w:r>
          </w:p>
        </w:tc>
        <w:tc>
          <w:tcPr>
            <w:tcW w:w="5846" w:type="dxa"/>
            <w:tcBorders>
              <w:top w:val="single" w:sz="4" w:space="0" w:color="auto"/>
            </w:tcBorders>
          </w:tcPr>
          <w:p w14:paraId="2509639D" w14:textId="1EBF11B3" w:rsidR="00C72429" w:rsidRDefault="009C791A" w:rsidP="00594FE2">
            <w:pPr>
              <w:pStyle w:val="NormalPPrincipal"/>
              <w:spacing w:before="0" w:line="276" w:lineRule="auto"/>
              <w:ind w:firstLine="0"/>
              <w:jc w:val="left"/>
            </w:pPr>
            <w:r>
              <w:t>R.F-5</w:t>
            </w:r>
          </w:p>
        </w:tc>
      </w:tr>
      <w:tr w:rsidR="00C72429" w14:paraId="0470832A" w14:textId="77777777" w:rsidTr="00C72429">
        <w:tc>
          <w:tcPr>
            <w:tcW w:w="2802" w:type="dxa"/>
          </w:tcPr>
          <w:p w14:paraId="3C3AC823" w14:textId="6D6B6898" w:rsidR="00C72429" w:rsidRPr="00C72429" w:rsidRDefault="00C72429" w:rsidP="003D1CA2">
            <w:pPr>
              <w:pStyle w:val="NormalPPrincipal"/>
              <w:spacing w:before="0" w:line="276" w:lineRule="auto"/>
              <w:ind w:firstLine="0"/>
              <w:jc w:val="left"/>
              <w:rPr>
                <w:b/>
                <w:bCs/>
              </w:rPr>
            </w:pPr>
            <w:r>
              <w:rPr>
                <w:b/>
                <w:bCs/>
              </w:rPr>
              <w:t>Descripción</w:t>
            </w:r>
          </w:p>
        </w:tc>
        <w:tc>
          <w:tcPr>
            <w:tcW w:w="5846" w:type="dxa"/>
          </w:tcPr>
          <w:p w14:paraId="361CA847" w14:textId="5CB6C705" w:rsidR="00C72429" w:rsidRDefault="00C72429" w:rsidP="00594FE2">
            <w:pPr>
              <w:pStyle w:val="NormalPPrincipal"/>
              <w:spacing w:before="0" w:line="276" w:lineRule="auto"/>
              <w:ind w:firstLine="0"/>
              <w:jc w:val="left"/>
            </w:pPr>
            <w:r>
              <w:t>Permite al usuario registrarse.</w:t>
            </w:r>
          </w:p>
        </w:tc>
      </w:tr>
      <w:tr w:rsidR="00C72429" w14:paraId="24761113" w14:textId="77777777" w:rsidTr="00C72429">
        <w:tc>
          <w:tcPr>
            <w:tcW w:w="2802" w:type="dxa"/>
          </w:tcPr>
          <w:p w14:paraId="6B648DCA" w14:textId="0998F1BE" w:rsidR="00C72429" w:rsidRPr="00C72429" w:rsidRDefault="00C72429" w:rsidP="003D1CA2">
            <w:pPr>
              <w:pStyle w:val="NormalPPrincipal"/>
              <w:spacing w:before="0" w:line="276" w:lineRule="auto"/>
              <w:ind w:firstLine="0"/>
              <w:jc w:val="left"/>
              <w:rPr>
                <w:b/>
                <w:bCs/>
              </w:rPr>
            </w:pPr>
            <w:r>
              <w:rPr>
                <w:b/>
                <w:bCs/>
              </w:rPr>
              <w:t>Precondiciones</w:t>
            </w:r>
          </w:p>
        </w:tc>
        <w:tc>
          <w:tcPr>
            <w:tcW w:w="5846" w:type="dxa"/>
          </w:tcPr>
          <w:p w14:paraId="0BA06CAE" w14:textId="58290D75" w:rsidR="003D1CA2" w:rsidRDefault="009C791A" w:rsidP="00594FE2">
            <w:pPr>
              <w:pStyle w:val="NormalPPrincipal"/>
              <w:spacing w:before="0" w:line="276" w:lineRule="auto"/>
              <w:ind w:firstLine="0"/>
              <w:jc w:val="left"/>
            </w:pPr>
            <w:r>
              <w:t>La aplicación debe estar en ejecución</w:t>
            </w:r>
            <w:r w:rsidR="003D1CA2">
              <w:t>, e</w:t>
            </w:r>
            <w:r>
              <w:t>l usuario debe haber pulsado en empezar de la página de inicio</w:t>
            </w:r>
            <w:r w:rsidR="003D1CA2">
              <w:t>, en Login el usuario debe seleccionar la opción de no tienes cuenta, registrarse.</w:t>
            </w:r>
          </w:p>
        </w:tc>
      </w:tr>
      <w:tr w:rsidR="00C72429" w14:paraId="7A4DDDB5" w14:textId="77777777" w:rsidTr="00C72429">
        <w:tc>
          <w:tcPr>
            <w:tcW w:w="2802" w:type="dxa"/>
          </w:tcPr>
          <w:p w14:paraId="75A6E86C" w14:textId="54996E31" w:rsidR="00C72429" w:rsidRDefault="00C72429" w:rsidP="003D1CA2">
            <w:pPr>
              <w:pStyle w:val="NormalPPrincipal"/>
              <w:spacing w:before="0" w:line="276" w:lineRule="auto"/>
              <w:ind w:firstLine="0"/>
              <w:jc w:val="left"/>
              <w:rPr>
                <w:b/>
                <w:bCs/>
              </w:rPr>
            </w:pPr>
            <w:r>
              <w:rPr>
                <w:b/>
                <w:bCs/>
              </w:rPr>
              <w:t>Acciones</w:t>
            </w:r>
          </w:p>
        </w:tc>
        <w:tc>
          <w:tcPr>
            <w:tcW w:w="5846" w:type="dxa"/>
          </w:tcPr>
          <w:p w14:paraId="67641DE8" w14:textId="77777777" w:rsidR="00C72429" w:rsidRDefault="009C791A" w:rsidP="00711139">
            <w:pPr>
              <w:pStyle w:val="NormalPPrincipal"/>
              <w:numPr>
                <w:ilvl w:val="0"/>
                <w:numId w:val="15"/>
              </w:numPr>
              <w:spacing w:before="0" w:line="276" w:lineRule="auto"/>
              <w:jc w:val="left"/>
            </w:pPr>
            <w:r>
              <w:t>El usuario accede a la opción de Crear cuenta.</w:t>
            </w:r>
          </w:p>
          <w:p w14:paraId="733C8158" w14:textId="77777777" w:rsidR="009C791A" w:rsidRDefault="009C791A" w:rsidP="00711139">
            <w:pPr>
              <w:pStyle w:val="NormalPPrincipal"/>
              <w:numPr>
                <w:ilvl w:val="0"/>
                <w:numId w:val="15"/>
              </w:numPr>
              <w:spacing w:before="0" w:line="276" w:lineRule="auto"/>
              <w:jc w:val="left"/>
            </w:pPr>
            <w:r>
              <w:t>El usuario introduce su nombre, apellido, nombre de usuario y contraseña.</w:t>
            </w:r>
          </w:p>
          <w:p w14:paraId="1F2F72A5" w14:textId="299BD952" w:rsidR="009C791A" w:rsidRDefault="009C791A" w:rsidP="00711139">
            <w:pPr>
              <w:pStyle w:val="NormalPPrincipal"/>
              <w:numPr>
                <w:ilvl w:val="0"/>
                <w:numId w:val="15"/>
              </w:numPr>
              <w:spacing w:before="0" w:line="276" w:lineRule="auto"/>
              <w:jc w:val="left"/>
            </w:pPr>
            <w:r>
              <w:t>Pulsa el botón de registrarse.</w:t>
            </w:r>
          </w:p>
        </w:tc>
      </w:tr>
      <w:tr w:rsidR="00C72429" w14:paraId="6E81EDB1" w14:textId="77777777" w:rsidTr="00C72429">
        <w:tc>
          <w:tcPr>
            <w:tcW w:w="2802" w:type="dxa"/>
          </w:tcPr>
          <w:p w14:paraId="5AB36372" w14:textId="61E5BAC8" w:rsidR="00C72429" w:rsidRDefault="00C72429" w:rsidP="003D1CA2">
            <w:pPr>
              <w:pStyle w:val="NormalPPrincipal"/>
              <w:spacing w:before="0" w:line="276" w:lineRule="auto"/>
              <w:ind w:firstLine="0"/>
              <w:jc w:val="left"/>
              <w:rPr>
                <w:b/>
                <w:bCs/>
              </w:rPr>
            </w:pPr>
            <w:r>
              <w:rPr>
                <w:b/>
                <w:bCs/>
              </w:rPr>
              <w:t>Postcondiciones</w:t>
            </w:r>
          </w:p>
        </w:tc>
        <w:tc>
          <w:tcPr>
            <w:tcW w:w="5846" w:type="dxa"/>
          </w:tcPr>
          <w:p w14:paraId="2EFB01D4" w14:textId="4C60E996" w:rsidR="00C72429" w:rsidRDefault="009C791A" w:rsidP="00594FE2">
            <w:pPr>
              <w:pStyle w:val="NormalPPrincipal"/>
              <w:spacing w:before="0" w:line="276" w:lineRule="auto"/>
              <w:ind w:firstLine="0"/>
              <w:jc w:val="left"/>
            </w:pPr>
            <w:r>
              <w:t>El formulario de registro no debe tener fallos.</w:t>
            </w:r>
          </w:p>
        </w:tc>
      </w:tr>
      <w:tr w:rsidR="00C72429" w14:paraId="01772805" w14:textId="77777777" w:rsidTr="00C72429">
        <w:tc>
          <w:tcPr>
            <w:tcW w:w="2802" w:type="dxa"/>
          </w:tcPr>
          <w:p w14:paraId="09CECACD" w14:textId="2EFFC014" w:rsidR="00C72429" w:rsidRDefault="00C72429" w:rsidP="003D1CA2">
            <w:pPr>
              <w:pStyle w:val="NormalPPrincipal"/>
              <w:spacing w:before="0" w:line="276" w:lineRule="auto"/>
              <w:ind w:firstLine="0"/>
              <w:jc w:val="left"/>
              <w:rPr>
                <w:b/>
                <w:bCs/>
              </w:rPr>
            </w:pPr>
            <w:r>
              <w:rPr>
                <w:b/>
                <w:bCs/>
              </w:rPr>
              <w:t>Excepciones</w:t>
            </w:r>
          </w:p>
        </w:tc>
        <w:tc>
          <w:tcPr>
            <w:tcW w:w="5846" w:type="dxa"/>
          </w:tcPr>
          <w:p w14:paraId="259B87D8" w14:textId="77777777" w:rsidR="00C72429" w:rsidRDefault="009C791A" w:rsidP="00711139">
            <w:pPr>
              <w:pStyle w:val="NormalPPrincipal"/>
              <w:numPr>
                <w:ilvl w:val="0"/>
                <w:numId w:val="16"/>
              </w:numPr>
              <w:spacing w:before="0" w:line="276" w:lineRule="auto"/>
              <w:jc w:val="left"/>
            </w:pPr>
            <w:r>
              <w:t>Carácter incorrecto (mensaje).</w:t>
            </w:r>
          </w:p>
          <w:p w14:paraId="5D46D571" w14:textId="4C00A04C" w:rsidR="009C791A" w:rsidRDefault="009C791A" w:rsidP="00711139">
            <w:pPr>
              <w:pStyle w:val="NormalPPrincipal"/>
              <w:numPr>
                <w:ilvl w:val="0"/>
                <w:numId w:val="16"/>
              </w:numPr>
              <w:spacing w:before="0" w:line="276" w:lineRule="auto"/>
              <w:jc w:val="left"/>
            </w:pPr>
            <w:r>
              <w:t>No introducir un valor en una casilla (mensaje).</w:t>
            </w:r>
          </w:p>
        </w:tc>
      </w:tr>
      <w:tr w:rsidR="009C791A" w14:paraId="5894DD7F" w14:textId="77777777" w:rsidTr="00C72429">
        <w:tc>
          <w:tcPr>
            <w:tcW w:w="2802" w:type="dxa"/>
          </w:tcPr>
          <w:p w14:paraId="4AFA0246" w14:textId="30921039" w:rsidR="009C791A" w:rsidRDefault="003D1CA2" w:rsidP="003D1CA2">
            <w:pPr>
              <w:pStyle w:val="NormalPPrincipal"/>
              <w:spacing w:before="0" w:line="276" w:lineRule="auto"/>
              <w:ind w:firstLine="0"/>
              <w:jc w:val="left"/>
              <w:rPr>
                <w:b/>
                <w:bCs/>
              </w:rPr>
            </w:pPr>
            <w:r>
              <w:rPr>
                <w:b/>
                <w:bCs/>
              </w:rPr>
              <w:t>Importancia</w:t>
            </w:r>
          </w:p>
        </w:tc>
        <w:tc>
          <w:tcPr>
            <w:tcW w:w="5846" w:type="dxa"/>
          </w:tcPr>
          <w:p w14:paraId="74360CC5" w14:textId="1DBD2395" w:rsidR="009C791A" w:rsidRDefault="003D1CA2" w:rsidP="00594FE2">
            <w:pPr>
              <w:pStyle w:val="NormalPPrincipal"/>
              <w:spacing w:before="0" w:line="276" w:lineRule="auto"/>
              <w:ind w:firstLine="0"/>
              <w:jc w:val="left"/>
            </w:pPr>
            <w:r>
              <w:t>Alta</w:t>
            </w:r>
          </w:p>
        </w:tc>
      </w:tr>
      <w:tr w:rsidR="00C72429" w14:paraId="2EE0EFF8" w14:textId="77777777" w:rsidTr="00C72429">
        <w:tc>
          <w:tcPr>
            <w:tcW w:w="2802" w:type="dxa"/>
          </w:tcPr>
          <w:p w14:paraId="6079D2C7" w14:textId="3488B608" w:rsidR="00C72429" w:rsidRPr="00C72429" w:rsidRDefault="003D1CA2" w:rsidP="003D1CA2">
            <w:pPr>
              <w:pStyle w:val="NormalPPrincipal"/>
              <w:spacing w:before="0" w:line="276" w:lineRule="auto"/>
              <w:ind w:firstLine="0"/>
              <w:jc w:val="left"/>
              <w:rPr>
                <w:b/>
                <w:bCs/>
              </w:rPr>
            </w:pPr>
            <w:r>
              <w:rPr>
                <w:b/>
                <w:bCs/>
              </w:rPr>
              <w:t>Frecuencia</w:t>
            </w:r>
          </w:p>
        </w:tc>
        <w:tc>
          <w:tcPr>
            <w:tcW w:w="5846" w:type="dxa"/>
          </w:tcPr>
          <w:p w14:paraId="3C980412" w14:textId="08D338F0" w:rsidR="00C72429" w:rsidRDefault="009C791A" w:rsidP="00594FE2">
            <w:pPr>
              <w:pStyle w:val="NormalPPrincipal"/>
              <w:spacing w:before="0" w:line="276" w:lineRule="auto"/>
              <w:ind w:firstLine="0"/>
              <w:jc w:val="left"/>
            </w:pPr>
            <w:r>
              <w:t>Muy alta</w:t>
            </w:r>
          </w:p>
        </w:tc>
      </w:tr>
    </w:tbl>
    <w:p w14:paraId="1C56E61E" w14:textId="057434EB" w:rsidR="003D1CA2" w:rsidRDefault="00EE651C" w:rsidP="003D1CA2">
      <w:pPr>
        <w:pStyle w:val="Titulodetabla"/>
      </w:pPr>
      <w:bookmarkStart w:id="56" w:name="_Toc139311049"/>
      <w:r>
        <w:t>Tabla B.</w:t>
      </w:r>
      <w:r w:rsidR="009711F4">
        <w:t>2</w:t>
      </w:r>
      <w:r>
        <w:t xml:space="preserve">: Caso de uso </w:t>
      </w:r>
      <w:r w:rsidR="009C791A">
        <w:t>1 – Registro de usuario</w:t>
      </w:r>
      <w:r w:rsidR="003D1CA2">
        <w:t>s</w:t>
      </w:r>
      <w:bookmarkEnd w:id="56"/>
    </w:p>
    <w:p w14:paraId="77AFE3F7" w14:textId="77777777" w:rsidR="003D1CA2" w:rsidRDefault="003D1CA2" w:rsidP="003D1CA2">
      <w:pPr>
        <w:pStyle w:val="Titulodetabla"/>
      </w:pP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3D1CA2" w14:paraId="273A6908" w14:textId="77777777" w:rsidTr="00277F38">
        <w:tc>
          <w:tcPr>
            <w:tcW w:w="2802" w:type="dxa"/>
            <w:tcBorders>
              <w:top w:val="single" w:sz="4" w:space="0" w:color="auto"/>
              <w:bottom w:val="single" w:sz="4" w:space="0" w:color="auto"/>
            </w:tcBorders>
          </w:tcPr>
          <w:p w14:paraId="4CC6DC9F" w14:textId="6F389B1C" w:rsidR="003D1CA2" w:rsidRPr="00C72429" w:rsidRDefault="003D1CA2" w:rsidP="00277F38">
            <w:pPr>
              <w:pStyle w:val="NormalPPrincipal"/>
              <w:spacing w:before="0"/>
              <w:ind w:firstLine="0"/>
              <w:rPr>
                <w:b/>
                <w:bCs/>
              </w:rPr>
            </w:pPr>
            <w:r>
              <w:rPr>
                <w:b/>
                <w:bCs/>
              </w:rPr>
              <w:t>CU-2</w:t>
            </w:r>
          </w:p>
        </w:tc>
        <w:tc>
          <w:tcPr>
            <w:tcW w:w="5846" w:type="dxa"/>
            <w:tcBorders>
              <w:top w:val="single" w:sz="4" w:space="0" w:color="auto"/>
              <w:bottom w:val="single" w:sz="4" w:space="0" w:color="auto"/>
            </w:tcBorders>
          </w:tcPr>
          <w:p w14:paraId="040AA3CC" w14:textId="03C9E95D" w:rsidR="003D1CA2" w:rsidRPr="00C72429" w:rsidRDefault="003D1CA2" w:rsidP="00277F38">
            <w:pPr>
              <w:pStyle w:val="NormalPPrincipal"/>
              <w:spacing w:before="0"/>
              <w:ind w:firstLine="0"/>
              <w:rPr>
                <w:b/>
                <w:bCs/>
              </w:rPr>
            </w:pPr>
            <w:r>
              <w:rPr>
                <w:b/>
                <w:bCs/>
              </w:rPr>
              <w:t>Login de usuarios</w:t>
            </w:r>
          </w:p>
        </w:tc>
      </w:tr>
      <w:tr w:rsidR="003D1CA2" w14:paraId="267B159C" w14:textId="77777777" w:rsidTr="00277F38">
        <w:tc>
          <w:tcPr>
            <w:tcW w:w="2802" w:type="dxa"/>
            <w:tcBorders>
              <w:top w:val="single" w:sz="4" w:space="0" w:color="auto"/>
            </w:tcBorders>
          </w:tcPr>
          <w:p w14:paraId="06DC19EC" w14:textId="77777777" w:rsidR="003D1CA2" w:rsidRPr="00C72429" w:rsidRDefault="003D1CA2" w:rsidP="003D1CA2">
            <w:pPr>
              <w:pStyle w:val="NormalPPrincipal"/>
              <w:spacing w:before="0" w:line="276" w:lineRule="auto"/>
              <w:ind w:firstLine="0"/>
              <w:jc w:val="left"/>
              <w:rPr>
                <w:b/>
                <w:bCs/>
              </w:rPr>
            </w:pPr>
            <w:r>
              <w:rPr>
                <w:b/>
                <w:bCs/>
              </w:rPr>
              <w:t>Requisitos relacionados</w:t>
            </w:r>
          </w:p>
        </w:tc>
        <w:tc>
          <w:tcPr>
            <w:tcW w:w="5846" w:type="dxa"/>
            <w:tcBorders>
              <w:top w:val="single" w:sz="4" w:space="0" w:color="auto"/>
            </w:tcBorders>
          </w:tcPr>
          <w:p w14:paraId="44DB272F" w14:textId="6E62C835" w:rsidR="003D1CA2" w:rsidRDefault="003D1CA2" w:rsidP="00594FE2">
            <w:pPr>
              <w:pStyle w:val="NormalPPrincipal"/>
              <w:spacing w:before="0" w:line="276" w:lineRule="auto"/>
              <w:ind w:firstLine="0"/>
              <w:jc w:val="left"/>
            </w:pPr>
            <w:r>
              <w:t>R.F-6</w:t>
            </w:r>
          </w:p>
        </w:tc>
      </w:tr>
      <w:tr w:rsidR="003D1CA2" w14:paraId="4B892A95" w14:textId="77777777" w:rsidTr="00277F38">
        <w:tc>
          <w:tcPr>
            <w:tcW w:w="2802" w:type="dxa"/>
          </w:tcPr>
          <w:p w14:paraId="5AF8CBD9" w14:textId="77777777" w:rsidR="003D1CA2" w:rsidRPr="00C72429" w:rsidRDefault="003D1CA2" w:rsidP="003D1CA2">
            <w:pPr>
              <w:pStyle w:val="NormalPPrincipal"/>
              <w:spacing w:before="0" w:line="276" w:lineRule="auto"/>
              <w:ind w:firstLine="0"/>
              <w:jc w:val="left"/>
              <w:rPr>
                <w:b/>
                <w:bCs/>
              </w:rPr>
            </w:pPr>
            <w:r>
              <w:rPr>
                <w:b/>
                <w:bCs/>
              </w:rPr>
              <w:t>Descripción</w:t>
            </w:r>
          </w:p>
        </w:tc>
        <w:tc>
          <w:tcPr>
            <w:tcW w:w="5846" w:type="dxa"/>
          </w:tcPr>
          <w:p w14:paraId="15B13D4B" w14:textId="5B8F6828" w:rsidR="003D1CA2" w:rsidRDefault="003D1CA2" w:rsidP="00594FE2">
            <w:pPr>
              <w:pStyle w:val="NormalPPrincipal"/>
              <w:spacing w:before="0" w:line="276" w:lineRule="auto"/>
              <w:ind w:firstLine="0"/>
              <w:jc w:val="left"/>
            </w:pPr>
            <w:r>
              <w:t>Permite al usuario iniciar sesión.</w:t>
            </w:r>
          </w:p>
        </w:tc>
      </w:tr>
      <w:tr w:rsidR="003D1CA2" w14:paraId="3180C1D6" w14:textId="77777777" w:rsidTr="00277F38">
        <w:tc>
          <w:tcPr>
            <w:tcW w:w="2802" w:type="dxa"/>
          </w:tcPr>
          <w:p w14:paraId="683362C7" w14:textId="77777777" w:rsidR="003D1CA2" w:rsidRPr="00C72429" w:rsidRDefault="003D1CA2" w:rsidP="003D1CA2">
            <w:pPr>
              <w:pStyle w:val="NormalPPrincipal"/>
              <w:spacing w:before="0" w:line="276" w:lineRule="auto"/>
              <w:ind w:firstLine="0"/>
              <w:jc w:val="left"/>
              <w:rPr>
                <w:b/>
                <w:bCs/>
              </w:rPr>
            </w:pPr>
            <w:r>
              <w:rPr>
                <w:b/>
                <w:bCs/>
              </w:rPr>
              <w:t>Precondiciones</w:t>
            </w:r>
          </w:p>
        </w:tc>
        <w:tc>
          <w:tcPr>
            <w:tcW w:w="5846" w:type="dxa"/>
          </w:tcPr>
          <w:p w14:paraId="16616588" w14:textId="471DAB4A" w:rsidR="003D1CA2" w:rsidRDefault="003D1CA2" w:rsidP="00594FE2">
            <w:pPr>
              <w:pStyle w:val="NormalPPrincipal"/>
              <w:spacing w:before="0" w:line="276" w:lineRule="auto"/>
              <w:ind w:firstLine="0"/>
              <w:jc w:val="left"/>
            </w:pPr>
            <w:r>
              <w:t xml:space="preserve">La aplicación debe estar en ejecución, el usuario debe haber pulsado en empezar de la página de inicio, en registro hay que seleccionar la opción de ya tengo cuenta, iniciar sesión. </w:t>
            </w:r>
          </w:p>
        </w:tc>
      </w:tr>
      <w:tr w:rsidR="003D1CA2" w14:paraId="5EEF0248" w14:textId="77777777" w:rsidTr="00277F38">
        <w:tc>
          <w:tcPr>
            <w:tcW w:w="2802" w:type="dxa"/>
          </w:tcPr>
          <w:p w14:paraId="339907C2" w14:textId="77777777" w:rsidR="003D1CA2" w:rsidRDefault="003D1CA2" w:rsidP="003D1CA2">
            <w:pPr>
              <w:pStyle w:val="NormalPPrincipal"/>
              <w:spacing w:before="0" w:line="276" w:lineRule="auto"/>
              <w:ind w:firstLine="0"/>
              <w:jc w:val="left"/>
              <w:rPr>
                <w:b/>
                <w:bCs/>
              </w:rPr>
            </w:pPr>
            <w:r>
              <w:rPr>
                <w:b/>
                <w:bCs/>
              </w:rPr>
              <w:t>Acciones</w:t>
            </w:r>
          </w:p>
        </w:tc>
        <w:tc>
          <w:tcPr>
            <w:tcW w:w="5846" w:type="dxa"/>
          </w:tcPr>
          <w:p w14:paraId="10CB6F3A" w14:textId="0EC19F10" w:rsidR="003D1CA2" w:rsidRDefault="003D1CA2" w:rsidP="00711139">
            <w:pPr>
              <w:pStyle w:val="NormalPPrincipal"/>
              <w:numPr>
                <w:ilvl w:val="0"/>
                <w:numId w:val="17"/>
              </w:numPr>
              <w:spacing w:before="0" w:line="276" w:lineRule="auto"/>
              <w:jc w:val="left"/>
            </w:pPr>
            <w:r>
              <w:t>El usuario accede a la opción de Login.</w:t>
            </w:r>
          </w:p>
          <w:p w14:paraId="1D82BB43" w14:textId="34FFF4CA" w:rsidR="003D1CA2" w:rsidRDefault="003D1CA2" w:rsidP="00711139">
            <w:pPr>
              <w:pStyle w:val="NormalPPrincipal"/>
              <w:numPr>
                <w:ilvl w:val="0"/>
                <w:numId w:val="17"/>
              </w:numPr>
              <w:spacing w:before="0" w:line="276" w:lineRule="auto"/>
              <w:jc w:val="left"/>
            </w:pPr>
            <w:r>
              <w:t>El usuario introduce su nombre de usuario y contraseña.</w:t>
            </w:r>
          </w:p>
          <w:p w14:paraId="51665C47" w14:textId="022A967E" w:rsidR="003D1CA2" w:rsidRDefault="003D1CA2" w:rsidP="00711139">
            <w:pPr>
              <w:pStyle w:val="NormalPPrincipal"/>
              <w:numPr>
                <w:ilvl w:val="0"/>
                <w:numId w:val="17"/>
              </w:numPr>
              <w:spacing w:before="0" w:line="276" w:lineRule="auto"/>
              <w:jc w:val="left"/>
            </w:pPr>
            <w:r>
              <w:t>Pulsa el botón de acceder.</w:t>
            </w:r>
          </w:p>
        </w:tc>
      </w:tr>
      <w:tr w:rsidR="003D1CA2" w14:paraId="3CF76E7A" w14:textId="77777777" w:rsidTr="00277F38">
        <w:tc>
          <w:tcPr>
            <w:tcW w:w="2802" w:type="dxa"/>
          </w:tcPr>
          <w:p w14:paraId="123772FA" w14:textId="77777777" w:rsidR="003D1CA2" w:rsidRDefault="003D1CA2" w:rsidP="003D1CA2">
            <w:pPr>
              <w:pStyle w:val="NormalPPrincipal"/>
              <w:spacing w:before="0" w:line="276" w:lineRule="auto"/>
              <w:ind w:firstLine="0"/>
              <w:jc w:val="left"/>
              <w:rPr>
                <w:b/>
                <w:bCs/>
              </w:rPr>
            </w:pPr>
            <w:r>
              <w:rPr>
                <w:b/>
                <w:bCs/>
              </w:rPr>
              <w:t>Postcondiciones</w:t>
            </w:r>
          </w:p>
        </w:tc>
        <w:tc>
          <w:tcPr>
            <w:tcW w:w="5846" w:type="dxa"/>
          </w:tcPr>
          <w:p w14:paraId="7442AD18" w14:textId="5586010A" w:rsidR="003D1CA2" w:rsidRDefault="003D1CA2" w:rsidP="00594FE2">
            <w:pPr>
              <w:pStyle w:val="NormalPPrincipal"/>
              <w:spacing w:before="0" w:line="276" w:lineRule="auto"/>
              <w:ind w:firstLine="0"/>
              <w:jc w:val="left"/>
            </w:pPr>
            <w:r>
              <w:t>El formulario de Login no debe tener fallos.</w:t>
            </w:r>
          </w:p>
        </w:tc>
      </w:tr>
      <w:tr w:rsidR="003D1CA2" w14:paraId="1B13E19A" w14:textId="77777777" w:rsidTr="00277F38">
        <w:tc>
          <w:tcPr>
            <w:tcW w:w="2802" w:type="dxa"/>
          </w:tcPr>
          <w:p w14:paraId="7B56026D" w14:textId="77777777" w:rsidR="003D1CA2" w:rsidRDefault="003D1CA2" w:rsidP="003D1CA2">
            <w:pPr>
              <w:pStyle w:val="NormalPPrincipal"/>
              <w:spacing w:before="0" w:line="276" w:lineRule="auto"/>
              <w:ind w:firstLine="0"/>
              <w:jc w:val="left"/>
              <w:rPr>
                <w:b/>
                <w:bCs/>
              </w:rPr>
            </w:pPr>
            <w:r>
              <w:rPr>
                <w:b/>
                <w:bCs/>
              </w:rPr>
              <w:t>Excepciones</w:t>
            </w:r>
          </w:p>
        </w:tc>
        <w:tc>
          <w:tcPr>
            <w:tcW w:w="5846" w:type="dxa"/>
          </w:tcPr>
          <w:p w14:paraId="2DA81413" w14:textId="4A62E11C" w:rsidR="003D1CA2" w:rsidRDefault="003D1CA2" w:rsidP="00711139">
            <w:pPr>
              <w:pStyle w:val="NormalPPrincipal"/>
              <w:numPr>
                <w:ilvl w:val="0"/>
                <w:numId w:val="18"/>
              </w:numPr>
              <w:spacing w:before="0" w:line="276" w:lineRule="auto"/>
              <w:jc w:val="left"/>
            </w:pPr>
            <w:r>
              <w:t>Carácter incorrecto (mensaje).</w:t>
            </w:r>
          </w:p>
          <w:p w14:paraId="2416D5C6" w14:textId="77777777" w:rsidR="003D1CA2" w:rsidRDefault="003D1CA2" w:rsidP="00711139">
            <w:pPr>
              <w:pStyle w:val="NormalPPrincipal"/>
              <w:numPr>
                <w:ilvl w:val="0"/>
                <w:numId w:val="18"/>
              </w:numPr>
              <w:spacing w:before="0" w:line="276" w:lineRule="auto"/>
              <w:jc w:val="left"/>
            </w:pPr>
            <w:r>
              <w:t>No introducir un valor en una casilla (mensaje).</w:t>
            </w:r>
          </w:p>
        </w:tc>
      </w:tr>
      <w:tr w:rsidR="003D1CA2" w14:paraId="76A80774" w14:textId="77777777" w:rsidTr="00277F38">
        <w:tc>
          <w:tcPr>
            <w:tcW w:w="2802" w:type="dxa"/>
          </w:tcPr>
          <w:p w14:paraId="64C28E29" w14:textId="77777777" w:rsidR="003D1CA2" w:rsidRDefault="003D1CA2" w:rsidP="003D1CA2">
            <w:pPr>
              <w:pStyle w:val="NormalPPrincipal"/>
              <w:spacing w:before="0" w:line="276" w:lineRule="auto"/>
              <w:ind w:firstLine="0"/>
              <w:jc w:val="left"/>
              <w:rPr>
                <w:b/>
                <w:bCs/>
              </w:rPr>
            </w:pPr>
            <w:r>
              <w:rPr>
                <w:b/>
                <w:bCs/>
              </w:rPr>
              <w:t>Importancia</w:t>
            </w:r>
          </w:p>
        </w:tc>
        <w:tc>
          <w:tcPr>
            <w:tcW w:w="5846" w:type="dxa"/>
          </w:tcPr>
          <w:p w14:paraId="16D4A419" w14:textId="77777777" w:rsidR="003D1CA2" w:rsidRDefault="003D1CA2" w:rsidP="00594FE2">
            <w:pPr>
              <w:pStyle w:val="NormalPPrincipal"/>
              <w:spacing w:before="0" w:line="276" w:lineRule="auto"/>
              <w:ind w:firstLine="0"/>
              <w:jc w:val="left"/>
            </w:pPr>
            <w:r>
              <w:t>Alta</w:t>
            </w:r>
          </w:p>
        </w:tc>
      </w:tr>
      <w:tr w:rsidR="003D1CA2" w14:paraId="300B9692" w14:textId="77777777" w:rsidTr="00277F38">
        <w:tc>
          <w:tcPr>
            <w:tcW w:w="2802" w:type="dxa"/>
          </w:tcPr>
          <w:p w14:paraId="2732EC12" w14:textId="77777777" w:rsidR="003D1CA2" w:rsidRPr="00C72429" w:rsidRDefault="003D1CA2" w:rsidP="003D1CA2">
            <w:pPr>
              <w:pStyle w:val="NormalPPrincipal"/>
              <w:spacing w:before="0" w:line="276" w:lineRule="auto"/>
              <w:ind w:firstLine="0"/>
              <w:jc w:val="left"/>
              <w:rPr>
                <w:b/>
                <w:bCs/>
              </w:rPr>
            </w:pPr>
            <w:r>
              <w:rPr>
                <w:b/>
                <w:bCs/>
              </w:rPr>
              <w:t>Frecuencia</w:t>
            </w:r>
          </w:p>
        </w:tc>
        <w:tc>
          <w:tcPr>
            <w:tcW w:w="5846" w:type="dxa"/>
          </w:tcPr>
          <w:p w14:paraId="67973CFD" w14:textId="7F9CFDB2" w:rsidR="003D1CA2" w:rsidRDefault="003D1CA2" w:rsidP="00594FE2">
            <w:pPr>
              <w:pStyle w:val="NormalPPrincipal"/>
              <w:spacing w:before="0" w:line="276" w:lineRule="auto"/>
              <w:ind w:firstLine="0"/>
              <w:jc w:val="left"/>
            </w:pPr>
            <w:r>
              <w:t>Alta</w:t>
            </w:r>
          </w:p>
        </w:tc>
      </w:tr>
    </w:tbl>
    <w:p w14:paraId="479C1EA7" w14:textId="5EA79CAD" w:rsidR="003D1CA2" w:rsidRDefault="003D1CA2" w:rsidP="003D1CA2">
      <w:pPr>
        <w:pStyle w:val="Titulodetabla"/>
      </w:pPr>
      <w:bookmarkStart w:id="57" w:name="_Toc139311050"/>
      <w:r>
        <w:t>Tabla B.3: Caso de uso 2 – Login de usuarios</w:t>
      </w:r>
      <w:bookmarkEnd w:id="57"/>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0C76CA" w14:paraId="0FDB29E6" w14:textId="77777777" w:rsidTr="00277F38">
        <w:tc>
          <w:tcPr>
            <w:tcW w:w="2802" w:type="dxa"/>
            <w:tcBorders>
              <w:top w:val="single" w:sz="4" w:space="0" w:color="auto"/>
              <w:bottom w:val="single" w:sz="4" w:space="0" w:color="auto"/>
            </w:tcBorders>
          </w:tcPr>
          <w:p w14:paraId="57A90C75" w14:textId="30DD172B" w:rsidR="000C76CA" w:rsidRPr="00C72429" w:rsidRDefault="000C76CA" w:rsidP="00277F38">
            <w:pPr>
              <w:pStyle w:val="NormalPPrincipal"/>
              <w:spacing w:before="0"/>
              <w:ind w:firstLine="0"/>
              <w:rPr>
                <w:b/>
                <w:bCs/>
              </w:rPr>
            </w:pPr>
            <w:r>
              <w:rPr>
                <w:b/>
                <w:bCs/>
              </w:rPr>
              <w:lastRenderedPageBreak/>
              <w:t>CU-3</w:t>
            </w:r>
          </w:p>
        </w:tc>
        <w:tc>
          <w:tcPr>
            <w:tcW w:w="5846" w:type="dxa"/>
            <w:tcBorders>
              <w:top w:val="single" w:sz="4" w:space="0" w:color="auto"/>
              <w:bottom w:val="single" w:sz="4" w:space="0" w:color="auto"/>
            </w:tcBorders>
          </w:tcPr>
          <w:p w14:paraId="0B4FCF94" w14:textId="43737397" w:rsidR="000C76CA" w:rsidRPr="00C72429" w:rsidRDefault="000C76CA" w:rsidP="00277F38">
            <w:pPr>
              <w:pStyle w:val="NormalPPrincipal"/>
              <w:spacing w:before="0"/>
              <w:ind w:firstLine="0"/>
              <w:rPr>
                <w:b/>
                <w:bCs/>
              </w:rPr>
            </w:pPr>
            <w:r>
              <w:rPr>
                <w:b/>
                <w:bCs/>
              </w:rPr>
              <w:t xml:space="preserve">Información </w:t>
            </w:r>
            <w:r w:rsidR="003A1B58">
              <w:rPr>
                <w:b/>
                <w:bCs/>
              </w:rPr>
              <w:t>general</w:t>
            </w:r>
            <w:r>
              <w:rPr>
                <w:b/>
                <w:bCs/>
              </w:rPr>
              <w:t xml:space="preserve"> </w:t>
            </w:r>
          </w:p>
        </w:tc>
      </w:tr>
      <w:tr w:rsidR="000C76CA" w14:paraId="1D859B6A" w14:textId="77777777" w:rsidTr="00277F38">
        <w:tc>
          <w:tcPr>
            <w:tcW w:w="2802" w:type="dxa"/>
            <w:tcBorders>
              <w:top w:val="single" w:sz="4" w:space="0" w:color="auto"/>
            </w:tcBorders>
          </w:tcPr>
          <w:p w14:paraId="65E31AD1" w14:textId="77777777" w:rsidR="000C76CA" w:rsidRPr="00C72429" w:rsidRDefault="000C76CA" w:rsidP="00277F38">
            <w:pPr>
              <w:pStyle w:val="NormalPPrincipal"/>
              <w:spacing w:before="0" w:line="276" w:lineRule="auto"/>
              <w:ind w:firstLine="0"/>
              <w:jc w:val="left"/>
              <w:rPr>
                <w:b/>
                <w:bCs/>
              </w:rPr>
            </w:pPr>
            <w:r>
              <w:rPr>
                <w:b/>
                <w:bCs/>
              </w:rPr>
              <w:t>Requisitos relacionados</w:t>
            </w:r>
          </w:p>
        </w:tc>
        <w:tc>
          <w:tcPr>
            <w:tcW w:w="5846" w:type="dxa"/>
            <w:tcBorders>
              <w:top w:val="single" w:sz="4" w:space="0" w:color="auto"/>
            </w:tcBorders>
          </w:tcPr>
          <w:p w14:paraId="5488C1F4" w14:textId="3A20566C" w:rsidR="000C76CA" w:rsidRDefault="000C76CA" w:rsidP="00594FE2">
            <w:pPr>
              <w:pStyle w:val="NormalPPrincipal"/>
              <w:spacing w:before="0" w:line="276" w:lineRule="auto"/>
              <w:ind w:firstLine="0"/>
              <w:jc w:val="left"/>
            </w:pPr>
            <w:r>
              <w:t>R.F-8</w:t>
            </w:r>
          </w:p>
        </w:tc>
      </w:tr>
      <w:tr w:rsidR="000C76CA" w14:paraId="174D4EF1" w14:textId="77777777" w:rsidTr="00277F38">
        <w:tc>
          <w:tcPr>
            <w:tcW w:w="2802" w:type="dxa"/>
          </w:tcPr>
          <w:p w14:paraId="29A7E8F5" w14:textId="77777777" w:rsidR="000C76CA" w:rsidRPr="00C72429" w:rsidRDefault="000C76CA" w:rsidP="00277F38">
            <w:pPr>
              <w:pStyle w:val="NormalPPrincipal"/>
              <w:spacing w:before="0" w:line="276" w:lineRule="auto"/>
              <w:ind w:firstLine="0"/>
              <w:jc w:val="left"/>
              <w:rPr>
                <w:b/>
                <w:bCs/>
              </w:rPr>
            </w:pPr>
            <w:r>
              <w:rPr>
                <w:b/>
                <w:bCs/>
              </w:rPr>
              <w:t>Descripción</w:t>
            </w:r>
          </w:p>
        </w:tc>
        <w:tc>
          <w:tcPr>
            <w:tcW w:w="5846" w:type="dxa"/>
          </w:tcPr>
          <w:p w14:paraId="29A0C25E" w14:textId="3E0AAB6C" w:rsidR="000C76CA" w:rsidRDefault="000C76CA" w:rsidP="00594FE2">
            <w:pPr>
              <w:pStyle w:val="NormalPPrincipal"/>
              <w:spacing w:before="0" w:line="276" w:lineRule="auto"/>
              <w:ind w:firstLine="0"/>
              <w:jc w:val="left"/>
            </w:pPr>
            <w:r>
              <w:t>Permite al usuario</w:t>
            </w:r>
            <w:r w:rsidR="003A1B58">
              <w:t xml:space="preserve"> acceder a la ventana inicial con la información general de la aplicación.</w:t>
            </w:r>
          </w:p>
        </w:tc>
      </w:tr>
      <w:tr w:rsidR="000C76CA" w14:paraId="5667DC58" w14:textId="77777777" w:rsidTr="00277F38">
        <w:tc>
          <w:tcPr>
            <w:tcW w:w="2802" w:type="dxa"/>
          </w:tcPr>
          <w:p w14:paraId="0BDA2F46" w14:textId="77777777" w:rsidR="000C76CA" w:rsidRPr="00C72429" w:rsidRDefault="000C76CA" w:rsidP="00277F38">
            <w:pPr>
              <w:pStyle w:val="NormalPPrincipal"/>
              <w:spacing w:before="0" w:line="276" w:lineRule="auto"/>
              <w:ind w:firstLine="0"/>
              <w:jc w:val="left"/>
              <w:rPr>
                <w:b/>
                <w:bCs/>
              </w:rPr>
            </w:pPr>
            <w:r>
              <w:rPr>
                <w:b/>
                <w:bCs/>
              </w:rPr>
              <w:t>Precondiciones</w:t>
            </w:r>
          </w:p>
        </w:tc>
        <w:tc>
          <w:tcPr>
            <w:tcW w:w="5846" w:type="dxa"/>
          </w:tcPr>
          <w:p w14:paraId="4C543AFD" w14:textId="05E9504B" w:rsidR="000C76CA" w:rsidRDefault="003A1B58" w:rsidP="00594FE2">
            <w:pPr>
              <w:pStyle w:val="NormalPPrincipal"/>
              <w:spacing w:before="0" w:line="276" w:lineRule="auto"/>
              <w:ind w:firstLine="0"/>
              <w:jc w:val="left"/>
            </w:pPr>
            <w:r>
              <w:t>Tener</w:t>
            </w:r>
            <w:r w:rsidR="000C76CA">
              <w:t xml:space="preserve"> </w:t>
            </w:r>
            <w:r>
              <w:t>conexión a internet.</w:t>
            </w:r>
            <w:r w:rsidR="000C76CA">
              <w:t xml:space="preserve"> </w:t>
            </w:r>
          </w:p>
        </w:tc>
      </w:tr>
      <w:tr w:rsidR="000C76CA" w14:paraId="081CD79A" w14:textId="77777777" w:rsidTr="00277F38">
        <w:tc>
          <w:tcPr>
            <w:tcW w:w="2802" w:type="dxa"/>
          </w:tcPr>
          <w:p w14:paraId="697CED0A" w14:textId="77777777" w:rsidR="000C76CA" w:rsidRDefault="000C76CA" w:rsidP="00277F38">
            <w:pPr>
              <w:pStyle w:val="NormalPPrincipal"/>
              <w:spacing w:before="0" w:line="276" w:lineRule="auto"/>
              <w:ind w:firstLine="0"/>
              <w:jc w:val="left"/>
              <w:rPr>
                <w:b/>
                <w:bCs/>
              </w:rPr>
            </w:pPr>
            <w:r>
              <w:rPr>
                <w:b/>
                <w:bCs/>
              </w:rPr>
              <w:t>Acciones</w:t>
            </w:r>
          </w:p>
        </w:tc>
        <w:tc>
          <w:tcPr>
            <w:tcW w:w="5846" w:type="dxa"/>
          </w:tcPr>
          <w:p w14:paraId="789E8700" w14:textId="685823F9" w:rsidR="000C76CA" w:rsidRDefault="000C76CA" w:rsidP="00711139">
            <w:pPr>
              <w:pStyle w:val="NormalPPrincipal"/>
              <w:numPr>
                <w:ilvl w:val="0"/>
                <w:numId w:val="19"/>
              </w:numPr>
              <w:spacing w:before="0" w:line="276" w:lineRule="auto"/>
              <w:jc w:val="left"/>
            </w:pPr>
            <w:r>
              <w:t xml:space="preserve">El usuario </w:t>
            </w:r>
            <w:r w:rsidR="003A1B58">
              <w:t>presiona el botón de “Inicio”.</w:t>
            </w:r>
          </w:p>
          <w:p w14:paraId="516418EB" w14:textId="7109E35D" w:rsidR="000C76CA" w:rsidRDefault="003A1B58" w:rsidP="00711139">
            <w:pPr>
              <w:pStyle w:val="NormalPPrincipal"/>
              <w:numPr>
                <w:ilvl w:val="0"/>
                <w:numId w:val="19"/>
              </w:numPr>
              <w:spacing w:before="0" w:line="276" w:lineRule="auto"/>
              <w:jc w:val="left"/>
            </w:pPr>
            <w:r>
              <w:t>Se abre otra pestaña con la información general.</w:t>
            </w:r>
          </w:p>
        </w:tc>
      </w:tr>
      <w:tr w:rsidR="000C76CA" w14:paraId="54AD8096" w14:textId="77777777" w:rsidTr="00277F38">
        <w:tc>
          <w:tcPr>
            <w:tcW w:w="2802" w:type="dxa"/>
          </w:tcPr>
          <w:p w14:paraId="5587D575" w14:textId="77777777" w:rsidR="000C76CA" w:rsidRDefault="000C76CA" w:rsidP="00277F38">
            <w:pPr>
              <w:pStyle w:val="NormalPPrincipal"/>
              <w:spacing w:before="0" w:line="276" w:lineRule="auto"/>
              <w:ind w:firstLine="0"/>
              <w:jc w:val="left"/>
              <w:rPr>
                <w:b/>
                <w:bCs/>
              </w:rPr>
            </w:pPr>
            <w:r>
              <w:rPr>
                <w:b/>
                <w:bCs/>
              </w:rPr>
              <w:t>Postcondiciones</w:t>
            </w:r>
          </w:p>
        </w:tc>
        <w:tc>
          <w:tcPr>
            <w:tcW w:w="5846" w:type="dxa"/>
          </w:tcPr>
          <w:p w14:paraId="5714D147" w14:textId="0C0DD900" w:rsidR="000C76CA" w:rsidRDefault="003A1B58" w:rsidP="00594FE2">
            <w:pPr>
              <w:pStyle w:val="NormalPPrincipal"/>
              <w:spacing w:before="0" w:line="276" w:lineRule="auto"/>
              <w:ind w:firstLine="0"/>
              <w:jc w:val="left"/>
            </w:pPr>
            <w:r>
              <w:t>-</w:t>
            </w:r>
          </w:p>
        </w:tc>
      </w:tr>
      <w:tr w:rsidR="000C76CA" w14:paraId="73260A12" w14:textId="77777777" w:rsidTr="00277F38">
        <w:tc>
          <w:tcPr>
            <w:tcW w:w="2802" w:type="dxa"/>
          </w:tcPr>
          <w:p w14:paraId="1F2AD4A2" w14:textId="77777777" w:rsidR="000C76CA" w:rsidRDefault="000C76CA" w:rsidP="00277F38">
            <w:pPr>
              <w:pStyle w:val="NormalPPrincipal"/>
              <w:spacing w:before="0" w:line="276" w:lineRule="auto"/>
              <w:ind w:firstLine="0"/>
              <w:jc w:val="left"/>
              <w:rPr>
                <w:b/>
                <w:bCs/>
              </w:rPr>
            </w:pPr>
            <w:r>
              <w:rPr>
                <w:b/>
                <w:bCs/>
              </w:rPr>
              <w:t>Excepciones</w:t>
            </w:r>
          </w:p>
        </w:tc>
        <w:tc>
          <w:tcPr>
            <w:tcW w:w="5846" w:type="dxa"/>
          </w:tcPr>
          <w:p w14:paraId="3ABCAC2D" w14:textId="6A736A32" w:rsidR="000C76CA" w:rsidRDefault="003A1B58" w:rsidP="00594FE2">
            <w:pPr>
              <w:pStyle w:val="NormalPPrincipal"/>
              <w:spacing w:before="0" w:line="276" w:lineRule="auto"/>
              <w:ind w:firstLine="0"/>
              <w:jc w:val="left"/>
            </w:pPr>
            <w:r>
              <w:t>-</w:t>
            </w:r>
          </w:p>
        </w:tc>
      </w:tr>
      <w:tr w:rsidR="000C76CA" w14:paraId="7C05B508" w14:textId="77777777" w:rsidTr="00277F38">
        <w:tc>
          <w:tcPr>
            <w:tcW w:w="2802" w:type="dxa"/>
          </w:tcPr>
          <w:p w14:paraId="155D3892" w14:textId="77777777" w:rsidR="000C76CA" w:rsidRDefault="000C76CA" w:rsidP="00277F38">
            <w:pPr>
              <w:pStyle w:val="NormalPPrincipal"/>
              <w:spacing w:before="0" w:line="276" w:lineRule="auto"/>
              <w:ind w:firstLine="0"/>
              <w:jc w:val="left"/>
              <w:rPr>
                <w:b/>
                <w:bCs/>
              </w:rPr>
            </w:pPr>
            <w:r>
              <w:rPr>
                <w:b/>
                <w:bCs/>
              </w:rPr>
              <w:t>Importancia</w:t>
            </w:r>
          </w:p>
        </w:tc>
        <w:tc>
          <w:tcPr>
            <w:tcW w:w="5846" w:type="dxa"/>
          </w:tcPr>
          <w:p w14:paraId="344FFF66" w14:textId="77777777" w:rsidR="000C76CA" w:rsidRDefault="000C76CA" w:rsidP="00594FE2">
            <w:pPr>
              <w:pStyle w:val="NormalPPrincipal"/>
              <w:spacing w:before="0" w:line="276" w:lineRule="auto"/>
              <w:ind w:firstLine="0"/>
              <w:jc w:val="left"/>
            </w:pPr>
            <w:r>
              <w:t>Alta</w:t>
            </w:r>
          </w:p>
        </w:tc>
      </w:tr>
      <w:tr w:rsidR="000C76CA" w14:paraId="36946353" w14:textId="77777777" w:rsidTr="00277F38">
        <w:tc>
          <w:tcPr>
            <w:tcW w:w="2802" w:type="dxa"/>
          </w:tcPr>
          <w:p w14:paraId="01FEF0F7" w14:textId="77777777" w:rsidR="000C76CA" w:rsidRPr="00C72429" w:rsidRDefault="000C76CA" w:rsidP="00277F38">
            <w:pPr>
              <w:pStyle w:val="NormalPPrincipal"/>
              <w:spacing w:before="0" w:line="276" w:lineRule="auto"/>
              <w:ind w:firstLine="0"/>
              <w:jc w:val="left"/>
              <w:rPr>
                <w:b/>
                <w:bCs/>
              </w:rPr>
            </w:pPr>
            <w:r>
              <w:rPr>
                <w:b/>
                <w:bCs/>
              </w:rPr>
              <w:t>Frecuencia</w:t>
            </w:r>
          </w:p>
        </w:tc>
        <w:tc>
          <w:tcPr>
            <w:tcW w:w="5846" w:type="dxa"/>
          </w:tcPr>
          <w:p w14:paraId="2C6EED5A" w14:textId="3876E609" w:rsidR="000C76CA" w:rsidRDefault="003A1B58" w:rsidP="00594FE2">
            <w:pPr>
              <w:pStyle w:val="NormalPPrincipal"/>
              <w:spacing w:before="0" w:line="276" w:lineRule="auto"/>
              <w:ind w:firstLine="0"/>
              <w:jc w:val="left"/>
            </w:pPr>
            <w:r>
              <w:t>Muy alta</w:t>
            </w:r>
          </w:p>
        </w:tc>
      </w:tr>
    </w:tbl>
    <w:p w14:paraId="75B33886" w14:textId="2EDF17F5" w:rsidR="000C76CA" w:rsidRDefault="000C76CA" w:rsidP="000C76CA">
      <w:pPr>
        <w:pStyle w:val="Titulodetabla"/>
      </w:pPr>
      <w:bookmarkStart w:id="58" w:name="_Toc139311051"/>
      <w:r>
        <w:t xml:space="preserve">Tabla B.4: Caso de uso 3 – </w:t>
      </w:r>
      <w:r w:rsidR="003A1B58">
        <w:t>Información general</w:t>
      </w:r>
      <w:bookmarkEnd w:id="58"/>
    </w:p>
    <w:p w14:paraId="0D38DA0D" w14:textId="77777777" w:rsidR="003A1B58" w:rsidRDefault="003A1B58" w:rsidP="000C76CA">
      <w:pPr>
        <w:pStyle w:val="Titulodetabla"/>
      </w:pP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3A1B58" w14:paraId="0901E990" w14:textId="77777777" w:rsidTr="00277F38">
        <w:tc>
          <w:tcPr>
            <w:tcW w:w="2802" w:type="dxa"/>
            <w:tcBorders>
              <w:top w:val="single" w:sz="4" w:space="0" w:color="auto"/>
              <w:bottom w:val="single" w:sz="4" w:space="0" w:color="auto"/>
            </w:tcBorders>
          </w:tcPr>
          <w:p w14:paraId="52D1C70E" w14:textId="1DE79F75" w:rsidR="003A1B58" w:rsidRPr="00C72429" w:rsidRDefault="003A1B58" w:rsidP="00277F38">
            <w:pPr>
              <w:pStyle w:val="NormalPPrincipal"/>
              <w:spacing w:before="0"/>
              <w:ind w:firstLine="0"/>
              <w:rPr>
                <w:b/>
                <w:bCs/>
              </w:rPr>
            </w:pPr>
            <w:r>
              <w:rPr>
                <w:b/>
                <w:bCs/>
              </w:rPr>
              <w:t>CU-4</w:t>
            </w:r>
          </w:p>
        </w:tc>
        <w:tc>
          <w:tcPr>
            <w:tcW w:w="5846" w:type="dxa"/>
            <w:tcBorders>
              <w:top w:val="single" w:sz="4" w:space="0" w:color="auto"/>
              <w:bottom w:val="single" w:sz="4" w:space="0" w:color="auto"/>
            </w:tcBorders>
          </w:tcPr>
          <w:p w14:paraId="54CE4A36" w14:textId="166696CF" w:rsidR="003A1B58" w:rsidRPr="00C72429" w:rsidRDefault="003A1B58" w:rsidP="00277F38">
            <w:pPr>
              <w:pStyle w:val="NormalPPrincipal"/>
              <w:spacing w:before="0"/>
              <w:ind w:firstLine="0"/>
              <w:rPr>
                <w:b/>
                <w:bCs/>
              </w:rPr>
            </w:pPr>
            <w:r>
              <w:rPr>
                <w:b/>
                <w:bCs/>
              </w:rPr>
              <w:t>Preguntas frecuentes</w:t>
            </w:r>
          </w:p>
        </w:tc>
      </w:tr>
      <w:tr w:rsidR="003A1B58" w14:paraId="02C930B5" w14:textId="77777777" w:rsidTr="00277F38">
        <w:tc>
          <w:tcPr>
            <w:tcW w:w="2802" w:type="dxa"/>
            <w:tcBorders>
              <w:top w:val="single" w:sz="4" w:space="0" w:color="auto"/>
            </w:tcBorders>
          </w:tcPr>
          <w:p w14:paraId="2969FB07" w14:textId="77777777" w:rsidR="003A1B58" w:rsidRPr="00C72429" w:rsidRDefault="003A1B58" w:rsidP="00277F38">
            <w:pPr>
              <w:pStyle w:val="NormalPPrincipal"/>
              <w:spacing w:before="0" w:line="276" w:lineRule="auto"/>
              <w:ind w:firstLine="0"/>
              <w:jc w:val="left"/>
              <w:rPr>
                <w:b/>
                <w:bCs/>
              </w:rPr>
            </w:pPr>
            <w:r>
              <w:rPr>
                <w:b/>
                <w:bCs/>
              </w:rPr>
              <w:t>Requisitos relacionados</w:t>
            </w:r>
          </w:p>
        </w:tc>
        <w:tc>
          <w:tcPr>
            <w:tcW w:w="5846" w:type="dxa"/>
            <w:tcBorders>
              <w:top w:val="single" w:sz="4" w:space="0" w:color="auto"/>
            </w:tcBorders>
          </w:tcPr>
          <w:p w14:paraId="61CFFA7B" w14:textId="16E3C596" w:rsidR="003A1B58" w:rsidRDefault="003A1B58" w:rsidP="00594FE2">
            <w:pPr>
              <w:pStyle w:val="NormalPPrincipal"/>
              <w:spacing w:before="0" w:line="276" w:lineRule="auto"/>
              <w:ind w:firstLine="0"/>
              <w:jc w:val="left"/>
            </w:pPr>
            <w:r>
              <w:t>R.F-9</w:t>
            </w:r>
          </w:p>
        </w:tc>
      </w:tr>
      <w:tr w:rsidR="003A1B58" w14:paraId="7582433C" w14:textId="77777777" w:rsidTr="00277F38">
        <w:tc>
          <w:tcPr>
            <w:tcW w:w="2802" w:type="dxa"/>
          </w:tcPr>
          <w:p w14:paraId="7B5E3211" w14:textId="77777777" w:rsidR="003A1B58" w:rsidRPr="00C72429" w:rsidRDefault="003A1B58" w:rsidP="00277F38">
            <w:pPr>
              <w:pStyle w:val="NormalPPrincipal"/>
              <w:spacing w:before="0" w:line="276" w:lineRule="auto"/>
              <w:ind w:firstLine="0"/>
              <w:jc w:val="left"/>
              <w:rPr>
                <w:b/>
                <w:bCs/>
              </w:rPr>
            </w:pPr>
            <w:r>
              <w:rPr>
                <w:b/>
                <w:bCs/>
              </w:rPr>
              <w:t>Descripción</w:t>
            </w:r>
          </w:p>
        </w:tc>
        <w:tc>
          <w:tcPr>
            <w:tcW w:w="5846" w:type="dxa"/>
          </w:tcPr>
          <w:p w14:paraId="67B3BDB9" w14:textId="3D5C95B7" w:rsidR="003A1B58" w:rsidRDefault="003A1B58" w:rsidP="00594FE2">
            <w:pPr>
              <w:pStyle w:val="NormalPPrincipal"/>
              <w:spacing w:before="0" w:line="276" w:lineRule="auto"/>
              <w:ind w:firstLine="0"/>
              <w:jc w:val="left"/>
            </w:pPr>
            <w:r>
              <w:t>Permite al usuario acceder a la ventana de “Más información” con más información sobre la aplicación.</w:t>
            </w:r>
          </w:p>
        </w:tc>
      </w:tr>
      <w:tr w:rsidR="003A1B58" w14:paraId="2B299B0B" w14:textId="77777777" w:rsidTr="00277F38">
        <w:tc>
          <w:tcPr>
            <w:tcW w:w="2802" w:type="dxa"/>
          </w:tcPr>
          <w:p w14:paraId="215A5D9E" w14:textId="77777777" w:rsidR="003A1B58" w:rsidRPr="00C72429" w:rsidRDefault="003A1B58" w:rsidP="00277F38">
            <w:pPr>
              <w:pStyle w:val="NormalPPrincipal"/>
              <w:spacing w:before="0" w:line="276" w:lineRule="auto"/>
              <w:ind w:firstLine="0"/>
              <w:jc w:val="left"/>
              <w:rPr>
                <w:b/>
                <w:bCs/>
              </w:rPr>
            </w:pPr>
            <w:r>
              <w:rPr>
                <w:b/>
                <w:bCs/>
              </w:rPr>
              <w:t>Precondiciones</w:t>
            </w:r>
          </w:p>
        </w:tc>
        <w:tc>
          <w:tcPr>
            <w:tcW w:w="5846" w:type="dxa"/>
          </w:tcPr>
          <w:p w14:paraId="22C643F4" w14:textId="77777777" w:rsidR="003A1B58" w:rsidRDefault="003A1B58" w:rsidP="00594FE2">
            <w:pPr>
              <w:pStyle w:val="NormalPPrincipal"/>
              <w:spacing w:before="0" w:line="276" w:lineRule="auto"/>
              <w:ind w:firstLine="0"/>
              <w:jc w:val="left"/>
            </w:pPr>
            <w:r>
              <w:t xml:space="preserve">Tener conexión a internet. </w:t>
            </w:r>
          </w:p>
        </w:tc>
      </w:tr>
      <w:tr w:rsidR="003A1B58" w14:paraId="56D42CD2" w14:textId="77777777" w:rsidTr="00277F38">
        <w:tc>
          <w:tcPr>
            <w:tcW w:w="2802" w:type="dxa"/>
          </w:tcPr>
          <w:p w14:paraId="762DBFB2" w14:textId="77777777" w:rsidR="003A1B58" w:rsidRDefault="003A1B58" w:rsidP="00277F38">
            <w:pPr>
              <w:pStyle w:val="NormalPPrincipal"/>
              <w:spacing w:before="0" w:line="276" w:lineRule="auto"/>
              <w:ind w:firstLine="0"/>
              <w:jc w:val="left"/>
              <w:rPr>
                <w:b/>
                <w:bCs/>
              </w:rPr>
            </w:pPr>
            <w:r>
              <w:rPr>
                <w:b/>
                <w:bCs/>
              </w:rPr>
              <w:t>Acciones</w:t>
            </w:r>
          </w:p>
        </w:tc>
        <w:tc>
          <w:tcPr>
            <w:tcW w:w="5846" w:type="dxa"/>
          </w:tcPr>
          <w:p w14:paraId="0A7A980B" w14:textId="77777777" w:rsidR="00594FE2" w:rsidRDefault="003A1B58" w:rsidP="00711139">
            <w:pPr>
              <w:pStyle w:val="NormalPPrincipal"/>
              <w:numPr>
                <w:ilvl w:val="0"/>
                <w:numId w:val="20"/>
              </w:numPr>
              <w:spacing w:before="0" w:line="276" w:lineRule="auto"/>
              <w:jc w:val="left"/>
            </w:pPr>
            <w:r>
              <w:t>El usuario presiona</w:t>
            </w:r>
            <w:r w:rsidR="00594FE2">
              <w:t xml:space="preserve"> el</w:t>
            </w:r>
            <w:r>
              <w:t xml:space="preserve"> botón de</w:t>
            </w:r>
            <w:r w:rsidR="00594FE2">
              <w:t xml:space="preserve"> </w:t>
            </w:r>
          </w:p>
          <w:p w14:paraId="54201389" w14:textId="653A5924" w:rsidR="003A1B58" w:rsidRDefault="003A1B58" w:rsidP="00594FE2">
            <w:pPr>
              <w:pStyle w:val="NormalPPrincipal"/>
              <w:spacing w:before="0" w:line="276" w:lineRule="auto"/>
              <w:ind w:left="720" w:firstLine="0"/>
              <w:jc w:val="left"/>
            </w:pPr>
            <w:r>
              <w:t>“Más información”.</w:t>
            </w:r>
          </w:p>
          <w:p w14:paraId="6D9A62FB" w14:textId="045D7298" w:rsidR="003A1B58" w:rsidRDefault="003A1B58" w:rsidP="00711139">
            <w:pPr>
              <w:pStyle w:val="NormalPPrincipal"/>
              <w:numPr>
                <w:ilvl w:val="0"/>
                <w:numId w:val="20"/>
              </w:numPr>
              <w:spacing w:before="0" w:line="276" w:lineRule="auto"/>
              <w:jc w:val="left"/>
            </w:pPr>
            <w:r>
              <w:t>Se abre otra pestaña con la</w:t>
            </w:r>
            <w:r w:rsidR="00594FE2">
              <w:t>s preguntas frecuentes</w:t>
            </w:r>
            <w:r>
              <w:t>.</w:t>
            </w:r>
          </w:p>
        </w:tc>
      </w:tr>
      <w:tr w:rsidR="003A1B58" w14:paraId="29B54FBA" w14:textId="77777777" w:rsidTr="00277F38">
        <w:tc>
          <w:tcPr>
            <w:tcW w:w="2802" w:type="dxa"/>
          </w:tcPr>
          <w:p w14:paraId="24C85506" w14:textId="77777777" w:rsidR="003A1B58" w:rsidRDefault="003A1B58" w:rsidP="00277F38">
            <w:pPr>
              <w:pStyle w:val="NormalPPrincipal"/>
              <w:spacing w:before="0" w:line="276" w:lineRule="auto"/>
              <w:ind w:firstLine="0"/>
              <w:jc w:val="left"/>
              <w:rPr>
                <w:b/>
                <w:bCs/>
              </w:rPr>
            </w:pPr>
            <w:r>
              <w:rPr>
                <w:b/>
                <w:bCs/>
              </w:rPr>
              <w:t>Postcondiciones</w:t>
            </w:r>
          </w:p>
        </w:tc>
        <w:tc>
          <w:tcPr>
            <w:tcW w:w="5846" w:type="dxa"/>
          </w:tcPr>
          <w:p w14:paraId="34728DC3" w14:textId="77777777" w:rsidR="003A1B58" w:rsidRDefault="003A1B58" w:rsidP="00594FE2">
            <w:pPr>
              <w:pStyle w:val="NormalPPrincipal"/>
              <w:spacing w:before="0" w:line="276" w:lineRule="auto"/>
              <w:ind w:firstLine="0"/>
              <w:jc w:val="left"/>
            </w:pPr>
            <w:r>
              <w:t>-</w:t>
            </w:r>
          </w:p>
        </w:tc>
      </w:tr>
      <w:tr w:rsidR="003A1B58" w14:paraId="045A90F4" w14:textId="77777777" w:rsidTr="00277F38">
        <w:tc>
          <w:tcPr>
            <w:tcW w:w="2802" w:type="dxa"/>
          </w:tcPr>
          <w:p w14:paraId="2BC05CE7" w14:textId="77777777" w:rsidR="003A1B58" w:rsidRDefault="003A1B58" w:rsidP="00277F38">
            <w:pPr>
              <w:pStyle w:val="NormalPPrincipal"/>
              <w:spacing w:before="0" w:line="276" w:lineRule="auto"/>
              <w:ind w:firstLine="0"/>
              <w:jc w:val="left"/>
              <w:rPr>
                <w:b/>
                <w:bCs/>
              </w:rPr>
            </w:pPr>
            <w:r>
              <w:rPr>
                <w:b/>
                <w:bCs/>
              </w:rPr>
              <w:t>Excepciones</w:t>
            </w:r>
          </w:p>
        </w:tc>
        <w:tc>
          <w:tcPr>
            <w:tcW w:w="5846" w:type="dxa"/>
          </w:tcPr>
          <w:p w14:paraId="0DB8C497" w14:textId="77777777" w:rsidR="003A1B58" w:rsidRDefault="003A1B58" w:rsidP="00594FE2">
            <w:pPr>
              <w:pStyle w:val="NormalPPrincipal"/>
              <w:spacing w:before="0" w:line="276" w:lineRule="auto"/>
              <w:ind w:firstLine="0"/>
              <w:jc w:val="left"/>
            </w:pPr>
            <w:r>
              <w:t>-</w:t>
            </w:r>
          </w:p>
        </w:tc>
      </w:tr>
      <w:tr w:rsidR="003A1B58" w14:paraId="7BCB5493" w14:textId="77777777" w:rsidTr="00277F38">
        <w:tc>
          <w:tcPr>
            <w:tcW w:w="2802" w:type="dxa"/>
          </w:tcPr>
          <w:p w14:paraId="217787AE" w14:textId="77777777" w:rsidR="003A1B58" w:rsidRDefault="003A1B58" w:rsidP="00277F38">
            <w:pPr>
              <w:pStyle w:val="NormalPPrincipal"/>
              <w:spacing w:before="0" w:line="276" w:lineRule="auto"/>
              <w:ind w:firstLine="0"/>
              <w:jc w:val="left"/>
              <w:rPr>
                <w:b/>
                <w:bCs/>
              </w:rPr>
            </w:pPr>
            <w:r>
              <w:rPr>
                <w:b/>
                <w:bCs/>
              </w:rPr>
              <w:t>Importancia</w:t>
            </w:r>
          </w:p>
        </w:tc>
        <w:tc>
          <w:tcPr>
            <w:tcW w:w="5846" w:type="dxa"/>
          </w:tcPr>
          <w:p w14:paraId="019CEA0B" w14:textId="4BAB2C5C" w:rsidR="003A1B58" w:rsidRDefault="00594FE2" w:rsidP="00594FE2">
            <w:pPr>
              <w:pStyle w:val="NormalPPrincipal"/>
              <w:spacing w:before="0" w:line="276" w:lineRule="auto"/>
              <w:ind w:firstLine="0"/>
              <w:jc w:val="left"/>
            </w:pPr>
            <w:r>
              <w:t>Baja</w:t>
            </w:r>
          </w:p>
        </w:tc>
      </w:tr>
      <w:tr w:rsidR="003A1B58" w14:paraId="03A56666" w14:textId="77777777" w:rsidTr="00277F38">
        <w:tc>
          <w:tcPr>
            <w:tcW w:w="2802" w:type="dxa"/>
          </w:tcPr>
          <w:p w14:paraId="42788E87" w14:textId="77777777" w:rsidR="003A1B58" w:rsidRPr="00C72429" w:rsidRDefault="003A1B58" w:rsidP="00277F38">
            <w:pPr>
              <w:pStyle w:val="NormalPPrincipal"/>
              <w:spacing w:before="0" w:line="276" w:lineRule="auto"/>
              <w:ind w:firstLine="0"/>
              <w:jc w:val="left"/>
              <w:rPr>
                <w:b/>
                <w:bCs/>
              </w:rPr>
            </w:pPr>
            <w:r>
              <w:rPr>
                <w:b/>
                <w:bCs/>
              </w:rPr>
              <w:t>Frecuencia</w:t>
            </w:r>
          </w:p>
        </w:tc>
        <w:tc>
          <w:tcPr>
            <w:tcW w:w="5846" w:type="dxa"/>
          </w:tcPr>
          <w:p w14:paraId="2600B17A" w14:textId="310E760C" w:rsidR="003A1B58" w:rsidRDefault="00594FE2" w:rsidP="00594FE2">
            <w:pPr>
              <w:pStyle w:val="NormalPPrincipal"/>
              <w:spacing w:before="0" w:line="276" w:lineRule="auto"/>
              <w:ind w:firstLine="0"/>
              <w:jc w:val="left"/>
            </w:pPr>
            <w:r>
              <w:t>Baja</w:t>
            </w:r>
          </w:p>
        </w:tc>
      </w:tr>
    </w:tbl>
    <w:p w14:paraId="7B55F8B2" w14:textId="1A3837E0" w:rsidR="003A1B58" w:rsidRDefault="003A1B58" w:rsidP="003A1B58">
      <w:pPr>
        <w:pStyle w:val="Titulodetabla"/>
      </w:pPr>
      <w:bookmarkStart w:id="59" w:name="_Toc139311052"/>
      <w:r>
        <w:t>Tabla B.</w:t>
      </w:r>
      <w:r w:rsidR="00594FE2">
        <w:t>5</w:t>
      </w:r>
      <w:r>
        <w:t xml:space="preserve">: Caso de uso </w:t>
      </w:r>
      <w:r w:rsidR="00594FE2">
        <w:t>4</w:t>
      </w:r>
      <w:r>
        <w:t xml:space="preserve"> – </w:t>
      </w:r>
      <w:r w:rsidR="00594FE2">
        <w:t>Preguntas frecuentes</w:t>
      </w:r>
      <w:bookmarkEnd w:id="59"/>
    </w:p>
    <w:p w14:paraId="43AC3706" w14:textId="77777777" w:rsidR="00594FE2" w:rsidRDefault="006A47C0" w:rsidP="005C1DCA">
      <w:pPr>
        <w:pStyle w:val="Titulodetabla"/>
      </w:pPr>
      <w:r>
        <w:br w:type="page"/>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594FE2" w14:paraId="6CC823E9" w14:textId="77777777" w:rsidTr="00277F38">
        <w:tc>
          <w:tcPr>
            <w:tcW w:w="2802" w:type="dxa"/>
            <w:tcBorders>
              <w:top w:val="single" w:sz="4" w:space="0" w:color="auto"/>
              <w:bottom w:val="single" w:sz="4" w:space="0" w:color="auto"/>
            </w:tcBorders>
          </w:tcPr>
          <w:p w14:paraId="40C7BFBD" w14:textId="0D8EE46D" w:rsidR="00594FE2" w:rsidRPr="00C72429" w:rsidRDefault="00594FE2" w:rsidP="00277F38">
            <w:pPr>
              <w:pStyle w:val="NormalPPrincipal"/>
              <w:spacing w:before="0"/>
              <w:ind w:firstLine="0"/>
              <w:rPr>
                <w:b/>
                <w:bCs/>
              </w:rPr>
            </w:pPr>
            <w:r>
              <w:rPr>
                <w:b/>
                <w:bCs/>
              </w:rPr>
              <w:lastRenderedPageBreak/>
              <w:t>CU-5</w:t>
            </w:r>
          </w:p>
        </w:tc>
        <w:tc>
          <w:tcPr>
            <w:tcW w:w="5846" w:type="dxa"/>
            <w:tcBorders>
              <w:top w:val="single" w:sz="4" w:space="0" w:color="auto"/>
              <w:bottom w:val="single" w:sz="4" w:space="0" w:color="auto"/>
            </w:tcBorders>
          </w:tcPr>
          <w:p w14:paraId="4A139857" w14:textId="0BC66CAE" w:rsidR="00594FE2" w:rsidRPr="00C72429" w:rsidRDefault="00594FE2" w:rsidP="00277F38">
            <w:pPr>
              <w:pStyle w:val="NormalPPrincipal"/>
              <w:spacing w:before="0"/>
              <w:ind w:firstLine="0"/>
              <w:rPr>
                <w:b/>
                <w:bCs/>
              </w:rPr>
            </w:pPr>
            <w:r>
              <w:rPr>
                <w:b/>
                <w:bCs/>
              </w:rPr>
              <w:t>Ayuda al usuario</w:t>
            </w:r>
          </w:p>
        </w:tc>
      </w:tr>
      <w:tr w:rsidR="00594FE2" w14:paraId="372F1B9C" w14:textId="77777777" w:rsidTr="00277F38">
        <w:tc>
          <w:tcPr>
            <w:tcW w:w="2802" w:type="dxa"/>
            <w:tcBorders>
              <w:top w:val="single" w:sz="4" w:space="0" w:color="auto"/>
            </w:tcBorders>
          </w:tcPr>
          <w:p w14:paraId="55168779" w14:textId="77777777" w:rsidR="00594FE2" w:rsidRPr="00C72429" w:rsidRDefault="00594FE2" w:rsidP="00277F38">
            <w:pPr>
              <w:pStyle w:val="NormalPPrincipal"/>
              <w:spacing w:before="0" w:line="276" w:lineRule="auto"/>
              <w:ind w:firstLine="0"/>
              <w:jc w:val="left"/>
              <w:rPr>
                <w:b/>
                <w:bCs/>
              </w:rPr>
            </w:pPr>
            <w:r>
              <w:rPr>
                <w:b/>
                <w:bCs/>
              </w:rPr>
              <w:t>Requisitos relacionados</w:t>
            </w:r>
          </w:p>
        </w:tc>
        <w:tc>
          <w:tcPr>
            <w:tcW w:w="5846" w:type="dxa"/>
            <w:tcBorders>
              <w:top w:val="single" w:sz="4" w:space="0" w:color="auto"/>
            </w:tcBorders>
          </w:tcPr>
          <w:p w14:paraId="5C58011A" w14:textId="714E3930" w:rsidR="00594FE2" w:rsidRDefault="00594FE2" w:rsidP="00594FE2">
            <w:pPr>
              <w:pStyle w:val="NormalPPrincipal"/>
              <w:spacing w:before="0" w:line="276" w:lineRule="auto"/>
              <w:ind w:firstLine="0"/>
              <w:jc w:val="left"/>
            </w:pPr>
            <w:r>
              <w:t>R.F-10</w:t>
            </w:r>
          </w:p>
        </w:tc>
      </w:tr>
      <w:tr w:rsidR="00594FE2" w14:paraId="56ADFF33" w14:textId="77777777" w:rsidTr="00277F38">
        <w:tc>
          <w:tcPr>
            <w:tcW w:w="2802" w:type="dxa"/>
          </w:tcPr>
          <w:p w14:paraId="25430F5B" w14:textId="77777777" w:rsidR="00594FE2" w:rsidRPr="00C72429" w:rsidRDefault="00594FE2" w:rsidP="00277F38">
            <w:pPr>
              <w:pStyle w:val="NormalPPrincipal"/>
              <w:spacing w:before="0" w:line="276" w:lineRule="auto"/>
              <w:ind w:firstLine="0"/>
              <w:jc w:val="left"/>
              <w:rPr>
                <w:b/>
                <w:bCs/>
              </w:rPr>
            </w:pPr>
            <w:r>
              <w:rPr>
                <w:b/>
                <w:bCs/>
              </w:rPr>
              <w:t>Descripción</w:t>
            </w:r>
          </w:p>
        </w:tc>
        <w:tc>
          <w:tcPr>
            <w:tcW w:w="5846" w:type="dxa"/>
          </w:tcPr>
          <w:p w14:paraId="18B0EE2D" w14:textId="786EBFD6" w:rsidR="00594FE2" w:rsidRDefault="00594FE2" w:rsidP="00594FE2">
            <w:pPr>
              <w:pStyle w:val="NormalPPrincipal"/>
              <w:spacing w:before="0" w:line="276" w:lineRule="auto"/>
              <w:ind w:firstLine="0"/>
              <w:jc w:val="left"/>
            </w:pPr>
            <w:r>
              <w:t>Permite al usuario acceder a la página “Repositorio” para conocer el repositorio en GitHub.</w:t>
            </w:r>
          </w:p>
        </w:tc>
      </w:tr>
      <w:tr w:rsidR="00594FE2" w14:paraId="609A5A0F" w14:textId="77777777" w:rsidTr="00277F38">
        <w:tc>
          <w:tcPr>
            <w:tcW w:w="2802" w:type="dxa"/>
          </w:tcPr>
          <w:p w14:paraId="6C2432F9" w14:textId="77777777" w:rsidR="00594FE2" w:rsidRPr="00C72429" w:rsidRDefault="00594FE2" w:rsidP="00277F38">
            <w:pPr>
              <w:pStyle w:val="NormalPPrincipal"/>
              <w:spacing w:before="0" w:line="276" w:lineRule="auto"/>
              <w:ind w:firstLine="0"/>
              <w:jc w:val="left"/>
              <w:rPr>
                <w:b/>
                <w:bCs/>
              </w:rPr>
            </w:pPr>
            <w:r>
              <w:rPr>
                <w:b/>
                <w:bCs/>
              </w:rPr>
              <w:t>Precondiciones</w:t>
            </w:r>
          </w:p>
        </w:tc>
        <w:tc>
          <w:tcPr>
            <w:tcW w:w="5846" w:type="dxa"/>
          </w:tcPr>
          <w:p w14:paraId="43C4666E" w14:textId="7B0C4FD9" w:rsidR="00594FE2" w:rsidRDefault="00594FE2" w:rsidP="00594FE2">
            <w:pPr>
              <w:pStyle w:val="NormalPPrincipal"/>
              <w:spacing w:before="0" w:line="276" w:lineRule="auto"/>
              <w:ind w:firstLine="0"/>
              <w:jc w:val="left"/>
            </w:pPr>
            <w:r>
              <w:t>Tener conexión a internet y estar registrado en GitHub.</w:t>
            </w:r>
          </w:p>
        </w:tc>
      </w:tr>
      <w:tr w:rsidR="00594FE2" w14:paraId="4BFCEBF4" w14:textId="77777777" w:rsidTr="00277F38">
        <w:tc>
          <w:tcPr>
            <w:tcW w:w="2802" w:type="dxa"/>
          </w:tcPr>
          <w:p w14:paraId="1C7DD1F6" w14:textId="77777777" w:rsidR="00594FE2" w:rsidRDefault="00594FE2" w:rsidP="00277F38">
            <w:pPr>
              <w:pStyle w:val="NormalPPrincipal"/>
              <w:spacing w:before="0" w:line="276" w:lineRule="auto"/>
              <w:ind w:firstLine="0"/>
              <w:jc w:val="left"/>
              <w:rPr>
                <w:b/>
                <w:bCs/>
              </w:rPr>
            </w:pPr>
            <w:r>
              <w:rPr>
                <w:b/>
                <w:bCs/>
              </w:rPr>
              <w:t>Acciones</w:t>
            </w:r>
          </w:p>
        </w:tc>
        <w:tc>
          <w:tcPr>
            <w:tcW w:w="5846" w:type="dxa"/>
          </w:tcPr>
          <w:p w14:paraId="21EC7C0C" w14:textId="77777777" w:rsidR="00594FE2" w:rsidRDefault="00594FE2" w:rsidP="00711139">
            <w:pPr>
              <w:pStyle w:val="NormalPPrincipal"/>
              <w:numPr>
                <w:ilvl w:val="0"/>
                <w:numId w:val="21"/>
              </w:numPr>
              <w:spacing w:before="0" w:line="276" w:lineRule="auto"/>
              <w:jc w:val="left"/>
            </w:pPr>
            <w:r>
              <w:t xml:space="preserve">El usuario presiona el botón de </w:t>
            </w:r>
          </w:p>
          <w:p w14:paraId="085F9C40" w14:textId="13150B12" w:rsidR="00594FE2" w:rsidRDefault="00594FE2" w:rsidP="00594FE2">
            <w:pPr>
              <w:pStyle w:val="NormalPPrincipal"/>
              <w:spacing w:before="0" w:line="276" w:lineRule="auto"/>
              <w:ind w:left="720" w:firstLine="0"/>
              <w:jc w:val="left"/>
            </w:pPr>
            <w:r>
              <w:t>“Repositorio”.</w:t>
            </w:r>
          </w:p>
          <w:p w14:paraId="56F9E617" w14:textId="0F3601FD" w:rsidR="00594FE2" w:rsidRDefault="00594FE2" w:rsidP="00711139">
            <w:pPr>
              <w:pStyle w:val="NormalPPrincipal"/>
              <w:numPr>
                <w:ilvl w:val="0"/>
                <w:numId w:val="21"/>
              </w:numPr>
              <w:spacing w:before="0" w:line="276" w:lineRule="auto"/>
              <w:jc w:val="left"/>
            </w:pPr>
            <w:r>
              <w:t>Se abre otra pestaña con el repositorio de la aplicación.</w:t>
            </w:r>
          </w:p>
        </w:tc>
      </w:tr>
      <w:tr w:rsidR="00594FE2" w14:paraId="1970CEA3" w14:textId="77777777" w:rsidTr="00277F38">
        <w:tc>
          <w:tcPr>
            <w:tcW w:w="2802" w:type="dxa"/>
          </w:tcPr>
          <w:p w14:paraId="40F4C330" w14:textId="77777777" w:rsidR="00594FE2" w:rsidRDefault="00594FE2" w:rsidP="00277F38">
            <w:pPr>
              <w:pStyle w:val="NormalPPrincipal"/>
              <w:spacing w:before="0" w:line="276" w:lineRule="auto"/>
              <w:ind w:firstLine="0"/>
              <w:jc w:val="left"/>
              <w:rPr>
                <w:b/>
                <w:bCs/>
              </w:rPr>
            </w:pPr>
            <w:r>
              <w:rPr>
                <w:b/>
                <w:bCs/>
              </w:rPr>
              <w:t>Postcondiciones</w:t>
            </w:r>
          </w:p>
        </w:tc>
        <w:tc>
          <w:tcPr>
            <w:tcW w:w="5846" w:type="dxa"/>
          </w:tcPr>
          <w:p w14:paraId="08F0D039" w14:textId="77777777" w:rsidR="00594FE2" w:rsidRDefault="00594FE2" w:rsidP="00594FE2">
            <w:pPr>
              <w:pStyle w:val="NormalPPrincipal"/>
              <w:spacing w:before="0" w:line="276" w:lineRule="auto"/>
              <w:ind w:firstLine="0"/>
              <w:jc w:val="left"/>
            </w:pPr>
            <w:r>
              <w:t>-</w:t>
            </w:r>
          </w:p>
        </w:tc>
      </w:tr>
      <w:tr w:rsidR="00594FE2" w14:paraId="2EFCDBBC" w14:textId="77777777" w:rsidTr="00277F38">
        <w:tc>
          <w:tcPr>
            <w:tcW w:w="2802" w:type="dxa"/>
          </w:tcPr>
          <w:p w14:paraId="17B3F1F9" w14:textId="77777777" w:rsidR="00594FE2" w:rsidRDefault="00594FE2" w:rsidP="00277F38">
            <w:pPr>
              <w:pStyle w:val="NormalPPrincipal"/>
              <w:spacing w:before="0" w:line="276" w:lineRule="auto"/>
              <w:ind w:firstLine="0"/>
              <w:jc w:val="left"/>
              <w:rPr>
                <w:b/>
                <w:bCs/>
              </w:rPr>
            </w:pPr>
            <w:r>
              <w:rPr>
                <w:b/>
                <w:bCs/>
              </w:rPr>
              <w:t>Excepciones</w:t>
            </w:r>
          </w:p>
        </w:tc>
        <w:tc>
          <w:tcPr>
            <w:tcW w:w="5846" w:type="dxa"/>
          </w:tcPr>
          <w:p w14:paraId="6D569E1E" w14:textId="77777777" w:rsidR="00594FE2" w:rsidRDefault="00594FE2" w:rsidP="00594FE2">
            <w:pPr>
              <w:pStyle w:val="NormalPPrincipal"/>
              <w:spacing w:before="0" w:line="276" w:lineRule="auto"/>
              <w:ind w:firstLine="0"/>
              <w:jc w:val="left"/>
            </w:pPr>
            <w:r>
              <w:t>-</w:t>
            </w:r>
          </w:p>
        </w:tc>
      </w:tr>
      <w:tr w:rsidR="00594FE2" w14:paraId="20D1AF8C" w14:textId="77777777" w:rsidTr="00277F38">
        <w:tc>
          <w:tcPr>
            <w:tcW w:w="2802" w:type="dxa"/>
          </w:tcPr>
          <w:p w14:paraId="3586986F" w14:textId="77777777" w:rsidR="00594FE2" w:rsidRDefault="00594FE2" w:rsidP="00277F38">
            <w:pPr>
              <w:pStyle w:val="NormalPPrincipal"/>
              <w:spacing w:before="0" w:line="276" w:lineRule="auto"/>
              <w:ind w:firstLine="0"/>
              <w:jc w:val="left"/>
              <w:rPr>
                <w:b/>
                <w:bCs/>
              </w:rPr>
            </w:pPr>
            <w:r>
              <w:rPr>
                <w:b/>
                <w:bCs/>
              </w:rPr>
              <w:t>Importancia</w:t>
            </w:r>
          </w:p>
        </w:tc>
        <w:tc>
          <w:tcPr>
            <w:tcW w:w="5846" w:type="dxa"/>
          </w:tcPr>
          <w:p w14:paraId="0792ABB3" w14:textId="77777777" w:rsidR="00594FE2" w:rsidRDefault="00594FE2" w:rsidP="00594FE2">
            <w:pPr>
              <w:pStyle w:val="NormalPPrincipal"/>
              <w:spacing w:before="0" w:line="276" w:lineRule="auto"/>
              <w:ind w:firstLine="0"/>
              <w:jc w:val="left"/>
            </w:pPr>
            <w:r>
              <w:t>Baja</w:t>
            </w:r>
          </w:p>
        </w:tc>
      </w:tr>
      <w:tr w:rsidR="00594FE2" w14:paraId="72D73A4A" w14:textId="77777777" w:rsidTr="00277F38">
        <w:tc>
          <w:tcPr>
            <w:tcW w:w="2802" w:type="dxa"/>
          </w:tcPr>
          <w:p w14:paraId="27484635" w14:textId="77777777" w:rsidR="00594FE2" w:rsidRPr="00C72429" w:rsidRDefault="00594FE2" w:rsidP="00277F38">
            <w:pPr>
              <w:pStyle w:val="NormalPPrincipal"/>
              <w:spacing w:before="0" w:line="276" w:lineRule="auto"/>
              <w:ind w:firstLine="0"/>
              <w:jc w:val="left"/>
              <w:rPr>
                <w:b/>
                <w:bCs/>
              </w:rPr>
            </w:pPr>
            <w:r>
              <w:rPr>
                <w:b/>
                <w:bCs/>
              </w:rPr>
              <w:t>Frecuencia</w:t>
            </w:r>
          </w:p>
        </w:tc>
        <w:tc>
          <w:tcPr>
            <w:tcW w:w="5846" w:type="dxa"/>
          </w:tcPr>
          <w:p w14:paraId="1ABA2983" w14:textId="77777777" w:rsidR="00594FE2" w:rsidRDefault="00594FE2" w:rsidP="00594FE2">
            <w:pPr>
              <w:pStyle w:val="NormalPPrincipal"/>
              <w:spacing w:before="0" w:line="276" w:lineRule="auto"/>
              <w:ind w:firstLine="0"/>
              <w:jc w:val="left"/>
            </w:pPr>
            <w:r>
              <w:t>Baja</w:t>
            </w:r>
          </w:p>
        </w:tc>
      </w:tr>
    </w:tbl>
    <w:p w14:paraId="45E40F76" w14:textId="5365CD10" w:rsidR="00594FE2" w:rsidRDefault="00594FE2" w:rsidP="00594FE2">
      <w:pPr>
        <w:pStyle w:val="Titulodetabla"/>
      </w:pPr>
      <w:bookmarkStart w:id="60" w:name="_Toc139311053"/>
      <w:r>
        <w:t>Tabla B.6: Caso de uso 5 – Ayuda al usuario</w:t>
      </w:r>
      <w:bookmarkEnd w:id="60"/>
    </w:p>
    <w:p w14:paraId="31FFF48E" w14:textId="77777777" w:rsidR="00594FE2" w:rsidRDefault="00594FE2" w:rsidP="00594FE2">
      <w:pPr>
        <w:pStyle w:val="Titulodetabla"/>
      </w:pP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594FE2" w14:paraId="18CBD658" w14:textId="77777777" w:rsidTr="00277F38">
        <w:tc>
          <w:tcPr>
            <w:tcW w:w="2802" w:type="dxa"/>
            <w:tcBorders>
              <w:top w:val="single" w:sz="4" w:space="0" w:color="auto"/>
              <w:bottom w:val="single" w:sz="4" w:space="0" w:color="auto"/>
            </w:tcBorders>
          </w:tcPr>
          <w:p w14:paraId="25F7021B" w14:textId="615D0510" w:rsidR="00594FE2" w:rsidRPr="00C72429" w:rsidRDefault="00594FE2" w:rsidP="00277F38">
            <w:pPr>
              <w:pStyle w:val="NormalPPrincipal"/>
              <w:spacing w:before="0"/>
              <w:ind w:firstLine="0"/>
              <w:rPr>
                <w:b/>
                <w:bCs/>
              </w:rPr>
            </w:pPr>
            <w:r>
              <w:rPr>
                <w:b/>
                <w:bCs/>
              </w:rPr>
              <w:t>CU-6</w:t>
            </w:r>
          </w:p>
        </w:tc>
        <w:tc>
          <w:tcPr>
            <w:tcW w:w="5846" w:type="dxa"/>
            <w:tcBorders>
              <w:top w:val="single" w:sz="4" w:space="0" w:color="auto"/>
              <w:bottom w:val="single" w:sz="4" w:space="0" w:color="auto"/>
            </w:tcBorders>
          </w:tcPr>
          <w:p w14:paraId="10188C52" w14:textId="56EF6A75" w:rsidR="00594FE2" w:rsidRPr="00C72429" w:rsidRDefault="00594FE2" w:rsidP="00277F38">
            <w:pPr>
              <w:pStyle w:val="NormalPPrincipal"/>
              <w:spacing w:before="0"/>
              <w:ind w:firstLine="0"/>
              <w:rPr>
                <w:b/>
                <w:bCs/>
              </w:rPr>
            </w:pPr>
            <w:r>
              <w:rPr>
                <w:b/>
                <w:bCs/>
              </w:rPr>
              <w:t>Cambio de idioma</w:t>
            </w:r>
          </w:p>
        </w:tc>
      </w:tr>
      <w:tr w:rsidR="00594FE2" w14:paraId="56516205" w14:textId="77777777" w:rsidTr="00277F38">
        <w:tc>
          <w:tcPr>
            <w:tcW w:w="2802" w:type="dxa"/>
            <w:tcBorders>
              <w:top w:val="single" w:sz="4" w:space="0" w:color="auto"/>
            </w:tcBorders>
          </w:tcPr>
          <w:p w14:paraId="5EEABC6B" w14:textId="77777777" w:rsidR="00594FE2" w:rsidRPr="00C72429" w:rsidRDefault="00594FE2" w:rsidP="00277F38">
            <w:pPr>
              <w:pStyle w:val="NormalPPrincipal"/>
              <w:spacing w:before="0" w:line="276" w:lineRule="auto"/>
              <w:ind w:firstLine="0"/>
              <w:jc w:val="left"/>
              <w:rPr>
                <w:b/>
                <w:bCs/>
              </w:rPr>
            </w:pPr>
            <w:r>
              <w:rPr>
                <w:b/>
                <w:bCs/>
              </w:rPr>
              <w:t>Requisitos relacionados</w:t>
            </w:r>
          </w:p>
        </w:tc>
        <w:tc>
          <w:tcPr>
            <w:tcW w:w="5846" w:type="dxa"/>
            <w:tcBorders>
              <w:top w:val="single" w:sz="4" w:space="0" w:color="auto"/>
            </w:tcBorders>
          </w:tcPr>
          <w:p w14:paraId="6E4B3587" w14:textId="1DF3A0BF" w:rsidR="00594FE2" w:rsidRDefault="00594FE2" w:rsidP="00DD6445">
            <w:pPr>
              <w:pStyle w:val="NormalPPrincipal"/>
              <w:spacing w:before="0" w:line="276" w:lineRule="auto"/>
              <w:ind w:firstLine="0"/>
              <w:jc w:val="left"/>
            </w:pPr>
            <w:r>
              <w:t>R.F-11</w:t>
            </w:r>
          </w:p>
        </w:tc>
      </w:tr>
      <w:tr w:rsidR="00594FE2" w14:paraId="76B3A3C0" w14:textId="77777777" w:rsidTr="00277F38">
        <w:tc>
          <w:tcPr>
            <w:tcW w:w="2802" w:type="dxa"/>
          </w:tcPr>
          <w:p w14:paraId="0B2A3BE7" w14:textId="77777777" w:rsidR="00594FE2" w:rsidRPr="00C72429" w:rsidRDefault="00594FE2" w:rsidP="00277F38">
            <w:pPr>
              <w:pStyle w:val="NormalPPrincipal"/>
              <w:spacing w:before="0" w:line="276" w:lineRule="auto"/>
              <w:ind w:firstLine="0"/>
              <w:jc w:val="left"/>
              <w:rPr>
                <w:b/>
                <w:bCs/>
              </w:rPr>
            </w:pPr>
            <w:r>
              <w:rPr>
                <w:b/>
                <w:bCs/>
              </w:rPr>
              <w:t>Descripción</w:t>
            </w:r>
          </w:p>
        </w:tc>
        <w:tc>
          <w:tcPr>
            <w:tcW w:w="5846" w:type="dxa"/>
          </w:tcPr>
          <w:p w14:paraId="6E48B77A" w14:textId="161307D3" w:rsidR="00594FE2" w:rsidRDefault="00594FE2" w:rsidP="00DD6445">
            <w:pPr>
              <w:pStyle w:val="NormalPPrincipal"/>
              <w:spacing w:before="0" w:line="276" w:lineRule="auto"/>
              <w:ind w:firstLine="0"/>
              <w:jc w:val="left"/>
            </w:pPr>
            <w:r>
              <w:t xml:space="preserve">Permite al usuario cambiar el idioma de toda la aplicación. </w:t>
            </w:r>
          </w:p>
        </w:tc>
      </w:tr>
      <w:tr w:rsidR="00594FE2" w14:paraId="7FC73101" w14:textId="77777777" w:rsidTr="00277F38">
        <w:tc>
          <w:tcPr>
            <w:tcW w:w="2802" w:type="dxa"/>
          </w:tcPr>
          <w:p w14:paraId="649DF442" w14:textId="77777777" w:rsidR="00594FE2" w:rsidRPr="00C72429" w:rsidRDefault="00594FE2" w:rsidP="00277F38">
            <w:pPr>
              <w:pStyle w:val="NormalPPrincipal"/>
              <w:spacing w:before="0" w:line="276" w:lineRule="auto"/>
              <w:ind w:firstLine="0"/>
              <w:jc w:val="left"/>
              <w:rPr>
                <w:b/>
                <w:bCs/>
              </w:rPr>
            </w:pPr>
            <w:r>
              <w:rPr>
                <w:b/>
                <w:bCs/>
              </w:rPr>
              <w:t>Precondiciones</w:t>
            </w:r>
          </w:p>
        </w:tc>
        <w:tc>
          <w:tcPr>
            <w:tcW w:w="5846" w:type="dxa"/>
          </w:tcPr>
          <w:p w14:paraId="1AB07D64" w14:textId="77777777" w:rsidR="00594FE2" w:rsidRDefault="00594FE2" w:rsidP="00DD6445">
            <w:pPr>
              <w:pStyle w:val="NormalPPrincipal"/>
              <w:spacing w:before="0" w:line="276" w:lineRule="auto"/>
              <w:ind w:firstLine="0"/>
              <w:jc w:val="left"/>
            </w:pPr>
            <w:r>
              <w:t xml:space="preserve">Tener conexión a internet. </w:t>
            </w:r>
          </w:p>
        </w:tc>
      </w:tr>
      <w:tr w:rsidR="00594FE2" w14:paraId="653BEEB2" w14:textId="77777777" w:rsidTr="00277F38">
        <w:tc>
          <w:tcPr>
            <w:tcW w:w="2802" w:type="dxa"/>
          </w:tcPr>
          <w:p w14:paraId="17AFDEBD" w14:textId="77777777" w:rsidR="00594FE2" w:rsidRDefault="00594FE2" w:rsidP="00277F38">
            <w:pPr>
              <w:pStyle w:val="NormalPPrincipal"/>
              <w:spacing w:before="0" w:line="276" w:lineRule="auto"/>
              <w:ind w:firstLine="0"/>
              <w:jc w:val="left"/>
              <w:rPr>
                <w:b/>
                <w:bCs/>
              </w:rPr>
            </w:pPr>
            <w:r>
              <w:rPr>
                <w:b/>
                <w:bCs/>
              </w:rPr>
              <w:t>Acciones</w:t>
            </w:r>
          </w:p>
        </w:tc>
        <w:tc>
          <w:tcPr>
            <w:tcW w:w="5846" w:type="dxa"/>
          </w:tcPr>
          <w:p w14:paraId="2387B8FD" w14:textId="0FE6B014" w:rsidR="00594FE2" w:rsidRDefault="00594FE2" w:rsidP="00711139">
            <w:pPr>
              <w:pStyle w:val="NormalPPrincipal"/>
              <w:numPr>
                <w:ilvl w:val="0"/>
                <w:numId w:val="22"/>
              </w:numPr>
              <w:spacing w:before="0" w:line="276" w:lineRule="auto"/>
              <w:jc w:val="left"/>
            </w:pPr>
            <w:r>
              <w:t>El usuario presiona la bandera del idioma que desea.</w:t>
            </w:r>
          </w:p>
          <w:p w14:paraId="28D096F5" w14:textId="7AEB30B8" w:rsidR="00594FE2" w:rsidRDefault="00594FE2" w:rsidP="00711139">
            <w:pPr>
              <w:pStyle w:val="NormalPPrincipal"/>
              <w:numPr>
                <w:ilvl w:val="0"/>
                <w:numId w:val="22"/>
              </w:numPr>
              <w:spacing w:before="0" w:line="276" w:lineRule="auto"/>
              <w:jc w:val="left"/>
            </w:pPr>
            <w:r>
              <w:t>Se cambia el idioma en todas las páginas de la aplicación.</w:t>
            </w:r>
          </w:p>
        </w:tc>
      </w:tr>
      <w:tr w:rsidR="00594FE2" w14:paraId="1117DED6" w14:textId="77777777" w:rsidTr="00277F38">
        <w:tc>
          <w:tcPr>
            <w:tcW w:w="2802" w:type="dxa"/>
          </w:tcPr>
          <w:p w14:paraId="47411D9F" w14:textId="77777777" w:rsidR="00594FE2" w:rsidRDefault="00594FE2" w:rsidP="00277F38">
            <w:pPr>
              <w:pStyle w:val="NormalPPrincipal"/>
              <w:spacing w:before="0" w:line="276" w:lineRule="auto"/>
              <w:ind w:firstLine="0"/>
              <w:jc w:val="left"/>
              <w:rPr>
                <w:b/>
                <w:bCs/>
              </w:rPr>
            </w:pPr>
            <w:r>
              <w:rPr>
                <w:b/>
                <w:bCs/>
              </w:rPr>
              <w:t>Postcondiciones</w:t>
            </w:r>
          </w:p>
        </w:tc>
        <w:tc>
          <w:tcPr>
            <w:tcW w:w="5846" w:type="dxa"/>
          </w:tcPr>
          <w:p w14:paraId="281A3960" w14:textId="155ACB34" w:rsidR="00594FE2" w:rsidRDefault="00594FE2" w:rsidP="00DD6445">
            <w:pPr>
              <w:pStyle w:val="NormalPPrincipal"/>
              <w:spacing w:before="0" w:line="276" w:lineRule="auto"/>
              <w:ind w:firstLine="0"/>
              <w:jc w:val="left"/>
            </w:pPr>
            <w:r>
              <w:t>Se cambia el idioma</w:t>
            </w:r>
          </w:p>
        </w:tc>
      </w:tr>
      <w:tr w:rsidR="00594FE2" w14:paraId="6F31F913" w14:textId="77777777" w:rsidTr="00277F38">
        <w:tc>
          <w:tcPr>
            <w:tcW w:w="2802" w:type="dxa"/>
          </w:tcPr>
          <w:p w14:paraId="5BCC6BBE" w14:textId="77777777" w:rsidR="00594FE2" w:rsidRDefault="00594FE2" w:rsidP="00277F38">
            <w:pPr>
              <w:pStyle w:val="NormalPPrincipal"/>
              <w:spacing w:before="0" w:line="276" w:lineRule="auto"/>
              <w:ind w:firstLine="0"/>
              <w:jc w:val="left"/>
              <w:rPr>
                <w:b/>
                <w:bCs/>
              </w:rPr>
            </w:pPr>
            <w:r>
              <w:rPr>
                <w:b/>
                <w:bCs/>
              </w:rPr>
              <w:t>Excepciones</w:t>
            </w:r>
          </w:p>
        </w:tc>
        <w:tc>
          <w:tcPr>
            <w:tcW w:w="5846" w:type="dxa"/>
          </w:tcPr>
          <w:p w14:paraId="4C4E341C" w14:textId="77777777" w:rsidR="00594FE2" w:rsidRDefault="00594FE2" w:rsidP="00DD6445">
            <w:pPr>
              <w:pStyle w:val="NormalPPrincipal"/>
              <w:spacing w:before="0" w:line="276" w:lineRule="auto"/>
              <w:ind w:firstLine="0"/>
              <w:jc w:val="left"/>
            </w:pPr>
            <w:r>
              <w:t>-</w:t>
            </w:r>
          </w:p>
        </w:tc>
      </w:tr>
      <w:tr w:rsidR="00594FE2" w14:paraId="0B370C25" w14:textId="77777777" w:rsidTr="00277F38">
        <w:tc>
          <w:tcPr>
            <w:tcW w:w="2802" w:type="dxa"/>
          </w:tcPr>
          <w:p w14:paraId="6B2D451C" w14:textId="77777777" w:rsidR="00594FE2" w:rsidRDefault="00594FE2" w:rsidP="00277F38">
            <w:pPr>
              <w:pStyle w:val="NormalPPrincipal"/>
              <w:spacing w:before="0" w:line="276" w:lineRule="auto"/>
              <w:ind w:firstLine="0"/>
              <w:jc w:val="left"/>
              <w:rPr>
                <w:b/>
                <w:bCs/>
              </w:rPr>
            </w:pPr>
            <w:r>
              <w:rPr>
                <w:b/>
                <w:bCs/>
              </w:rPr>
              <w:t>Importancia</w:t>
            </w:r>
          </w:p>
        </w:tc>
        <w:tc>
          <w:tcPr>
            <w:tcW w:w="5846" w:type="dxa"/>
          </w:tcPr>
          <w:p w14:paraId="42C14313" w14:textId="7C766AE5" w:rsidR="00594FE2" w:rsidRDefault="00DD6445" w:rsidP="00DD6445">
            <w:pPr>
              <w:pStyle w:val="NormalPPrincipal"/>
              <w:spacing w:before="0" w:line="276" w:lineRule="auto"/>
              <w:ind w:firstLine="0"/>
              <w:jc w:val="left"/>
            </w:pPr>
            <w:r>
              <w:t>Alta</w:t>
            </w:r>
          </w:p>
        </w:tc>
      </w:tr>
      <w:tr w:rsidR="00594FE2" w14:paraId="6700E2CC" w14:textId="77777777" w:rsidTr="00277F38">
        <w:tc>
          <w:tcPr>
            <w:tcW w:w="2802" w:type="dxa"/>
          </w:tcPr>
          <w:p w14:paraId="59D98B8E" w14:textId="77777777" w:rsidR="00594FE2" w:rsidRPr="00C72429" w:rsidRDefault="00594FE2" w:rsidP="00277F38">
            <w:pPr>
              <w:pStyle w:val="NormalPPrincipal"/>
              <w:spacing w:before="0" w:line="276" w:lineRule="auto"/>
              <w:ind w:firstLine="0"/>
              <w:jc w:val="left"/>
              <w:rPr>
                <w:b/>
                <w:bCs/>
              </w:rPr>
            </w:pPr>
            <w:r>
              <w:rPr>
                <w:b/>
                <w:bCs/>
              </w:rPr>
              <w:t>Frecuencia</w:t>
            </w:r>
          </w:p>
        </w:tc>
        <w:tc>
          <w:tcPr>
            <w:tcW w:w="5846" w:type="dxa"/>
          </w:tcPr>
          <w:p w14:paraId="09CBB58F" w14:textId="4FF879C4" w:rsidR="00594FE2" w:rsidRDefault="00DD6445" w:rsidP="00DD6445">
            <w:pPr>
              <w:pStyle w:val="NormalPPrincipal"/>
              <w:spacing w:before="0" w:line="276" w:lineRule="auto"/>
              <w:ind w:firstLine="0"/>
              <w:jc w:val="left"/>
            </w:pPr>
            <w:r>
              <w:t>Media</w:t>
            </w:r>
          </w:p>
        </w:tc>
      </w:tr>
    </w:tbl>
    <w:p w14:paraId="2809A0A0" w14:textId="0D1144DA" w:rsidR="00594FE2" w:rsidRDefault="00594FE2" w:rsidP="00594FE2">
      <w:pPr>
        <w:pStyle w:val="Titulodetabla"/>
      </w:pPr>
      <w:bookmarkStart w:id="61" w:name="_Toc139311054"/>
      <w:r>
        <w:t>Tabla B.7: Caso de uso 6 – Cambio de idioma</w:t>
      </w:r>
      <w:bookmarkEnd w:id="61"/>
    </w:p>
    <w:p w14:paraId="08A5891C" w14:textId="518BA7DB" w:rsidR="006A47C0" w:rsidRDefault="0023105D" w:rsidP="005C1DCA">
      <w:pPr>
        <w:pStyle w:val="Titulodetabla"/>
      </w:pPr>
      <w:r>
        <w:br/>
      </w:r>
    </w:p>
    <w:p w14:paraId="7F3F539B" w14:textId="77777777" w:rsidR="0023105D" w:rsidRDefault="0023105D" w:rsidP="005C1DCA">
      <w:pPr>
        <w:pStyle w:val="Titulodetabla"/>
      </w:pPr>
    </w:p>
    <w:p w14:paraId="6ED065BB" w14:textId="77777777" w:rsidR="0023105D" w:rsidRDefault="0023105D" w:rsidP="005C1DCA">
      <w:pPr>
        <w:pStyle w:val="Titulodetabla"/>
      </w:pPr>
    </w:p>
    <w:p w14:paraId="436195AD" w14:textId="77777777" w:rsidR="0023105D" w:rsidRDefault="0023105D" w:rsidP="005C1DCA">
      <w:pPr>
        <w:pStyle w:val="Titulodetabla"/>
      </w:pPr>
    </w:p>
    <w:p w14:paraId="57E9B4FA" w14:textId="77777777" w:rsidR="0023105D" w:rsidRDefault="0023105D" w:rsidP="005C1DCA">
      <w:pPr>
        <w:pStyle w:val="Titulodetabla"/>
      </w:pPr>
    </w:p>
    <w:p w14:paraId="546CBE00" w14:textId="77777777" w:rsidR="0023105D" w:rsidRDefault="0023105D" w:rsidP="005C1DCA">
      <w:pPr>
        <w:pStyle w:val="Titulodetabla"/>
      </w:pP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23105D" w14:paraId="73F4B355" w14:textId="77777777" w:rsidTr="00277F38">
        <w:tc>
          <w:tcPr>
            <w:tcW w:w="2802" w:type="dxa"/>
            <w:tcBorders>
              <w:top w:val="single" w:sz="4" w:space="0" w:color="auto"/>
              <w:bottom w:val="single" w:sz="4" w:space="0" w:color="auto"/>
            </w:tcBorders>
          </w:tcPr>
          <w:p w14:paraId="39A2E816" w14:textId="6322594E" w:rsidR="0023105D" w:rsidRPr="00C72429" w:rsidRDefault="0023105D" w:rsidP="00277F38">
            <w:pPr>
              <w:pStyle w:val="NormalPPrincipal"/>
              <w:spacing w:before="0"/>
              <w:ind w:firstLine="0"/>
              <w:rPr>
                <w:b/>
                <w:bCs/>
              </w:rPr>
            </w:pPr>
            <w:r>
              <w:rPr>
                <w:b/>
                <w:bCs/>
              </w:rPr>
              <w:lastRenderedPageBreak/>
              <w:t>CU-7</w:t>
            </w:r>
          </w:p>
        </w:tc>
        <w:tc>
          <w:tcPr>
            <w:tcW w:w="5846" w:type="dxa"/>
            <w:tcBorders>
              <w:top w:val="single" w:sz="4" w:space="0" w:color="auto"/>
              <w:bottom w:val="single" w:sz="4" w:space="0" w:color="auto"/>
            </w:tcBorders>
          </w:tcPr>
          <w:p w14:paraId="39AE6F68" w14:textId="58D71CB2" w:rsidR="0023105D" w:rsidRPr="00C72429" w:rsidRDefault="0023105D" w:rsidP="00277F38">
            <w:pPr>
              <w:pStyle w:val="NormalPPrincipal"/>
              <w:spacing w:before="0"/>
              <w:ind w:firstLine="0"/>
              <w:rPr>
                <w:b/>
                <w:bCs/>
              </w:rPr>
            </w:pPr>
            <w:r>
              <w:rPr>
                <w:b/>
                <w:bCs/>
              </w:rPr>
              <w:t>Seleccionar tipo de preguntas</w:t>
            </w:r>
          </w:p>
        </w:tc>
      </w:tr>
      <w:tr w:rsidR="0023105D" w14:paraId="0E441716" w14:textId="77777777" w:rsidTr="00277F38">
        <w:tc>
          <w:tcPr>
            <w:tcW w:w="2802" w:type="dxa"/>
            <w:tcBorders>
              <w:top w:val="single" w:sz="4" w:space="0" w:color="auto"/>
            </w:tcBorders>
          </w:tcPr>
          <w:p w14:paraId="0D90B9D2" w14:textId="77777777" w:rsidR="0023105D" w:rsidRPr="00C72429" w:rsidRDefault="0023105D" w:rsidP="00277F38">
            <w:pPr>
              <w:pStyle w:val="NormalPPrincipal"/>
              <w:spacing w:before="0" w:line="276" w:lineRule="auto"/>
              <w:ind w:firstLine="0"/>
              <w:jc w:val="left"/>
              <w:rPr>
                <w:b/>
                <w:bCs/>
              </w:rPr>
            </w:pPr>
            <w:r>
              <w:rPr>
                <w:b/>
                <w:bCs/>
              </w:rPr>
              <w:t>Requisitos relacionados</w:t>
            </w:r>
          </w:p>
        </w:tc>
        <w:tc>
          <w:tcPr>
            <w:tcW w:w="5846" w:type="dxa"/>
            <w:tcBorders>
              <w:top w:val="single" w:sz="4" w:space="0" w:color="auto"/>
            </w:tcBorders>
          </w:tcPr>
          <w:p w14:paraId="04355D2C" w14:textId="0B445F27" w:rsidR="0023105D" w:rsidRDefault="0023105D" w:rsidP="00277F38">
            <w:pPr>
              <w:pStyle w:val="NormalPPrincipal"/>
              <w:spacing w:before="0" w:line="276" w:lineRule="auto"/>
              <w:ind w:firstLine="0"/>
              <w:jc w:val="left"/>
            </w:pPr>
            <w:r>
              <w:t>R.F-1, R.F-7</w:t>
            </w:r>
          </w:p>
        </w:tc>
      </w:tr>
      <w:tr w:rsidR="0023105D" w14:paraId="262EC901" w14:textId="77777777" w:rsidTr="00277F38">
        <w:tc>
          <w:tcPr>
            <w:tcW w:w="2802" w:type="dxa"/>
          </w:tcPr>
          <w:p w14:paraId="65366003" w14:textId="77777777" w:rsidR="0023105D" w:rsidRPr="00C72429" w:rsidRDefault="0023105D" w:rsidP="00277F38">
            <w:pPr>
              <w:pStyle w:val="NormalPPrincipal"/>
              <w:spacing w:before="0" w:line="276" w:lineRule="auto"/>
              <w:ind w:firstLine="0"/>
              <w:jc w:val="left"/>
              <w:rPr>
                <w:b/>
                <w:bCs/>
              </w:rPr>
            </w:pPr>
            <w:r>
              <w:rPr>
                <w:b/>
                <w:bCs/>
              </w:rPr>
              <w:t>Descripción</w:t>
            </w:r>
          </w:p>
        </w:tc>
        <w:tc>
          <w:tcPr>
            <w:tcW w:w="5846" w:type="dxa"/>
          </w:tcPr>
          <w:p w14:paraId="720E35B1" w14:textId="1EA97140" w:rsidR="0023105D" w:rsidRDefault="0023105D" w:rsidP="0023105D">
            <w:pPr>
              <w:pStyle w:val="NormalPPrincipal"/>
              <w:spacing w:before="0" w:line="276" w:lineRule="auto"/>
              <w:ind w:firstLine="0"/>
              <w:jc w:val="left"/>
            </w:pPr>
            <w:r>
              <w:t>Permite al usuario seleccionar que tipo de preguntas quiere crear para el fichero del banco de preguntas.</w:t>
            </w:r>
          </w:p>
        </w:tc>
      </w:tr>
      <w:tr w:rsidR="0023105D" w14:paraId="4C839737" w14:textId="77777777" w:rsidTr="00277F38">
        <w:tc>
          <w:tcPr>
            <w:tcW w:w="2802" w:type="dxa"/>
          </w:tcPr>
          <w:p w14:paraId="6BE1EF05" w14:textId="77777777" w:rsidR="0023105D" w:rsidRPr="00C72429" w:rsidRDefault="0023105D" w:rsidP="00277F38">
            <w:pPr>
              <w:pStyle w:val="NormalPPrincipal"/>
              <w:spacing w:before="0" w:line="276" w:lineRule="auto"/>
              <w:ind w:firstLine="0"/>
              <w:jc w:val="left"/>
              <w:rPr>
                <w:b/>
                <w:bCs/>
              </w:rPr>
            </w:pPr>
            <w:r>
              <w:rPr>
                <w:b/>
                <w:bCs/>
              </w:rPr>
              <w:t>Precondiciones</w:t>
            </w:r>
          </w:p>
        </w:tc>
        <w:tc>
          <w:tcPr>
            <w:tcW w:w="5846" w:type="dxa"/>
          </w:tcPr>
          <w:p w14:paraId="559B93D8" w14:textId="542C8EA9" w:rsidR="0023105D" w:rsidRDefault="0023105D" w:rsidP="00277F38">
            <w:pPr>
              <w:pStyle w:val="NormalPPrincipal"/>
              <w:spacing w:before="0" w:line="276" w:lineRule="auto"/>
              <w:ind w:firstLine="0"/>
              <w:jc w:val="left"/>
            </w:pPr>
            <w:r>
              <w:t xml:space="preserve">Haberse registrado o iniciado sesión. </w:t>
            </w:r>
          </w:p>
        </w:tc>
      </w:tr>
      <w:tr w:rsidR="0023105D" w14:paraId="3A6A2B4A" w14:textId="77777777" w:rsidTr="00277F38">
        <w:tc>
          <w:tcPr>
            <w:tcW w:w="2802" w:type="dxa"/>
          </w:tcPr>
          <w:p w14:paraId="6F4CF956" w14:textId="77777777" w:rsidR="0023105D" w:rsidRDefault="0023105D" w:rsidP="00277F38">
            <w:pPr>
              <w:pStyle w:val="NormalPPrincipal"/>
              <w:spacing w:before="0" w:line="276" w:lineRule="auto"/>
              <w:ind w:firstLine="0"/>
              <w:jc w:val="left"/>
              <w:rPr>
                <w:b/>
                <w:bCs/>
              </w:rPr>
            </w:pPr>
            <w:r>
              <w:rPr>
                <w:b/>
                <w:bCs/>
              </w:rPr>
              <w:t>Acciones</w:t>
            </w:r>
          </w:p>
        </w:tc>
        <w:tc>
          <w:tcPr>
            <w:tcW w:w="5846" w:type="dxa"/>
          </w:tcPr>
          <w:p w14:paraId="770648B5" w14:textId="7E49252D" w:rsidR="0023105D" w:rsidRDefault="0023105D" w:rsidP="00711139">
            <w:pPr>
              <w:pStyle w:val="NormalPPrincipal"/>
              <w:numPr>
                <w:ilvl w:val="0"/>
                <w:numId w:val="23"/>
              </w:numPr>
              <w:spacing w:before="0" w:line="276" w:lineRule="auto"/>
              <w:jc w:val="left"/>
            </w:pPr>
            <w:r>
              <w:t>El usuario presiona el botón</w:t>
            </w:r>
            <w:r w:rsidR="004B5C94">
              <w:t xml:space="preserve"> Tabla, Valor Ganado o Programación Ganada.</w:t>
            </w:r>
          </w:p>
          <w:p w14:paraId="47203A52" w14:textId="1845AD46" w:rsidR="0023105D" w:rsidRDefault="004B5C94" w:rsidP="00711139">
            <w:pPr>
              <w:pStyle w:val="NormalPPrincipal"/>
              <w:numPr>
                <w:ilvl w:val="0"/>
                <w:numId w:val="23"/>
              </w:numPr>
              <w:spacing w:before="0" w:line="276" w:lineRule="auto"/>
              <w:jc w:val="left"/>
            </w:pPr>
            <w:r>
              <w:t>Te redirecciona a la página de configuración dependiendo de que pregunta se haya elegido.</w:t>
            </w:r>
          </w:p>
        </w:tc>
      </w:tr>
      <w:tr w:rsidR="0023105D" w14:paraId="6CB5D3C3" w14:textId="77777777" w:rsidTr="00277F38">
        <w:tc>
          <w:tcPr>
            <w:tcW w:w="2802" w:type="dxa"/>
          </w:tcPr>
          <w:p w14:paraId="160B8503" w14:textId="77777777" w:rsidR="0023105D" w:rsidRDefault="0023105D" w:rsidP="00277F38">
            <w:pPr>
              <w:pStyle w:val="NormalPPrincipal"/>
              <w:spacing w:before="0" w:line="276" w:lineRule="auto"/>
              <w:ind w:firstLine="0"/>
              <w:jc w:val="left"/>
              <w:rPr>
                <w:b/>
                <w:bCs/>
              </w:rPr>
            </w:pPr>
            <w:r>
              <w:rPr>
                <w:b/>
                <w:bCs/>
              </w:rPr>
              <w:t>Postcondiciones</w:t>
            </w:r>
          </w:p>
        </w:tc>
        <w:tc>
          <w:tcPr>
            <w:tcW w:w="5846" w:type="dxa"/>
          </w:tcPr>
          <w:p w14:paraId="52FA705F" w14:textId="2C46C40A" w:rsidR="0023105D" w:rsidRDefault="004B5C94" w:rsidP="00277F38">
            <w:pPr>
              <w:pStyle w:val="NormalPPrincipal"/>
              <w:spacing w:before="0" w:line="276" w:lineRule="auto"/>
              <w:ind w:firstLine="0"/>
              <w:jc w:val="left"/>
            </w:pPr>
            <w:r>
              <w:t>Se abre la ventana para configurar el tipo de pregunta escogido.</w:t>
            </w:r>
          </w:p>
        </w:tc>
      </w:tr>
      <w:tr w:rsidR="0023105D" w14:paraId="7B3D5F85" w14:textId="77777777" w:rsidTr="00277F38">
        <w:tc>
          <w:tcPr>
            <w:tcW w:w="2802" w:type="dxa"/>
          </w:tcPr>
          <w:p w14:paraId="1689C538" w14:textId="77777777" w:rsidR="0023105D" w:rsidRDefault="0023105D" w:rsidP="00277F38">
            <w:pPr>
              <w:pStyle w:val="NormalPPrincipal"/>
              <w:spacing w:before="0" w:line="276" w:lineRule="auto"/>
              <w:ind w:firstLine="0"/>
              <w:jc w:val="left"/>
              <w:rPr>
                <w:b/>
                <w:bCs/>
              </w:rPr>
            </w:pPr>
            <w:r>
              <w:rPr>
                <w:b/>
                <w:bCs/>
              </w:rPr>
              <w:t>Excepciones</w:t>
            </w:r>
          </w:p>
        </w:tc>
        <w:tc>
          <w:tcPr>
            <w:tcW w:w="5846" w:type="dxa"/>
          </w:tcPr>
          <w:p w14:paraId="3E5FC60B" w14:textId="77777777" w:rsidR="0023105D" w:rsidRDefault="0023105D" w:rsidP="00277F38">
            <w:pPr>
              <w:pStyle w:val="NormalPPrincipal"/>
              <w:spacing w:before="0" w:line="276" w:lineRule="auto"/>
              <w:ind w:firstLine="0"/>
              <w:jc w:val="left"/>
            </w:pPr>
            <w:r>
              <w:t>-</w:t>
            </w:r>
          </w:p>
        </w:tc>
      </w:tr>
      <w:tr w:rsidR="0023105D" w14:paraId="55A499FF" w14:textId="77777777" w:rsidTr="00277F38">
        <w:tc>
          <w:tcPr>
            <w:tcW w:w="2802" w:type="dxa"/>
          </w:tcPr>
          <w:p w14:paraId="7C86751D" w14:textId="77777777" w:rsidR="0023105D" w:rsidRDefault="0023105D" w:rsidP="00277F38">
            <w:pPr>
              <w:pStyle w:val="NormalPPrincipal"/>
              <w:spacing w:before="0" w:line="276" w:lineRule="auto"/>
              <w:ind w:firstLine="0"/>
              <w:jc w:val="left"/>
              <w:rPr>
                <w:b/>
                <w:bCs/>
              </w:rPr>
            </w:pPr>
            <w:r>
              <w:rPr>
                <w:b/>
                <w:bCs/>
              </w:rPr>
              <w:t>Importancia</w:t>
            </w:r>
          </w:p>
        </w:tc>
        <w:tc>
          <w:tcPr>
            <w:tcW w:w="5846" w:type="dxa"/>
          </w:tcPr>
          <w:p w14:paraId="4D47C6DB" w14:textId="60BBD6E2" w:rsidR="0023105D" w:rsidRDefault="004B5C94" w:rsidP="00277F38">
            <w:pPr>
              <w:pStyle w:val="NormalPPrincipal"/>
              <w:spacing w:before="0" w:line="276" w:lineRule="auto"/>
              <w:ind w:firstLine="0"/>
              <w:jc w:val="left"/>
            </w:pPr>
            <w:r>
              <w:t>Muy alta</w:t>
            </w:r>
          </w:p>
        </w:tc>
      </w:tr>
      <w:tr w:rsidR="0023105D" w14:paraId="6BB06C36" w14:textId="77777777" w:rsidTr="00277F38">
        <w:tc>
          <w:tcPr>
            <w:tcW w:w="2802" w:type="dxa"/>
          </w:tcPr>
          <w:p w14:paraId="26B4AEB2" w14:textId="77777777" w:rsidR="0023105D" w:rsidRPr="00C72429" w:rsidRDefault="0023105D" w:rsidP="00277F38">
            <w:pPr>
              <w:pStyle w:val="NormalPPrincipal"/>
              <w:spacing w:before="0" w:line="276" w:lineRule="auto"/>
              <w:ind w:firstLine="0"/>
              <w:jc w:val="left"/>
              <w:rPr>
                <w:b/>
                <w:bCs/>
              </w:rPr>
            </w:pPr>
            <w:r>
              <w:rPr>
                <w:b/>
                <w:bCs/>
              </w:rPr>
              <w:t>Frecuencia</w:t>
            </w:r>
          </w:p>
        </w:tc>
        <w:tc>
          <w:tcPr>
            <w:tcW w:w="5846" w:type="dxa"/>
          </w:tcPr>
          <w:p w14:paraId="7C9E9B15" w14:textId="6924FC2C" w:rsidR="0023105D" w:rsidRDefault="004B5C94" w:rsidP="00277F38">
            <w:pPr>
              <w:pStyle w:val="NormalPPrincipal"/>
              <w:spacing w:before="0" w:line="276" w:lineRule="auto"/>
              <w:ind w:firstLine="0"/>
              <w:jc w:val="left"/>
            </w:pPr>
            <w:r>
              <w:t>Muy alta</w:t>
            </w:r>
          </w:p>
        </w:tc>
      </w:tr>
    </w:tbl>
    <w:p w14:paraId="6A344FEC" w14:textId="77EE4F00" w:rsidR="0023105D" w:rsidRDefault="0023105D" w:rsidP="0023105D">
      <w:pPr>
        <w:pStyle w:val="Titulodetabla"/>
      </w:pPr>
      <w:bookmarkStart w:id="62" w:name="_Toc139311055"/>
      <w:r>
        <w:t>Tabla B.</w:t>
      </w:r>
      <w:r w:rsidR="004B5C94">
        <w:t>8</w:t>
      </w:r>
      <w:r>
        <w:t xml:space="preserve">: Caso de uso 7 – </w:t>
      </w:r>
      <w:r w:rsidR="004B5C94">
        <w:t>Seleccionar tipo de preguntas</w:t>
      </w:r>
      <w:bookmarkEnd w:id="62"/>
    </w:p>
    <w:p w14:paraId="1D935EA7" w14:textId="77777777" w:rsidR="0023105D" w:rsidRDefault="0023105D" w:rsidP="005C1DCA">
      <w:pPr>
        <w:pStyle w:val="Titulodetabla"/>
      </w:pP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4B5C94" w14:paraId="6FF28F9B" w14:textId="77777777" w:rsidTr="00277F38">
        <w:tc>
          <w:tcPr>
            <w:tcW w:w="2802" w:type="dxa"/>
            <w:tcBorders>
              <w:top w:val="single" w:sz="4" w:space="0" w:color="auto"/>
              <w:bottom w:val="single" w:sz="4" w:space="0" w:color="auto"/>
            </w:tcBorders>
          </w:tcPr>
          <w:p w14:paraId="0D689FE8" w14:textId="1B62C785" w:rsidR="004B5C94" w:rsidRPr="00C72429" w:rsidRDefault="004B5C94" w:rsidP="00277F38">
            <w:pPr>
              <w:pStyle w:val="NormalPPrincipal"/>
              <w:spacing w:before="0"/>
              <w:ind w:firstLine="0"/>
              <w:rPr>
                <w:b/>
                <w:bCs/>
              </w:rPr>
            </w:pPr>
            <w:r>
              <w:rPr>
                <w:b/>
                <w:bCs/>
              </w:rPr>
              <w:t>CU-8</w:t>
            </w:r>
          </w:p>
        </w:tc>
        <w:tc>
          <w:tcPr>
            <w:tcW w:w="5846" w:type="dxa"/>
            <w:tcBorders>
              <w:top w:val="single" w:sz="4" w:space="0" w:color="auto"/>
              <w:bottom w:val="single" w:sz="4" w:space="0" w:color="auto"/>
            </w:tcBorders>
          </w:tcPr>
          <w:p w14:paraId="01CB5117" w14:textId="5242E575" w:rsidR="004B5C94" w:rsidRPr="00C72429" w:rsidRDefault="004B5C94" w:rsidP="00277F38">
            <w:pPr>
              <w:pStyle w:val="NormalPPrincipal"/>
              <w:spacing w:before="0"/>
              <w:ind w:firstLine="0"/>
              <w:rPr>
                <w:b/>
                <w:bCs/>
              </w:rPr>
            </w:pPr>
            <w:r>
              <w:rPr>
                <w:b/>
                <w:bCs/>
              </w:rPr>
              <w:t>Generar preguntas Tabla</w:t>
            </w:r>
          </w:p>
        </w:tc>
      </w:tr>
      <w:tr w:rsidR="004B5C94" w14:paraId="7FD08156" w14:textId="77777777" w:rsidTr="00277F38">
        <w:tc>
          <w:tcPr>
            <w:tcW w:w="2802" w:type="dxa"/>
            <w:tcBorders>
              <w:top w:val="single" w:sz="4" w:space="0" w:color="auto"/>
            </w:tcBorders>
          </w:tcPr>
          <w:p w14:paraId="477C2C9D" w14:textId="77777777" w:rsidR="004B5C94" w:rsidRPr="00C72429" w:rsidRDefault="004B5C94" w:rsidP="00277F38">
            <w:pPr>
              <w:pStyle w:val="NormalPPrincipal"/>
              <w:spacing w:before="0" w:line="276" w:lineRule="auto"/>
              <w:ind w:firstLine="0"/>
              <w:jc w:val="left"/>
              <w:rPr>
                <w:b/>
                <w:bCs/>
              </w:rPr>
            </w:pPr>
            <w:r>
              <w:rPr>
                <w:b/>
                <w:bCs/>
              </w:rPr>
              <w:t>Requisitos relacionados</w:t>
            </w:r>
          </w:p>
        </w:tc>
        <w:tc>
          <w:tcPr>
            <w:tcW w:w="5846" w:type="dxa"/>
            <w:tcBorders>
              <w:top w:val="single" w:sz="4" w:space="0" w:color="auto"/>
            </w:tcBorders>
          </w:tcPr>
          <w:p w14:paraId="01C864D2" w14:textId="75670006" w:rsidR="004B5C94" w:rsidRDefault="004B5C94" w:rsidP="00277F38">
            <w:pPr>
              <w:pStyle w:val="NormalPPrincipal"/>
              <w:spacing w:before="0" w:line="276" w:lineRule="auto"/>
              <w:ind w:firstLine="0"/>
              <w:jc w:val="left"/>
            </w:pPr>
            <w:r>
              <w:t>R.F-2, R.F-2.1, R.F-2.1.1, R.F-2.1.2, R.F-2.1.3, R.F-2.1.4, R.F-7</w:t>
            </w:r>
          </w:p>
        </w:tc>
      </w:tr>
      <w:tr w:rsidR="004B5C94" w14:paraId="0051E710" w14:textId="77777777" w:rsidTr="00277F38">
        <w:tc>
          <w:tcPr>
            <w:tcW w:w="2802" w:type="dxa"/>
          </w:tcPr>
          <w:p w14:paraId="7CFEB128" w14:textId="77777777" w:rsidR="004B5C94" w:rsidRPr="00C72429" w:rsidRDefault="004B5C94" w:rsidP="00277F38">
            <w:pPr>
              <w:pStyle w:val="NormalPPrincipal"/>
              <w:spacing w:before="0" w:line="276" w:lineRule="auto"/>
              <w:ind w:firstLine="0"/>
              <w:jc w:val="left"/>
              <w:rPr>
                <w:b/>
                <w:bCs/>
              </w:rPr>
            </w:pPr>
            <w:r>
              <w:rPr>
                <w:b/>
                <w:bCs/>
              </w:rPr>
              <w:t>Descripción</w:t>
            </w:r>
          </w:p>
        </w:tc>
        <w:tc>
          <w:tcPr>
            <w:tcW w:w="5846" w:type="dxa"/>
          </w:tcPr>
          <w:p w14:paraId="51DF5878" w14:textId="5DECF3FE" w:rsidR="004B5C94" w:rsidRDefault="004B5C94" w:rsidP="00277F38">
            <w:pPr>
              <w:pStyle w:val="NormalPPrincipal"/>
              <w:spacing w:before="0" w:line="276" w:lineRule="auto"/>
              <w:ind w:firstLine="0"/>
              <w:jc w:val="left"/>
            </w:pPr>
            <w:r>
              <w:t xml:space="preserve">Permite al usuario escribir las características que desea que tengan cada pregunta Tabla en el fichero del banco de preguntas. </w:t>
            </w:r>
          </w:p>
        </w:tc>
      </w:tr>
      <w:tr w:rsidR="004B5C94" w14:paraId="2EB52A80" w14:textId="77777777" w:rsidTr="00277F38">
        <w:tc>
          <w:tcPr>
            <w:tcW w:w="2802" w:type="dxa"/>
          </w:tcPr>
          <w:p w14:paraId="611A00C4" w14:textId="77777777" w:rsidR="004B5C94" w:rsidRPr="00C72429" w:rsidRDefault="004B5C94" w:rsidP="00277F38">
            <w:pPr>
              <w:pStyle w:val="NormalPPrincipal"/>
              <w:spacing w:before="0" w:line="276" w:lineRule="auto"/>
              <w:ind w:firstLine="0"/>
              <w:jc w:val="left"/>
              <w:rPr>
                <w:b/>
                <w:bCs/>
              </w:rPr>
            </w:pPr>
            <w:r>
              <w:rPr>
                <w:b/>
                <w:bCs/>
              </w:rPr>
              <w:t>Precondiciones</w:t>
            </w:r>
          </w:p>
        </w:tc>
        <w:tc>
          <w:tcPr>
            <w:tcW w:w="5846" w:type="dxa"/>
          </w:tcPr>
          <w:p w14:paraId="3D9C42A3" w14:textId="7D4809AD" w:rsidR="004B5C94" w:rsidRDefault="004B5C94" w:rsidP="00277F38">
            <w:pPr>
              <w:pStyle w:val="NormalPPrincipal"/>
              <w:spacing w:before="0" w:line="276" w:lineRule="auto"/>
              <w:ind w:firstLine="0"/>
              <w:jc w:val="left"/>
            </w:pPr>
            <w:r>
              <w:t>Haber seleccionado el tipo de preguntas Tabla</w:t>
            </w:r>
            <w:r w:rsidR="00006355">
              <w:t>.</w:t>
            </w:r>
          </w:p>
        </w:tc>
      </w:tr>
      <w:tr w:rsidR="004B5C94" w14:paraId="5D1DD322" w14:textId="77777777" w:rsidTr="00277F38">
        <w:tc>
          <w:tcPr>
            <w:tcW w:w="2802" w:type="dxa"/>
          </w:tcPr>
          <w:p w14:paraId="772C4EAF" w14:textId="77777777" w:rsidR="004B5C94" w:rsidRDefault="004B5C94" w:rsidP="00277F38">
            <w:pPr>
              <w:pStyle w:val="NormalPPrincipal"/>
              <w:spacing w:before="0" w:line="276" w:lineRule="auto"/>
              <w:ind w:firstLine="0"/>
              <w:jc w:val="left"/>
              <w:rPr>
                <w:b/>
                <w:bCs/>
              </w:rPr>
            </w:pPr>
            <w:r>
              <w:rPr>
                <w:b/>
                <w:bCs/>
              </w:rPr>
              <w:t>Acciones</w:t>
            </w:r>
          </w:p>
        </w:tc>
        <w:tc>
          <w:tcPr>
            <w:tcW w:w="5846" w:type="dxa"/>
          </w:tcPr>
          <w:p w14:paraId="79D375C6" w14:textId="0EC1EA69" w:rsidR="004B5C94" w:rsidRDefault="004B5C94" w:rsidP="00711139">
            <w:pPr>
              <w:pStyle w:val="NormalPPrincipal"/>
              <w:numPr>
                <w:ilvl w:val="0"/>
                <w:numId w:val="24"/>
              </w:numPr>
              <w:spacing w:before="0" w:line="276" w:lineRule="auto"/>
              <w:jc w:val="left"/>
            </w:pPr>
            <w:r>
              <w:t>El usuario presiona el botón Tabla.</w:t>
            </w:r>
          </w:p>
          <w:p w14:paraId="049C3F6D" w14:textId="0DE80798" w:rsidR="004B5C94" w:rsidRDefault="004B5C94" w:rsidP="00711139">
            <w:pPr>
              <w:pStyle w:val="NormalPPrincipal"/>
              <w:numPr>
                <w:ilvl w:val="0"/>
                <w:numId w:val="24"/>
              </w:numPr>
              <w:spacing w:before="0" w:line="276" w:lineRule="auto"/>
              <w:jc w:val="left"/>
            </w:pPr>
            <w:r>
              <w:t>El usuario introduce el número de tareas.</w:t>
            </w:r>
          </w:p>
          <w:p w14:paraId="098A7B0B" w14:textId="639D6061" w:rsidR="004B5C94" w:rsidRDefault="004B5C94" w:rsidP="00711139">
            <w:pPr>
              <w:pStyle w:val="NormalPPrincipal"/>
              <w:numPr>
                <w:ilvl w:val="0"/>
                <w:numId w:val="24"/>
              </w:numPr>
              <w:spacing w:before="0" w:line="276" w:lineRule="auto"/>
              <w:jc w:val="left"/>
            </w:pPr>
            <w:r>
              <w:t>El usuario introduce un rango de costes.</w:t>
            </w:r>
          </w:p>
          <w:p w14:paraId="0D614535" w14:textId="154E03ED" w:rsidR="004B5C94" w:rsidRDefault="004B5C94" w:rsidP="00711139">
            <w:pPr>
              <w:pStyle w:val="NormalPPrincipal"/>
              <w:numPr>
                <w:ilvl w:val="0"/>
                <w:numId w:val="24"/>
              </w:numPr>
              <w:spacing w:before="0" w:line="276" w:lineRule="auto"/>
              <w:jc w:val="left"/>
            </w:pPr>
            <w:r>
              <w:t xml:space="preserve">El usuario </w:t>
            </w:r>
            <w:r w:rsidR="00B968E2">
              <w:t>introduce el número de preguntas a generar.</w:t>
            </w:r>
          </w:p>
          <w:p w14:paraId="32FA9291" w14:textId="4919607F" w:rsidR="00B968E2" w:rsidRDefault="00B968E2" w:rsidP="00711139">
            <w:pPr>
              <w:pStyle w:val="NormalPPrincipal"/>
              <w:numPr>
                <w:ilvl w:val="0"/>
                <w:numId w:val="24"/>
              </w:numPr>
              <w:spacing w:before="0" w:line="276" w:lineRule="auto"/>
              <w:jc w:val="left"/>
            </w:pPr>
            <w:r>
              <w:t>El usuario indica el idioma del fichero a exportar.</w:t>
            </w:r>
          </w:p>
          <w:p w14:paraId="405A23D7" w14:textId="338209F3" w:rsidR="004B5C94" w:rsidRDefault="00B968E2" w:rsidP="00711139">
            <w:pPr>
              <w:pStyle w:val="NormalPPrincipal"/>
              <w:numPr>
                <w:ilvl w:val="0"/>
                <w:numId w:val="24"/>
              </w:numPr>
              <w:spacing w:before="0" w:line="276" w:lineRule="auto"/>
              <w:jc w:val="left"/>
            </w:pPr>
            <w:r>
              <w:t>El usuario pulsa el botón Generar Fichero.</w:t>
            </w:r>
          </w:p>
        </w:tc>
      </w:tr>
      <w:tr w:rsidR="004B5C94" w14:paraId="24BFD3E8" w14:textId="77777777" w:rsidTr="00277F38">
        <w:tc>
          <w:tcPr>
            <w:tcW w:w="2802" w:type="dxa"/>
          </w:tcPr>
          <w:p w14:paraId="5C39ABFF" w14:textId="77777777" w:rsidR="004B5C94" w:rsidRDefault="004B5C94" w:rsidP="00277F38">
            <w:pPr>
              <w:pStyle w:val="NormalPPrincipal"/>
              <w:spacing w:before="0" w:line="276" w:lineRule="auto"/>
              <w:ind w:firstLine="0"/>
              <w:jc w:val="left"/>
              <w:rPr>
                <w:b/>
                <w:bCs/>
              </w:rPr>
            </w:pPr>
            <w:r>
              <w:rPr>
                <w:b/>
                <w:bCs/>
              </w:rPr>
              <w:t>Postcondiciones</w:t>
            </w:r>
          </w:p>
        </w:tc>
        <w:tc>
          <w:tcPr>
            <w:tcW w:w="5846" w:type="dxa"/>
          </w:tcPr>
          <w:p w14:paraId="2B883E03" w14:textId="2207A7E4" w:rsidR="004B5C94" w:rsidRDefault="004B5C94" w:rsidP="00277F38">
            <w:pPr>
              <w:pStyle w:val="NormalPPrincipal"/>
              <w:spacing w:before="0" w:line="276" w:lineRule="auto"/>
              <w:ind w:firstLine="0"/>
              <w:jc w:val="left"/>
            </w:pPr>
            <w:r>
              <w:t xml:space="preserve">Se abre la ventana para </w:t>
            </w:r>
            <w:r w:rsidR="00B968E2">
              <w:t>descargar el fichero o cancelar la generación.</w:t>
            </w:r>
          </w:p>
        </w:tc>
      </w:tr>
      <w:tr w:rsidR="004B5C94" w14:paraId="17C05D0A" w14:textId="77777777" w:rsidTr="00277F38">
        <w:tc>
          <w:tcPr>
            <w:tcW w:w="2802" w:type="dxa"/>
          </w:tcPr>
          <w:p w14:paraId="6E312473" w14:textId="77777777" w:rsidR="004B5C94" w:rsidRDefault="004B5C94" w:rsidP="00277F38">
            <w:pPr>
              <w:pStyle w:val="NormalPPrincipal"/>
              <w:spacing w:before="0" w:line="276" w:lineRule="auto"/>
              <w:ind w:firstLine="0"/>
              <w:jc w:val="left"/>
              <w:rPr>
                <w:b/>
                <w:bCs/>
              </w:rPr>
            </w:pPr>
            <w:r>
              <w:rPr>
                <w:b/>
                <w:bCs/>
              </w:rPr>
              <w:t>Excepciones</w:t>
            </w:r>
          </w:p>
        </w:tc>
        <w:tc>
          <w:tcPr>
            <w:tcW w:w="5846" w:type="dxa"/>
          </w:tcPr>
          <w:p w14:paraId="6E504051" w14:textId="7AD1BBC5" w:rsidR="004B5C94" w:rsidRDefault="00B968E2" w:rsidP="00277F38">
            <w:pPr>
              <w:pStyle w:val="NormalPPrincipal"/>
              <w:spacing w:before="0" w:line="276" w:lineRule="auto"/>
              <w:ind w:firstLine="0"/>
              <w:jc w:val="left"/>
            </w:pPr>
            <w:r>
              <w:t>No haber introducido alguno de los campos (mensaje).</w:t>
            </w:r>
          </w:p>
        </w:tc>
      </w:tr>
      <w:tr w:rsidR="004B5C94" w14:paraId="1082CDCC" w14:textId="77777777" w:rsidTr="00277F38">
        <w:tc>
          <w:tcPr>
            <w:tcW w:w="2802" w:type="dxa"/>
          </w:tcPr>
          <w:p w14:paraId="49BDF49E" w14:textId="77777777" w:rsidR="004B5C94" w:rsidRDefault="004B5C94" w:rsidP="00277F38">
            <w:pPr>
              <w:pStyle w:val="NormalPPrincipal"/>
              <w:spacing w:before="0" w:line="276" w:lineRule="auto"/>
              <w:ind w:firstLine="0"/>
              <w:jc w:val="left"/>
              <w:rPr>
                <w:b/>
                <w:bCs/>
              </w:rPr>
            </w:pPr>
            <w:r>
              <w:rPr>
                <w:b/>
                <w:bCs/>
              </w:rPr>
              <w:t>Importancia</w:t>
            </w:r>
          </w:p>
        </w:tc>
        <w:tc>
          <w:tcPr>
            <w:tcW w:w="5846" w:type="dxa"/>
          </w:tcPr>
          <w:p w14:paraId="175E1CC7" w14:textId="77777777" w:rsidR="004B5C94" w:rsidRDefault="004B5C94" w:rsidP="00277F38">
            <w:pPr>
              <w:pStyle w:val="NormalPPrincipal"/>
              <w:spacing w:before="0" w:line="276" w:lineRule="auto"/>
              <w:ind w:firstLine="0"/>
              <w:jc w:val="left"/>
            </w:pPr>
            <w:r>
              <w:t>Muy alta</w:t>
            </w:r>
          </w:p>
        </w:tc>
      </w:tr>
      <w:tr w:rsidR="004B5C94" w14:paraId="5678C848" w14:textId="77777777" w:rsidTr="00277F38">
        <w:tc>
          <w:tcPr>
            <w:tcW w:w="2802" w:type="dxa"/>
          </w:tcPr>
          <w:p w14:paraId="051DB3E0" w14:textId="77777777" w:rsidR="004B5C94" w:rsidRPr="00C72429" w:rsidRDefault="004B5C94" w:rsidP="00277F38">
            <w:pPr>
              <w:pStyle w:val="NormalPPrincipal"/>
              <w:spacing w:before="0" w:line="276" w:lineRule="auto"/>
              <w:ind w:firstLine="0"/>
              <w:jc w:val="left"/>
              <w:rPr>
                <w:b/>
                <w:bCs/>
              </w:rPr>
            </w:pPr>
            <w:r>
              <w:rPr>
                <w:b/>
                <w:bCs/>
              </w:rPr>
              <w:t>Frecuencia</w:t>
            </w:r>
          </w:p>
        </w:tc>
        <w:tc>
          <w:tcPr>
            <w:tcW w:w="5846" w:type="dxa"/>
          </w:tcPr>
          <w:p w14:paraId="5F8A44A8" w14:textId="06B44770" w:rsidR="004B5C94" w:rsidRDefault="00B968E2" w:rsidP="00277F38">
            <w:pPr>
              <w:pStyle w:val="NormalPPrincipal"/>
              <w:spacing w:before="0" w:line="276" w:lineRule="auto"/>
              <w:ind w:firstLine="0"/>
              <w:jc w:val="left"/>
            </w:pPr>
            <w:r>
              <w:t>Alta</w:t>
            </w:r>
          </w:p>
        </w:tc>
      </w:tr>
    </w:tbl>
    <w:p w14:paraId="72A85788" w14:textId="39D9E413" w:rsidR="004B5C94" w:rsidRDefault="004B5C94" w:rsidP="004B5C94">
      <w:pPr>
        <w:pStyle w:val="Titulodetabla"/>
      </w:pPr>
      <w:bookmarkStart w:id="63" w:name="_Toc139311056"/>
      <w:r>
        <w:t>Tabla B.9: Caso de uso 8 – Generar preguntas Tabla</w:t>
      </w:r>
      <w:bookmarkEnd w:id="63"/>
    </w:p>
    <w:p w14:paraId="1F90F59D" w14:textId="77777777" w:rsidR="00B968E2" w:rsidRDefault="00B968E2" w:rsidP="00B968E2">
      <w:pPr>
        <w:pStyle w:val="Titulodetabla"/>
      </w:pPr>
    </w:p>
    <w:p w14:paraId="0A5F29F2" w14:textId="77777777" w:rsidR="00B968E2" w:rsidRDefault="00B968E2" w:rsidP="00B968E2">
      <w:pPr>
        <w:pStyle w:val="Titulodetabla"/>
      </w:pP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B968E2" w14:paraId="53944957" w14:textId="77777777" w:rsidTr="00277F38">
        <w:tc>
          <w:tcPr>
            <w:tcW w:w="2802" w:type="dxa"/>
            <w:tcBorders>
              <w:top w:val="single" w:sz="4" w:space="0" w:color="auto"/>
              <w:bottom w:val="single" w:sz="4" w:space="0" w:color="auto"/>
            </w:tcBorders>
          </w:tcPr>
          <w:p w14:paraId="172B42A2" w14:textId="17B44AD3" w:rsidR="00B968E2" w:rsidRPr="00C72429" w:rsidRDefault="00B968E2" w:rsidP="00B968E2">
            <w:pPr>
              <w:pStyle w:val="NormalPPrincipal"/>
              <w:spacing w:before="0" w:line="240" w:lineRule="auto"/>
              <w:ind w:firstLine="0"/>
              <w:rPr>
                <w:b/>
                <w:bCs/>
              </w:rPr>
            </w:pPr>
            <w:r>
              <w:rPr>
                <w:b/>
                <w:bCs/>
              </w:rPr>
              <w:lastRenderedPageBreak/>
              <w:t>CU-9</w:t>
            </w:r>
          </w:p>
        </w:tc>
        <w:tc>
          <w:tcPr>
            <w:tcW w:w="5846" w:type="dxa"/>
            <w:tcBorders>
              <w:top w:val="single" w:sz="4" w:space="0" w:color="auto"/>
              <w:bottom w:val="single" w:sz="4" w:space="0" w:color="auto"/>
            </w:tcBorders>
          </w:tcPr>
          <w:p w14:paraId="71A7F5F9" w14:textId="4B9703FE" w:rsidR="00B968E2" w:rsidRPr="00C72429" w:rsidRDefault="00B968E2" w:rsidP="00B968E2">
            <w:pPr>
              <w:pStyle w:val="NormalPPrincipal"/>
              <w:spacing w:before="0" w:line="240" w:lineRule="auto"/>
              <w:ind w:firstLine="0"/>
              <w:rPr>
                <w:b/>
                <w:bCs/>
              </w:rPr>
            </w:pPr>
            <w:r>
              <w:rPr>
                <w:b/>
                <w:bCs/>
              </w:rPr>
              <w:t>Generar preguntas Valor Ganado</w:t>
            </w:r>
          </w:p>
        </w:tc>
      </w:tr>
      <w:tr w:rsidR="00B968E2" w14:paraId="2413158C" w14:textId="77777777" w:rsidTr="00277F38">
        <w:tc>
          <w:tcPr>
            <w:tcW w:w="2802" w:type="dxa"/>
            <w:tcBorders>
              <w:top w:val="single" w:sz="4" w:space="0" w:color="auto"/>
            </w:tcBorders>
          </w:tcPr>
          <w:p w14:paraId="7ACE806B" w14:textId="77777777" w:rsidR="00B968E2" w:rsidRPr="00C72429" w:rsidRDefault="00B968E2" w:rsidP="00B968E2">
            <w:pPr>
              <w:pStyle w:val="NormalPPrincipal"/>
              <w:spacing w:before="0" w:line="240" w:lineRule="auto"/>
              <w:ind w:firstLine="0"/>
              <w:jc w:val="left"/>
              <w:rPr>
                <w:b/>
                <w:bCs/>
              </w:rPr>
            </w:pPr>
            <w:r>
              <w:rPr>
                <w:b/>
                <w:bCs/>
              </w:rPr>
              <w:t>Requisitos relacionados</w:t>
            </w:r>
          </w:p>
        </w:tc>
        <w:tc>
          <w:tcPr>
            <w:tcW w:w="5846" w:type="dxa"/>
            <w:tcBorders>
              <w:top w:val="single" w:sz="4" w:space="0" w:color="auto"/>
            </w:tcBorders>
          </w:tcPr>
          <w:p w14:paraId="5F2185B3" w14:textId="17B865FE" w:rsidR="00B968E2" w:rsidRDefault="00B968E2" w:rsidP="00B968E2">
            <w:pPr>
              <w:pStyle w:val="NormalPPrincipal"/>
              <w:spacing w:before="0" w:line="240" w:lineRule="auto"/>
              <w:ind w:firstLine="0"/>
              <w:jc w:val="left"/>
            </w:pPr>
            <w:r>
              <w:t>R.F-2, R.F-2.2, R.F-2.2.1, R.F-2.2.2, R.F-2.2.3, R.F-2.2.4, R.F-7</w:t>
            </w:r>
          </w:p>
        </w:tc>
      </w:tr>
      <w:tr w:rsidR="00B968E2" w14:paraId="190EA103" w14:textId="77777777" w:rsidTr="00277F38">
        <w:tc>
          <w:tcPr>
            <w:tcW w:w="2802" w:type="dxa"/>
          </w:tcPr>
          <w:p w14:paraId="0B2E5675" w14:textId="77777777" w:rsidR="00B968E2" w:rsidRPr="00C72429" w:rsidRDefault="00B968E2" w:rsidP="00B968E2">
            <w:pPr>
              <w:pStyle w:val="NormalPPrincipal"/>
              <w:spacing w:before="0" w:line="240" w:lineRule="auto"/>
              <w:ind w:firstLine="0"/>
              <w:jc w:val="left"/>
              <w:rPr>
                <w:b/>
                <w:bCs/>
              </w:rPr>
            </w:pPr>
            <w:r>
              <w:rPr>
                <w:b/>
                <w:bCs/>
              </w:rPr>
              <w:t>Descripción</w:t>
            </w:r>
          </w:p>
        </w:tc>
        <w:tc>
          <w:tcPr>
            <w:tcW w:w="5846" w:type="dxa"/>
          </w:tcPr>
          <w:p w14:paraId="0BB77BA2" w14:textId="3E4132F6" w:rsidR="00B968E2" w:rsidRDefault="00B968E2" w:rsidP="00B968E2">
            <w:pPr>
              <w:pStyle w:val="NormalPPrincipal"/>
              <w:spacing w:before="0" w:line="240" w:lineRule="auto"/>
              <w:ind w:firstLine="0"/>
              <w:jc w:val="left"/>
            </w:pPr>
            <w:r>
              <w:t xml:space="preserve">Permite al usuario escribir las características que desea que tengan cada pregunta de Valor Ganado en el fichero del banco de preguntas. </w:t>
            </w:r>
          </w:p>
        </w:tc>
      </w:tr>
      <w:tr w:rsidR="00B968E2" w14:paraId="59E563BC" w14:textId="77777777" w:rsidTr="00277F38">
        <w:tc>
          <w:tcPr>
            <w:tcW w:w="2802" w:type="dxa"/>
          </w:tcPr>
          <w:p w14:paraId="6143BB8A" w14:textId="77777777" w:rsidR="00B968E2" w:rsidRPr="00C72429" w:rsidRDefault="00B968E2" w:rsidP="00B968E2">
            <w:pPr>
              <w:pStyle w:val="NormalPPrincipal"/>
              <w:spacing w:before="0" w:line="240" w:lineRule="auto"/>
              <w:ind w:firstLine="0"/>
              <w:jc w:val="left"/>
              <w:rPr>
                <w:b/>
                <w:bCs/>
              </w:rPr>
            </w:pPr>
            <w:r>
              <w:rPr>
                <w:b/>
                <w:bCs/>
              </w:rPr>
              <w:t>Precondiciones</w:t>
            </w:r>
          </w:p>
        </w:tc>
        <w:tc>
          <w:tcPr>
            <w:tcW w:w="5846" w:type="dxa"/>
          </w:tcPr>
          <w:p w14:paraId="7E7E99F6" w14:textId="6DF47549" w:rsidR="00B968E2" w:rsidRDefault="00B968E2" w:rsidP="00B968E2">
            <w:pPr>
              <w:pStyle w:val="NormalPPrincipal"/>
              <w:spacing w:before="0" w:line="240" w:lineRule="auto"/>
              <w:ind w:firstLine="0"/>
              <w:jc w:val="left"/>
            </w:pPr>
            <w:r>
              <w:t>Haber seleccionado el tipo de preguntas Valor Ganado</w:t>
            </w:r>
            <w:r w:rsidR="00006355">
              <w:t>.</w:t>
            </w:r>
            <w:r>
              <w:t xml:space="preserve"> </w:t>
            </w:r>
          </w:p>
        </w:tc>
      </w:tr>
      <w:tr w:rsidR="00B968E2" w14:paraId="1E4F38CF" w14:textId="77777777" w:rsidTr="00277F38">
        <w:tc>
          <w:tcPr>
            <w:tcW w:w="2802" w:type="dxa"/>
          </w:tcPr>
          <w:p w14:paraId="502FF664" w14:textId="77777777" w:rsidR="00B968E2" w:rsidRDefault="00B968E2" w:rsidP="00B968E2">
            <w:pPr>
              <w:pStyle w:val="NormalPPrincipal"/>
              <w:spacing w:before="0" w:line="240" w:lineRule="auto"/>
              <w:ind w:firstLine="0"/>
              <w:jc w:val="left"/>
              <w:rPr>
                <w:b/>
                <w:bCs/>
              </w:rPr>
            </w:pPr>
            <w:r>
              <w:rPr>
                <w:b/>
                <w:bCs/>
              </w:rPr>
              <w:t>Acciones</w:t>
            </w:r>
          </w:p>
        </w:tc>
        <w:tc>
          <w:tcPr>
            <w:tcW w:w="5846" w:type="dxa"/>
          </w:tcPr>
          <w:p w14:paraId="5B0C4506" w14:textId="0F4581DC" w:rsidR="00B968E2" w:rsidRDefault="00B968E2" w:rsidP="00711139">
            <w:pPr>
              <w:pStyle w:val="NormalPPrincipal"/>
              <w:numPr>
                <w:ilvl w:val="0"/>
                <w:numId w:val="25"/>
              </w:numPr>
              <w:spacing w:before="0" w:line="240" w:lineRule="auto"/>
              <w:jc w:val="left"/>
            </w:pPr>
            <w:r>
              <w:t>El usuario presiona el botón Valor Gando.</w:t>
            </w:r>
          </w:p>
          <w:p w14:paraId="00C0EA33" w14:textId="602F196A" w:rsidR="00B968E2" w:rsidRDefault="00B968E2" w:rsidP="00711139">
            <w:pPr>
              <w:pStyle w:val="NormalPPrincipal"/>
              <w:numPr>
                <w:ilvl w:val="0"/>
                <w:numId w:val="25"/>
              </w:numPr>
              <w:spacing w:before="0" w:line="240" w:lineRule="auto"/>
              <w:jc w:val="left"/>
            </w:pPr>
            <w:r>
              <w:t>El usuario introduce el rango de tiempo.</w:t>
            </w:r>
          </w:p>
          <w:p w14:paraId="03E5530A" w14:textId="77777777" w:rsidR="00B968E2" w:rsidRDefault="00B968E2" w:rsidP="00711139">
            <w:pPr>
              <w:pStyle w:val="NormalPPrincipal"/>
              <w:numPr>
                <w:ilvl w:val="0"/>
                <w:numId w:val="25"/>
              </w:numPr>
              <w:spacing w:before="0" w:line="240" w:lineRule="auto"/>
              <w:jc w:val="left"/>
            </w:pPr>
            <w:r>
              <w:t>El usuario introduce un rango de costes.</w:t>
            </w:r>
          </w:p>
          <w:p w14:paraId="0FAF5611" w14:textId="77777777" w:rsidR="00B968E2" w:rsidRDefault="00B968E2" w:rsidP="00711139">
            <w:pPr>
              <w:pStyle w:val="NormalPPrincipal"/>
              <w:numPr>
                <w:ilvl w:val="0"/>
                <w:numId w:val="25"/>
              </w:numPr>
              <w:spacing w:before="0" w:line="240" w:lineRule="auto"/>
              <w:jc w:val="left"/>
            </w:pPr>
            <w:r>
              <w:t>El usuario introduce el número de preguntas a generar.</w:t>
            </w:r>
          </w:p>
          <w:p w14:paraId="54858853" w14:textId="77777777" w:rsidR="00B968E2" w:rsidRDefault="00B968E2" w:rsidP="00711139">
            <w:pPr>
              <w:pStyle w:val="NormalPPrincipal"/>
              <w:numPr>
                <w:ilvl w:val="0"/>
                <w:numId w:val="25"/>
              </w:numPr>
              <w:spacing w:before="0" w:line="240" w:lineRule="auto"/>
              <w:jc w:val="left"/>
            </w:pPr>
            <w:r>
              <w:t>El usuario indica el idioma del fichero a exportar.</w:t>
            </w:r>
          </w:p>
          <w:p w14:paraId="21CBB0ED" w14:textId="77777777" w:rsidR="00B968E2" w:rsidRDefault="00B968E2" w:rsidP="00711139">
            <w:pPr>
              <w:pStyle w:val="NormalPPrincipal"/>
              <w:numPr>
                <w:ilvl w:val="0"/>
                <w:numId w:val="25"/>
              </w:numPr>
              <w:spacing w:before="0" w:line="240" w:lineRule="auto"/>
              <w:jc w:val="left"/>
            </w:pPr>
            <w:r>
              <w:t>El usuario pulsa el botón Generar Fichero.</w:t>
            </w:r>
          </w:p>
        </w:tc>
      </w:tr>
      <w:tr w:rsidR="00B968E2" w14:paraId="3D5CE81C" w14:textId="77777777" w:rsidTr="00277F38">
        <w:tc>
          <w:tcPr>
            <w:tcW w:w="2802" w:type="dxa"/>
          </w:tcPr>
          <w:p w14:paraId="60432654" w14:textId="77777777" w:rsidR="00B968E2" w:rsidRDefault="00B968E2" w:rsidP="00B968E2">
            <w:pPr>
              <w:pStyle w:val="NormalPPrincipal"/>
              <w:spacing w:before="0" w:line="240" w:lineRule="auto"/>
              <w:ind w:firstLine="0"/>
              <w:jc w:val="left"/>
              <w:rPr>
                <w:b/>
                <w:bCs/>
              </w:rPr>
            </w:pPr>
            <w:r>
              <w:rPr>
                <w:b/>
                <w:bCs/>
              </w:rPr>
              <w:t>Postcondiciones</w:t>
            </w:r>
          </w:p>
        </w:tc>
        <w:tc>
          <w:tcPr>
            <w:tcW w:w="5846" w:type="dxa"/>
          </w:tcPr>
          <w:p w14:paraId="0B224926" w14:textId="77777777" w:rsidR="00B968E2" w:rsidRDefault="00B968E2" w:rsidP="00B968E2">
            <w:pPr>
              <w:pStyle w:val="NormalPPrincipal"/>
              <w:spacing w:before="0" w:line="240" w:lineRule="auto"/>
              <w:ind w:firstLine="0"/>
              <w:jc w:val="left"/>
            </w:pPr>
            <w:r>
              <w:t>Se abre la ventana para descargar el fichero o cancelar la generación.</w:t>
            </w:r>
          </w:p>
        </w:tc>
      </w:tr>
      <w:tr w:rsidR="00B968E2" w14:paraId="39B8F920" w14:textId="77777777" w:rsidTr="00277F38">
        <w:tc>
          <w:tcPr>
            <w:tcW w:w="2802" w:type="dxa"/>
          </w:tcPr>
          <w:p w14:paraId="30414194" w14:textId="77777777" w:rsidR="00B968E2" w:rsidRDefault="00B968E2" w:rsidP="00B968E2">
            <w:pPr>
              <w:pStyle w:val="NormalPPrincipal"/>
              <w:spacing w:before="0" w:line="240" w:lineRule="auto"/>
              <w:ind w:firstLine="0"/>
              <w:jc w:val="left"/>
              <w:rPr>
                <w:b/>
                <w:bCs/>
              </w:rPr>
            </w:pPr>
            <w:r>
              <w:rPr>
                <w:b/>
                <w:bCs/>
              </w:rPr>
              <w:t>Excepciones</w:t>
            </w:r>
          </w:p>
        </w:tc>
        <w:tc>
          <w:tcPr>
            <w:tcW w:w="5846" w:type="dxa"/>
          </w:tcPr>
          <w:p w14:paraId="527DA893" w14:textId="291A8E4C" w:rsidR="00B968E2" w:rsidRDefault="00B968E2" w:rsidP="00B968E2">
            <w:pPr>
              <w:pStyle w:val="NormalPPrincipal"/>
              <w:spacing w:before="0" w:line="240" w:lineRule="auto"/>
              <w:ind w:firstLine="0"/>
              <w:jc w:val="left"/>
            </w:pPr>
            <w:r>
              <w:t>No haber introducido alguno de los campos (mensaje).</w:t>
            </w:r>
          </w:p>
        </w:tc>
      </w:tr>
      <w:tr w:rsidR="00B968E2" w14:paraId="4E4EA4CC" w14:textId="77777777" w:rsidTr="00277F38">
        <w:tc>
          <w:tcPr>
            <w:tcW w:w="2802" w:type="dxa"/>
          </w:tcPr>
          <w:p w14:paraId="083A25C8" w14:textId="77777777" w:rsidR="00B968E2" w:rsidRDefault="00B968E2" w:rsidP="00B968E2">
            <w:pPr>
              <w:pStyle w:val="NormalPPrincipal"/>
              <w:spacing w:before="0" w:line="240" w:lineRule="auto"/>
              <w:ind w:firstLine="0"/>
              <w:jc w:val="left"/>
              <w:rPr>
                <w:b/>
                <w:bCs/>
              </w:rPr>
            </w:pPr>
            <w:r>
              <w:rPr>
                <w:b/>
                <w:bCs/>
              </w:rPr>
              <w:t>Importancia</w:t>
            </w:r>
          </w:p>
        </w:tc>
        <w:tc>
          <w:tcPr>
            <w:tcW w:w="5846" w:type="dxa"/>
          </w:tcPr>
          <w:p w14:paraId="39C82560" w14:textId="77777777" w:rsidR="00B968E2" w:rsidRDefault="00B968E2" w:rsidP="00B968E2">
            <w:pPr>
              <w:pStyle w:val="NormalPPrincipal"/>
              <w:spacing w:before="0" w:line="240" w:lineRule="auto"/>
              <w:ind w:firstLine="0"/>
              <w:jc w:val="left"/>
            </w:pPr>
            <w:r>
              <w:t>Muy alta</w:t>
            </w:r>
          </w:p>
        </w:tc>
      </w:tr>
      <w:tr w:rsidR="00B968E2" w14:paraId="0EC9500C" w14:textId="77777777" w:rsidTr="00277F38">
        <w:tc>
          <w:tcPr>
            <w:tcW w:w="2802" w:type="dxa"/>
          </w:tcPr>
          <w:p w14:paraId="3A15068B" w14:textId="77777777" w:rsidR="00B968E2" w:rsidRPr="00C72429" w:rsidRDefault="00B968E2" w:rsidP="00B968E2">
            <w:pPr>
              <w:pStyle w:val="NormalPPrincipal"/>
              <w:spacing w:before="0" w:line="240" w:lineRule="auto"/>
              <w:ind w:firstLine="0"/>
              <w:jc w:val="left"/>
              <w:rPr>
                <w:b/>
                <w:bCs/>
              </w:rPr>
            </w:pPr>
            <w:r>
              <w:rPr>
                <w:b/>
                <w:bCs/>
              </w:rPr>
              <w:t>Frecuencia</w:t>
            </w:r>
          </w:p>
        </w:tc>
        <w:tc>
          <w:tcPr>
            <w:tcW w:w="5846" w:type="dxa"/>
          </w:tcPr>
          <w:p w14:paraId="53A8D391" w14:textId="77777777" w:rsidR="00B968E2" w:rsidRDefault="00B968E2" w:rsidP="00B968E2">
            <w:pPr>
              <w:pStyle w:val="NormalPPrincipal"/>
              <w:spacing w:before="0" w:line="240" w:lineRule="auto"/>
              <w:ind w:firstLine="0"/>
              <w:jc w:val="left"/>
            </w:pPr>
            <w:r>
              <w:t>Alta</w:t>
            </w:r>
          </w:p>
        </w:tc>
      </w:tr>
    </w:tbl>
    <w:p w14:paraId="5C10A530" w14:textId="3F30FE74" w:rsidR="00B968E2" w:rsidRDefault="00B968E2" w:rsidP="00B968E2">
      <w:pPr>
        <w:pStyle w:val="Titulodetabla"/>
      </w:pPr>
      <w:bookmarkStart w:id="64" w:name="_Toc139311057"/>
      <w:r>
        <w:t>Tabla B.10: Caso de uso 9 – Generar preguntas Valor Ganado</w:t>
      </w:r>
      <w:bookmarkEnd w:id="64"/>
    </w:p>
    <w:p w14:paraId="4759A414" w14:textId="77777777" w:rsidR="00B968E2" w:rsidRDefault="00B968E2" w:rsidP="00B968E2">
      <w:pPr>
        <w:pStyle w:val="Titulodetabla"/>
      </w:pP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B968E2" w14:paraId="2EA935F9" w14:textId="77777777" w:rsidTr="00277F38">
        <w:tc>
          <w:tcPr>
            <w:tcW w:w="2802" w:type="dxa"/>
            <w:tcBorders>
              <w:top w:val="single" w:sz="4" w:space="0" w:color="auto"/>
              <w:bottom w:val="single" w:sz="4" w:space="0" w:color="auto"/>
            </w:tcBorders>
          </w:tcPr>
          <w:p w14:paraId="2AA9A04E" w14:textId="7DA9CF16" w:rsidR="00B968E2" w:rsidRPr="00C72429" w:rsidRDefault="00B968E2" w:rsidP="00277F38">
            <w:pPr>
              <w:pStyle w:val="NormalPPrincipal"/>
              <w:spacing w:before="0"/>
              <w:ind w:firstLine="0"/>
              <w:rPr>
                <w:b/>
                <w:bCs/>
              </w:rPr>
            </w:pPr>
            <w:r>
              <w:rPr>
                <w:b/>
                <w:bCs/>
              </w:rPr>
              <w:t>CU-10</w:t>
            </w:r>
          </w:p>
        </w:tc>
        <w:tc>
          <w:tcPr>
            <w:tcW w:w="5846" w:type="dxa"/>
            <w:tcBorders>
              <w:top w:val="single" w:sz="4" w:space="0" w:color="auto"/>
              <w:bottom w:val="single" w:sz="4" w:space="0" w:color="auto"/>
            </w:tcBorders>
          </w:tcPr>
          <w:p w14:paraId="48779558" w14:textId="6F0D45E1" w:rsidR="00B968E2" w:rsidRPr="00C72429" w:rsidRDefault="00B968E2" w:rsidP="00277F38">
            <w:pPr>
              <w:pStyle w:val="NormalPPrincipal"/>
              <w:spacing w:before="0"/>
              <w:ind w:firstLine="0"/>
              <w:rPr>
                <w:b/>
                <w:bCs/>
              </w:rPr>
            </w:pPr>
            <w:r>
              <w:rPr>
                <w:b/>
                <w:bCs/>
              </w:rPr>
              <w:t>Generar preguntas Programación Ganada</w:t>
            </w:r>
          </w:p>
        </w:tc>
      </w:tr>
      <w:tr w:rsidR="00B968E2" w14:paraId="50F477DB" w14:textId="77777777" w:rsidTr="00277F38">
        <w:tc>
          <w:tcPr>
            <w:tcW w:w="2802" w:type="dxa"/>
            <w:tcBorders>
              <w:top w:val="single" w:sz="4" w:space="0" w:color="auto"/>
            </w:tcBorders>
          </w:tcPr>
          <w:p w14:paraId="2C88659A" w14:textId="77777777" w:rsidR="00B968E2" w:rsidRPr="00C72429" w:rsidRDefault="00B968E2" w:rsidP="00B968E2">
            <w:pPr>
              <w:pStyle w:val="NormalPPrincipal"/>
              <w:spacing w:before="0" w:line="240" w:lineRule="auto"/>
              <w:ind w:firstLine="0"/>
              <w:jc w:val="left"/>
              <w:rPr>
                <w:b/>
                <w:bCs/>
              </w:rPr>
            </w:pPr>
            <w:r>
              <w:rPr>
                <w:b/>
                <w:bCs/>
              </w:rPr>
              <w:t>Requisitos relacionados</w:t>
            </w:r>
          </w:p>
        </w:tc>
        <w:tc>
          <w:tcPr>
            <w:tcW w:w="5846" w:type="dxa"/>
            <w:tcBorders>
              <w:top w:val="single" w:sz="4" w:space="0" w:color="auto"/>
            </w:tcBorders>
          </w:tcPr>
          <w:p w14:paraId="07AE9E1D" w14:textId="66BCB302" w:rsidR="00B968E2" w:rsidRDefault="00B968E2" w:rsidP="00B968E2">
            <w:pPr>
              <w:pStyle w:val="NormalPPrincipal"/>
              <w:spacing w:before="0" w:line="240" w:lineRule="auto"/>
              <w:ind w:firstLine="0"/>
              <w:jc w:val="left"/>
            </w:pPr>
            <w:r>
              <w:t>R.F-2, R.F-2.3, R.F-2.3.1, R.F-2.3.2, R.F-2.3.3, R.F-2.3.4, R.F-7</w:t>
            </w:r>
          </w:p>
        </w:tc>
      </w:tr>
      <w:tr w:rsidR="00B968E2" w14:paraId="01BF3D7B" w14:textId="77777777" w:rsidTr="00277F38">
        <w:tc>
          <w:tcPr>
            <w:tcW w:w="2802" w:type="dxa"/>
          </w:tcPr>
          <w:p w14:paraId="4DA6E4AC" w14:textId="77777777" w:rsidR="00B968E2" w:rsidRPr="00C72429" w:rsidRDefault="00B968E2" w:rsidP="00B968E2">
            <w:pPr>
              <w:pStyle w:val="NormalPPrincipal"/>
              <w:spacing w:before="0" w:line="240" w:lineRule="auto"/>
              <w:ind w:firstLine="0"/>
              <w:jc w:val="left"/>
              <w:rPr>
                <w:b/>
                <w:bCs/>
              </w:rPr>
            </w:pPr>
            <w:r>
              <w:rPr>
                <w:b/>
                <w:bCs/>
              </w:rPr>
              <w:t>Descripción</w:t>
            </w:r>
          </w:p>
        </w:tc>
        <w:tc>
          <w:tcPr>
            <w:tcW w:w="5846" w:type="dxa"/>
          </w:tcPr>
          <w:p w14:paraId="169F8BB4" w14:textId="5062584C" w:rsidR="00B968E2" w:rsidRDefault="00B968E2" w:rsidP="00B968E2">
            <w:pPr>
              <w:pStyle w:val="NormalPPrincipal"/>
              <w:spacing w:before="0" w:line="240" w:lineRule="auto"/>
              <w:ind w:firstLine="0"/>
              <w:jc w:val="left"/>
            </w:pPr>
            <w:r>
              <w:t xml:space="preserve">Permite al usuario escribir las características que desea que tengan cada pregunta de Programación Ganada en el fichero del banco de preguntas. </w:t>
            </w:r>
          </w:p>
        </w:tc>
      </w:tr>
      <w:tr w:rsidR="00B968E2" w14:paraId="50363D97" w14:textId="77777777" w:rsidTr="00277F38">
        <w:tc>
          <w:tcPr>
            <w:tcW w:w="2802" w:type="dxa"/>
          </w:tcPr>
          <w:p w14:paraId="20A636EE" w14:textId="77777777" w:rsidR="00B968E2" w:rsidRPr="00C72429" w:rsidRDefault="00B968E2" w:rsidP="00B968E2">
            <w:pPr>
              <w:pStyle w:val="NormalPPrincipal"/>
              <w:spacing w:before="0" w:line="240" w:lineRule="auto"/>
              <w:ind w:firstLine="0"/>
              <w:jc w:val="left"/>
              <w:rPr>
                <w:b/>
                <w:bCs/>
              </w:rPr>
            </w:pPr>
            <w:r>
              <w:rPr>
                <w:b/>
                <w:bCs/>
              </w:rPr>
              <w:t>Precondiciones</w:t>
            </w:r>
          </w:p>
        </w:tc>
        <w:tc>
          <w:tcPr>
            <w:tcW w:w="5846" w:type="dxa"/>
          </w:tcPr>
          <w:p w14:paraId="2396187D" w14:textId="3BF62BA0" w:rsidR="00B968E2" w:rsidRDefault="00B968E2" w:rsidP="00B968E2">
            <w:pPr>
              <w:pStyle w:val="NormalPPrincipal"/>
              <w:spacing w:before="0" w:line="240" w:lineRule="auto"/>
              <w:ind w:firstLine="0"/>
              <w:jc w:val="left"/>
            </w:pPr>
            <w:r>
              <w:t>Haber seleccionado el tipo de preguntas Programación Ganada</w:t>
            </w:r>
            <w:r w:rsidR="00006355">
              <w:t>.</w:t>
            </w:r>
          </w:p>
        </w:tc>
      </w:tr>
      <w:tr w:rsidR="00B968E2" w14:paraId="68C7BDED" w14:textId="77777777" w:rsidTr="00277F38">
        <w:tc>
          <w:tcPr>
            <w:tcW w:w="2802" w:type="dxa"/>
          </w:tcPr>
          <w:p w14:paraId="4BE59CF3" w14:textId="77777777" w:rsidR="00B968E2" w:rsidRDefault="00B968E2" w:rsidP="00B968E2">
            <w:pPr>
              <w:pStyle w:val="NormalPPrincipal"/>
              <w:spacing w:before="0" w:line="240" w:lineRule="auto"/>
              <w:ind w:firstLine="0"/>
              <w:jc w:val="left"/>
              <w:rPr>
                <w:b/>
                <w:bCs/>
              </w:rPr>
            </w:pPr>
            <w:r>
              <w:rPr>
                <w:b/>
                <w:bCs/>
              </w:rPr>
              <w:t>Acciones</w:t>
            </w:r>
          </w:p>
        </w:tc>
        <w:tc>
          <w:tcPr>
            <w:tcW w:w="5846" w:type="dxa"/>
          </w:tcPr>
          <w:p w14:paraId="42C300FA" w14:textId="27C244B0" w:rsidR="00B968E2" w:rsidRDefault="00B968E2" w:rsidP="00711139">
            <w:pPr>
              <w:pStyle w:val="NormalPPrincipal"/>
              <w:numPr>
                <w:ilvl w:val="0"/>
                <w:numId w:val="26"/>
              </w:numPr>
              <w:spacing w:before="0" w:line="240" w:lineRule="auto"/>
              <w:jc w:val="left"/>
            </w:pPr>
            <w:r>
              <w:t>El usuario presiona el botón Programación Ganada.</w:t>
            </w:r>
          </w:p>
          <w:p w14:paraId="4E094379" w14:textId="77777777" w:rsidR="00B968E2" w:rsidRDefault="00B968E2" w:rsidP="00711139">
            <w:pPr>
              <w:pStyle w:val="NormalPPrincipal"/>
              <w:numPr>
                <w:ilvl w:val="0"/>
                <w:numId w:val="26"/>
              </w:numPr>
              <w:spacing w:before="0" w:line="240" w:lineRule="auto"/>
              <w:jc w:val="left"/>
            </w:pPr>
            <w:r>
              <w:t>El usuario introduce el rango de tiempo.</w:t>
            </w:r>
          </w:p>
          <w:p w14:paraId="546E4BD4" w14:textId="77777777" w:rsidR="00B968E2" w:rsidRDefault="00B968E2" w:rsidP="00711139">
            <w:pPr>
              <w:pStyle w:val="NormalPPrincipal"/>
              <w:numPr>
                <w:ilvl w:val="0"/>
                <w:numId w:val="26"/>
              </w:numPr>
              <w:spacing w:before="0" w:line="240" w:lineRule="auto"/>
              <w:jc w:val="left"/>
            </w:pPr>
            <w:r>
              <w:t>El usuario introduce un rango de costes.</w:t>
            </w:r>
          </w:p>
          <w:p w14:paraId="265FD9CF" w14:textId="77777777" w:rsidR="00B968E2" w:rsidRDefault="00B968E2" w:rsidP="00711139">
            <w:pPr>
              <w:pStyle w:val="NormalPPrincipal"/>
              <w:numPr>
                <w:ilvl w:val="0"/>
                <w:numId w:val="26"/>
              </w:numPr>
              <w:spacing w:before="0" w:line="240" w:lineRule="auto"/>
              <w:jc w:val="left"/>
            </w:pPr>
            <w:r>
              <w:t>El usuario introduce el número de preguntas a generar.</w:t>
            </w:r>
          </w:p>
          <w:p w14:paraId="4633B337" w14:textId="77777777" w:rsidR="00B968E2" w:rsidRDefault="00B968E2" w:rsidP="00711139">
            <w:pPr>
              <w:pStyle w:val="NormalPPrincipal"/>
              <w:numPr>
                <w:ilvl w:val="0"/>
                <w:numId w:val="26"/>
              </w:numPr>
              <w:spacing w:before="0" w:line="240" w:lineRule="auto"/>
              <w:jc w:val="left"/>
            </w:pPr>
            <w:r>
              <w:t>El usuario indica el idioma del fichero a exportar.</w:t>
            </w:r>
          </w:p>
          <w:p w14:paraId="486F16BA" w14:textId="77777777" w:rsidR="00B968E2" w:rsidRDefault="00B968E2" w:rsidP="00711139">
            <w:pPr>
              <w:pStyle w:val="NormalPPrincipal"/>
              <w:numPr>
                <w:ilvl w:val="0"/>
                <w:numId w:val="26"/>
              </w:numPr>
              <w:spacing w:before="0" w:line="240" w:lineRule="auto"/>
              <w:jc w:val="left"/>
            </w:pPr>
            <w:r>
              <w:t>El usuario pulsa el botón Generar Fichero.</w:t>
            </w:r>
          </w:p>
        </w:tc>
      </w:tr>
      <w:tr w:rsidR="00B968E2" w14:paraId="1FD81A4B" w14:textId="77777777" w:rsidTr="00277F38">
        <w:tc>
          <w:tcPr>
            <w:tcW w:w="2802" w:type="dxa"/>
          </w:tcPr>
          <w:p w14:paraId="51CE1D90" w14:textId="77777777" w:rsidR="00B968E2" w:rsidRDefault="00B968E2" w:rsidP="00B968E2">
            <w:pPr>
              <w:pStyle w:val="NormalPPrincipal"/>
              <w:spacing w:before="0" w:line="240" w:lineRule="auto"/>
              <w:ind w:firstLine="0"/>
              <w:jc w:val="left"/>
              <w:rPr>
                <w:b/>
                <w:bCs/>
              </w:rPr>
            </w:pPr>
            <w:r>
              <w:rPr>
                <w:b/>
                <w:bCs/>
              </w:rPr>
              <w:t>Postcondiciones</w:t>
            </w:r>
          </w:p>
        </w:tc>
        <w:tc>
          <w:tcPr>
            <w:tcW w:w="5846" w:type="dxa"/>
          </w:tcPr>
          <w:p w14:paraId="6B510FCD" w14:textId="77777777" w:rsidR="00B968E2" w:rsidRDefault="00B968E2" w:rsidP="00B968E2">
            <w:pPr>
              <w:pStyle w:val="NormalPPrincipal"/>
              <w:spacing w:before="0" w:line="240" w:lineRule="auto"/>
              <w:ind w:firstLine="0"/>
              <w:jc w:val="left"/>
            </w:pPr>
            <w:r>
              <w:t>Se abre la ventana para descargar el fichero o cancelar la generación.</w:t>
            </w:r>
          </w:p>
        </w:tc>
      </w:tr>
      <w:tr w:rsidR="00B968E2" w14:paraId="6439F8D3" w14:textId="77777777" w:rsidTr="00277F38">
        <w:tc>
          <w:tcPr>
            <w:tcW w:w="2802" w:type="dxa"/>
          </w:tcPr>
          <w:p w14:paraId="40757B99" w14:textId="77777777" w:rsidR="00B968E2" w:rsidRDefault="00B968E2" w:rsidP="00B968E2">
            <w:pPr>
              <w:pStyle w:val="NormalPPrincipal"/>
              <w:spacing w:before="0" w:line="240" w:lineRule="auto"/>
              <w:ind w:firstLine="0"/>
              <w:jc w:val="left"/>
              <w:rPr>
                <w:b/>
                <w:bCs/>
              </w:rPr>
            </w:pPr>
            <w:r>
              <w:rPr>
                <w:b/>
                <w:bCs/>
              </w:rPr>
              <w:t>Excepciones</w:t>
            </w:r>
          </w:p>
        </w:tc>
        <w:tc>
          <w:tcPr>
            <w:tcW w:w="5846" w:type="dxa"/>
          </w:tcPr>
          <w:p w14:paraId="761379F1" w14:textId="62D1E3BC" w:rsidR="00B968E2" w:rsidRDefault="00B968E2" w:rsidP="00B968E2">
            <w:pPr>
              <w:pStyle w:val="NormalPPrincipal"/>
              <w:spacing w:before="0" w:line="240" w:lineRule="auto"/>
              <w:ind w:firstLine="0"/>
              <w:jc w:val="left"/>
            </w:pPr>
            <w:r>
              <w:t>No haber introducido alguno de los campos (mensaje).</w:t>
            </w:r>
          </w:p>
        </w:tc>
      </w:tr>
      <w:tr w:rsidR="00B968E2" w14:paraId="242B651B" w14:textId="77777777" w:rsidTr="00277F38">
        <w:tc>
          <w:tcPr>
            <w:tcW w:w="2802" w:type="dxa"/>
          </w:tcPr>
          <w:p w14:paraId="1F0BB49C" w14:textId="77777777" w:rsidR="00B968E2" w:rsidRDefault="00B968E2" w:rsidP="00B968E2">
            <w:pPr>
              <w:pStyle w:val="NormalPPrincipal"/>
              <w:spacing w:before="0" w:line="240" w:lineRule="auto"/>
              <w:ind w:firstLine="0"/>
              <w:jc w:val="left"/>
              <w:rPr>
                <w:b/>
                <w:bCs/>
              </w:rPr>
            </w:pPr>
            <w:r>
              <w:rPr>
                <w:b/>
                <w:bCs/>
              </w:rPr>
              <w:t>Importancia</w:t>
            </w:r>
          </w:p>
        </w:tc>
        <w:tc>
          <w:tcPr>
            <w:tcW w:w="5846" w:type="dxa"/>
          </w:tcPr>
          <w:p w14:paraId="1F1C851D" w14:textId="77777777" w:rsidR="00B968E2" w:rsidRDefault="00B968E2" w:rsidP="00B968E2">
            <w:pPr>
              <w:pStyle w:val="NormalPPrincipal"/>
              <w:spacing w:before="0" w:line="240" w:lineRule="auto"/>
              <w:ind w:firstLine="0"/>
              <w:jc w:val="left"/>
            </w:pPr>
            <w:r>
              <w:t>Muy alta</w:t>
            </w:r>
          </w:p>
        </w:tc>
      </w:tr>
      <w:tr w:rsidR="00B968E2" w14:paraId="1D5B3A8F" w14:textId="77777777" w:rsidTr="00277F38">
        <w:tc>
          <w:tcPr>
            <w:tcW w:w="2802" w:type="dxa"/>
          </w:tcPr>
          <w:p w14:paraId="2FD27FCC" w14:textId="77777777" w:rsidR="00B968E2" w:rsidRPr="00C72429" w:rsidRDefault="00B968E2" w:rsidP="00277F38">
            <w:pPr>
              <w:pStyle w:val="NormalPPrincipal"/>
              <w:spacing w:before="0" w:line="276" w:lineRule="auto"/>
              <w:ind w:firstLine="0"/>
              <w:jc w:val="left"/>
              <w:rPr>
                <w:b/>
                <w:bCs/>
              </w:rPr>
            </w:pPr>
            <w:r>
              <w:rPr>
                <w:b/>
                <w:bCs/>
              </w:rPr>
              <w:t>Frecuencia</w:t>
            </w:r>
          </w:p>
        </w:tc>
        <w:tc>
          <w:tcPr>
            <w:tcW w:w="5846" w:type="dxa"/>
          </w:tcPr>
          <w:p w14:paraId="397D776C" w14:textId="77777777" w:rsidR="00B968E2" w:rsidRDefault="00B968E2" w:rsidP="00277F38">
            <w:pPr>
              <w:pStyle w:val="NormalPPrincipal"/>
              <w:spacing w:before="0" w:line="276" w:lineRule="auto"/>
              <w:ind w:firstLine="0"/>
              <w:jc w:val="left"/>
            </w:pPr>
            <w:r>
              <w:t>Alta</w:t>
            </w:r>
          </w:p>
        </w:tc>
      </w:tr>
    </w:tbl>
    <w:p w14:paraId="4FE24EFF" w14:textId="4017B191" w:rsidR="00B968E2" w:rsidRDefault="00B968E2" w:rsidP="00B968E2">
      <w:pPr>
        <w:pStyle w:val="Titulodetabla"/>
      </w:pPr>
      <w:bookmarkStart w:id="65" w:name="_Toc139311058"/>
      <w:r>
        <w:t>Tabla B.11: Caso de uso 10 – Generar preguntas Programación Ganada</w:t>
      </w:r>
      <w:bookmarkEnd w:id="65"/>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B968E2" w14:paraId="4313F483" w14:textId="77777777" w:rsidTr="00277F38">
        <w:tc>
          <w:tcPr>
            <w:tcW w:w="2802" w:type="dxa"/>
            <w:tcBorders>
              <w:top w:val="single" w:sz="4" w:space="0" w:color="auto"/>
              <w:bottom w:val="single" w:sz="4" w:space="0" w:color="auto"/>
            </w:tcBorders>
          </w:tcPr>
          <w:p w14:paraId="5B1D5D51" w14:textId="1EB820A4" w:rsidR="00B968E2" w:rsidRPr="00C72429" w:rsidRDefault="00B968E2" w:rsidP="00277F38">
            <w:pPr>
              <w:pStyle w:val="NormalPPrincipal"/>
              <w:spacing w:before="0"/>
              <w:ind w:firstLine="0"/>
              <w:rPr>
                <w:b/>
                <w:bCs/>
              </w:rPr>
            </w:pPr>
            <w:r>
              <w:rPr>
                <w:b/>
                <w:bCs/>
              </w:rPr>
              <w:t>CU-11</w:t>
            </w:r>
          </w:p>
        </w:tc>
        <w:tc>
          <w:tcPr>
            <w:tcW w:w="5846" w:type="dxa"/>
            <w:tcBorders>
              <w:top w:val="single" w:sz="4" w:space="0" w:color="auto"/>
              <w:bottom w:val="single" w:sz="4" w:space="0" w:color="auto"/>
            </w:tcBorders>
          </w:tcPr>
          <w:p w14:paraId="1091C3DF" w14:textId="06F201E9" w:rsidR="00B968E2" w:rsidRPr="00C72429" w:rsidRDefault="00B968E2" w:rsidP="00277F38">
            <w:pPr>
              <w:pStyle w:val="NormalPPrincipal"/>
              <w:spacing w:before="0"/>
              <w:ind w:firstLine="0"/>
              <w:rPr>
                <w:b/>
                <w:bCs/>
              </w:rPr>
            </w:pPr>
            <w:r>
              <w:rPr>
                <w:b/>
                <w:bCs/>
              </w:rPr>
              <w:t>E</w:t>
            </w:r>
            <w:r w:rsidR="00006355">
              <w:rPr>
                <w:b/>
                <w:bCs/>
              </w:rPr>
              <w:t>xportación del fichero</w:t>
            </w:r>
          </w:p>
        </w:tc>
      </w:tr>
      <w:tr w:rsidR="00B968E2" w14:paraId="44819C68" w14:textId="77777777" w:rsidTr="00277F38">
        <w:tc>
          <w:tcPr>
            <w:tcW w:w="2802" w:type="dxa"/>
            <w:tcBorders>
              <w:top w:val="single" w:sz="4" w:space="0" w:color="auto"/>
            </w:tcBorders>
          </w:tcPr>
          <w:p w14:paraId="6F982FC3" w14:textId="77777777" w:rsidR="00B968E2" w:rsidRPr="00C72429" w:rsidRDefault="00B968E2" w:rsidP="00277F38">
            <w:pPr>
              <w:pStyle w:val="NormalPPrincipal"/>
              <w:spacing w:before="0" w:line="276" w:lineRule="auto"/>
              <w:ind w:firstLine="0"/>
              <w:jc w:val="left"/>
              <w:rPr>
                <w:b/>
                <w:bCs/>
              </w:rPr>
            </w:pPr>
            <w:r>
              <w:rPr>
                <w:b/>
                <w:bCs/>
              </w:rPr>
              <w:lastRenderedPageBreak/>
              <w:t>Requisitos relacionados</w:t>
            </w:r>
          </w:p>
        </w:tc>
        <w:tc>
          <w:tcPr>
            <w:tcW w:w="5846" w:type="dxa"/>
            <w:tcBorders>
              <w:top w:val="single" w:sz="4" w:space="0" w:color="auto"/>
            </w:tcBorders>
          </w:tcPr>
          <w:p w14:paraId="3C6D3471" w14:textId="5CB44351" w:rsidR="00B968E2" w:rsidRDefault="00B968E2" w:rsidP="00277F38">
            <w:pPr>
              <w:pStyle w:val="NormalPPrincipal"/>
              <w:spacing w:before="0" w:line="276" w:lineRule="auto"/>
              <w:ind w:firstLine="0"/>
              <w:jc w:val="left"/>
            </w:pPr>
            <w:r>
              <w:t>R.F-</w:t>
            </w:r>
            <w:r w:rsidR="00006355">
              <w:t>3</w:t>
            </w:r>
            <w:r>
              <w:t>, R.F-7</w:t>
            </w:r>
          </w:p>
        </w:tc>
      </w:tr>
      <w:tr w:rsidR="00B968E2" w14:paraId="561ECF72" w14:textId="77777777" w:rsidTr="00277F38">
        <w:tc>
          <w:tcPr>
            <w:tcW w:w="2802" w:type="dxa"/>
          </w:tcPr>
          <w:p w14:paraId="3B5A14F4" w14:textId="77777777" w:rsidR="00B968E2" w:rsidRPr="00C72429" w:rsidRDefault="00B968E2" w:rsidP="00277F38">
            <w:pPr>
              <w:pStyle w:val="NormalPPrincipal"/>
              <w:spacing w:before="0" w:line="276" w:lineRule="auto"/>
              <w:ind w:firstLine="0"/>
              <w:jc w:val="left"/>
              <w:rPr>
                <w:b/>
                <w:bCs/>
              </w:rPr>
            </w:pPr>
            <w:r>
              <w:rPr>
                <w:b/>
                <w:bCs/>
              </w:rPr>
              <w:t>Descripción</w:t>
            </w:r>
          </w:p>
        </w:tc>
        <w:tc>
          <w:tcPr>
            <w:tcW w:w="5846" w:type="dxa"/>
          </w:tcPr>
          <w:p w14:paraId="09E29FF2" w14:textId="24BD669F" w:rsidR="00B968E2" w:rsidRDefault="00B968E2" w:rsidP="00277F38">
            <w:pPr>
              <w:pStyle w:val="NormalPPrincipal"/>
              <w:spacing w:before="0" w:line="276" w:lineRule="auto"/>
              <w:ind w:firstLine="0"/>
              <w:jc w:val="left"/>
            </w:pPr>
            <w:r>
              <w:t>Permite al usuario</w:t>
            </w:r>
            <w:r w:rsidR="00006355">
              <w:t xml:space="preserve"> descargarse el banco de preguntas creado en el formato.XML. </w:t>
            </w:r>
          </w:p>
        </w:tc>
      </w:tr>
      <w:tr w:rsidR="00B968E2" w14:paraId="759508AD" w14:textId="77777777" w:rsidTr="00277F38">
        <w:tc>
          <w:tcPr>
            <w:tcW w:w="2802" w:type="dxa"/>
          </w:tcPr>
          <w:p w14:paraId="77091BA8" w14:textId="77777777" w:rsidR="00B968E2" w:rsidRPr="00C72429" w:rsidRDefault="00B968E2" w:rsidP="00277F38">
            <w:pPr>
              <w:pStyle w:val="NormalPPrincipal"/>
              <w:spacing w:before="0" w:line="276" w:lineRule="auto"/>
              <w:ind w:firstLine="0"/>
              <w:jc w:val="left"/>
              <w:rPr>
                <w:b/>
                <w:bCs/>
              </w:rPr>
            </w:pPr>
            <w:r>
              <w:rPr>
                <w:b/>
                <w:bCs/>
              </w:rPr>
              <w:t>Precondiciones</w:t>
            </w:r>
          </w:p>
        </w:tc>
        <w:tc>
          <w:tcPr>
            <w:tcW w:w="5846" w:type="dxa"/>
          </w:tcPr>
          <w:p w14:paraId="3376F4AB" w14:textId="690658B5" w:rsidR="008639AE" w:rsidRDefault="00006355" w:rsidP="00277F38">
            <w:pPr>
              <w:pStyle w:val="NormalPPrincipal"/>
              <w:spacing w:before="0" w:line="276" w:lineRule="auto"/>
              <w:ind w:firstLine="0"/>
              <w:jc w:val="left"/>
            </w:pPr>
            <w:r>
              <w:t>Tener un banco de preguntas cargado y estar en la página de descargas de la aplicación.</w:t>
            </w:r>
            <w:r w:rsidR="00B968E2">
              <w:t xml:space="preserve"> </w:t>
            </w:r>
          </w:p>
        </w:tc>
      </w:tr>
      <w:tr w:rsidR="00B968E2" w14:paraId="1E2100D8" w14:textId="77777777" w:rsidTr="00277F38">
        <w:tc>
          <w:tcPr>
            <w:tcW w:w="2802" w:type="dxa"/>
          </w:tcPr>
          <w:p w14:paraId="717ADCC4" w14:textId="77777777" w:rsidR="00B968E2" w:rsidRDefault="00B968E2" w:rsidP="00277F38">
            <w:pPr>
              <w:pStyle w:val="NormalPPrincipal"/>
              <w:spacing w:before="0" w:line="276" w:lineRule="auto"/>
              <w:ind w:firstLine="0"/>
              <w:jc w:val="left"/>
              <w:rPr>
                <w:b/>
                <w:bCs/>
              </w:rPr>
            </w:pPr>
            <w:r>
              <w:rPr>
                <w:b/>
                <w:bCs/>
              </w:rPr>
              <w:t>Acciones</w:t>
            </w:r>
          </w:p>
        </w:tc>
        <w:tc>
          <w:tcPr>
            <w:tcW w:w="5846" w:type="dxa"/>
          </w:tcPr>
          <w:p w14:paraId="3A7A21DE" w14:textId="25B01DDA" w:rsidR="008639AE" w:rsidRDefault="008639AE" w:rsidP="00711139">
            <w:pPr>
              <w:pStyle w:val="NormalPPrincipal"/>
              <w:numPr>
                <w:ilvl w:val="0"/>
                <w:numId w:val="27"/>
              </w:numPr>
              <w:spacing w:before="0" w:line="276" w:lineRule="auto"/>
              <w:jc w:val="left"/>
            </w:pPr>
            <w:r>
              <w:t>Se pulsa el botón “Descargar Fichero”</w:t>
            </w:r>
          </w:p>
          <w:p w14:paraId="1174383A" w14:textId="33861902" w:rsidR="00B968E2" w:rsidRDefault="00006355" w:rsidP="00711139">
            <w:pPr>
              <w:pStyle w:val="NormalPPrincipal"/>
              <w:numPr>
                <w:ilvl w:val="0"/>
                <w:numId w:val="27"/>
              </w:numPr>
              <w:spacing w:before="0" w:line="276" w:lineRule="auto"/>
              <w:jc w:val="left"/>
            </w:pPr>
            <w:r>
              <w:t>Se llama al fichero creado con un nombre genérico dependiendo del tipo de preguntas creado.</w:t>
            </w:r>
          </w:p>
          <w:p w14:paraId="3674139B" w14:textId="3094D858" w:rsidR="00B968E2" w:rsidRDefault="00006355" w:rsidP="00711139">
            <w:pPr>
              <w:pStyle w:val="NormalPPrincipal"/>
              <w:numPr>
                <w:ilvl w:val="0"/>
                <w:numId w:val="27"/>
              </w:numPr>
              <w:spacing w:before="0" w:line="276" w:lineRule="auto"/>
              <w:jc w:val="left"/>
            </w:pPr>
            <w:r>
              <w:t>Se descarga el fichero en formato .XML</w:t>
            </w:r>
            <w:r w:rsidR="00B968E2">
              <w:t>.</w:t>
            </w:r>
          </w:p>
        </w:tc>
      </w:tr>
      <w:tr w:rsidR="00B968E2" w14:paraId="7401A2D3" w14:textId="77777777" w:rsidTr="00277F38">
        <w:tc>
          <w:tcPr>
            <w:tcW w:w="2802" w:type="dxa"/>
          </w:tcPr>
          <w:p w14:paraId="732A28A5" w14:textId="77777777" w:rsidR="00B968E2" w:rsidRDefault="00B968E2" w:rsidP="00277F38">
            <w:pPr>
              <w:pStyle w:val="NormalPPrincipal"/>
              <w:spacing w:before="0" w:line="276" w:lineRule="auto"/>
              <w:ind w:firstLine="0"/>
              <w:jc w:val="left"/>
              <w:rPr>
                <w:b/>
                <w:bCs/>
              </w:rPr>
            </w:pPr>
            <w:r>
              <w:rPr>
                <w:b/>
                <w:bCs/>
              </w:rPr>
              <w:t>Postcondiciones</w:t>
            </w:r>
          </w:p>
        </w:tc>
        <w:tc>
          <w:tcPr>
            <w:tcW w:w="5846" w:type="dxa"/>
          </w:tcPr>
          <w:p w14:paraId="33663B67" w14:textId="747F1D7F" w:rsidR="00B968E2" w:rsidRDefault="00B968E2" w:rsidP="00277F38">
            <w:pPr>
              <w:pStyle w:val="NormalPPrincipal"/>
              <w:spacing w:before="0" w:line="276" w:lineRule="auto"/>
              <w:ind w:firstLine="0"/>
              <w:jc w:val="left"/>
            </w:pPr>
            <w:r>
              <w:t xml:space="preserve">Se </w:t>
            </w:r>
            <w:r w:rsidR="00006355">
              <w:t>queda en la misma pantalla, pero con el fichero descargado en el dispositivo del usuario.</w:t>
            </w:r>
          </w:p>
        </w:tc>
      </w:tr>
      <w:tr w:rsidR="00B968E2" w14:paraId="394DCAF9" w14:textId="77777777" w:rsidTr="00277F38">
        <w:tc>
          <w:tcPr>
            <w:tcW w:w="2802" w:type="dxa"/>
          </w:tcPr>
          <w:p w14:paraId="7DD072A2" w14:textId="77777777" w:rsidR="00B968E2" w:rsidRDefault="00B968E2" w:rsidP="00277F38">
            <w:pPr>
              <w:pStyle w:val="NormalPPrincipal"/>
              <w:spacing w:before="0" w:line="276" w:lineRule="auto"/>
              <w:ind w:firstLine="0"/>
              <w:jc w:val="left"/>
              <w:rPr>
                <w:b/>
                <w:bCs/>
              </w:rPr>
            </w:pPr>
            <w:r>
              <w:rPr>
                <w:b/>
                <w:bCs/>
              </w:rPr>
              <w:t>Excepciones</w:t>
            </w:r>
          </w:p>
        </w:tc>
        <w:tc>
          <w:tcPr>
            <w:tcW w:w="5846" w:type="dxa"/>
          </w:tcPr>
          <w:p w14:paraId="40CAA5F7" w14:textId="51E1A34E" w:rsidR="00B968E2" w:rsidRDefault="00006355" w:rsidP="00277F38">
            <w:pPr>
              <w:pStyle w:val="NormalPPrincipal"/>
              <w:spacing w:before="0" w:line="276" w:lineRule="auto"/>
              <w:ind w:firstLine="0"/>
              <w:jc w:val="left"/>
            </w:pPr>
            <w:r>
              <w:t>-</w:t>
            </w:r>
          </w:p>
        </w:tc>
      </w:tr>
      <w:tr w:rsidR="00B968E2" w14:paraId="3A1B4ACB" w14:textId="77777777" w:rsidTr="00277F38">
        <w:tc>
          <w:tcPr>
            <w:tcW w:w="2802" w:type="dxa"/>
          </w:tcPr>
          <w:p w14:paraId="78708EEA" w14:textId="77777777" w:rsidR="00B968E2" w:rsidRDefault="00B968E2" w:rsidP="00277F38">
            <w:pPr>
              <w:pStyle w:val="NormalPPrincipal"/>
              <w:spacing w:before="0" w:line="276" w:lineRule="auto"/>
              <w:ind w:firstLine="0"/>
              <w:jc w:val="left"/>
              <w:rPr>
                <w:b/>
                <w:bCs/>
              </w:rPr>
            </w:pPr>
            <w:r>
              <w:rPr>
                <w:b/>
                <w:bCs/>
              </w:rPr>
              <w:t>Importancia</w:t>
            </w:r>
          </w:p>
        </w:tc>
        <w:tc>
          <w:tcPr>
            <w:tcW w:w="5846" w:type="dxa"/>
          </w:tcPr>
          <w:p w14:paraId="1127ACC2" w14:textId="062F8D9D" w:rsidR="00B968E2" w:rsidRDefault="00006355" w:rsidP="00277F38">
            <w:pPr>
              <w:pStyle w:val="NormalPPrincipal"/>
              <w:spacing w:before="0" w:line="276" w:lineRule="auto"/>
              <w:ind w:firstLine="0"/>
              <w:jc w:val="left"/>
            </w:pPr>
            <w:r>
              <w:t>Alta</w:t>
            </w:r>
          </w:p>
        </w:tc>
      </w:tr>
      <w:tr w:rsidR="00B968E2" w14:paraId="15851D4C" w14:textId="77777777" w:rsidTr="00277F38">
        <w:tc>
          <w:tcPr>
            <w:tcW w:w="2802" w:type="dxa"/>
          </w:tcPr>
          <w:p w14:paraId="4411300D" w14:textId="77777777" w:rsidR="00B968E2" w:rsidRPr="00C72429" w:rsidRDefault="00B968E2" w:rsidP="00277F38">
            <w:pPr>
              <w:pStyle w:val="NormalPPrincipal"/>
              <w:spacing w:before="0" w:line="276" w:lineRule="auto"/>
              <w:ind w:firstLine="0"/>
              <w:jc w:val="left"/>
              <w:rPr>
                <w:b/>
                <w:bCs/>
              </w:rPr>
            </w:pPr>
            <w:r>
              <w:rPr>
                <w:b/>
                <w:bCs/>
              </w:rPr>
              <w:t>Frecuencia</w:t>
            </w:r>
          </w:p>
        </w:tc>
        <w:tc>
          <w:tcPr>
            <w:tcW w:w="5846" w:type="dxa"/>
          </w:tcPr>
          <w:p w14:paraId="626D488C" w14:textId="77777777" w:rsidR="00B968E2" w:rsidRDefault="00B968E2" w:rsidP="00277F38">
            <w:pPr>
              <w:pStyle w:val="NormalPPrincipal"/>
              <w:spacing w:before="0" w:line="276" w:lineRule="auto"/>
              <w:ind w:firstLine="0"/>
              <w:jc w:val="left"/>
            </w:pPr>
            <w:r>
              <w:t>Alta</w:t>
            </w:r>
          </w:p>
        </w:tc>
      </w:tr>
    </w:tbl>
    <w:p w14:paraId="2EC19872" w14:textId="62AD3EAD" w:rsidR="00B968E2" w:rsidRDefault="00B968E2" w:rsidP="00B968E2">
      <w:pPr>
        <w:pStyle w:val="Titulodetabla"/>
      </w:pPr>
      <w:bookmarkStart w:id="66" w:name="_Toc139311059"/>
      <w:r>
        <w:t xml:space="preserve">Tabla B.12: Caso de uso 11 – </w:t>
      </w:r>
      <w:r w:rsidR="00006355">
        <w:t>Exportación del fichero</w:t>
      </w:r>
      <w:bookmarkEnd w:id="66"/>
    </w:p>
    <w:p w14:paraId="2BA479B8" w14:textId="77777777" w:rsidR="001B51A3" w:rsidRDefault="001B51A3" w:rsidP="00B968E2">
      <w:pPr>
        <w:pStyle w:val="Titulodetabla"/>
        <w:jc w:val="left"/>
      </w:pP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006355" w14:paraId="3A822375" w14:textId="77777777" w:rsidTr="00277F38">
        <w:tc>
          <w:tcPr>
            <w:tcW w:w="2802" w:type="dxa"/>
            <w:tcBorders>
              <w:top w:val="single" w:sz="4" w:space="0" w:color="auto"/>
              <w:bottom w:val="single" w:sz="4" w:space="0" w:color="auto"/>
            </w:tcBorders>
          </w:tcPr>
          <w:p w14:paraId="18D3F75F" w14:textId="60B73FAA" w:rsidR="00006355" w:rsidRPr="00C72429" w:rsidRDefault="00006355" w:rsidP="00277F38">
            <w:pPr>
              <w:pStyle w:val="NormalPPrincipal"/>
              <w:spacing w:before="0"/>
              <w:ind w:firstLine="0"/>
              <w:rPr>
                <w:b/>
                <w:bCs/>
              </w:rPr>
            </w:pPr>
            <w:r>
              <w:rPr>
                <w:b/>
                <w:bCs/>
              </w:rPr>
              <w:t>CU-12</w:t>
            </w:r>
          </w:p>
        </w:tc>
        <w:tc>
          <w:tcPr>
            <w:tcW w:w="5846" w:type="dxa"/>
            <w:tcBorders>
              <w:top w:val="single" w:sz="4" w:space="0" w:color="auto"/>
              <w:bottom w:val="single" w:sz="4" w:space="0" w:color="auto"/>
            </w:tcBorders>
          </w:tcPr>
          <w:p w14:paraId="16C5BA20" w14:textId="2E71D56C" w:rsidR="00006355" w:rsidRPr="00C72429" w:rsidRDefault="00006355" w:rsidP="00277F38">
            <w:pPr>
              <w:pStyle w:val="NormalPPrincipal"/>
              <w:spacing w:before="0"/>
              <w:ind w:firstLine="0"/>
              <w:rPr>
                <w:b/>
                <w:bCs/>
              </w:rPr>
            </w:pPr>
            <w:r>
              <w:rPr>
                <w:b/>
                <w:bCs/>
              </w:rPr>
              <w:t>Generar nuevo fichero</w:t>
            </w:r>
          </w:p>
        </w:tc>
      </w:tr>
      <w:tr w:rsidR="00006355" w14:paraId="108AA2CA" w14:textId="77777777" w:rsidTr="00277F38">
        <w:tc>
          <w:tcPr>
            <w:tcW w:w="2802" w:type="dxa"/>
            <w:tcBorders>
              <w:top w:val="single" w:sz="4" w:space="0" w:color="auto"/>
            </w:tcBorders>
          </w:tcPr>
          <w:p w14:paraId="2D97246F" w14:textId="77777777" w:rsidR="00006355" w:rsidRPr="00C72429" w:rsidRDefault="00006355" w:rsidP="00277F38">
            <w:pPr>
              <w:pStyle w:val="NormalPPrincipal"/>
              <w:spacing w:before="0" w:line="276" w:lineRule="auto"/>
              <w:ind w:firstLine="0"/>
              <w:jc w:val="left"/>
              <w:rPr>
                <w:b/>
                <w:bCs/>
              </w:rPr>
            </w:pPr>
            <w:r>
              <w:rPr>
                <w:b/>
                <w:bCs/>
              </w:rPr>
              <w:t>Requisitos relacionados</w:t>
            </w:r>
          </w:p>
        </w:tc>
        <w:tc>
          <w:tcPr>
            <w:tcW w:w="5846" w:type="dxa"/>
            <w:tcBorders>
              <w:top w:val="single" w:sz="4" w:space="0" w:color="auto"/>
            </w:tcBorders>
          </w:tcPr>
          <w:p w14:paraId="1A5D8381" w14:textId="15F29859" w:rsidR="00006355" w:rsidRDefault="00006355" w:rsidP="00277F38">
            <w:pPr>
              <w:pStyle w:val="NormalPPrincipal"/>
              <w:spacing w:before="0" w:line="276" w:lineRule="auto"/>
              <w:ind w:firstLine="0"/>
              <w:jc w:val="left"/>
            </w:pPr>
            <w:r>
              <w:t>R.F-1, R.F-4, R.F-7</w:t>
            </w:r>
          </w:p>
        </w:tc>
      </w:tr>
      <w:tr w:rsidR="00006355" w14:paraId="75C9B9A0" w14:textId="77777777" w:rsidTr="00277F38">
        <w:tc>
          <w:tcPr>
            <w:tcW w:w="2802" w:type="dxa"/>
          </w:tcPr>
          <w:p w14:paraId="3193D854" w14:textId="77777777" w:rsidR="00006355" w:rsidRPr="00C72429" w:rsidRDefault="00006355" w:rsidP="00277F38">
            <w:pPr>
              <w:pStyle w:val="NormalPPrincipal"/>
              <w:spacing w:before="0" w:line="276" w:lineRule="auto"/>
              <w:ind w:firstLine="0"/>
              <w:jc w:val="left"/>
              <w:rPr>
                <w:b/>
                <w:bCs/>
              </w:rPr>
            </w:pPr>
            <w:r>
              <w:rPr>
                <w:b/>
                <w:bCs/>
              </w:rPr>
              <w:t>Descripción</w:t>
            </w:r>
          </w:p>
        </w:tc>
        <w:tc>
          <w:tcPr>
            <w:tcW w:w="5846" w:type="dxa"/>
          </w:tcPr>
          <w:p w14:paraId="0FDEEA28" w14:textId="0B315FAD" w:rsidR="00006355" w:rsidRDefault="00006355" w:rsidP="00277F38">
            <w:pPr>
              <w:pStyle w:val="NormalPPrincipal"/>
              <w:spacing w:before="0" w:line="276" w:lineRule="auto"/>
              <w:ind w:firstLine="0"/>
              <w:jc w:val="left"/>
            </w:pPr>
            <w:r>
              <w:t>Permite al usuario generar un nuevo banco de preguntas con un tipo de preguntas igual o diferente.</w:t>
            </w:r>
          </w:p>
        </w:tc>
      </w:tr>
      <w:tr w:rsidR="00006355" w14:paraId="24C3AEB8" w14:textId="77777777" w:rsidTr="00277F38">
        <w:tc>
          <w:tcPr>
            <w:tcW w:w="2802" w:type="dxa"/>
          </w:tcPr>
          <w:p w14:paraId="56E318B3" w14:textId="77777777" w:rsidR="00006355" w:rsidRPr="00C72429" w:rsidRDefault="00006355" w:rsidP="00277F38">
            <w:pPr>
              <w:pStyle w:val="NormalPPrincipal"/>
              <w:spacing w:before="0" w:line="276" w:lineRule="auto"/>
              <w:ind w:firstLine="0"/>
              <w:jc w:val="left"/>
              <w:rPr>
                <w:b/>
                <w:bCs/>
              </w:rPr>
            </w:pPr>
            <w:r>
              <w:rPr>
                <w:b/>
                <w:bCs/>
              </w:rPr>
              <w:t>Precondiciones</w:t>
            </w:r>
          </w:p>
        </w:tc>
        <w:tc>
          <w:tcPr>
            <w:tcW w:w="5846" w:type="dxa"/>
          </w:tcPr>
          <w:p w14:paraId="61376251" w14:textId="22D47C22" w:rsidR="00006355" w:rsidRDefault="00006355" w:rsidP="00277F38">
            <w:pPr>
              <w:pStyle w:val="NormalPPrincipal"/>
              <w:spacing w:before="0" w:line="276" w:lineRule="auto"/>
              <w:ind w:firstLine="0"/>
              <w:jc w:val="left"/>
            </w:pPr>
            <w:r>
              <w:t>Haber creado un fichero de cualquier tipo de preguntas.</w:t>
            </w:r>
          </w:p>
        </w:tc>
      </w:tr>
      <w:tr w:rsidR="00006355" w14:paraId="5B0692B6" w14:textId="77777777" w:rsidTr="00277F38">
        <w:tc>
          <w:tcPr>
            <w:tcW w:w="2802" w:type="dxa"/>
          </w:tcPr>
          <w:p w14:paraId="021294E6" w14:textId="77777777" w:rsidR="00006355" w:rsidRDefault="00006355" w:rsidP="00277F38">
            <w:pPr>
              <w:pStyle w:val="NormalPPrincipal"/>
              <w:spacing w:before="0" w:line="276" w:lineRule="auto"/>
              <w:ind w:firstLine="0"/>
              <w:jc w:val="left"/>
              <w:rPr>
                <w:b/>
                <w:bCs/>
              </w:rPr>
            </w:pPr>
            <w:r>
              <w:rPr>
                <w:b/>
                <w:bCs/>
              </w:rPr>
              <w:t>Acciones</w:t>
            </w:r>
          </w:p>
        </w:tc>
        <w:tc>
          <w:tcPr>
            <w:tcW w:w="5846" w:type="dxa"/>
          </w:tcPr>
          <w:p w14:paraId="41865F66" w14:textId="707F1B53" w:rsidR="00006355" w:rsidRDefault="00006355" w:rsidP="00711139">
            <w:pPr>
              <w:pStyle w:val="NormalPPrincipal"/>
              <w:numPr>
                <w:ilvl w:val="0"/>
                <w:numId w:val="28"/>
              </w:numPr>
              <w:spacing w:before="0" w:line="276" w:lineRule="auto"/>
              <w:jc w:val="left"/>
            </w:pPr>
            <w:r>
              <w:t xml:space="preserve">Se </w:t>
            </w:r>
            <w:r w:rsidR="008639AE">
              <w:t>pulsa en el botón “Crear otro fichero”</w:t>
            </w:r>
          </w:p>
        </w:tc>
      </w:tr>
      <w:tr w:rsidR="00006355" w14:paraId="7A582D29" w14:textId="77777777" w:rsidTr="00277F38">
        <w:tc>
          <w:tcPr>
            <w:tcW w:w="2802" w:type="dxa"/>
          </w:tcPr>
          <w:p w14:paraId="263734F9" w14:textId="77777777" w:rsidR="00006355" w:rsidRDefault="00006355" w:rsidP="00277F38">
            <w:pPr>
              <w:pStyle w:val="NormalPPrincipal"/>
              <w:spacing w:before="0" w:line="276" w:lineRule="auto"/>
              <w:ind w:firstLine="0"/>
              <w:jc w:val="left"/>
              <w:rPr>
                <w:b/>
                <w:bCs/>
              </w:rPr>
            </w:pPr>
            <w:r>
              <w:rPr>
                <w:b/>
                <w:bCs/>
              </w:rPr>
              <w:t>Postcondiciones</w:t>
            </w:r>
          </w:p>
        </w:tc>
        <w:tc>
          <w:tcPr>
            <w:tcW w:w="5846" w:type="dxa"/>
          </w:tcPr>
          <w:p w14:paraId="2EF7FAAB" w14:textId="69D2ABB3" w:rsidR="00006355" w:rsidRDefault="00006355" w:rsidP="00277F38">
            <w:pPr>
              <w:pStyle w:val="NormalPPrincipal"/>
              <w:spacing w:before="0" w:line="276" w:lineRule="auto"/>
              <w:ind w:firstLine="0"/>
              <w:jc w:val="left"/>
            </w:pPr>
            <w:r>
              <w:t xml:space="preserve">Se </w:t>
            </w:r>
            <w:r w:rsidR="008639AE">
              <w:t>saltará a la ventana de elección del tipo de preguntas.</w:t>
            </w:r>
          </w:p>
        </w:tc>
      </w:tr>
      <w:tr w:rsidR="00006355" w14:paraId="0D7F03F1" w14:textId="77777777" w:rsidTr="00277F38">
        <w:tc>
          <w:tcPr>
            <w:tcW w:w="2802" w:type="dxa"/>
          </w:tcPr>
          <w:p w14:paraId="23C98332" w14:textId="77777777" w:rsidR="00006355" w:rsidRDefault="00006355" w:rsidP="00277F38">
            <w:pPr>
              <w:pStyle w:val="NormalPPrincipal"/>
              <w:spacing w:before="0" w:line="276" w:lineRule="auto"/>
              <w:ind w:firstLine="0"/>
              <w:jc w:val="left"/>
              <w:rPr>
                <w:b/>
                <w:bCs/>
              </w:rPr>
            </w:pPr>
            <w:r>
              <w:rPr>
                <w:b/>
                <w:bCs/>
              </w:rPr>
              <w:t>Excepciones</w:t>
            </w:r>
          </w:p>
        </w:tc>
        <w:tc>
          <w:tcPr>
            <w:tcW w:w="5846" w:type="dxa"/>
          </w:tcPr>
          <w:p w14:paraId="04BACE0A" w14:textId="77777777" w:rsidR="00006355" w:rsidRDefault="00006355" w:rsidP="00277F38">
            <w:pPr>
              <w:pStyle w:val="NormalPPrincipal"/>
              <w:spacing w:before="0" w:line="276" w:lineRule="auto"/>
              <w:ind w:firstLine="0"/>
              <w:jc w:val="left"/>
            </w:pPr>
            <w:r>
              <w:t>-</w:t>
            </w:r>
          </w:p>
        </w:tc>
      </w:tr>
      <w:tr w:rsidR="00006355" w14:paraId="4748AB28" w14:textId="77777777" w:rsidTr="00277F38">
        <w:tc>
          <w:tcPr>
            <w:tcW w:w="2802" w:type="dxa"/>
          </w:tcPr>
          <w:p w14:paraId="5CC6F1C4" w14:textId="77777777" w:rsidR="00006355" w:rsidRDefault="00006355" w:rsidP="00277F38">
            <w:pPr>
              <w:pStyle w:val="NormalPPrincipal"/>
              <w:spacing w:before="0" w:line="276" w:lineRule="auto"/>
              <w:ind w:firstLine="0"/>
              <w:jc w:val="left"/>
              <w:rPr>
                <w:b/>
                <w:bCs/>
              </w:rPr>
            </w:pPr>
            <w:r>
              <w:rPr>
                <w:b/>
                <w:bCs/>
              </w:rPr>
              <w:t>Importancia</w:t>
            </w:r>
          </w:p>
        </w:tc>
        <w:tc>
          <w:tcPr>
            <w:tcW w:w="5846" w:type="dxa"/>
          </w:tcPr>
          <w:p w14:paraId="5735D567" w14:textId="77777777" w:rsidR="00006355" w:rsidRDefault="00006355" w:rsidP="00277F38">
            <w:pPr>
              <w:pStyle w:val="NormalPPrincipal"/>
              <w:spacing w:before="0" w:line="276" w:lineRule="auto"/>
              <w:ind w:firstLine="0"/>
              <w:jc w:val="left"/>
            </w:pPr>
            <w:r>
              <w:t>Alta</w:t>
            </w:r>
          </w:p>
        </w:tc>
      </w:tr>
      <w:tr w:rsidR="00006355" w14:paraId="1395E153" w14:textId="77777777" w:rsidTr="00277F38">
        <w:tc>
          <w:tcPr>
            <w:tcW w:w="2802" w:type="dxa"/>
          </w:tcPr>
          <w:p w14:paraId="49DAF619" w14:textId="77777777" w:rsidR="00006355" w:rsidRPr="00C72429" w:rsidRDefault="00006355" w:rsidP="00277F38">
            <w:pPr>
              <w:pStyle w:val="NormalPPrincipal"/>
              <w:spacing w:before="0" w:line="276" w:lineRule="auto"/>
              <w:ind w:firstLine="0"/>
              <w:jc w:val="left"/>
              <w:rPr>
                <w:b/>
                <w:bCs/>
              </w:rPr>
            </w:pPr>
            <w:r>
              <w:rPr>
                <w:b/>
                <w:bCs/>
              </w:rPr>
              <w:t>Frecuencia</w:t>
            </w:r>
          </w:p>
        </w:tc>
        <w:tc>
          <w:tcPr>
            <w:tcW w:w="5846" w:type="dxa"/>
          </w:tcPr>
          <w:p w14:paraId="701FEB61" w14:textId="1331E7A1" w:rsidR="00006355" w:rsidRDefault="008639AE" w:rsidP="00277F38">
            <w:pPr>
              <w:pStyle w:val="NormalPPrincipal"/>
              <w:spacing w:before="0" w:line="276" w:lineRule="auto"/>
              <w:ind w:firstLine="0"/>
              <w:jc w:val="left"/>
            </w:pPr>
            <w:r>
              <w:t>Media</w:t>
            </w:r>
          </w:p>
        </w:tc>
      </w:tr>
    </w:tbl>
    <w:p w14:paraId="77F1F501" w14:textId="0C35195C" w:rsidR="00006355" w:rsidRDefault="00006355" w:rsidP="00006355">
      <w:pPr>
        <w:pStyle w:val="Titulodetabla"/>
      </w:pPr>
      <w:bookmarkStart w:id="67" w:name="_Toc139311060"/>
      <w:r>
        <w:t>Tabla B.13: Caso de uso 12 – Generar nuevo fichero</w:t>
      </w:r>
      <w:bookmarkEnd w:id="67"/>
    </w:p>
    <w:p w14:paraId="79FE580A" w14:textId="77777777" w:rsidR="00FE1E00" w:rsidRDefault="00FE1E00" w:rsidP="005C1DCA">
      <w:pPr>
        <w:pStyle w:val="Titulodetabla"/>
        <w:sectPr w:rsidR="00FE1E00" w:rsidSect="000154E0">
          <w:pgSz w:w="11910" w:h="16840" w:code="9"/>
          <w:pgMar w:top="1418" w:right="1701" w:bottom="1418" w:left="1701" w:header="0" w:footer="0" w:gutter="0"/>
          <w:cols w:space="720"/>
          <w:titlePg/>
          <w:docGrid w:linePitch="299"/>
        </w:sectPr>
      </w:pPr>
    </w:p>
    <w:p w14:paraId="570BC823" w14:textId="77777777" w:rsidR="006A47C0" w:rsidRDefault="006A47C0" w:rsidP="005C1DCA">
      <w:pPr>
        <w:pStyle w:val="Titulodetabla"/>
      </w:pPr>
    </w:p>
    <w:p w14:paraId="4D048A8E" w14:textId="77777777" w:rsidR="00023624" w:rsidRDefault="00023624" w:rsidP="00291523">
      <w:pPr>
        <w:pStyle w:val="NormalPPrincipal"/>
        <w:jc w:val="center"/>
      </w:pPr>
    </w:p>
    <w:p w14:paraId="5A92D8D6" w14:textId="6CE2F318" w:rsidR="00291523" w:rsidRPr="00D824B1" w:rsidRDefault="00291523" w:rsidP="00291523">
      <w:pPr>
        <w:pStyle w:val="NormalPPrincipal"/>
        <w:jc w:val="center"/>
        <w:sectPr w:rsidR="00291523" w:rsidRPr="00D824B1" w:rsidSect="000154E0">
          <w:headerReference w:type="first" r:id="rId210"/>
          <w:footerReference w:type="first" r:id="rId211"/>
          <w:pgSz w:w="11910" w:h="16840" w:code="9"/>
          <w:pgMar w:top="1418" w:right="1701" w:bottom="1418" w:left="1701" w:header="0" w:footer="0" w:gutter="0"/>
          <w:cols w:space="720"/>
          <w:titlePg/>
          <w:docGrid w:linePitch="299"/>
        </w:sectPr>
      </w:pPr>
    </w:p>
    <w:p w14:paraId="5A92D8D7" w14:textId="5D8F8AF8" w:rsidR="00421979" w:rsidRDefault="009327EB">
      <w:pPr>
        <w:pStyle w:val="Textoindependiente"/>
        <w:spacing w:before="3"/>
        <w:rPr>
          <w:sz w:val="11"/>
        </w:rPr>
      </w:pPr>
      <w:r>
        <w:rPr>
          <w:noProof/>
        </w:rPr>
        <w:lastRenderedPageBreak/>
        <mc:AlternateContent>
          <mc:Choice Requires="wps">
            <w:drawing>
              <wp:anchor distT="0" distB="0" distL="0" distR="0" simplePos="0" relativeHeight="251643904" behindDoc="1" locked="0" layoutInCell="1" allowOverlap="1" wp14:anchorId="5A92D90B" wp14:editId="1BC06672">
                <wp:simplePos x="0" y="0"/>
                <wp:positionH relativeFrom="page">
                  <wp:posOffset>1446606</wp:posOffset>
                </wp:positionH>
                <wp:positionV relativeFrom="paragraph">
                  <wp:posOffset>-2616</wp:posOffset>
                </wp:positionV>
                <wp:extent cx="4669155" cy="1270"/>
                <wp:effectExtent l="0" t="0" r="0" b="0"/>
                <wp:wrapTopAndBottom/>
                <wp:docPr id="24" name="Forma libre: forma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0EA254" id="Forma libre: forma 24" o:spid="_x0000_s1026" style="position:absolute;margin-left:113.9pt;margin-top:-.2pt;width:367.65pt;height:.1pt;z-index:-2516725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" path="m,l7352,e" filled="f" strokeweight=".14042mm">
                <v:path arrowok="t" o:connecttype="custom" o:connectlocs="0,0;4668520,0" o:connectangles="0,0"/>
                <w10:wrap type="topAndBottom" anchorx="page"/>
              </v:shape>
            </w:pict>
          </mc:Fallback>
        </mc:AlternateContent>
      </w:r>
    </w:p>
    <w:p w14:paraId="5A92D8D8" w14:textId="42A27843" w:rsidR="00421979" w:rsidRPr="0089589F" w:rsidRDefault="0089589F" w:rsidP="00072D50">
      <w:pPr>
        <w:pStyle w:val="ttitulo"/>
      </w:pPr>
      <w:bookmarkStart w:id="68" w:name="_Toc107755157"/>
      <w:bookmarkStart w:id="69" w:name="_Toc139310985"/>
      <w:r w:rsidRPr="0089589F">
        <w:rPr>
          <w:w w:val="107"/>
        </w:rPr>
        <w:t>Especificación de diseño</w:t>
      </w:r>
      <w:bookmarkEnd w:id="68"/>
      <w:bookmarkEnd w:id="69"/>
    </w:p>
    <w:p w14:paraId="5A92D8D9" w14:textId="79242B78" w:rsidR="00421979" w:rsidRDefault="006C5725">
      <w:pPr>
        <w:pStyle w:val="Textoindependiente"/>
        <w:spacing w:before="6"/>
        <w:rPr>
          <w:rFonts w:ascii="Trebuchet MS"/>
          <w:sz w:val="20"/>
        </w:rPr>
      </w:pPr>
      <w:r>
        <w:pict w14:anchorId="5A92D90B">
          <v:shape id="docshape559" o:spid="_x0000_s2052" style="position:absolute;margin-left:112.85pt;margin-top:13.15pt;width:367.65pt;height:.1pt;z-index:-251635200;mso-wrap-distance-left:0;mso-wrap-distance-right:0;mso-position-horizontal-relative:page" coordorigin="2257,263" coordsize="7353,0" path="m2257,263r7352,e" filled="f" strokeweight=".14042mm">
            <v:path arrowok="t"/>
            <w10:wrap type="topAndBottom" anchorx="page"/>
          </v:shape>
        </w:pict>
      </w:r>
    </w:p>
    <w:p w14:paraId="5A92D8DA" w14:textId="68BAB3C5" w:rsidR="00421979" w:rsidRDefault="00421979">
      <w:pPr>
        <w:pStyle w:val="Textoindependiente"/>
        <w:rPr>
          <w:rFonts w:ascii="Trebuchet MS"/>
          <w:sz w:val="20"/>
        </w:rPr>
      </w:pPr>
    </w:p>
    <w:p w14:paraId="5A92D8DB" w14:textId="2EC3AC61" w:rsidR="00421979" w:rsidRDefault="00421979">
      <w:pPr>
        <w:pStyle w:val="Textoindependiente"/>
        <w:rPr>
          <w:rFonts w:ascii="Trebuchet MS"/>
          <w:sz w:val="20"/>
        </w:rPr>
      </w:pPr>
    </w:p>
    <w:p w14:paraId="5A92D8DC" w14:textId="77777777" w:rsidR="00421979" w:rsidRDefault="00421979">
      <w:pPr>
        <w:pStyle w:val="Textoindependiente"/>
        <w:rPr>
          <w:rFonts w:ascii="Trebuchet MS"/>
          <w:sz w:val="20"/>
        </w:rPr>
      </w:pPr>
    </w:p>
    <w:p w14:paraId="487E2CAC" w14:textId="41F37712" w:rsidR="009134EF" w:rsidRDefault="009134EF" w:rsidP="00711139">
      <w:pPr>
        <w:pStyle w:val="SublistadoNNormal"/>
        <w:numPr>
          <w:ilvl w:val="1"/>
          <w:numId w:val="7"/>
        </w:numPr>
        <w:ind w:left="907" w:hanging="907"/>
      </w:pPr>
      <w:bookmarkStart w:id="70" w:name="_Toc107755158"/>
      <w:bookmarkStart w:id="71" w:name="_Toc139310986"/>
      <w:r>
        <w:t>Introducción</w:t>
      </w:r>
      <w:bookmarkEnd w:id="70"/>
      <w:bookmarkEnd w:id="71"/>
    </w:p>
    <w:p w14:paraId="342BB9BE" w14:textId="489C5E9B" w:rsidR="009134EF" w:rsidRPr="006730E8" w:rsidRDefault="006730E8" w:rsidP="006730E8">
      <w:pPr>
        <w:pStyle w:val="NormalPPrincipal"/>
      </w:pPr>
      <w:r>
        <w:tab/>
        <w:t xml:space="preserve">En este </w:t>
      </w:r>
      <w:r w:rsidR="008639AE">
        <w:t>apartado</w:t>
      </w:r>
      <w:r>
        <w:t xml:space="preserve"> se tratarán los </w:t>
      </w:r>
      <w:r w:rsidR="00EB7E59">
        <w:t>aspectos</w:t>
      </w:r>
      <w:r>
        <w:t xml:space="preserve"> relativos</w:t>
      </w:r>
      <w:r w:rsidR="00A45C8A">
        <w:t xml:space="preserve"> a</w:t>
      </w:r>
      <w:r w:rsidR="005919E1">
        <w:t xml:space="preserve"> la organización y el </w:t>
      </w:r>
      <w:r w:rsidR="00A45C8A">
        <w:t xml:space="preserve">diseño </w:t>
      </w:r>
      <w:r w:rsidR="005919E1">
        <w:t>de la aplicación</w:t>
      </w:r>
      <w:r w:rsidR="00B96927">
        <w:t>.</w:t>
      </w:r>
    </w:p>
    <w:p w14:paraId="1A13E2D8" w14:textId="3609E43F" w:rsidR="009134EF" w:rsidRDefault="009134EF" w:rsidP="00711139">
      <w:pPr>
        <w:pStyle w:val="SublistadoNNormal"/>
        <w:numPr>
          <w:ilvl w:val="1"/>
          <w:numId w:val="7"/>
        </w:numPr>
        <w:ind w:left="907" w:hanging="907"/>
      </w:pPr>
      <w:bookmarkStart w:id="72" w:name="_Toc107755159"/>
      <w:bookmarkStart w:id="73" w:name="_Toc139310987"/>
      <w:r>
        <w:t>Diseño de datos</w:t>
      </w:r>
      <w:bookmarkEnd w:id="72"/>
      <w:bookmarkEnd w:id="73"/>
    </w:p>
    <w:p w14:paraId="400EDE53" w14:textId="080154C4" w:rsidR="004532EC" w:rsidRDefault="0030296A" w:rsidP="00764CF1">
      <w:pPr>
        <w:pStyle w:val="NormalPPrincipal"/>
        <w:rPr>
          <w:b/>
          <w:bCs/>
        </w:rPr>
      </w:pPr>
      <w:r>
        <w:t>En</w:t>
      </w:r>
      <w:r w:rsidR="00B96927">
        <w:t xml:space="preserve"> el diseño de datos, se va a definir la estructura de la base de datos utilizados en el proyecto</w:t>
      </w:r>
      <w:r w:rsidR="00764CF1">
        <w:t xml:space="preserve"> y donde están almacenados. </w:t>
      </w:r>
    </w:p>
    <w:p w14:paraId="43112F15" w14:textId="02408747" w:rsidR="004532EC" w:rsidRDefault="00764CF1" w:rsidP="004532EC">
      <w:pPr>
        <w:pStyle w:val="Subtitulo"/>
      </w:pPr>
      <w:r>
        <w:t>Variable de sesión</w:t>
      </w:r>
    </w:p>
    <w:p w14:paraId="45A4A43F" w14:textId="15FD20F5" w:rsidR="004532EC" w:rsidRDefault="00764CF1" w:rsidP="004532EC">
      <w:pPr>
        <w:pStyle w:val="NormalPPrincipal"/>
      </w:pPr>
      <w:r>
        <w:t>Estos datos son guardados en variables de sesión.</w:t>
      </w:r>
    </w:p>
    <w:p w14:paraId="57D64F37" w14:textId="7419D11A" w:rsidR="00764CF1" w:rsidRDefault="00764CF1" w:rsidP="00711139">
      <w:pPr>
        <w:pStyle w:val="NormalPPrincipal"/>
        <w:numPr>
          <w:ilvl w:val="0"/>
          <w:numId w:val="1"/>
        </w:numPr>
      </w:pPr>
      <w:r w:rsidRPr="00764CF1">
        <w:rPr>
          <w:b/>
          <w:bCs/>
        </w:rPr>
        <w:t>Sesión de usuario</w:t>
      </w:r>
      <w:r>
        <w:t xml:space="preserve">: </w:t>
      </w:r>
      <w:r w:rsidR="00B55CFB">
        <w:t>S</w:t>
      </w:r>
      <w:r>
        <w:t xml:space="preserve">e guarda el nombre de usuario de las personas que se han registrado o iniciado sesión. </w:t>
      </w:r>
    </w:p>
    <w:p w14:paraId="5DBB575A" w14:textId="2E65839C" w:rsidR="00764CF1" w:rsidRDefault="00764CF1" w:rsidP="00711139">
      <w:pPr>
        <w:pStyle w:val="NormalPPrincipal"/>
        <w:numPr>
          <w:ilvl w:val="0"/>
          <w:numId w:val="1"/>
        </w:numPr>
      </w:pPr>
      <w:r>
        <w:rPr>
          <w:b/>
          <w:bCs/>
        </w:rPr>
        <w:t>Sesión de fichero</w:t>
      </w:r>
      <w:r w:rsidRPr="00764CF1">
        <w:t>:</w:t>
      </w:r>
      <w:r>
        <w:t xml:space="preserve"> </w:t>
      </w:r>
      <w:r w:rsidR="00B55CFB">
        <w:t>S</w:t>
      </w:r>
      <w:r>
        <w:t xml:space="preserve">e guarda el nombre del tipo de pregunta. Si se guarda el nombre de Tabla, el nombre del fichero será ese nombre más el formato .XML. </w:t>
      </w:r>
      <w:r>
        <w:br/>
        <w:t xml:space="preserve">Si se guarda el nombre de Valor Ganado, el nombre del fichero será ese nombre más el formato .XML. Si se guarda el nombre de Programación Ganada, el nombre del fichero será ese nombre más el formato .XML. </w:t>
      </w:r>
    </w:p>
    <w:p w14:paraId="1AC2CAD3" w14:textId="6390EC7E" w:rsidR="00764CF1" w:rsidRDefault="00764CF1" w:rsidP="00711139">
      <w:pPr>
        <w:pStyle w:val="NormalPPrincipal"/>
        <w:numPr>
          <w:ilvl w:val="0"/>
          <w:numId w:val="1"/>
        </w:numPr>
      </w:pPr>
      <w:r>
        <w:rPr>
          <w:b/>
          <w:bCs/>
        </w:rPr>
        <w:t xml:space="preserve">Sesión de configuración: </w:t>
      </w:r>
      <w:r w:rsidR="00B55CFB">
        <w:t>Se guarda la configuración de la red que se está usando.</w:t>
      </w:r>
    </w:p>
    <w:p w14:paraId="6DF92B19" w14:textId="0D7E0401" w:rsidR="00B55CFB" w:rsidRDefault="00B55CFB" w:rsidP="00711139">
      <w:pPr>
        <w:pStyle w:val="NormalPPrincipal"/>
        <w:numPr>
          <w:ilvl w:val="0"/>
          <w:numId w:val="1"/>
        </w:numPr>
      </w:pPr>
      <w:r>
        <w:rPr>
          <w:b/>
          <w:bCs/>
        </w:rPr>
        <w:t>Sesión de idioma:</w:t>
      </w:r>
      <w:r>
        <w:t xml:space="preserve"> Se guarda el idioma </w:t>
      </w:r>
      <w:r w:rsidR="00BC2BA2">
        <w:t>seleccionado</w:t>
      </w:r>
      <w:r>
        <w:t>.</w:t>
      </w:r>
    </w:p>
    <w:p w14:paraId="67BCF162" w14:textId="3D0F0FE0" w:rsidR="00B55CFB" w:rsidRDefault="00B55CFB" w:rsidP="00B55CFB">
      <w:pPr>
        <w:pStyle w:val="NormalPPrincipal"/>
      </w:pPr>
      <w:r>
        <w:t xml:space="preserve">La variable fichero servirá para dar nombre al fichero de descarga que hagamos en la aplicación (exportación). La variable del nombre de usuario servirá para saludar al usuario con </w:t>
      </w:r>
      <w:r w:rsidR="00BC2BA2">
        <w:t xml:space="preserve">mensajes de </w:t>
      </w:r>
      <w:r>
        <w:t xml:space="preserve">avisos. </w:t>
      </w:r>
    </w:p>
    <w:p w14:paraId="03EB8CEA" w14:textId="77777777" w:rsidR="00B55CFB" w:rsidRDefault="00B55CFB" w:rsidP="00B55CFB">
      <w:pPr>
        <w:pStyle w:val="NormalPPrincipal"/>
      </w:pPr>
    </w:p>
    <w:p w14:paraId="77810E90" w14:textId="6D714D9D" w:rsidR="00B55CFB" w:rsidRDefault="00B55CFB" w:rsidP="00B55CFB">
      <w:pPr>
        <w:pStyle w:val="Subtitulo"/>
      </w:pPr>
      <w:r>
        <w:lastRenderedPageBreak/>
        <w:t>Base de datos temporal</w:t>
      </w:r>
    </w:p>
    <w:p w14:paraId="3AF4D82D" w14:textId="29D863BA" w:rsidR="00B55CFB" w:rsidRDefault="00B55CFB" w:rsidP="00B55CFB">
      <w:pPr>
        <w:pStyle w:val="NormalPPrincipal"/>
      </w:pPr>
      <w:r>
        <w:t>Estos datos son guardados de manera temporal mientras se esté usando la aplicación.</w:t>
      </w:r>
    </w:p>
    <w:p w14:paraId="7C0D0CD1" w14:textId="30CBCBBB" w:rsidR="00B55CFB" w:rsidRDefault="00B55CFB" w:rsidP="00711139">
      <w:pPr>
        <w:pStyle w:val="NormalPPrincipal"/>
        <w:numPr>
          <w:ilvl w:val="0"/>
          <w:numId w:val="1"/>
        </w:numPr>
      </w:pPr>
      <w:r>
        <w:rPr>
          <w:b/>
          <w:bCs/>
        </w:rPr>
        <w:t xml:space="preserve">Id del usuario: </w:t>
      </w:r>
      <w:r w:rsidR="00BC2BA2">
        <w:t>S</w:t>
      </w:r>
      <w:r>
        <w:t>erá el nombre de usuario de las personas registradas o que hayan iniciado sesión.</w:t>
      </w:r>
    </w:p>
    <w:p w14:paraId="4AB8927F" w14:textId="388918B8" w:rsidR="00B55CFB" w:rsidRDefault="00B55CFB" w:rsidP="00B55CFB">
      <w:pPr>
        <w:pStyle w:val="NormalPPrincipal"/>
        <w:ind w:left="340" w:firstLine="0"/>
      </w:pPr>
      <w:r>
        <w:t>Cuando el usuario entre en la aplicación y se regi</w:t>
      </w:r>
      <w:r w:rsidR="00BC2BA2">
        <w:t>stra o inicia sesión, su nombre de usuario se queda guardado. Cuando el usuario salga de la aplicación web, la sesión se borrará, por lo que también se borraran todos los datos de sesión.</w:t>
      </w:r>
    </w:p>
    <w:p w14:paraId="1A5A6772" w14:textId="77777777" w:rsidR="00BC2BA2" w:rsidRDefault="00BC2BA2" w:rsidP="00B55CFB">
      <w:pPr>
        <w:pStyle w:val="NormalPPrincipal"/>
        <w:ind w:left="340" w:firstLine="0"/>
      </w:pPr>
    </w:p>
    <w:p w14:paraId="72554D73" w14:textId="6D07EE78" w:rsidR="00BC2BA2" w:rsidRDefault="00BC2BA2" w:rsidP="00BC2BA2">
      <w:pPr>
        <w:pStyle w:val="Subtitulo"/>
      </w:pPr>
      <w:r>
        <w:t>Clase Tabla</w:t>
      </w:r>
    </w:p>
    <w:p w14:paraId="7C28B482" w14:textId="7F8BB33A" w:rsidR="00BC2BA2" w:rsidRPr="00B55CFB" w:rsidRDefault="00BC2BA2" w:rsidP="00BC2BA2">
      <w:pPr>
        <w:pStyle w:val="NormalPPrincipal"/>
      </w:pPr>
      <w:r>
        <w:t xml:space="preserve">La clase Tabla, es una clase de Python donde está almacenada todo el algoritmo que realiza las preguntas de tipo Tabla. Contiene los siguientes campos: </w:t>
      </w:r>
    </w:p>
    <w:p w14:paraId="0F5554AA" w14:textId="013937D0" w:rsidR="00B55CFB" w:rsidRDefault="00BC2BA2" w:rsidP="00711139">
      <w:pPr>
        <w:pStyle w:val="NormalPPrincipal"/>
        <w:numPr>
          <w:ilvl w:val="0"/>
          <w:numId w:val="1"/>
        </w:numPr>
      </w:pPr>
      <w:r>
        <w:rPr>
          <w:b/>
          <w:bCs/>
        </w:rPr>
        <w:t xml:space="preserve">El valor de tareas: </w:t>
      </w:r>
      <w:r>
        <w:t>Que será el máximo número de tareas que puede tener una pregunta.</w:t>
      </w:r>
    </w:p>
    <w:p w14:paraId="1493B0C6" w14:textId="27A79CED" w:rsidR="00BC2BA2" w:rsidRDefault="00BC2BA2" w:rsidP="00711139">
      <w:pPr>
        <w:pStyle w:val="NormalPPrincipal"/>
        <w:numPr>
          <w:ilvl w:val="0"/>
          <w:numId w:val="1"/>
        </w:numPr>
      </w:pPr>
      <w:r>
        <w:rPr>
          <w:b/>
          <w:bCs/>
        </w:rPr>
        <w:t>El rango de costes:</w:t>
      </w:r>
      <w:r>
        <w:t xml:space="preserve"> Que será el rango mínimo y máximo de costes que puede tener una tarea.</w:t>
      </w:r>
    </w:p>
    <w:p w14:paraId="69C1429F" w14:textId="553119BA" w:rsidR="00BC2BA2" w:rsidRDefault="00BC2BA2" w:rsidP="00711139">
      <w:pPr>
        <w:pStyle w:val="NormalPPrincipal"/>
        <w:numPr>
          <w:ilvl w:val="0"/>
          <w:numId w:val="1"/>
        </w:numPr>
      </w:pPr>
      <w:r>
        <w:rPr>
          <w:b/>
          <w:bCs/>
        </w:rPr>
        <w:t>El valor de preguntas:</w:t>
      </w:r>
      <w:r>
        <w:t xml:space="preserve"> Que será el número de </w:t>
      </w:r>
      <w:r w:rsidR="00B45B0A">
        <w:t>veces que se tiene que ejecutar el programa y crear ese número de preguntas.</w:t>
      </w:r>
    </w:p>
    <w:p w14:paraId="5147E252" w14:textId="62EB7F9E" w:rsidR="00B45B0A" w:rsidRDefault="00B45B0A" w:rsidP="00711139">
      <w:pPr>
        <w:pStyle w:val="NormalPPrincipal"/>
        <w:numPr>
          <w:ilvl w:val="0"/>
          <w:numId w:val="1"/>
        </w:numPr>
      </w:pPr>
      <w:r>
        <w:rPr>
          <w:b/>
          <w:bCs/>
        </w:rPr>
        <w:t>El valor de idioma:</w:t>
      </w:r>
      <w:r>
        <w:t xml:space="preserve"> Que será el idioma que estará traducido todas las preguntas.</w:t>
      </w:r>
    </w:p>
    <w:p w14:paraId="454CB012" w14:textId="77777777" w:rsidR="00B45B0A" w:rsidRDefault="00B45B0A" w:rsidP="00B45B0A">
      <w:pPr>
        <w:pStyle w:val="NormalPPrincipal"/>
      </w:pPr>
    </w:p>
    <w:p w14:paraId="142C2C67" w14:textId="0E4B5180" w:rsidR="00B45B0A" w:rsidRDefault="00B45B0A" w:rsidP="00B45B0A">
      <w:pPr>
        <w:pStyle w:val="Subtitulo"/>
      </w:pPr>
      <w:r>
        <w:t>Clase ValorGanado</w:t>
      </w:r>
    </w:p>
    <w:p w14:paraId="7DB03392" w14:textId="4A94C39F" w:rsidR="00B45B0A" w:rsidRPr="00B55CFB" w:rsidRDefault="00B45B0A" w:rsidP="00B45B0A">
      <w:pPr>
        <w:pStyle w:val="NormalPPrincipal"/>
      </w:pPr>
      <w:r>
        <w:t xml:space="preserve">La clase ValorGanado, es una clase de Python donde está almacenada todo el algoritmo que realiza las preguntas de tipo Valor Ganado. Contiene los siguientes campos: </w:t>
      </w:r>
    </w:p>
    <w:p w14:paraId="6BB7652B" w14:textId="01C94038" w:rsidR="00B45B0A" w:rsidRDefault="00B45B0A" w:rsidP="00711139">
      <w:pPr>
        <w:pStyle w:val="NormalPPrincipal"/>
        <w:numPr>
          <w:ilvl w:val="0"/>
          <w:numId w:val="1"/>
        </w:numPr>
      </w:pPr>
      <w:r>
        <w:rPr>
          <w:b/>
          <w:bCs/>
        </w:rPr>
        <w:t xml:space="preserve">El rango de tiempo: </w:t>
      </w:r>
      <w:r>
        <w:t>Que será el rango mínimo y máximo de tiempo que puede tener el gráfico del Valor Ganado.</w:t>
      </w:r>
    </w:p>
    <w:p w14:paraId="75B109A5" w14:textId="75D36E9D" w:rsidR="00B45B0A" w:rsidRDefault="00B45B0A" w:rsidP="00711139">
      <w:pPr>
        <w:pStyle w:val="NormalPPrincipal"/>
        <w:numPr>
          <w:ilvl w:val="0"/>
          <w:numId w:val="1"/>
        </w:numPr>
      </w:pPr>
      <w:r>
        <w:rPr>
          <w:b/>
          <w:bCs/>
        </w:rPr>
        <w:t>El rango de costes:</w:t>
      </w:r>
      <w:r>
        <w:t xml:space="preserve"> Que será el rango mínimo y máximo de costes que puede tener el gráfico del Valor Ganado.</w:t>
      </w:r>
    </w:p>
    <w:p w14:paraId="23CBF5DB" w14:textId="77777777" w:rsidR="00B45B0A" w:rsidRDefault="00B45B0A" w:rsidP="00711139">
      <w:pPr>
        <w:pStyle w:val="NormalPPrincipal"/>
        <w:numPr>
          <w:ilvl w:val="0"/>
          <w:numId w:val="1"/>
        </w:numPr>
      </w:pPr>
      <w:r>
        <w:rPr>
          <w:b/>
          <w:bCs/>
        </w:rPr>
        <w:t>El valor de preguntas:</w:t>
      </w:r>
      <w:r>
        <w:t xml:space="preserve"> Que será el número de veces que se tiene que ejecutar el programa y crear ese número de preguntas.</w:t>
      </w:r>
    </w:p>
    <w:p w14:paraId="1E27F606" w14:textId="1BCEAB34" w:rsidR="00B45B0A" w:rsidRDefault="00B45B0A" w:rsidP="00221239">
      <w:pPr>
        <w:pStyle w:val="NormalPPrincipal"/>
        <w:numPr>
          <w:ilvl w:val="0"/>
          <w:numId w:val="1"/>
        </w:numPr>
      </w:pPr>
      <w:r>
        <w:rPr>
          <w:b/>
          <w:bCs/>
        </w:rPr>
        <w:t>El valor de idioma:</w:t>
      </w:r>
      <w:r>
        <w:t xml:space="preserve"> Que será el idioma que estará traducido todas las preguntas.</w:t>
      </w:r>
    </w:p>
    <w:p w14:paraId="48495333" w14:textId="5C8220A1" w:rsidR="00B45B0A" w:rsidRDefault="00B45B0A" w:rsidP="00B45B0A">
      <w:pPr>
        <w:pStyle w:val="Subtitulo"/>
      </w:pPr>
      <w:r>
        <w:lastRenderedPageBreak/>
        <w:t>Clase ProgramacionGanada</w:t>
      </w:r>
    </w:p>
    <w:p w14:paraId="40099987" w14:textId="74411105" w:rsidR="00B45B0A" w:rsidRPr="00B55CFB" w:rsidRDefault="00B45B0A" w:rsidP="00B45B0A">
      <w:pPr>
        <w:pStyle w:val="NormalPPrincipal"/>
      </w:pPr>
      <w:r>
        <w:t xml:space="preserve">La clase ProgramacionGanada, es una clase de Python donde está almacenada todo el algoritmo que realiza las preguntas de tipo Programación Ganada. Contiene los siguientes campos: </w:t>
      </w:r>
    </w:p>
    <w:p w14:paraId="4B53AD41" w14:textId="1EEE19AB" w:rsidR="00B45B0A" w:rsidRDefault="00B45B0A" w:rsidP="00711139">
      <w:pPr>
        <w:pStyle w:val="NormalPPrincipal"/>
        <w:numPr>
          <w:ilvl w:val="0"/>
          <w:numId w:val="1"/>
        </w:numPr>
      </w:pPr>
      <w:r>
        <w:rPr>
          <w:b/>
          <w:bCs/>
        </w:rPr>
        <w:t xml:space="preserve">El rango de tiempo: </w:t>
      </w:r>
      <w:r>
        <w:t>Que será el rango mínimo y máximo de tiempo que puede tener el gráfico de la Programación Ganada.</w:t>
      </w:r>
    </w:p>
    <w:p w14:paraId="642A6EF4" w14:textId="11568545" w:rsidR="00B45B0A" w:rsidRDefault="00B45B0A" w:rsidP="00711139">
      <w:pPr>
        <w:pStyle w:val="NormalPPrincipal"/>
        <w:numPr>
          <w:ilvl w:val="0"/>
          <w:numId w:val="1"/>
        </w:numPr>
      </w:pPr>
      <w:r>
        <w:rPr>
          <w:b/>
          <w:bCs/>
        </w:rPr>
        <w:t>El rango de costes:</w:t>
      </w:r>
      <w:r>
        <w:t xml:space="preserve"> Que será el rango mínimo y máximo de costes que puede tener el gráfico de la Programación Ganada.</w:t>
      </w:r>
    </w:p>
    <w:p w14:paraId="4AEF6666" w14:textId="77777777" w:rsidR="00B45B0A" w:rsidRDefault="00B45B0A" w:rsidP="00711139">
      <w:pPr>
        <w:pStyle w:val="NormalPPrincipal"/>
        <w:numPr>
          <w:ilvl w:val="0"/>
          <w:numId w:val="1"/>
        </w:numPr>
      </w:pPr>
      <w:r>
        <w:rPr>
          <w:b/>
          <w:bCs/>
        </w:rPr>
        <w:t>El valor de preguntas:</w:t>
      </w:r>
      <w:r>
        <w:t xml:space="preserve"> Que será el número de veces que se tiene que ejecutar el programa y crear ese número de preguntas.</w:t>
      </w:r>
    </w:p>
    <w:p w14:paraId="5D383623" w14:textId="77777777" w:rsidR="00B45B0A" w:rsidRDefault="00B45B0A" w:rsidP="00711139">
      <w:pPr>
        <w:pStyle w:val="NormalPPrincipal"/>
        <w:numPr>
          <w:ilvl w:val="0"/>
          <w:numId w:val="1"/>
        </w:numPr>
      </w:pPr>
      <w:r>
        <w:rPr>
          <w:b/>
          <w:bCs/>
        </w:rPr>
        <w:t>El valor de idioma:</w:t>
      </w:r>
      <w:r>
        <w:t xml:space="preserve"> Que será el idioma que estará traducido todas las preguntas.</w:t>
      </w:r>
    </w:p>
    <w:p w14:paraId="39ABB80D" w14:textId="77777777" w:rsidR="004532EC" w:rsidRDefault="004532EC" w:rsidP="00B45B0A">
      <w:pPr>
        <w:pStyle w:val="NormalPPrincipal"/>
        <w:ind w:firstLine="0"/>
      </w:pPr>
    </w:p>
    <w:p w14:paraId="29C35EE6" w14:textId="0AA87989" w:rsidR="00B45B0A" w:rsidRDefault="00B45B0A" w:rsidP="00B45B0A">
      <w:pPr>
        <w:pStyle w:val="Subtitulo"/>
      </w:pPr>
      <w:r>
        <w:t>Clase main</w:t>
      </w:r>
    </w:p>
    <w:p w14:paraId="6F4E4BEB" w14:textId="5163B668" w:rsidR="00B45B0A" w:rsidRDefault="00B45B0A" w:rsidP="00B45B0A">
      <w:pPr>
        <w:pStyle w:val="NormalPPrincipal"/>
      </w:pPr>
      <w:r>
        <w:t>La clase main, es una clase de Python donde está almacenada toda la lógica de la aplicación, es decir, donde están todos los métodos encargados de configurar la funcionalidad de todo el proyecto.</w:t>
      </w:r>
    </w:p>
    <w:p w14:paraId="64A1729F" w14:textId="77777777" w:rsidR="00B45B0A" w:rsidRDefault="00B45B0A" w:rsidP="00B45B0A">
      <w:pPr>
        <w:pStyle w:val="NormalPPrincipal"/>
      </w:pPr>
    </w:p>
    <w:p w14:paraId="423C6AE5" w14:textId="24589619" w:rsidR="009134EF" w:rsidRDefault="009134EF" w:rsidP="00711139">
      <w:pPr>
        <w:pStyle w:val="SublistadoNNormal"/>
        <w:numPr>
          <w:ilvl w:val="1"/>
          <w:numId w:val="7"/>
        </w:numPr>
        <w:ind w:left="907" w:hanging="907"/>
      </w:pPr>
      <w:bookmarkStart w:id="74" w:name="_Toc107755161"/>
      <w:bookmarkStart w:id="75" w:name="_Toc139310988"/>
      <w:r>
        <w:t xml:space="preserve">Diseño </w:t>
      </w:r>
      <w:bookmarkEnd w:id="74"/>
      <w:r w:rsidR="00711139">
        <w:t>procedimental</w:t>
      </w:r>
      <w:bookmarkEnd w:id="75"/>
    </w:p>
    <w:p w14:paraId="6385DE54" w14:textId="77777777" w:rsidR="00C1533F" w:rsidRDefault="00B45B0A" w:rsidP="00C1533F">
      <w:pPr>
        <w:pStyle w:val="NormalPPrincipal"/>
      </w:pPr>
      <w:r>
        <w:t>En este apartado se va a explicar</w:t>
      </w:r>
      <w:r w:rsidR="00711139">
        <w:t xml:space="preserve"> </w:t>
      </w:r>
      <w:r w:rsidR="00C1533F">
        <w:t xml:space="preserve">la ejecución de </w:t>
      </w:r>
      <w:r w:rsidR="00711139">
        <w:t xml:space="preserve">los diferentes procesos más interesantes de la aplicación web. </w:t>
      </w:r>
      <w:r>
        <w:t xml:space="preserve"> </w:t>
      </w:r>
      <w:r w:rsidR="00711139">
        <w:t>En la siguiente figura se puede apreciar el diagrama de secuencias indicando las diferentes interacciones de los diferentes componentes del sistema para la tarea de realizar un banco de preguntas.</w:t>
      </w:r>
      <w:r w:rsidR="00D539FE">
        <w:t xml:space="preserve"> </w:t>
      </w:r>
    </w:p>
    <w:p w14:paraId="56388460" w14:textId="77777777" w:rsidR="00C1533F" w:rsidRDefault="00C1533F" w:rsidP="00C1533F">
      <w:pPr>
        <w:pStyle w:val="NormalPPrincipal"/>
      </w:pPr>
    </w:p>
    <w:p w14:paraId="6F71CED2" w14:textId="066A97F8" w:rsidR="000F11EB" w:rsidRDefault="00C1533F" w:rsidP="0095228F">
      <w:pPr>
        <w:pStyle w:val="Subtitulo"/>
      </w:pPr>
      <w:r>
        <w:t>Registro e inicio de sesión</w:t>
      </w:r>
    </w:p>
    <w:p w14:paraId="42266229" w14:textId="19DB20AA" w:rsidR="00C1533F" w:rsidRDefault="00C1533F" w:rsidP="0095228F">
      <w:pPr>
        <w:pStyle w:val="NormalPPrincipal"/>
      </w:pPr>
      <w:r>
        <w:t>Para el primer diagrama de secuencia se va a representar los pasas que sigue el programa en el momento en el que el usuario pulsa el botón de “Empezar” y necesita registrarse o iniciar sesión para acceder a la aplicación.</w:t>
      </w:r>
    </w:p>
    <w:p w14:paraId="1A421AF3" w14:textId="7081CE9B" w:rsidR="00C1533F" w:rsidRDefault="00CD3DAA" w:rsidP="00CD3DAA">
      <w:pPr>
        <w:pStyle w:val="NormalPPrincipal"/>
        <w:ind w:firstLine="0"/>
      </w:pPr>
      <w:r>
        <w:rPr>
          <w:noProof/>
        </w:rPr>
        <w:lastRenderedPageBreak/>
        <w:drawing>
          <wp:inline distT="0" distB="0" distL="0" distR="0" wp14:anchorId="3EE000B4" wp14:editId="13D411A4">
            <wp:extent cx="5599385" cy="5633545"/>
            <wp:effectExtent l="0" t="0" r="1905" b="5715"/>
            <wp:docPr id="1754641635"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641635" name="Imagen 1" descr="Diagrama&#10;&#10;Descripción generada automáticamente"/>
                    <pic:cNvPicPr/>
                  </pic:nvPicPr>
                  <pic:blipFill rotWithShape="1">
                    <a:blip r:embed="rId212" cstate="print">
                      <a:extLst>
                        <a:ext uri="{28A0092B-C50C-407E-A947-70E740481C1C}">
                          <a14:useLocalDpi xmlns:a14="http://schemas.microsoft.com/office/drawing/2010/main" val="0"/>
                        </a:ext>
                      </a:extLst>
                    </a:blip>
                    <a:srcRect l="4574" t="1698" r="1927" b="1291"/>
                    <a:stretch/>
                  </pic:blipFill>
                  <pic:spPr bwMode="auto">
                    <a:xfrm>
                      <a:off x="0" y="0"/>
                      <a:ext cx="5622061" cy="5656360"/>
                    </a:xfrm>
                    <a:prstGeom prst="rect">
                      <a:avLst/>
                    </a:prstGeom>
                    <a:ln>
                      <a:noFill/>
                    </a:ln>
                    <a:extLst>
                      <a:ext uri="{53640926-AAD7-44D8-BBD7-CCE9431645EC}">
                        <a14:shadowObscured xmlns:a14="http://schemas.microsoft.com/office/drawing/2010/main"/>
                      </a:ext>
                    </a:extLst>
                  </pic:spPr>
                </pic:pic>
              </a:graphicData>
            </a:graphic>
          </wp:inline>
        </w:drawing>
      </w:r>
    </w:p>
    <w:p w14:paraId="1E596872" w14:textId="3FA69591" w:rsidR="00CD3DAA" w:rsidRPr="004B737F" w:rsidRDefault="00CD3DAA" w:rsidP="00CD3DAA">
      <w:pPr>
        <w:pStyle w:val="NormalPPrincipal"/>
        <w:jc w:val="center"/>
      </w:pPr>
      <w:r>
        <w:t>Figura C.1: Diagrama de secuencia de Registro y Login</w:t>
      </w:r>
    </w:p>
    <w:p w14:paraId="418B76CD" w14:textId="77777777" w:rsidR="00CD3DAA" w:rsidRDefault="00CD3DAA" w:rsidP="00CD3DAA">
      <w:pPr>
        <w:pStyle w:val="NormalPPrincipal"/>
        <w:ind w:firstLine="0"/>
      </w:pPr>
    </w:p>
    <w:p w14:paraId="4FF01D3E" w14:textId="0CB95E22" w:rsidR="00CD3DAA" w:rsidRDefault="00CD3DAA" w:rsidP="00CD3DAA">
      <w:pPr>
        <w:pStyle w:val="Subtitulo"/>
      </w:pPr>
      <w:r>
        <w:t>Creación banco de preguntas</w:t>
      </w:r>
    </w:p>
    <w:p w14:paraId="17A38090" w14:textId="56F0767E" w:rsidR="00CD3DAA" w:rsidRDefault="00CD3DAA" w:rsidP="0095228F">
      <w:pPr>
        <w:pStyle w:val="NormalPPrincipal"/>
      </w:pPr>
      <w:r>
        <w:t>Para el siguiente diagrama se centra en como se realiza el proceso de crear la exportación del fichero. Como los tres tipos de preguntas tienen un mismo diagrama secuencial solo se mostrará uno de ellos.</w:t>
      </w:r>
    </w:p>
    <w:p w14:paraId="06399C3C" w14:textId="365CD1B4" w:rsidR="004F4CB6" w:rsidRDefault="00092EE8" w:rsidP="004F4CB6">
      <w:pPr>
        <w:pStyle w:val="NormalPPrincipal"/>
        <w:ind w:firstLine="0"/>
      </w:pPr>
      <w:r>
        <w:rPr>
          <w:noProof/>
        </w:rPr>
        <w:lastRenderedPageBreak/>
        <w:drawing>
          <wp:inline distT="0" distB="0" distL="0" distR="0" wp14:anchorId="21E5AF4C" wp14:editId="64AAD344">
            <wp:extent cx="5426580" cy="5056597"/>
            <wp:effectExtent l="0" t="0" r="3175" b="0"/>
            <wp:docPr id="1768851529"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1529" name="Imagen 3" descr="Diagrama&#10;&#10;Descripción generada automáticamente"/>
                    <pic:cNvPicPr/>
                  </pic:nvPicPr>
                  <pic:blipFill rotWithShape="1">
                    <a:blip r:embed="rId213" cstate="print">
                      <a:extLst>
                        <a:ext uri="{28A0092B-C50C-407E-A947-70E740481C1C}">
                          <a14:useLocalDpi xmlns:a14="http://schemas.microsoft.com/office/drawing/2010/main" val="0"/>
                        </a:ext>
                      </a:extLst>
                    </a:blip>
                    <a:srcRect l="4271" t="1399" b="1"/>
                    <a:stretch/>
                  </pic:blipFill>
                  <pic:spPr bwMode="auto">
                    <a:xfrm>
                      <a:off x="0" y="0"/>
                      <a:ext cx="5434312" cy="5063802"/>
                    </a:xfrm>
                    <a:prstGeom prst="rect">
                      <a:avLst/>
                    </a:prstGeom>
                    <a:ln>
                      <a:noFill/>
                    </a:ln>
                    <a:extLst>
                      <a:ext uri="{53640926-AAD7-44D8-BBD7-CCE9431645EC}">
                        <a14:shadowObscured xmlns:a14="http://schemas.microsoft.com/office/drawing/2010/main"/>
                      </a:ext>
                    </a:extLst>
                  </pic:spPr>
                </pic:pic>
              </a:graphicData>
            </a:graphic>
          </wp:inline>
        </w:drawing>
      </w:r>
    </w:p>
    <w:p w14:paraId="0FEFF5C6" w14:textId="38812BD3" w:rsidR="004F4CB6" w:rsidRPr="004B737F" w:rsidRDefault="004F4CB6" w:rsidP="004F4CB6">
      <w:pPr>
        <w:pStyle w:val="NormalPPrincipal"/>
        <w:jc w:val="center"/>
      </w:pPr>
      <w:r>
        <w:t>Figura C.2: Diagrama de secuencia de Creación banco de preguntas</w:t>
      </w:r>
    </w:p>
    <w:p w14:paraId="13FA0EC1" w14:textId="77777777" w:rsidR="004F4CB6" w:rsidRDefault="004F4CB6" w:rsidP="004F4CB6">
      <w:pPr>
        <w:pStyle w:val="NormalPPrincipal"/>
        <w:ind w:firstLine="0"/>
      </w:pPr>
    </w:p>
    <w:p w14:paraId="7DEA85EF" w14:textId="46DFF7C7" w:rsidR="0081154B" w:rsidRDefault="004F4CB6" w:rsidP="00DF201A">
      <w:pPr>
        <w:pStyle w:val="SublistadoNNormal"/>
        <w:numPr>
          <w:ilvl w:val="1"/>
          <w:numId w:val="7"/>
        </w:numPr>
        <w:ind w:left="907" w:hanging="907"/>
      </w:pPr>
      <w:bookmarkStart w:id="76" w:name="_Toc139310989"/>
      <w:r>
        <w:t>Diseño arquitectónico</w:t>
      </w:r>
      <w:bookmarkEnd w:id="76"/>
    </w:p>
    <w:p w14:paraId="4426BB89" w14:textId="549F4BB0" w:rsidR="0081154B" w:rsidRPr="0081154B" w:rsidRDefault="0081154B" w:rsidP="0081154B">
      <w:pPr>
        <w:pStyle w:val="NormalPPrincipal"/>
      </w:pPr>
      <w:r w:rsidRPr="0081154B">
        <w:t xml:space="preserve">En este apartado se va a explicar el patrón de diseño que se ha utilizado para que cumpla con la mantenibilidad y un correcto diseño del software. </w:t>
      </w:r>
    </w:p>
    <w:p w14:paraId="2D715C41" w14:textId="1537A907" w:rsidR="0081154B" w:rsidRDefault="0081154B" w:rsidP="0081154B">
      <w:pPr>
        <w:pStyle w:val="Subtitulo"/>
      </w:pPr>
      <w:r>
        <w:t>Modelo-Vista-Controlador</w:t>
      </w:r>
    </w:p>
    <w:p w14:paraId="0FBBC5F2" w14:textId="616DD2A9" w:rsidR="00B578CA" w:rsidRDefault="00B578CA" w:rsidP="0095228F">
      <w:pPr>
        <w:pStyle w:val="NormalPPrincipal"/>
        <w:rPr>
          <w:color w:val="FF0000"/>
        </w:rPr>
      </w:pPr>
      <w:r>
        <w:t xml:space="preserve"> </w:t>
      </w:r>
      <w:r w:rsidR="0081154B" w:rsidRPr="0081154B">
        <w:t>Modelo-vista-controlador (MVC)</w:t>
      </w:r>
      <w:r w:rsidR="0081154B">
        <w:t>,</w:t>
      </w:r>
      <w:r w:rsidR="0081154B" w:rsidRPr="0081154B">
        <w:t xml:space="preserve"> es un </w:t>
      </w:r>
      <w:r w:rsidR="0081154B">
        <w:t>diseño</w:t>
      </w:r>
      <w:r w:rsidR="0081154B" w:rsidRPr="0081154B">
        <w:t xml:space="preserve"> de arquitectura de software, que separa los datos y la lógica de </w:t>
      </w:r>
      <w:r w:rsidR="0081154B">
        <w:t>ejecución</w:t>
      </w:r>
      <w:r w:rsidR="0081154B" w:rsidRPr="0081154B">
        <w:t xml:space="preserve"> de </w:t>
      </w:r>
      <w:r w:rsidR="0081154B">
        <w:t>la</w:t>
      </w:r>
      <w:r w:rsidR="0081154B" w:rsidRPr="0081154B">
        <w:t xml:space="preserve"> aplicación </w:t>
      </w:r>
      <w:r w:rsidR="0081154B">
        <w:t>web ,</w:t>
      </w:r>
      <w:r w:rsidR="0081154B" w:rsidRPr="0081154B">
        <w:t xml:space="preserve">de su representación y el módulo encargado de gestionar los eventos y las comunicaciones. </w:t>
      </w:r>
      <w:r w:rsidR="0081154B">
        <w:t>Es por ello por lo que se</w:t>
      </w:r>
      <w:r w:rsidR="0081154B" w:rsidRPr="0081154B">
        <w:t xml:space="preserve"> constru</w:t>
      </w:r>
      <w:r w:rsidR="0081154B">
        <w:t>ye a partir</w:t>
      </w:r>
      <w:r w:rsidR="0081154B" w:rsidRPr="0081154B">
        <w:t xml:space="preserve"> de tres componentes distintos que son el modelo, la vista y el controlador</w:t>
      </w:r>
      <w:r w:rsidR="0081154B">
        <w:t>. Por un lado, se</w:t>
      </w:r>
      <w:r w:rsidR="0081154B" w:rsidRPr="0081154B">
        <w:t xml:space="preserve"> define </w:t>
      </w:r>
      <w:r w:rsidR="0081154B">
        <w:t xml:space="preserve">los </w:t>
      </w:r>
      <w:r w:rsidR="0081154B" w:rsidRPr="0081154B">
        <w:t>componentes para la representación de la información, y por otro lado para la interacción del usuario.</w:t>
      </w:r>
      <w:hyperlink w:anchor="Bibliografía" w:history="1">
        <w:r w:rsidR="0081154B" w:rsidRPr="0081154B">
          <w:rPr>
            <w:rStyle w:val="Hipervnculo"/>
            <w:color w:val="FF0000"/>
          </w:rPr>
          <w:fldChar w:fldCharType="begin"/>
        </w:r>
        <w:r w:rsidR="0081154B" w:rsidRPr="0081154B">
          <w:rPr>
            <w:rStyle w:val="Hipervnculo"/>
            <w:color w:val="FF0000"/>
          </w:rPr>
          <w:instrText xml:space="preserve"> ADDIN ZOTERO_ITEM CSL_CITATION {"citationID":"fmIOB2f1","properties":{"formattedCitation":"[4]","plainCitation":"[4]","noteIndex":0},"citationItems":[{"id":59,"uris":["http://zotero.org/users/11172637/items/VMNT5QZN"],"itemData":{"id":59,"type":"entry-encyclopedia","abstract":"Modelo-vista-controlador (MVC) es un patrón de arquitectura de software, que separa los datos y principalmente lo que es la lógica de negocio de una aplicación de su representación y el módulo encargado de gestionar los eventos y las comunicaciones. Para ello MVC propone la construcción de tres componentes distintos que son el modelo, la vista y el controlador, es decir, por un lado define componentes para la representación de la información, y por otro lado para la interacción del usuario.[1]​[2]​ Este patrón de arquitectura de software se basa en las ideas de reutilización de código y la separación de conceptos, características que buscan facilitar la tarea de desarrollo de aplicaciones y su posterior mantenimiento.[3]​[4]​","container-title":"Wikipedia, la enciclopedia libre","language":"es","license":"Creative Commons Attribution-ShareAlike License","note":"Page Version ID: 138615253","source":"Wikipedia","title":"Modelo–vista–controlador","URL":"https://es.wikipedia.org/w/index.php?title=Modelo%E2%80%93vista%E2%80%93controlador&amp;oldid=138615253","accessed":{"date-parts":[["2023",6,26]]},"issued":{"date-parts":[["2021",9,27]]}}}],"schema":"https://github.com/citation-style-language/schema/raw/master/csl-citation.json"} </w:instrText>
        </w:r>
        <w:r w:rsidR="0081154B" w:rsidRPr="0081154B">
          <w:rPr>
            <w:rStyle w:val="Hipervnculo"/>
            <w:color w:val="FF0000"/>
          </w:rPr>
          <w:fldChar w:fldCharType="separate"/>
        </w:r>
        <w:r w:rsidR="0081154B" w:rsidRPr="0081154B">
          <w:rPr>
            <w:rStyle w:val="Hipervnculo"/>
            <w:color w:val="FF0000"/>
          </w:rPr>
          <w:t>[4]</w:t>
        </w:r>
        <w:r w:rsidR="0081154B" w:rsidRPr="0081154B">
          <w:rPr>
            <w:rStyle w:val="Hipervnculo"/>
            <w:color w:val="FF0000"/>
          </w:rPr>
          <w:fldChar w:fldCharType="end"/>
        </w:r>
      </w:hyperlink>
    </w:p>
    <w:p w14:paraId="1729A277" w14:textId="568D5421" w:rsidR="00FA0AAE" w:rsidRPr="00FA0AAE" w:rsidRDefault="00FA0AAE" w:rsidP="0095228F">
      <w:pPr>
        <w:pStyle w:val="NormalPPrincipal"/>
      </w:pPr>
      <w:r>
        <w:t>En nuestra aplicación cada uno de estos componentes abarca:</w:t>
      </w:r>
    </w:p>
    <w:p w14:paraId="1AB4CE17" w14:textId="2CAD2F31" w:rsidR="00FA0AAE" w:rsidRPr="00FA0AAE" w:rsidRDefault="00D54A6D" w:rsidP="00FA0AAE">
      <w:pPr>
        <w:pStyle w:val="NormalPPrincipal"/>
        <w:numPr>
          <w:ilvl w:val="0"/>
          <w:numId w:val="1"/>
        </w:numPr>
        <w:jc w:val="left"/>
      </w:pPr>
      <w:r>
        <w:rPr>
          <w:b/>
          <w:bCs/>
        </w:rPr>
        <w:lastRenderedPageBreak/>
        <w:t>Modelo</w:t>
      </w:r>
      <w:r>
        <w:t>: La</w:t>
      </w:r>
      <w:r w:rsidR="00FA0AAE">
        <w:t xml:space="preserve"> lógica de la</w:t>
      </w:r>
      <w:r>
        <w:t xml:space="preserve"> base de datos,</w:t>
      </w:r>
      <w:r w:rsidR="00FA0AAE">
        <w:t xml:space="preserve"> es decir, el patrón que siguen los datos del programa</w:t>
      </w:r>
      <w:r>
        <w:t>.</w:t>
      </w:r>
      <w:r w:rsidR="00FA0AAE">
        <w:br/>
        <w:t>En MQGenerator, el modelo está compuesto por la base de los datos y la estructura de los programas</w:t>
      </w:r>
      <w:r w:rsidR="000E16ED">
        <w:t xml:space="preserve"> para extraer esos datos.</w:t>
      </w:r>
      <w:r w:rsidR="00FA0AAE">
        <w:t xml:space="preserve"> </w:t>
      </w:r>
    </w:p>
    <w:p w14:paraId="48B98D6B" w14:textId="57BC1E13" w:rsidR="00D54A6D" w:rsidRDefault="00D54A6D" w:rsidP="00FA0AAE">
      <w:pPr>
        <w:pStyle w:val="NormalPPrincipal"/>
        <w:numPr>
          <w:ilvl w:val="0"/>
          <w:numId w:val="1"/>
        </w:numPr>
        <w:jc w:val="left"/>
      </w:pPr>
      <w:r>
        <w:rPr>
          <w:b/>
          <w:bCs/>
        </w:rPr>
        <w:t>Vista</w:t>
      </w:r>
      <w:r w:rsidRPr="00D54A6D">
        <w:t>:</w:t>
      </w:r>
      <w:r>
        <w:t xml:space="preserve"> </w:t>
      </w:r>
      <w:r w:rsidR="00FA0AAE">
        <w:t>La definición de todas las interfaces del usuario.</w:t>
      </w:r>
      <w:r w:rsidR="00FA0AAE">
        <w:br/>
        <w:t xml:space="preserve">En MQGenerator, la vista está compuesto por todos los ficheros </w:t>
      </w:r>
      <w:r>
        <w:t xml:space="preserve">HTML </w:t>
      </w:r>
      <w:r w:rsidR="00FA0AAE">
        <w:t>que tienen</w:t>
      </w:r>
      <w:r>
        <w:t xml:space="preserve"> la aplicación web, donde se encuentran </w:t>
      </w:r>
      <w:r w:rsidR="00FA0AAE">
        <w:t>agrupados en el directorio /templates.</w:t>
      </w:r>
    </w:p>
    <w:p w14:paraId="6AC0C717" w14:textId="2A8B9EBD" w:rsidR="00FA0AAE" w:rsidRDefault="00D54A6D" w:rsidP="00711139">
      <w:pPr>
        <w:pStyle w:val="NormalPPrincipal"/>
        <w:numPr>
          <w:ilvl w:val="0"/>
          <w:numId w:val="1"/>
        </w:numPr>
      </w:pPr>
      <w:r>
        <w:rPr>
          <w:b/>
          <w:bCs/>
        </w:rPr>
        <w:t>Controlador</w:t>
      </w:r>
      <w:r w:rsidRPr="00D54A6D">
        <w:t>:</w:t>
      </w:r>
      <w:r>
        <w:t xml:space="preserve"> </w:t>
      </w:r>
      <w:r w:rsidR="00FA0AAE">
        <w:t>Las partes del proyecto que manda realizar las operaciones, es decir, los que controlan cómo se envían los datos y como recuperarlos.</w:t>
      </w:r>
      <w:r w:rsidR="00FA0AAE">
        <w:br/>
        <w:t>En MQGenerator, el controlador está compuesto por el archivo main.py</w:t>
      </w:r>
      <w:r w:rsidR="000E16ED">
        <w:t>. Además, existen diferentes algoritmos en Python incluidos en el directorio /src.</w:t>
      </w:r>
    </w:p>
    <w:p w14:paraId="6B64DA7C" w14:textId="66DA9631" w:rsidR="00D54A6D" w:rsidRDefault="00D54A6D" w:rsidP="00711139">
      <w:pPr>
        <w:pStyle w:val="NormalPPrincipal"/>
        <w:numPr>
          <w:ilvl w:val="0"/>
          <w:numId w:val="1"/>
        </w:numPr>
      </w:pPr>
      <w:r>
        <w:t>clases .CS</w:t>
      </w:r>
      <w:r w:rsidR="00EB5002">
        <w:t xml:space="preserve"> que hay detrás de cada página, encargadas de la gestión de eventos de usuario y llamadas </w:t>
      </w:r>
      <w:r w:rsidR="00196EDA">
        <w:t>a métodos</w:t>
      </w:r>
      <w:r w:rsidR="00EB5002">
        <w:t>.</w:t>
      </w:r>
    </w:p>
    <w:p w14:paraId="35CBBFEC" w14:textId="6AC54A8B" w:rsidR="005D29E4" w:rsidRDefault="005D29E4" w:rsidP="000E16ED">
      <w:pPr>
        <w:pStyle w:val="NormalPPrincipal"/>
      </w:pPr>
      <w:r>
        <w:t>En la Figura C.</w:t>
      </w:r>
      <w:r w:rsidR="000E16ED">
        <w:t>3</w:t>
      </w:r>
      <w:r>
        <w:t xml:space="preserve"> se puede observar un sencillo diagrama </w:t>
      </w:r>
      <w:r w:rsidR="000E16ED">
        <w:t>arquitectónico de este diseño:</w:t>
      </w:r>
    </w:p>
    <w:p w14:paraId="2A07DA82" w14:textId="27E7EEAD" w:rsidR="009454C3" w:rsidRDefault="000E16ED" w:rsidP="000E16ED">
      <w:pPr>
        <w:pStyle w:val="NormalPPrincipal"/>
        <w:jc w:val="center"/>
      </w:pPr>
      <w:r>
        <w:rPr>
          <w:noProof/>
        </w:rPr>
        <w:drawing>
          <wp:inline distT="0" distB="0" distL="0" distR="0" wp14:anchorId="232BF3DB" wp14:editId="29CEF2D0">
            <wp:extent cx="3315086" cy="2083203"/>
            <wp:effectExtent l="0" t="0" r="0" b="0"/>
            <wp:docPr id="897048999"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048999" name="Imagen 4" descr="Diagrama&#10;&#10;Descripción generada automáticamente"/>
                    <pic:cNvPicPr>
                      <a:picLocks noChangeAspect="1" noChangeArrowheads="1"/>
                    </pic:cNvPicPr>
                  </pic:nvPicPr>
                  <pic:blipFill rotWithShape="1">
                    <a:blip r:embed="rId214">
                      <a:extLst>
                        <a:ext uri="{28A0092B-C50C-407E-A947-70E740481C1C}">
                          <a14:useLocalDpi xmlns:a14="http://schemas.microsoft.com/office/drawing/2010/main" val="0"/>
                        </a:ext>
                      </a:extLst>
                    </a:blip>
                    <a:srcRect l="5853" t="7388" r="6042" b="6418"/>
                    <a:stretch/>
                  </pic:blipFill>
                  <pic:spPr bwMode="auto">
                    <a:xfrm>
                      <a:off x="0" y="0"/>
                      <a:ext cx="3321418" cy="2087182"/>
                    </a:xfrm>
                    <a:prstGeom prst="rect">
                      <a:avLst/>
                    </a:prstGeom>
                    <a:noFill/>
                    <a:ln>
                      <a:noFill/>
                    </a:ln>
                    <a:extLst>
                      <a:ext uri="{53640926-AAD7-44D8-BBD7-CCE9431645EC}">
                        <a14:shadowObscured xmlns:a14="http://schemas.microsoft.com/office/drawing/2010/main"/>
                      </a:ext>
                    </a:extLst>
                  </pic:spPr>
                </pic:pic>
              </a:graphicData>
            </a:graphic>
          </wp:inline>
        </w:drawing>
      </w:r>
    </w:p>
    <w:p w14:paraId="36CA8DF5" w14:textId="121C8F8D" w:rsidR="009454C3" w:rsidRPr="004B737F" w:rsidRDefault="009454C3" w:rsidP="009454C3">
      <w:pPr>
        <w:pStyle w:val="NormalPPrincipal"/>
        <w:jc w:val="center"/>
      </w:pPr>
      <w:bookmarkStart w:id="77" w:name="_Toc107756176"/>
      <w:r>
        <w:t>Figura C.</w:t>
      </w:r>
      <w:r w:rsidR="000E16ED">
        <w:t>3</w:t>
      </w:r>
      <w:r>
        <w:t xml:space="preserve">: </w:t>
      </w:r>
      <w:bookmarkEnd w:id="77"/>
      <w:r w:rsidR="000E16ED">
        <w:t>Diseño arquitectónico – Modelo-Vista-Controlador</w:t>
      </w:r>
    </w:p>
    <w:p w14:paraId="2A6E3755" w14:textId="11D6A0A5" w:rsidR="00487819" w:rsidRDefault="00487819" w:rsidP="00487819">
      <w:pPr>
        <w:pStyle w:val="Subtitulo"/>
      </w:pPr>
      <w:r>
        <w:t>Fachada (Facade)</w:t>
      </w:r>
    </w:p>
    <w:p w14:paraId="5912C9F2" w14:textId="0F04DD1C" w:rsidR="000A5A3F" w:rsidRDefault="00487819" w:rsidP="00487819">
      <w:pPr>
        <w:pStyle w:val="NormalPPrincipal"/>
      </w:pPr>
      <w:r w:rsidRPr="00487819">
        <w:t xml:space="preserve"> El patrón </w:t>
      </w:r>
      <w:r>
        <w:t>F</w:t>
      </w:r>
      <w:r w:rsidRPr="00487819">
        <w:t>achada o "Facade" es un patrón de diseño de software</w:t>
      </w:r>
      <w:r>
        <w:t xml:space="preserve"> </w:t>
      </w:r>
      <w:r w:rsidRPr="00487819">
        <w:t xml:space="preserve">estructural. </w:t>
      </w:r>
      <w:r>
        <w:t>Fue creado para</w:t>
      </w:r>
      <w:r w:rsidRPr="00487819">
        <w:t xml:space="preserve"> estructurar un entorno de programación</w:t>
      </w:r>
      <w:r>
        <w:t xml:space="preserve"> de forma sencilla</w:t>
      </w:r>
      <w:r w:rsidRPr="00487819">
        <w:t xml:space="preserve"> y reducir su complejidad </w:t>
      </w:r>
      <w:r>
        <w:t xml:space="preserve">(ver Figura C.4) </w:t>
      </w:r>
      <w:r w:rsidRPr="00487819">
        <w:t>con la división en subsistemas, minimizando las comunicaciones y dependencias entre estos.</w:t>
      </w:r>
      <w:r>
        <w:t xml:space="preserve"> Por lo tanto,  s</w:t>
      </w:r>
      <w:r w:rsidRPr="00487819">
        <w:t>e aplicará</w:t>
      </w:r>
      <w:r>
        <w:t xml:space="preserve"> </w:t>
      </w:r>
      <w:r w:rsidRPr="00487819">
        <w:t>cuando se necesite proporcionar una interfaz simple para un subsistema complejo, o cuando se quiera estructurar varios subsistemas en capas, ya que las fachadas serían el punto de entrada a cada nivel</w:t>
      </w:r>
      <w:r>
        <w:t xml:space="preserve">. </w:t>
      </w:r>
      <w:hyperlink w:anchor="Bibliografía" w:history="1">
        <w:r w:rsidRPr="00487819">
          <w:rPr>
            <w:rStyle w:val="Hipervnculo"/>
            <w:color w:val="FF0000"/>
          </w:rPr>
          <w:fldChar w:fldCharType="begin"/>
        </w:r>
        <w:r w:rsidRPr="00487819">
          <w:rPr>
            <w:rStyle w:val="Hipervnculo"/>
            <w:color w:val="FF0000"/>
          </w:rPr>
          <w:instrText xml:space="preserve"> ADDIN ZOTERO_ITEM CSL_CITATION {"citationID":"508xMbFP","properties":{"formattedCitation":"[5]","plainCitation":"[5]","noteIndex":0},"citationItems":[{"id":61,"uris":["http://zotero.org/users/11172637/items/RDIBBQ79"],"itemData":{"id":61,"type":"entry-encyclopedia","abstract":"Fachada (Facade) es un tipo de patrón de diseño estructural. Viene motivado por la necesidad de estructurar un entorno de programación y reducir su complejidad con la división en subsistemas, minimizando las comunicaciones y dependencias entre estos.","container-title":"Wikipedia, la enciclopedia libre","language":"es","license":"Creative Commons Attribution-ShareAlike License","note":"Page Version ID: 151333047","source":"Wikipedia","title":"Facade (patrón de diseño)","URL":"https://es.wikipedia.org/w/index.php?title=Facade_(patr%C3%B3n_de_dise%C3%B1o)&amp;oldid=151333047","accessed":{"date-parts":[["2023",6,26]]},"issued":{"date-parts":[["2023",5,22]]}}}],"schema":"https://github.com/citation-style-language/schema/raw/master/csl-citation.json"} </w:instrText>
        </w:r>
        <w:r w:rsidRPr="00487819">
          <w:rPr>
            <w:rStyle w:val="Hipervnculo"/>
            <w:color w:val="FF0000"/>
          </w:rPr>
          <w:fldChar w:fldCharType="separate"/>
        </w:r>
        <w:r w:rsidRPr="00487819">
          <w:rPr>
            <w:rStyle w:val="Hipervnculo"/>
            <w:color w:val="FF0000"/>
          </w:rPr>
          <w:t>[5]</w:t>
        </w:r>
        <w:r w:rsidRPr="00487819">
          <w:rPr>
            <w:rStyle w:val="Hipervnculo"/>
            <w:color w:val="FF0000"/>
          </w:rPr>
          <w:fldChar w:fldCharType="end"/>
        </w:r>
      </w:hyperlink>
    </w:p>
    <w:p w14:paraId="7A6B0612" w14:textId="53133641" w:rsidR="00487819" w:rsidRPr="00487819" w:rsidRDefault="00487819" w:rsidP="00487819">
      <w:pPr>
        <w:pStyle w:val="NormalPPrincipal"/>
      </w:pPr>
      <w:r>
        <w:t xml:space="preserve">En MQGenerator, la fachada es el módulo </w:t>
      </w:r>
      <w:r>
        <w:rPr>
          <w:i/>
          <w:iCs/>
        </w:rPr>
        <w:t xml:space="preserve">main.py </w:t>
      </w:r>
      <w:r>
        <w:t xml:space="preserve">ya que comunica y controla todos los módulos con el usuario, realizando la acción de intermediario. </w:t>
      </w:r>
    </w:p>
    <w:p w14:paraId="534A893A" w14:textId="55C636A6" w:rsidR="00E647ED" w:rsidRDefault="00DF201A" w:rsidP="00DF201A">
      <w:pPr>
        <w:pStyle w:val="NormalPPrincipal"/>
        <w:keepNext/>
        <w:jc w:val="center"/>
      </w:pPr>
      <w:r>
        <w:rPr>
          <w:noProof/>
        </w:rPr>
        <w:lastRenderedPageBreak/>
        <w:drawing>
          <wp:inline distT="0" distB="0" distL="0" distR="0" wp14:anchorId="29F81BA8" wp14:editId="00C018F5">
            <wp:extent cx="3447394" cy="4037357"/>
            <wp:effectExtent l="0" t="0" r="1270" b="1270"/>
            <wp:docPr id="111845744" name="Imagen 5"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45744" name="Imagen 5" descr="Diagrama, Esquemático&#10;&#10;Descripción generada automáticamente"/>
                    <pic:cNvPicPr>
                      <a:picLocks noChangeAspect="1" noChangeArrowheads="1"/>
                    </pic:cNvPicPr>
                  </pic:nvPicPr>
                  <pic:blipFill rotWithShape="1">
                    <a:blip r:embed="rId215" cstate="print">
                      <a:extLst>
                        <a:ext uri="{28A0092B-C50C-407E-A947-70E740481C1C}">
                          <a14:useLocalDpi xmlns:a14="http://schemas.microsoft.com/office/drawing/2010/main" val="0"/>
                        </a:ext>
                      </a:extLst>
                    </a:blip>
                    <a:srcRect l="5058" t="4682" r="5055" b="4823"/>
                    <a:stretch/>
                  </pic:blipFill>
                  <pic:spPr bwMode="auto">
                    <a:xfrm>
                      <a:off x="0" y="0"/>
                      <a:ext cx="3453126" cy="4044070"/>
                    </a:xfrm>
                    <a:prstGeom prst="rect">
                      <a:avLst/>
                    </a:prstGeom>
                    <a:noFill/>
                    <a:ln>
                      <a:noFill/>
                    </a:ln>
                    <a:extLst>
                      <a:ext uri="{53640926-AAD7-44D8-BBD7-CCE9431645EC}">
                        <a14:shadowObscured xmlns:a14="http://schemas.microsoft.com/office/drawing/2010/main"/>
                      </a:ext>
                    </a:extLst>
                  </pic:spPr>
                </pic:pic>
              </a:graphicData>
            </a:graphic>
          </wp:inline>
        </w:drawing>
      </w:r>
    </w:p>
    <w:p w14:paraId="709D5EFA" w14:textId="6016D91C" w:rsidR="00E647ED" w:rsidRDefault="00E647ED" w:rsidP="00E647ED">
      <w:pPr>
        <w:pStyle w:val="NormalPPrincipal"/>
        <w:jc w:val="center"/>
      </w:pPr>
      <w:r>
        <w:t>Figura C.</w:t>
      </w:r>
      <w:r w:rsidR="00487819">
        <w:t>4</w:t>
      </w:r>
      <w:r>
        <w:t xml:space="preserve">: </w:t>
      </w:r>
      <w:r w:rsidR="00487819">
        <w:t>Diseño arquitectónico - Fachada</w:t>
      </w:r>
    </w:p>
    <w:p w14:paraId="5D87618E" w14:textId="2DB6768E" w:rsidR="006F57F5" w:rsidRDefault="006F57F5" w:rsidP="00E647ED">
      <w:pPr>
        <w:pStyle w:val="NormalPPrincipal"/>
        <w:jc w:val="center"/>
      </w:pPr>
    </w:p>
    <w:p w14:paraId="6B073BB0" w14:textId="71881E1F" w:rsidR="00DF201A" w:rsidRDefault="00DF201A" w:rsidP="00DF201A">
      <w:pPr>
        <w:pStyle w:val="SublistadoNNormal"/>
        <w:numPr>
          <w:ilvl w:val="1"/>
          <w:numId w:val="7"/>
        </w:numPr>
        <w:ind w:left="907" w:hanging="907"/>
      </w:pPr>
      <w:bookmarkStart w:id="78" w:name="_Toc139310990"/>
      <w:r>
        <w:t>Diseño de interfaces</w:t>
      </w:r>
      <w:bookmarkEnd w:id="78"/>
    </w:p>
    <w:p w14:paraId="05A714DF" w14:textId="4614B7ED" w:rsidR="00DF201A" w:rsidRDefault="00DF201A" w:rsidP="00A02CC4">
      <w:pPr>
        <w:pStyle w:val="NormalPPrincipal"/>
      </w:pPr>
      <w:r w:rsidRPr="0081154B">
        <w:t>En este</w:t>
      </w:r>
      <w:r>
        <w:t xml:space="preserve"> apartado se va a mostrar como fue el prototipo de la interfaz de la aplicación, utilizando la herramienta Canva.</w:t>
      </w:r>
    </w:p>
    <w:p w14:paraId="315316EE" w14:textId="77777777" w:rsidR="00E647ED" w:rsidRDefault="00E647ED" w:rsidP="00E647ED"/>
    <w:p w14:paraId="46D078EB" w14:textId="6439CEFD" w:rsidR="00E647ED" w:rsidRDefault="00A02CC4" w:rsidP="00E647ED">
      <w:pPr>
        <w:rPr>
          <w:noProof/>
        </w:rPr>
      </w:pPr>
      <w:r w:rsidRPr="00A02CC4">
        <w:rPr>
          <w:noProof/>
        </w:rPr>
        <w:drawing>
          <wp:inline distT="0" distB="0" distL="0" distR="0" wp14:anchorId="04AE6539" wp14:editId="4EB49C33">
            <wp:extent cx="2662158" cy="1692166"/>
            <wp:effectExtent l="0" t="0" r="5080" b="3810"/>
            <wp:docPr id="749754110" name="Imagen 1" descr="Captura de pantalla de un celular con texto e image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754110" name="Imagen 1" descr="Captura de pantalla de un celular con texto e imagen&#10;&#10;Descripción generada automáticamente"/>
                    <pic:cNvPicPr/>
                  </pic:nvPicPr>
                  <pic:blipFill>
                    <a:blip r:embed="rId216"/>
                    <a:stretch>
                      <a:fillRect/>
                    </a:stretch>
                  </pic:blipFill>
                  <pic:spPr>
                    <a:xfrm>
                      <a:off x="0" y="0"/>
                      <a:ext cx="2701915" cy="1717437"/>
                    </a:xfrm>
                    <a:prstGeom prst="rect">
                      <a:avLst/>
                    </a:prstGeom>
                  </pic:spPr>
                </pic:pic>
              </a:graphicData>
            </a:graphic>
          </wp:inline>
        </w:drawing>
      </w:r>
      <w:r w:rsidRPr="00A02CC4">
        <w:rPr>
          <w:noProof/>
        </w:rPr>
        <w:t xml:space="preserve"> </w:t>
      </w:r>
      <w:r w:rsidRPr="00A02CC4">
        <w:rPr>
          <w:noProof/>
        </w:rPr>
        <w:drawing>
          <wp:inline distT="0" distB="0" distL="0" distR="0" wp14:anchorId="1468F385" wp14:editId="204D6583">
            <wp:extent cx="2669628" cy="1690952"/>
            <wp:effectExtent l="0" t="0" r="0" b="5080"/>
            <wp:docPr id="745559348"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559348" name="Imagen 1" descr="Interfaz de usuario gráfica, Aplicación&#10;&#10;Descripción generada automáticamente"/>
                    <pic:cNvPicPr/>
                  </pic:nvPicPr>
                  <pic:blipFill>
                    <a:blip r:embed="rId217"/>
                    <a:stretch>
                      <a:fillRect/>
                    </a:stretch>
                  </pic:blipFill>
                  <pic:spPr>
                    <a:xfrm>
                      <a:off x="0" y="0"/>
                      <a:ext cx="2701555" cy="1711175"/>
                    </a:xfrm>
                    <a:prstGeom prst="rect">
                      <a:avLst/>
                    </a:prstGeom>
                  </pic:spPr>
                </pic:pic>
              </a:graphicData>
            </a:graphic>
          </wp:inline>
        </w:drawing>
      </w:r>
      <w:r>
        <w:rPr>
          <w:noProof/>
        </w:rPr>
        <w:br/>
      </w:r>
    </w:p>
    <w:p w14:paraId="799D7358" w14:textId="49CA0CFF" w:rsidR="00A02CC4" w:rsidRDefault="00A02CC4" w:rsidP="00E647ED">
      <w:pPr>
        <w:rPr>
          <w:noProof/>
        </w:rPr>
      </w:pPr>
      <w:r w:rsidRPr="00A02CC4">
        <w:rPr>
          <w:noProof/>
        </w:rPr>
        <w:lastRenderedPageBreak/>
        <w:drawing>
          <wp:inline distT="0" distB="0" distL="0" distR="0" wp14:anchorId="30121524" wp14:editId="1EA8531E">
            <wp:extent cx="2596055" cy="1639774"/>
            <wp:effectExtent l="0" t="0" r="0" b="0"/>
            <wp:docPr id="629598763"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598763" name="Imagen 1" descr="Interfaz de usuario gráfica&#10;&#10;Descripción generada automáticamente"/>
                    <pic:cNvPicPr/>
                  </pic:nvPicPr>
                  <pic:blipFill>
                    <a:blip r:embed="rId218"/>
                    <a:stretch>
                      <a:fillRect/>
                    </a:stretch>
                  </pic:blipFill>
                  <pic:spPr>
                    <a:xfrm>
                      <a:off x="0" y="0"/>
                      <a:ext cx="2620249" cy="1655056"/>
                    </a:xfrm>
                    <a:prstGeom prst="rect">
                      <a:avLst/>
                    </a:prstGeom>
                  </pic:spPr>
                </pic:pic>
              </a:graphicData>
            </a:graphic>
          </wp:inline>
        </w:drawing>
      </w:r>
      <w:r>
        <w:rPr>
          <w:noProof/>
        </w:rPr>
        <w:t xml:space="preserve">  </w:t>
      </w:r>
      <w:r w:rsidRPr="00A02CC4">
        <w:rPr>
          <w:noProof/>
        </w:rPr>
        <w:drawing>
          <wp:inline distT="0" distB="0" distL="0" distR="0" wp14:anchorId="67615EC3" wp14:editId="1416AE96">
            <wp:extent cx="2576884" cy="1628271"/>
            <wp:effectExtent l="0" t="0" r="0" b="0"/>
            <wp:docPr id="485309597" name="Imagen 1"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309597" name="Imagen 1" descr="Texto&#10;&#10;Descripción generada automáticamente con confianza media"/>
                    <pic:cNvPicPr/>
                  </pic:nvPicPr>
                  <pic:blipFill>
                    <a:blip r:embed="rId219"/>
                    <a:stretch>
                      <a:fillRect/>
                    </a:stretch>
                  </pic:blipFill>
                  <pic:spPr>
                    <a:xfrm>
                      <a:off x="0" y="0"/>
                      <a:ext cx="2587032" cy="1634684"/>
                    </a:xfrm>
                    <a:prstGeom prst="rect">
                      <a:avLst/>
                    </a:prstGeom>
                  </pic:spPr>
                </pic:pic>
              </a:graphicData>
            </a:graphic>
          </wp:inline>
        </w:drawing>
      </w:r>
    </w:p>
    <w:p w14:paraId="084AE227" w14:textId="77777777" w:rsidR="00A02CC4" w:rsidRDefault="00A02CC4" w:rsidP="00E647ED">
      <w:pPr>
        <w:rPr>
          <w:noProof/>
        </w:rPr>
      </w:pPr>
    </w:p>
    <w:p w14:paraId="0D7A0084" w14:textId="23E0EC6C" w:rsidR="00A02CC4" w:rsidRDefault="00A02CC4" w:rsidP="00E647ED">
      <w:pPr>
        <w:rPr>
          <w:noProof/>
        </w:rPr>
      </w:pPr>
      <w:r w:rsidRPr="00A02CC4">
        <w:rPr>
          <w:noProof/>
        </w:rPr>
        <w:drawing>
          <wp:inline distT="0" distB="0" distL="0" distR="0" wp14:anchorId="4385B0FC" wp14:editId="2ED73867">
            <wp:extent cx="2595880" cy="1648206"/>
            <wp:effectExtent l="0" t="0" r="0" b="9525"/>
            <wp:docPr id="792158958"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158958" name="Imagen 1" descr="Interfaz de usuario gráfica, Aplicación&#10;&#10;Descripción generada automáticamente"/>
                    <pic:cNvPicPr/>
                  </pic:nvPicPr>
                  <pic:blipFill>
                    <a:blip r:embed="rId220"/>
                    <a:stretch>
                      <a:fillRect/>
                    </a:stretch>
                  </pic:blipFill>
                  <pic:spPr>
                    <a:xfrm>
                      <a:off x="0" y="0"/>
                      <a:ext cx="2617212" cy="1661750"/>
                    </a:xfrm>
                    <a:prstGeom prst="rect">
                      <a:avLst/>
                    </a:prstGeom>
                  </pic:spPr>
                </pic:pic>
              </a:graphicData>
            </a:graphic>
          </wp:inline>
        </w:drawing>
      </w:r>
      <w:r>
        <w:rPr>
          <w:noProof/>
        </w:rPr>
        <w:t xml:space="preserve">  </w:t>
      </w:r>
      <w:r w:rsidRPr="00A02CC4">
        <w:rPr>
          <w:noProof/>
        </w:rPr>
        <w:drawing>
          <wp:inline distT="0" distB="0" distL="0" distR="0" wp14:anchorId="38F442A6" wp14:editId="70E72517">
            <wp:extent cx="2596055" cy="1651370"/>
            <wp:effectExtent l="0" t="0" r="0" b="6350"/>
            <wp:docPr id="1141023291" name="Imagen 1"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023291" name="Imagen 1" descr="Imagen que contiene Texto&#10;&#10;Descripción generada automáticamente"/>
                    <pic:cNvPicPr/>
                  </pic:nvPicPr>
                  <pic:blipFill>
                    <a:blip r:embed="rId221"/>
                    <a:stretch>
                      <a:fillRect/>
                    </a:stretch>
                  </pic:blipFill>
                  <pic:spPr>
                    <a:xfrm>
                      <a:off x="0" y="0"/>
                      <a:ext cx="2625843" cy="1670318"/>
                    </a:xfrm>
                    <a:prstGeom prst="rect">
                      <a:avLst/>
                    </a:prstGeom>
                  </pic:spPr>
                </pic:pic>
              </a:graphicData>
            </a:graphic>
          </wp:inline>
        </w:drawing>
      </w:r>
    </w:p>
    <w:p w14:paraId="1F7860B8" w14:textId="7A1CFFED" w:rsidR="00A02CC4" w:rsidRPr="00A02CC4" w:rsidRDefault="00A02CC4" w:rsidP="00A02CC4">
      <w:pPr>
        <w:pStyle w:val="NormalPPrincipal"/>
        <w:jc w:val="center"/>
      </w:pPr>
      <w:r>
        <w:t>Figura C.5: Prototipo de la interfaz</w:t>
      </w:r>
    </w:p>
    <w:p w14:paraId="272BAD58" w14:textId="77777777" w:rsidR="00A02CC4" w:rsidRDefault="00A02CC4" w:rsidP="00A02CC4">
      <w:pPr>
        <w:pStyle w:val="NormalPPrincipal"/>
        <w:ind w:firstLine="0"/>
      </w:pPr>
    </w:p>
    <w:p w14:paraId="5F71A51E" w14:textId="54507C92" w:rsidR="00A02CC4" w:rsidRDefault="00A02CC4" w:rsidP="00A02CC4">
      <w:pPr>
        <w:pStyle w:val="NormalPPrincipal"/>
      </w:pPr>
      <w:r>
        <w:t>A partir de este prototipo sirvió para tomar las decisiones de las funcionalidades que quería que estuviesen en este proyecto, y que visión debía tener la aplicación a nivel de usuario. Evidentemente se ha cambiado el diseño para que tuviese una interfaz más familiar y más clara para que el usuario no se canse cuando lo utiliza mucho tiempo.</w:t>
      </w:r>
    </w:p>
    <w:p w14:paraId="43C33947" w14:textId="5125FC25" w:rsidR="00A02CC4" w:rsidRDefault="00A02CC4" w:rsidP="00A02CC4">
      <w:pPr>
        <w:pStyle w:val="NormalPPrincipal"/>
      </w:pPr>
      <w:r>
        <w:t>Cada una de las páginas finales de la aplicación web han sido creadas desde cero</w:t>
      </w:r>
      <w:r w:rsidR="00D9679A">
        <w:t>, como el registro, la barra del menú, el logotipo, etcétera. El resultado final de la aplicación es la siguiente:</w:t>
      </w:r>
    </w:p>
    <w:p w14:paraId="745AC987" w14:textId="3463D3AB" w:rsidR="00D9679A" w:rsidRDefault="00D9679A" w:rsidP="00A02CC4">
      <w:pPr>
        <w:pStyle w:val="NormalPPrincipal"/>
      </w:pPr>
      <w:r w:rsidRPr="00D9679A">
        <w:rPr>
          <w:noProof/>
        </w:rPr>
        <w:drawing>
          <wp:inline distT="0" distB="0" distL="0" distR="0" wp14:anchorId="74BC1F89" wp14:editId="1C12176D">
            <wp:extent cx="5402580" cy="2511425"/>
            <wp:effectExtent l="0" t="0" r="7620" b="3175"/>
            <wp:docPr id="1137600670"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600670" name="Imagen 1" descr="Texto&#10;&#10;Descripción generada automáticamente"/>
                    <pic:cNvPicPr/>
                  </pic:nvPicPr>
                  <pic:blipFill>
                    <a:blip r:embed="rId222"/>
                    <a:stretch>
                      <a:fillRect/>
                    </a:stretch>
                  </pic:blipFill>
                  <pic:spPr>
                    <a:xfrm>
                      <a:off x="0" y="0"/>
                      <a:ext cx="5402580" cy="2511425"/>
                    </a:xfrm>
                    <a:prstGeom prst="rect">
                      <a:avLst/>
                    </a:prstGeom>
                  </pic:spPr>
                </pic:pic>
              </a:graphicData>
            </a:graphic>
          </wp:inline>
        </w:drawing>
      </w:r>
    </w:p>
    <w:p w14:paraId="556E188D" w14:textId="417517BF" w:rsidR="00D9679A" w:rsidRDefault="00D9679A" w:rsidP="00A02CC4">
      <w:pPr>
        <w:pStyle w:val="NormalPPrincipal"/>
      </w:pPr>
      <w:r w:rsidRPr="00D9679A">
        <w:rPr>
          <w:noProof/>
        </w:rPr>
        <w:lastRenderedPageBreak/>
        <w:drawing>
          <wp:inline distT="0" distB="0" distL="0" distR="0" wp14:anchorId="441CC038" wp14:editId="7FC04886">
            <wp:extent cx="5402580" cy="2519045"/>
            <wp:effectExtent l="0" t="0" r="7620" b="0"/>
            <wp:docPr id="54586089"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86089" name="Imagen 1" descr="Interfaz de usuario gráfica, Texto&#10;&#10;Descripción generada automáticamente"/>
                    <pic:cNvPicPr/>
                  </pic:nvPicPr>
                  <pic:blipFill>
                    <a:blip r:embed="rId223"/>
                    <a:stretch>
                      <a:fillRect/>
                    </a:stretch>
                  </pic:blipFill>
                  <pic:spPr>
                    <a:xfrm>
                      <a:off x="0" y="0"/>
                      <a:ext cx="5402580" cy="2519045"/>
                    </a:xfrm>
                    <a:prstGeom prst="rect">
                      <a:avLst/>
                    </a:prstGeom>
                  </pic:spPr>
                </pic:pic>
              </a:graphicData>
            </a:graphic>
          </wp:inline>
        </w:drawing>
      </w:r>
    </w:p>
    <w:p w14:paraId="5F2B3FBE" w14:textId="02265FB8" w:rsidR="00D9679A" w:rsidRDefault="00D9679A" w:rsidP="00D9679A">
      <w:pPr>
        <w:pStyle w:val="NormalPPrincipal"/>
      </w:pPr>
      <w:r w:rsidRPr="00D9679A">
        <w:rPr>
          <w:noProof/>
        </w:rPr>
        <w:drawing>
          <wp:inline distT="0" distB="0" distL="0" distR="0" wp14:anchorId="7FBF7F7E" wp14:editId="48372245">
            <wp:extent cx="5402580" cy="2566670"/>
            <wp:effectExtent l="0" t="0" r="7620" b="5080"/>
            <wp:docPr id="2110299185" name="Imagen 1" descr="Pantalla de video juego de una person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299185" name="Imagen 1" descr="Pantalla de video juego de una persona&#10;&#10;Descripción generada automáticamente con confianza baja"/>
                    <pic:cNvPicPr/>
                  </pic:nvPicPr>
                  <pic:blipFill>
                    <a:blip r:embed="rId224"/>
                    <a:stretch>
                      <a:fillRect/>
                    </a:stretch>
                  </pic:blipFill>
                  <pic:spPr>
                    <a:xfrm>
                      <a:off x="0" y="0"/>
                      <a:ext cx="5402580" cy="2566670"/>
                    </a:xfrm>
                    <a:prstGeom prst="rect">
                      <a:avLst/>
                    </a:prstGeom>
                  </pic:spPr>
                </pic:pic>
              </a:graphicData>
            </a:graphic>
          </wp:inline>
        </w:drawing>
      </w:r>
    </w:p>
    <w:p w14:paraId="5690756A" w14:textId="77777777" w:rsidR="00D9679A" w:rsidRDefault="00D9679A" w:rsidP="00D9679A">
      <w:pPr>
        <w:pStyle w:val="NormalPPrincipal"/>
      </w:pPr>
      <w:r w:rsidRPr="00D9679A">
        <w:rPr>
          <w:noProof/>
        </w:rPr>
        <w:drawing>
          <wp:inline distT="0" distB="0" distL="0" distR="0" wp14:anchorId="0554F45C" wp14:editId="36309DE6">
            <wp:extent cx="5402580" cy="2562860"/>
            <wp:effectExtent l="0" t="0" r="7620" b="8890"/>
            <wp:docPr id="1154324013" name="Imagen 1"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324013" name="Imagen 1" descr="Interfaz de usuario gráfica, Sitio web&#10;&#10;Descripción generada automáticamente"/>
                    <pic:cNvPicPr/>
                  </pic:nvPicPr>
                  <pic:blipFill>
                    <a:blip r:embed="rId225"/>
                    <a:stretch>
                      <a:fillRect/>
                    </a:stretch>
                  </pic:blipFill>
                  <pic:spPr>
                    <a:xfrm>
                      <a:off x="0" y="0"/>
                      <a:ext cx="5402580" cy="2562860"/>
                    </a:xfrm>
                    <a:prstGeom prst="rect">
                      <a:avLst/>
                    </a:prstGeom>
                  </pic:spPr>
                </pic:pic>
              </a:graphicData>
            </a:graphic>
          </wp:inline>
        </w:drawing>
      </w:r>
    </w:p>
    <w:p w14:paraId="2130F1A7" w14:textId="77777777" w:rsidR="00D9679A" w:rsidRDefault="00D9679A" w:rsidP="00D9679A">
      <w:pPr>
        <w:pStyle w:val="NormalPPrincipal"/>
      </w:pPr>
    </w:p>
    <w:p w14:paraId="26699F25" w14:textId="7B59BE7D" w:rsidR="00D9679A" w:rsidRDefault="00D9679A" w:rsidP="00D9679A">
      <w:pPr>
        <w:pStyle w:val="NormalPPrincipal"/>
      </w:pPr>
      <w:r w:rsidRPr="00D9679A">
        <w:rPr>
          <w:noProof/>
        </w:rPr>
        <w:lastRenderedPageBreak/>
        <w:drawing>
          <wp:inline distT="0" distB="0" distL="0" distR="0" wp14:anchorId="3ADB37EB" wp14:editId="48AE11E8">
            <wp:extent cx="5402580" cy="2506345"/>
            <wp:effectExtent l="0" t="0" r="7620" b="8255"/>
            <wp:docPr id="8533445"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3445" name="Imagen 1" descr="Interfaz de usuario gráfica, Texto, Aplicación&#10;&#10;Descripción generada automáticamente"/>
                    <pic:cNvPicPr/>
                  </pic:nvPicPr>
                  <pic:blipFill>
                    <a:blip r:embed="rId226"/>
                    <a:stretch>
                      <a:fillRect/>
                    </a:stretch>
                  </pic:blipFill>
                  <pic:spPr>
                    <a:xfrm>
                      <a:off x="0" y="0"/>
                      <a:ext cx="5402580" cy="2506345"/>
                    </a:xfrm>
                    <a:prstGeom prst="rect">
                      <a:avLst/>
                    </a:prstGeom>
                  </pic:spPr>
                </pic:pic>
              </a:graphicData>
            </a:graphic>
          </wp:inline>
        </w:drawing>
      </w:r>
    </w:p>
    <w:p w14:paraId="6C14F4EC" w14:textId="77777777" w:rsidR="00D9679A" w:rsidRDefault="00D9679A" w:rsidP="00D9679A">
      <w:pPr>
        <w:pStyle w:val="NormalPPrincipal"/>
      </w:pPr>
      <w:r w:rsidRPr="00D9679A">
        <w:rPr>
          <w:noProof/>
        </w:rPr>
        <w:drawing>
          <wp:inline distT="0" distB="0" distL="0" distR="0" wp14:anchorId="20F88C6C" wp14:editId="5509FDC8">
            <wp:extent cx="5402580" cy="2559050"/>
            <wp:effectExtent l="0" t="0" r="7620" b="0"/>
            <wp:docPr id="593695649"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695649" name="Imagen 1" descr="Gráfico&#10;&#10;Descripción generada automáticamente"/>
                    <pic:cNvPicPr/>
                  </pic:nvPicPr>
                  <pic:blipFill>
                    <a:blip r:embed="rId227"/>
                    <a:stretch>
                      <a:fillRect/>
                    </a:stretch>
                  </pic:blipFill>
                  <pic:spPr>
                    <a:xfrm>
                      <a:off x="0" y="0"/>
                      <a:ext cx="5402580" cy="2559050"/>
                    </a:xfrm>
                    <a:prstGeom prst="rect">
                      <a:avLst/>
                    </a:prstGeom>
                  </pic:spPr>
                </pic:pic>
              </a:graphicData>
            </a:graphic>
          </wp:inline>
        </w:drawing>
      </w:r>
    </w:p>
    <w:p w14:paraId="78B843E9" w14:textId="07EBB992" w:rsidR="00D9679A" w:rsidRDefault="00D9679A" w:rsidP="00D9679A">
      <w:pPr>
        <w:pStyle w:val="NormalPPrincipal"/>
        <w:jc w:val="center"/>
      </w:pPr>
      <w:r>
        <w:t>Figura C.6: Interfaz final</w:t>
      </w:r>
    </w:p>
    <w:p w14:paraId="5A92D8E4" w14:textId="05666CFF" w:rsidR="00D9679A" w:rsidRPr="00D9679A" w:rsidRDefault="00D9679A" w:rsidP="00D9679A">
      <w:pPr>
        <w:pStyle w:val="NormalPPrincipal"/>
        <w:jc w:val="left"/>
        <w:sectPr w:rsidR="00D9679A" w:rsidRPr="00D9679A" w:rsidSect="000154E0">
          <w:headerReference w:type="even" r:id="rId228"/>
          <w:headerReference w:type="default" r:id="rId229"/>
          <w:headerReference w:type="first" r:id="rId230"/>
          <w:footerReference w:type="first" r:id="rId231"/>
          <w:pgSz w:w="11910" w:h="16840" w:code="9"/>
          <w:pgMar w:top="1418" w:right="1701" w:bottom="1418" w:left="1701" w:header="0" w:footer="0" w:gutter="0"/>
          <w:cols w:space="720"/>
          <w:titlePg/>
          <w:docGrid w:linePitch="299"/>
        </w:sectPr>
      </w:pPr>
      <w:r w:rsidRPr="00D9679A">
        <w:t xml:space="preserve">Cabe resaltar que con la implementación de   la internacionalización dependiendo del idioma que </w:t>
      </w:r>
      <w:r>
        <w:t xml:space="preserve">el usuario haya seleccionado la interfaz y las imágenes de cada página pueden cambiar para que se adapten a ese idioma.  </w:t>
      </w:r>
    </w:p>
    <w:p w14:paraId="5A92D8E5" w14:textId="29DCF475" w:rsidR="00421979" w:rsidRDefault="00424DA9">
      <w:pPr>
        <w:pStyle w:val="Textoindependiente"/>
        <w:spacing w:before="3"/>
        <w:rPr>
          <w:sz w:val="11"/>
        </w:rPr>
      </w:pPr>
      <w:r>
        <w:rPr>
          <w:noProof/>
        </w:rPr>
        <w:lastRenderedPageBreak/>
        <mc:AlternateContent>
          <mc:Choice Requires="wps">
            <w:drawing>
              <wp:anchor distT="0" distB="0" distL="0" distR="0" simplePos="0" relativeHeight="251665408" behindDoc="1" locked="0" layoutInCell="1" allowOverlap="1" wp14:anchorId="5A92D90C" wp14:editId="50ADDF45">
                <wp:simplePos x="0" y="0"/>
                <wp:positionH relativeFrom="page">
                  <wp:posOffset>1446607</wp:posOffset>
                </wp:positionH>
                <wp:positionV relativeFrom="paragraph">
                  <wp:posOffset>-8407</wp:posOffset>
                </wp:positionV>
                <wp:extent cx="4669155" cy="1270"/>
                <wp:effectExtent l="0" t="0" r="0" b="0"/>
                <wp:wrapTopAndBottom/>
                <wp:docPr id="28" name="Forma libre: forma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483D91" id="Forma libre: forma 28" o:spid="_x0000_s1026" style="position:absolute;margin-left:113.9pt;margin-top:-.65pt;width:367.65pt;height:.1pt;z-index:-2516510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" path="m,l7352,e" filled="f" strokeweight=".14042mm">
                <v:path arrowok="t" o:connecttype="custom" o:connectlocs="0,0;4668520,0" o:connectangles="0,0"/>
                <w10:wrap type="topAndBottom" anchorx="page"/>
              </v:shape>
            </w:pict>
          </mc:Fallback>
        </mc:AlternateContent>
      </w:r>
    </w:p>
    <w:p w14:paraId="5A92D8E6" w14:textId="1710AC04" w:rsidR="00421979" w:rsidRPr="00424DA9" w:rsidRDefault="00424DA9" w:rsidP="00072D50">
      <w:pPr>
        <w:pStyle w:val="ttitulo"/>
      </w:pPr>
      <w:bookmarkStart w:id="79" w:name="_Toc107755164"/>
      <w:bookmarkStart w:id="80" w:name="_Toc139310991"/>
      <w:r>
        <w:rPr>
          <w:w w:val="108"/>
        </w:rPr>
        <w:t>Documentación técnica de programación</w:t>
      </w:r>
      <w:bookmarkEnd w:id="79"/>
      <w:bookmarkEnd w:id="80"/>
    </w:p>
    <w:p w14:paraId="5A92D8E7" w14:textId="75F536C1" w:rsidR="00421979" w:rsidRDefault="006C5725">
      <w:pPr>
        <w:pStyle w:val="Textoindependiente"/>
        <w:spacing w:before="1"/>
        <w:rPr>
          <w:rFonts w:ascii="Trebuchet MS"/>
          <w:sz w:val="18"/>
        </w:rPr>
      </w:pPr>
      <w:r>
        <w:pict w14:anchorId="5A92D90C">
          <v:shape id="docshape562" o:spid="_x0000_s2051" style="position:absolute;margin-left:112.85pt;margin-top:11.75pt;width:367.65pt;height:.1pt;z-index:-251634176;mso-wrap-distance-left:0;mso-wrap-distance-right:0;mso-position-horizontal-relative:page" coordorigin="2257,235" coordsize="7353,0" path="m2257,235r7352,e" filled="f" strokeweight=".14042mm">
            <v:path arrowok="t"/>
            <w10:wrap type="topAndBottom" anchorx="page"/>
          </v:shape>
        </w:pict>
      </w:r>
    </w:p>
    <w:p w14:paraId="5A92D8E8" w14:textId="5117375B" w:rsidR="00421979" w:rsidRDefault="00421979">
      <w:pPr>
        <w:pStyle w:val="Textoindependiente"/>
        <w:rPr>
          <w:rFonts w:ascii="Trebuchet MS"/>
          <w:sz w:val="20"/>
        </w:rPr>
      </w:pPr>
    </w:p>
    <w:p w14:paraId="5A92D8E9" w14:textId="55B8B3F7" w:rsidR="00421979" w:rsidRDefault="00421979">
      <w:pPr>
        <w:pStyle w:val="Textoindependiente"/>
        <w:rPr>
          <w:rFonts w:ascii="Trebuchet MS"/>
          <w:sz w:val="20"/>
        </w:rPr>
      </w:pPr>
    </w:p>
    <w:p w14:paraId="5A92D8EA" w14:textId="68E332AA" w:rsidR="00421979" w:rsidRDefault="00421979">
      <w:pPr>
        <w:pStyle w:val="Textoindependiente"/>
        <w:rPr>
          <w:rFonts w:ascii="Trebuchet MS"/>
          <w:sz w:val="20"/>
        </w:rPr>
      </w:pPr>
    </w:p>
    <w:p w14:paraId="7ACA411E" w14:textId="7AF97C70" w:rsidR="003C664E" w:rsidRDefault="000C1DDF" w:rsidP="00711139">
      <w:pPr>
        <w:pStyle w:val="SublistadoNNormal"/>
        <w:numPr>
          <w:ilvl w:val="1"/>
          <w:numId w:val="8"/>
        </w:numPr>
        <w:ind w:left="907" w:hanging="907"/>
      </w:pPr>
      <w:bookmarkStart w:id="81" w:name="_Toc107755165"/>
      <w:bookmarkStart w:id="82" w:name="_Toc139310992"/>
      <w:r>
        <w:t>Introducción</w:t>
      </w:r>
      <w:bookmarkEnd w:id="81"/>
      <w:bookmarkEnd w:id="82"/>
    </w:p>
    <w:p w14:paraId="5027DE08" w14:textId="2073A426" w:rsidR="00C02808" w:rsidRDefault="00DF25CE" w:rsidP="00C02808">
      <w:pPr>
        <w:pStyle w:val="NormalPPrincipal"/>
      </w:pPr>
      <w:r>
        <w:t>En este a</w:t>
      </w:r>
      <w:r w:rsidR="00306507">
        <w:t xml:space="preserve">péndice </w:t>
      </w:r>
      <w:r>
        <w:t>se va</w:t>
      </w:r>
      <w:r w:rsidR="00306507">
        <w:t xml:space="preserve"> a </w:t>
      </w:r>
      <w:r w:rsidR="00D41988">
        <w:t xml:space="preserve">documentar </w:t>
      </w:r>
      <w:r w:rsidR="00160E35">
        <w:t xml:space="preserve">los aspectos relacionados </w:t>
      </w:r>
      <w:r>
        <w:t>a la estructura del repositorio</w:t>
      </w:r>
      <w:r w:rsidR="00044DB0">
        <w:t xml:space="preserve">, cómo descargarse y compilar el repositorio, el proceso de </w:t>
      </w:r>
      <w:r>
        <w:t>despliegue entre otros</w:t>
      </w:r>
      <w:r w:rsidR="00CA42A0">
        <w:t xml:space="preserve">. Todo esto con el objetivo de facilitar el trabajo a futuros </w:t>
      </w:r>
      <w:r>
        <w:t>colaboradores</w:t>
      </w:r>
      <w:r w:rsidR="00CA42A0">
        <w:t xml:space="preserve"> que quieran crear su propia </w:t>
      </w:r>
      <w:r>
        <w:t>mejorar la aplicación web incluyendo nuevas funcionalidades</w:t>
      </w:r>
      <w:r w:rsidR="00CA42A0">
        <w:t>.</w:t>
      </w:r>
    </w:p>
    <w:p w14:paraId="7E3ED50C" w14:textId="43B4C984" w:rsidR="000C1DDF" w:rsidRDefault="000C1DDF" w:rsidP="00711139">
      <w:pPr>
        <w:pStyle w:val="SublistadoNNormal"/>
        <w:numPr>
          <w:ilvl w:val="1"/>
          <w:numId w:val="8"/>
        </w:numPr>
        <w:ind w:left="907" w:hanging="907"/>
      </w:pPr>
      <w:bookmarkStart w:id="83" w:name="_Toc107755166"/>
      <w:bookmarkStart w:id="84" w:name="_Toc139310993"/>
      <w:r>
        <w:t>Estructura de directorios</w:t>
      </w:r>
      <w:bookmarkEnd w:id="83"/>
      <w:bookmarkEnd w:id="84"/>
    </w:p>
    <w:p w14:paraId="09A399D5" w14:textId="420CA771" w:rsidR="00CA42A0" w:rsidRDefault="00564F2F" w:rsidP="00CA42A0">
      <w:pPr>
        <w:pStyle w:val="NormalPPrincipal"/>
      </w:pPr>
      <w:r>
        <w:t>Se explicará</w:t>
      </w:r>
      <w:r w:rsidR="00DF25CE">
        <w:t xml:space="preserve"> continuación</w:t>
      </w:r>
      <w:r>
        <w:t xml:space="preserve"> la estructura de directorios del repositorio </w:t>
      </w:r>
      <w:r w:rsidR="00DF25CE">
        <w:t xml:space="preserve">principal </w:t>
      </w:r>
      <w:r>
        <w:t xml:space="preserve">en </w:t>
      </w:r>
      <w:hyperlink r:id="rId232" w:history="1">
        <w:r w:rsidR="00DF25CE" w:rsidRPr="00DF25CE">
          <w:rPr>
            <w:rStyle w:val="Hipervnculo"/>
            <w:color w:val="FF0000"/>
          </w:rPr>
          <w:t>GitHub</w:t>
        </w:r>
      </w:hyperlink>
      <w:r w:rsidRPr="00A01C8A">
        <w:rPr>
          <w:color w:val="FF0000"/>
        </w:rPr>
        <w:t xml:space="preserve"> </w:t>
      </w:r>
      <w:r>
        <w:t>del proyecto.</w:t>
      </w:r>
    </w:p>
    <w:p w14:paraId="00259908" w14:textId="6498DC1F" w:rsidR="003567F8" w:rsidRDefault="003567F8" w:rsidP="00711139">
      <w:pPr>
        <w:pStyle w:val="NormalPPrincipal"/>
        <w:numPr>
          <w:ilvl w:val="0"/>
          <w:numId w:val="1"/>
        </w:numPr>
      </w:pPr>
      <w:r w:rsidRPr="009C21E6">
        <w:rPr>
          <w:b/>
          <w:bCs/>
        </w:rPr>
        <w:t>/</w:t>
      </w:r>
      <w:r w:rsidR="009C21E6">
        <w:t>: Directorio raíz del repositorio</w:t>
      </w:r>
      <w:r w:rsidR="003605AE">
        <w:t xml:space="preserve">. En él se encuentran todos los directorios </w:t>
      </w:r>
      <w:r w:rsidR="00972884">
        <w:t>del repositorio y los archivos</w:t>
      </w:r>
      <w:r w:rsidR="00EC3EB7">
        <w:t>.</w:t>
      </w:r>
    </w:p>
    <w:p w14:paraId="6CD57AAD" w14:textId="0CA62373" w:rsidR="00E2728C" w:rsidRDefault="00E2728C" w:rsidP="00711139">
      <w:pPr>
        <w:pStyle w:val="NormalPPrincipal"/>
        <w:numPr>
          <w:ilvl w:val="0"/>
          <w:numId w:val="1"/>
        </w:numPr>
      </w:pPr>
      <w:r>
        <w:rPr>
          <w:b/>
          <w:bCs/>
        </w:rPr>
        <w:t>/</w:t>
      </w:r>
      <w:r w:rsidR="00EC3EB7">
        <w:rPr>
          <w:b/>
          <w:bCs/>
        </w:rPr>
        <w:t>.idea</w:t>
      </w:r>
      <w:r w:rsidRPr="00E2728C">
        <w:t>:</w:t>
      </w:r>
      <w:r>
        <w:t xml:space="preserve"> </w:t>
      </w:r>
      <w:r w:rsidR="00EC3EB7" w:rsidRPr="00EC3EB7">
        <w:t>La configuración del proyecto co</w:t>
      </w:r>
      <w:r w:rsidR="00EC3EB7">
        <w:t>n</w:t>
      </w:r>
      <w:r w:rsidR="00EC3EB7" w:rsidRPr="00EC3EB7">
        <w:t xml:space="preserve"> un conjunto de archivos </w:t>
      </w:r>
      <w:r w:rsidR="00EC3EB7">
        <w:t>.XML,</w:t>
      </w:r>
      <w:r w:rsidR="00EC3EB7" w:rsidRPr="00EC3EB7">
        <w:t xml:space="preserve"> especifica la configuración predeterminada del proyecto recién creado</w:t>
      </w:r>
      <w:r w:rsidR="00EC3EB7">
        <w:t>.</w:t>
      </w:r>
      <w:r w:rsidR="00EC3EB7" w:rsidRPr="00EC3EB7">
        <w:t xml:space="preserve"> </w:t>
      </w:r>
    </w:p>
    <w:p w14:paraId="72858762" w14:textId="6A2FD303" w:rsidR="002C64E4" w:rsidRDefault="002C64E4" w:rsidP="00711139">
      <w:pPr>
        <w:pStyle w:val="NormalPPrincipal"/>
        <w:numPr>
          <w:ilvl w:val="0"/>
          <w:numId w:val="1"/>
        </w:numPr>
      </w:pPr>
      <w:r>
        <w:rPr>
          <w:b/>
          <w:bCs/>
        </w:rPr>
        <w:t>/</w:t>
      </w:r>
      <w:r w:rsidR="00EC3EB7">
        <w:rPr>
          <w:b/>
          <w:bCs/>
        </w:rPr>
        <w:t>.</w:t>
      </w:r>
      <w:proofErr w:type="spellStart"/>
      <w:r w:rsidR="00EC3EB7">
        <w:rPr>
          <w:b/>
          <w:bCs/>
        </w:rPr>
        <w:t>vscode</w:t>
      </w:r>
      <w:proofErr w:type="spellEnd"/>
      <w:r w:rsidR="00EC2E9D">
        <w:t xml:space="preserve">: Directorio </w:t>
      </w:r>
      <w:r w:rsidR="00EC3EB7">
        <w:t>creado por el editor de código fuente Visual Studio Code, almacena la configuración y personalización del editor.</w:t>
      </w:r>
    </w:p>
    <w:p w14:paraId="4404604C" w14:textId="28FC22C0" w:rsidR="00F939DA" w:rsidRDefault="00F939DA" w:rsidP="00711139">
      <w:pPr>
        <w:pStyle w:val="NormalPPrincipal"/>
        <w:numPr>
          <w:ilvl w:val="0"/>
          <w:numId w:val="1"/>
        </w:numPr>
      </w:pPr>
      <w:r>
        <w:rPr>
          <w:b/>
          <w:bCs/>
        </w:rPr>
        <w:t>/</w:t>
      </w:r>
      <w:proofErr w:type="spellStart"/>
      <w:r w:rsidR="00096DE2">
        <w:rPr>
          <w:b/>
          <w:bCs/>
        </w:rPr>
        <w:t>doc</w:t>
      </w:r>
      <w:proofErr w:type="spellEnd"/>
      <w:r>
        <w:t xml:space="preserve">: Directorio </w:t>
      </w:r>
      <w:r w:rsidR="00096DE2">
        <w:t>que contiene toda la documentación del proyecto</w:t>
      </w:r>
      <w:r>
        <w:t>.</w:t>
      </w:r>
    </w:p>
    <w:p w14:paraId="77C3B784" w14:textId="43AD43F4" w:rsidR="00255272" w:rsidRDefault="00255272" w:rsidP="00711139">
      <w:pPr>
        <w:pStyle w:val="NormalPPrincipal"/>
        <w:numPr>
          <w:ilvl w:val="0"/>
          <w:numId w:val="1"/>
        </w:numPr>
      </w:pPr>
      <w:r>
        <w:rPr>
          <w:b/>
          <w:bCs/>
        </w:rPr>
        <w:t>/</w:t>
      </w:r>
      <w:r w:rsidR="00096DE2">
        <w:rPr>
          <w:b/>
          <w:bCs/>
        </w:rPr>
        <w:t>src</w:t>
      </w:r>
      <w:r>
        <w:t>:</w:t>
      </w:r>
      <w:r w:rsidR="00682891">
        <w:t xml:space="preserve"> Directorio </w:t>
      </w:r>
      <w:r w:rsidR="00096DE2">
        <w:t>que contiene los archivos .</w:t>
      </w:r>
      <w:proofErr w:type="spellStart"/>
      <w:r w:rsidR="00096DE2">
        <w:t>py</w:t>
      </w:r>
      <w:proofErr w:type="spellEnd"/>
      <w:r w:rsidR="00096DE2">
        <w:t xml:space="preserve"> a los que llama la función principal </w:t>
      </w:r>
      <w:r w:rsidR="00096DE2">
        <w:rPr>
          <w:i/>
          <w:iCs/>
        </w:rPr>
        <w:t>main</w:t>
      </w:r>
      <w:r w:rsidR="00096DE2">
        <w:t xml:space="preserve"> para realizar todas las operaciones.</w:t>
      </w:r>
    </w:p>
    <w:p w14:paraId="385871CA" w14:textId="2220DD84" w:rsidR="00D34813" w:rsidRDefault="00D34813" w:rsidP="00711139">
      <w:pPr>
        <w:pStyle w:val="NormalPPrincipal"/>
        <w:numPr>
          <w:ilvl w:val="0"/>
          <w:numId w:val="1"/>
        </w:numPr>
      </w:pPr>
      <w:r>
        <w:rPr>
          <w:b/>
          <w:bCs/>
        </w:rPr>
        <w:t>/</w:t>
      </w:r>
      <w:r w:rsidR="00096DE2">
        <w:rPr>
          <w:b/>
          <w:bCs/>
        </w:rPr>
        <w:t>src/</w:t>
      </w:r>
      <w:r w:rsidR="00821974">
        <w:rPr>
          <w:b/>
          <w:bCs/>
        </w:rPr>
        <w:t>ProgramacionGanada</w:t>
      </w:r>
      <w:r w:rsidR="00096DE2">
        <w:rPr>
          <w:b/>
          <w:bCs/>
        </w:rPr>
        <w:t>.py</w:t>
      </w:r>
      <w:r w:rsidRPr="00D34813">
        <w:t>:</w:t>
      </w:r>
      <w:r w:rsidR="007F69D4">
        <w:t xml:space="preserve"> </w:t>
      </w:r>
      <w:r w:rsidR="00096DE2">
        <w:t xml:space="preserve">Fichero encargado de generar el banco de preguntas tipo </w:t>
      </w:r>
      <w:r w:rsidR="00821974">
        <w:t>Programación Ganada</w:t>
      </w:r>
      <w:r w:rsidR="00096DE2">
        <w:t>.</w:t>
      </w:r>
    </w:p>
    <w:p w14:paraId="2B8425E3" w14:textId="276BF3A5" w:rsidR="00096DE2" w:rsidRDefault="00096DE2" w:rsidP="00096DE2">
      <w:pPr>
        <w:pStyle w:val="NormalPPrincipal"/>
        <w:numPr>
          <w:ilvl w:val="0"/>
          <w:numId w:val="1"/>
        </w:numPr>
      </w:pPr>
      <w:r>
        <w:rPr>
          <w:b/>
          <w:bCs/>
        </w:rPr>
        <w:lastRenderedPageBreak/>
        <w:t>/src/</w:t>
      </w:r>
      <w:r w:rsidR="00821974">
        <w:rPr>
          <w:b/>
          <w:bCs/>
        </w:rPr>
        <w:t>Tabla</w:t>
      </w:r>
      <w:r>
        <w:rPr>
          <w:b/>
          <w:bCs/>
        </w:rPr>
        <w:t>.py</w:t>
      </w:r>
      <w:r w:rsidRPr="00D34813">
        <w:t>:</w:t>
      </w:r>
      <w:r>
        <w:t xml:space="preserve"> Fichero encargado de generar el banco de preguntas tipo Tabla.</w:t>
      </w:r>
    </w:p>
    <w:p w14:paraId="3BCFBCA0" w14:textId="192E4AE4" w:rsidR="00096DE2" w:rsidRDefault="00096DE2" w:rsidP="00821974">
      <w:pPr>
        <w:pStyle w:val="NormalPPrincipal"/>
        <w:numPr>
          <w:ilvl w:val="0"/>
          <w:numId w:val="1"/>
        </w:numPr>
      </w:pPr>
      <w:r>
        <w:rPr>
          <w:b/>
          <w:bCs/>
        </w:rPr>
        <w:t>/src/</w:t>
      </w:r>
      <w:r w:rsidR="00821974">
        <w:rPr>
          <w:b/>
          <w:bCs/>
        </w:rPr>
        <w:t>ValorGanado</w:t>
      </w:r>
      <w:r>
        <w:rPr>
          <w:b/>
          <w:bCs/>
        </w:rPr>
        <w:t>.py</w:t>
      </w:r>
      <w:r w:rsidRPr="00D34813">
        <w:t>:</w:t>
      </w:r>
      <w:r>
        <w:t xml:space="preserve"> Fichero encargado de generar el banco de preguntas tipo </w:t>
      </w:r>
      <w:r w:rsidR="00821974">
        <w:t>Valor Ganado</w:t>
      </w:r>
      <w:r>
        <w:t>.</w:t>
      </w:r>
    </w:p>
    <w:p w14:paraId="2BBE4079" w14:textId="51F43C3B" w:rsidR="00791391" w:rsidRDefault="00791391" w:rsidP="00711139">
      <w:pPr>
        <w:pStyle w:val="NormalPPrincipal"/>
        <w:numPr>
          <w:ilvl w:val="0"/>
          <w:numId w:val="1"/>
        </w:numPr>
      </w:pPr>
      <w:r>
        <w:rPr>
          <w:b/>
          <w:bCs/>
        </w:rPr>
        <w:t>/</w:t>
      </w:r>
      <w:proofErr w:type="spellStart"/>
      <w:r w:rsidR="00821974">
        <w:rPr>
          <w:b/>
          <w:bCs/>
        </w:rPr>
        <w:t>static</w:t>
      </w:r>
      <w:proofErr w:type="spellEnd"/>
      <w:r w:rsidR="00CD3F09">
        <w:t xml:space="preserve">: Directorio donde se encuentran </w:t>
      </w:r>
      <w:r w:rsidR="00821974">
        <w:t>la configuración de estilos que se van a aplicar a la aplicación web y las imágenes que se van a mostrar para cada una de las páginas de la página.</w:t>
      </w:r>
    </w:p>
    <w:p w14:paraId="18156BDC" w14:textId="6978D382" w:rsidR="009075B7" w:rsidRDefault="009075B7" w:rsidP="00711139">
      <w:pPr>
        <w:pStyle w:val="NormalPPrincipal"/>
        <w:numPr>
          <w:ilvl w:val="0"/>
          <w:numId w:val="1"/>
        </w:numPr>
      </w:pPr>
      <w:r>
        <w:rPr>
          <w:b/>
          <w:bCs/>
        </w:rPr>
        <w:t>/</w:t>
      </w:r>
      <w:proofErr w:type="spellStart"/>
      <w:r w:rsidR="00821974">
        <w:rPr>
          <w:b/>
          <w:bCs/>
        </w:rPr>
        <w:t>static</w:t>
      </w:r>
      <w:proofErr w:type="spellEnd"/>
      <w:r w:rsidR="00821974">
        <w:rPr>
          <w:b/>
          <w:bCs/>
        </w:rPr>
        <w:t>/</w:t>
      </w:r>
      <w:proofErr w:type="spellStart"/>
      <w:r w:rsidR="00821974">
        <w:rPr>
          <w:b/>
          <w:bCs/>
        </w:rPr>
        <w:t>css</w:t>
      </w:r>
      <w:proofErr w:type="spellEnd"/>
      <w:r w:rsidR="00B9074D">
        <w:t xml:space="preserve">: Directorio </w:t>
      </w:r>
      <w:r w:rsidR="00821974">
        <w:t>que contiene los ficheros .</w:t>
      </w:r>
      <w:proofErr w:type="spellStart"/>
      <w:r w:rsidR="00821974">
        <w:t>css</w:t>
      </w:r>
      <w:proofErr w:type="spellEnd"/>
      <w:r w:rsidR="00821974">
        <w:t xml:space="preserve"> para la configuración de la interfaz de la aplicación web.</w:t>
      </w:r>
    </w:p>
    <w:p w14:paraId="0A48AA93" w14:textId="03B89A7B" w:rsidR="00B9074D" w:rsidRDefault="00BD0BB8" w:rsidP="00711139">
      <w:pPr>
        <w:pStyle w:val="NormalPPrincipal"/>
        <w:numPr>
          <w:ilvl w:val="0"/>
          <w:numId w:val="1"/>
        </w:numPr>
      </w:pPr>
      <w:r>
        <w:rPr>
          <w:b/>
          <w:bCs/>
        </w:rPr>
        <w:t>/</w:t>
      </w:r>
      <w:proofErr w:type="spellStart"/>
      <w:r w:rsidR="00821974">
        <w:rPr>
          <w:b/>
          <w:bCs/>
        </w:rPr>
        <w:t>static</w:t>
      </w:r>
      <w:proofErr w:type="spellEnd"/>
      <w:r w:rsidR="00821974">
        <w:rPr>
          <w:b/>
          <w:bCs/>
        </w:rPr>
        <w:t>/</w:t>
      </w:r>
      <w:proofErr w:type="spellStart"/>
      <w:r w:rsidR="00821974">
        <w:rPr>
          <w:b/>
          <w:bCs/>
        </w:rPr>
        <w:t>img</w:t>
      </w:r>
      <w:proofErr w:type="spellEnd"/>
      <w:r w:rsidRPr="00BD0BB8">
        <w:t>:</w:t>
      </w:r>
      <w:r w:rsidR="00D163D5">
        <w:t xml:space="preserve"> Directorio</w:t>
      </w:r>
      <w:r w:rsidR="00FD07FC">
        <w:t xml:space="preserve"> donde se encuentran l</w:t>
      </w:r>
      <w:r w:rsidR="00821974">
        <w:t>as imágenes que se van a utilizar en la aplicación web</w:t>
      </w:r>
      <w:r w:rsidR="00FD07FC">
        <w:t>.</w:t>
      </w:r>
    </w:p>
    <w:p w14:paraId="18118F72" w14:textId="1D85AA2D" w:rsidR="00FD07FC" w:rsidRDefault="00FD07FC" w:rsidP="00711139">
      <w:pPr>
        <w:pStyle w:val="NormalPPrincipal"/>
        <w:numPr>
          <w:ilvl w:val="0"/>
          <w:numId w:val="1"/>
        </w:numPr>
      </w:pPr>
      <w:r>
        <w:rPr>
          <w:b/>
          <w:bCs/>
        </w:rPr>
        <w:t>/</w:t>
      </w:r>
      <w:proofErr w:type="spellStart"/>
      <w:r w:rsidR="00821974">
        <w:rPr>
          <w:b/>
          <w:bCs/>
        </w:rPr>
        <w:t>static</w:t>
      </w:r>
      <w:proofErr w:type="spellEnd"/>
      <w:r w:rsidR="00821974">
        <w:rPr>
          <w:b/>
          <w:bCs/>
        </w:rPr>
        <w:t>/</w:t>
      </w:r>
      <w:proofErr w:type="spellStart"/>
      <w:r w:rsidR="00821974">
        <w:rPr>
          <w:b/>
          <w:bCs/>
        </w:rPr>
        <w:t>js</w:t>
      </w:r>
      <w:proofErr w:type="spellEnd"/>
      <w:r w:rsidR="00837657" w:rsidRPr="00837657">
        <w:t>:</w:t>
      </w:r>
      <w:r w:rsidR="00821974" w:rsidRPr="00821974">
        <w:t xml:space="preserve"> </w:t>
      </w:r>
      <w:r w:rsidR="00821974">
        <w:t>Directorio que contiene los ficheros .</w:t>
      </w:r>
      <w:proofErr w:type="spellStart"/>
      <w:r w:rsidR="00821974">
        <w:t>js</w:t>
      </w:r>
      <w:proofErr w:type="spellEnd"/>
      <w:r w:rsidR="00821974">
        <w:t xml:space="preserve"> para poder realizar ciertas acciones en la web.</w:t>
      </w:r>
    </w:p>
    <w:p w14:paraId="0A484B5B" w14:textId="6D54CA1A" w:rsidR="00821974" w:rsidRDefault="00821974" w:rsidP="00711139">
      <w:pPr>
        <w:pStyle w:val="NormalPPrincipal"/>
        <w:numPr>
          <w:ilvl w:val="0"/>
          <w:numId w:val="1"/>
        </w:numPr>
      </w:pPr>
      <w:r>
        <w:rPr>
          <w:b/>
          <w:bCs/>
        </w:rPr>
        <w:t>/</w:t>
      </w:r>
      <w:proofErr w:type="spellStart"/>
      <w:r>
        <w:rPr>
          <w:b/>
          <w:bCs/>
        </w:rPr>
        <w:t>static</w:t>
      </w:r>
      <w:proofErr w:type="spellEnd"/>
      <w:r>
        <w:rPr>
          <w:b/>
          <w:bCs/>
        </w:rPr>
        <w:t>/</w:t>
      </w:r>
      <w:proofErr w:type="spellStart"/>
      <w:r>
        <w:rPr>
          <w:b/>
          <w:bCs/>
        </w:rPr>
        <w:t>js</w:t>
      </w:r>
      <w:proofErr w:type="spellEnd"/>
      <w:r>
        <w:rPr>
          <w:b/>
          <w:bCs/>
        </w:rPr>
        <w:t>/app</w:t>
      </w:r>
      <w:r w:rsidRPr="00821974">
        <w:t>.</w:t>
      </w:r>
      <w:r>
        <w:rPr>
          <w:b/>
          <w:bCs/>
        </w:rPr>
        <w:t xml:space="preserve">js: </w:t>
      </w:r>
      <w:r>
        <w:t>Archivo que permite realizar acciones como saltar alertas o poder comprobar y redireccionar un botón.</w:t>
      </w:r>
    </w:p>
    <w:p w14:paraId="173B113B" w14:textId="2AD5081F" w:rsidR="00821974" w:rsidRDefault="00821974" w:rsidP="00711139">
      <w:pPr>
        <w:pStyle w:val="NormalPPrincipal"/>
        <w:numPr>
          <w:ilvl w:val="0"/>
          <w:numId w:val="1"/>
        </w:numPr>
      </w:pPr>
      <w:r>
        <w:rPr>
          <w:b/>
          <w:bCs/>
        </w:rPr>
        <w:t>/</w:t>
      </w:r>
      <w:proofErr w:type="spellStart"/>
      <w:r>
        <w:rPr>
          <w:b/>
          <w:bCs/>
        </w:rPr>
        <w:t>static</w:t>
      </w:r>
      <w:proofErr w:type="spellEnd"/>
      <w:r>
        <w:rPr>
          <w:b/>
          <w:bCs/>
        </w:rPr>
        <w:t>/</w:t>
      </w:r>
      <w:proofErr w:type="spellStart"/>
      <w:r>
        <w:rPr>
          <w:b/>
          <w:bCs/>
        </w:rPr>
        <w:t>js</w:t>
      </w:r>
      <w:proofErr w:type="spellEnd"/>
      <w:r>
        <w:rPr>
          <w:b/>
          <w:bCs/>
        </w:rPr>
        <w:t>/traductor</w:t>
      </w:r>
      <w:r w:rsidRPr="00821974">
        <w:t>.</w:t>
      </w:r>
      <w:r>
        <w:rPr>
          <w:b/>
          <w:bCs/>
        </w:rPr>
        <w:t xml:space="preserve">js: </w:t>
      </w:r>
      <w:r>
        <w:t>Archivo que permite traducir toda la aplicación entera y cambiar las imágenes dependiendo de que idioma esté la página.</w:t>
      </w:r>
    </w:p>
    <w:p w14:paraId="14FFCF9B" w14:textId="2784B14D" w:rsidR="007D3C30" w:rsidRDefault="007D3C30" w:rsidP="00711139">
      <w:pPr>
        <w:pStyle w:val="NormalPPrincipal"/>
        <w:numPr>
          <w:ilvl w:val="0"/>
          <w:numId w:val="1"/>
        </w:numPr>
      </w:pPr>
      <w:r>
        <w:rPr>
          <w:b/>
          <w:bCs/>
        </w:rPr>
        <w:t>/</w:t>
      </w:r>
      <w:proofErr w:type="spellStart"/>
      <w:r w:rsidR="00821974">
        <w:rPr>
          <w:b/>
          <w:bCs/>
        </w:rPr>
        <w:t>static</w:t>
      </w:r>
      <w:proofErr w:type="spellEnd"/>
      <w:r w:rsidR="00821974">
        <w:rPr>
          <w:b/>
          <w:bCs/>
        </w:rPr>
        <w:t>/</w:t>
      </w:r>
      <w:proofErr w:type="spellStart"/>
      <w:r w:rsidR="00821974">
        <w:rPr>
          <w:b/>
          <w:bCs/>
        </w:rPr>
        <w:t>lang</w:t>
      </w:r>
      <w:proofErr w:type="spellEnd"/>
      <w:r w:rsidRPr="007D3C30">
        <w:t>:</w:t>
      </w:r>
      <w:r>
        <w:t xml:space="preserve"> </w:t>
      </w:r>
      <w:r w:rsidR="008705A7">
        <w:t xml:space="preserve">Directorio </w:t>
      </w:r>
      <w:r w:rsidR="00821974">
        <w:t>que almacena las traducciones de la aplicación web.</w:t>
      </w:r>
    </w:p>
    <w:p w14:paraId="4B980512" w14:textId="2F5637F3" w:rsidR="008705A7" w:rsidRDefault="008705A7" w:rsidP="00711139">
      <w:pPr>
        <w:pStyle w:val="NormalPPrincipal"/>
        <w:numPr>
          <w:ilvl w:val="0"/>
          <w:numId w:val="1"/>
        </w:numPr>
      </w:pPr>
      <w:r>
        <w:rPr>
          <w:b/>
          <w:bCs/>
        </w:rPr>
        <w:t>/</w:t>
      </w:r>
      <w:r w:rsidR="00574B2F">
        <w:rPr>
          <w:b/>
          <w:bCs/>
        </w:rPr>
        <w:t>templates</w:t>
      </w:r>
      <w:r w:rsidRPr="008705A7">
        <w:t>:</w:t>
      </w:r>
      <w:r w:rsidR="00B75421">
        <w:t xml:space="preserve"> Directorio con las </w:t>
      </w:r>
      <w:r w:rsidR="00574B2F">
        <w:t>diferentes páginas .</w:t>
      </w:r>
      <w:proofErr w:type="spellStart"/>
      <w:r w:rsidR="00574B2F">
        <w:t>html</w:t>
      </w:r>
      <w:proofErr w:type="spellEnd"/>
      <w:r w:rsidR="00574B2F">
        <w:t xml:space="preserve"> que contiene la </w:t>
      </w:r>
      <w:proofErr w:type="spellStart"/>
      <w:r w:rsidR="00574B2F">
        <w:t>la</w:t>
      </w:r>
      <w:proofErr w:type="spellEnd"/>
      <w:r w:rsidR="00574B2F">
        <w:t xml:space="preserve"> </w:t>
      </w:r>
      <w:proofErr w:type="spellStart"/>
      <w:r w:rsidR="00574B2F">
        <w:t>aprte</w:t>
      </w:r>
      <w:proofErr w:type="spellEnd"/>
      <w:r w:rsidR="00574B2F">
        <w:t xml:space="preserve"> visual de la aplicación web.</w:t>
      </w:r>
    </w:p>
    <w:p w14:paraId="63661E44" w14:textId="475BE2D1" w:rsidR="001B7B7C" w:rsidRDefault="001B7B7C" w:rsidP="00711139">
      <w:pPr>
        <w:pStyle w:val="NormalPPrincipal"/>
        <w:numPr>
          <w:ilvl w:val="0"/>
          <w:numId w:val="1"/>
        </w:numPr>
      </w:pPr>
      <w:r>
        <w:rPr>
          <w:b/>
          <w:bCs/>
        </w:rPr>
        <w:t>/</w:t>
      </w:r>
      <w:r w:rsidR="00574B2F">
        <w:rPr>
          <w:b/>
          <w:bCs/>
        </w:rPr>
        <w:t>LICENCE</w:t>
      </w:r>
      <w:r w:rsidRPr="001B7B7C">
        <w:t>:</w:t>
      </w:r>
      <w:r>
        <w:t xml:space="preserve"> </w:t>
      </w:r>
      <w:r w:rsidR="00574B2F">
        <w:t>Fichero con la licencia del proyecto.</w:t>
      </w:r>
    </w:p>
    <w:p w14:paraId="3622A80C" w14:textId="2AC66E01" w:rsidR="001B7B7C" w:rsidRDefault="004F32C5" w:rsidP="00574B2F">
      <w:pPr>
        <w:pStyle w:val="NormalPPrincipal"/>
        <w:numPr>
          <w:ilvl w:val="0"/>
          <w:numId w:val="1"/>
        </w:numPr>
      </w:pPr>
      <w:r>
        <w:rPr>
          <w:b/>
          <w:bCs/>
        </w:rPr>
        <w:t>/</w:t>
      </w:r>
      <w:proofErr w:type="spellStart"/>
      <w:r w:rsidR="00574B2F">
        <w:rPr>
          <w:b/>
          <w:bCs/>
        </w:rPr>
        <w:t>Procfile</w:t>
      </w:r>
      <w:proofErr w:type="spellEnd"/>
      <w:r w:rsidRPr="004F32C5">
        <w:t>:</w:t>
      </w:r>
      <w:r>
        <w:t xml:space="preserve"> </w:t>
      </w:r>
      <w:r w:rsidR="00574B2F">
        <w:t>Archivo que especifica cuál es el archivo principal de la aplicación para el despliegue en Heroku.</w:t>
      </w:r>
    </w:p>
    <w:p w14:paraId="43E8DB17" w14:textId="610C4B7F" w:rsidR="002070DE" w:rsidRDefault="002070DE" w:rsidP="00711139">
      <w:pPr>
        <w:pStyle w:val="NormalPPrincipal"/>
        <w:numPr>
          <w:ilvl w:val="0"/>
          <w:numId w:val="1"/>
        </w:numPr>
      </w:pPr>
      <w:r>
        <w:rPr>
          <w:b/>
          <w:bCs/>
        </w:rPr>
        <w:t>/</w:t>
      </w:r>
      <w:r w:rsidR="00574B2F">
        <w:rPr>
          <w:b/>
          <w:bCs/>
        </w:rPr>
        <w:t>ProgramacionGanada.xml</w:t>
      </w:r>
      <w:r w:rsidRPr="002070DE">
        <w:t>:</w:t>
      </w:r>
      <w:r>
        <w:t xml:space="preserve"> </w:t>
      </w:r>
      <w:r w:rsidR="00574B2F">
        <w:t>Archivo ejemplo de un posible banco de preguntas de Programación Ganada.</w:t>
      </w:r>
    </w:p>
    <w:p w14:paraId="7FAD869C" w14:textId="290239D7" w:rsidR="00BF2AF8" w:rsidRDefault="00BF2AF8" w:rsidP="00711139">
      <w:pPr>
        <w:pStyle w:val="NormalPPrincipal"/>
        <w:numPr>
          <w:ilvl w:val="0"/>
          <w:numId w:val="1"/>
        </w:numPr>
      </w:pPr>
      <w:r>
        <w:rPr>
          <w:b/>
          <w:bCs/>
        </w:rPr>
        <w:t>/</w:t>
      </w:r>
      <w:r w:rsidR="00574B2F">
        <w:rPr>
          <w:b/>
          <w:bCs/>
        </w:rPr>
        <w:t>README.md</w:t>
      </w:r>
      <w:r w:rsidRPr="00BF2AF8">
        <w:t>:</w:t>
      </w:r>
      <w:r>
        <w:t xml:space="preserve"> </w:t>
      </w:r>
      <w:r w:rsidR="00574B2F">
        <w:t>Archivo que contiene una descripción del proyecto y como utilizarlo en otro dispositivo.</w:t>
      </w:r>
    </w:p>
    <w:p w14:paraId="7CCB0805" w14:textId="14508328" w:rsidR="006536FE" w:rsidRDefault="006536FE" w:rsidP="00711139">
      <w:pPr>
        <w:pStyle w:val="NormalPPrincipal"/>
        <w:numPr>
          <w:ilvl w:val="0"/>
          <w:numId w:val="1"/>
        </w:numPr>
      </w:pPr>
      <w:r>
        <w:rPr>
          <w:b/>
          <w:bCs/>
        </w:rPr>
        <w:t>/</w:t>
      </w:r>
      <w:r w:rsidR="00574B2F">
        <w:rPr>
          <w:b/>
          <w:bCs/>
        </w:rPr>
        <w:t>Tabla.xml</w:t>
      </w:r>
      <w:r w:rsidRPr="006536FE">
        <w:t>:</w:t>
      </w:r>
      <w:r>
        <w:t xml:space="preserve"> </w:t>
      </w:r>
      <w:r w:rsidR="00574B2F">
        <w:t>Archivo ejemplo de un posible banco de preguntas de Tabla.</w:t>
      </w:r>
    </w:p>
    <w:p w14:paraId="58B65540" w14:textId="724AC8CE" w:rsidR="009C4B68" w:rsidRDefault="009C4B68" w:rsidP="00711139">
      <w:pPr>
        <w:pStyle w:val="NormalPPrincipal"/>
        <w:numPr>
          <w:ilvl w:val="0"/>
          <w:numId w:val="1"/>
        </w:numPr>
      </w:pPr>
      <w:r>
        <w:rPr>
          <w:b/>
          <w:bCs/>
        </w:rPr>
        <w:t>/</w:t>
      </w:r>
      <w:r w:rsidR="00574B2F">
        <w:rPr>
          <w:b/>
          <w:bCs/>
        </w:rPr>
        <w:t>ValorGanado.xml</w:t>
      </w:r>
      <w:r w:rsidRPr="009C4B68">
        <w:t>:</w:t>
      </w:r>
      <w:r>
        <w:t xml:space="preserve"> </w:t>
      </w:r>
      <w:r w:rsidR="00574B2F">
        <w:t>Archivo ejemplo de un posible banco de preguntas de Valor Ganado.</w:t>
      </w:r>
    </w:p>
    <w:p w14:paraId="1CAC3BDF" w14:textId="4D6981A7" w:rsidR="000F7D98" w:rsidRDefault="000F7D98" w:rsidP="00711139">
      <w:pPr>
        <w:pStyle w:val="NormalPPrincipal"/>
        <w:numPr>
          <w:ilvl w:val="0"/>
          <w:numId w:val="1"/>
        </w:numPr>
      </w:pPr>
      <w:r>
        <w:rPr>
          <w:b/>
          <w:bCs/>
        </w:rPr>
        <w:t>/</w:t>
      </w:r>
      <w:r w:rsidR="00574B2F">
        <w:rPr>
          <w:b/>
          <w:bCs/>
        </w:rPr>
        <w:t>main.py</w:t>
      </w:r>
      <w:r w:rsidR="00BD26DA" w:rsidRPr="00BD26DA">
        <w:t>:</w:t>
      </w:r>
      <w:r w:rsidR="00BD26DA">
        <w:t xml:space="preserve"> </w:t>
      </w:r>
      <w:r w:rsidR="00574B2F" w:rsidRPr="00574B2F">
        <w:t>Archivo Python principal que realiza las llamadas a los demás archivos</w:t>
      </w:r>
      <w:r w:rsidR="0062255E">
        <w:t xml:space="preserve"> y configura todo el proyecto.</w:t>
      </w:r>
    </w:p>
    <w:p w14:paraId="1BB7587A" w14:textId="6B01D047" w:rsidR="00BD26DA" w:rsidRDefault="00BD26DA" w:rsidP="00711139">
      <w:pPr>
        <w:pStyle w:val="NormalPPrincipal"/>
        <w:numPr>
          <w:ilvl w:val="0"/>
          <w:numId w:val="1"/>
        </w:numPr>
      </w:pPr>
      <w:r>
        <w:rPr>
          <w:b/>
          <w:bCs/>
        </w:rPr>
        <w:t>/</w:t>
      </w:r>
      <w:r w:rsidR="00574B2F">
        <w:rPr>
          <w:b/>
          <w:bCs/>
        </w:rPr>
        <w:t>requirements.txt</w:t>
      </w:r>
      <w:r w:rsidRPr="00BD26DA">
        <w:t>:</w:t>
      </w:r>
      <w:r>
        <w:t xml:space="preserve"> </w:t>
      </w:r>
      <w:r w:rsidR="0062255E">
        <w:t xml:space="preserve">Archivo </w:t>
      </w:r>
      <w:r w:rsidR="0062255E" w:rsidRPr="0062255E">
        <w:t>utilizado para poder instalar todos los paquetes y herramientas necesarios para este proyecto.</w:t>
      </w:r>
    </w:p>
    <w:p w14:paraId="3ED9D55C" w14:textId="6DCF8562" w:rsidR="00BD26DA" w:rsidRDefault="00730228" w:rsidP="00711139">
      <w:pPr>
        <w:pStyle w:val="NormalPPrincipal"/>
        <w:numPr>
          <w:ilvl w:val="0"/>
          <w:numId w:val="1"/>
        </w:numPr>
      </w:pPr>
      <w:r w:rsidRPr="006536FE">
        <w:rPr>
          <w:b/>
          <w:bCs/>
        </w:rPr>
        <w:lastRenderedPageBreak/>
        <w:t>/</w:t>
      </w:r>
      <w:r w:rsidR="00574B2F">
        <w:rPr>
          <w:b/>
          <w:bCs/>
        </w:rPr>
        <w:t>runtime.txt</w:t>
      </w:r>
      <w:r w:rsidR="006536FE">
        <w:t xml:space="preserve">: </w:t>
      </w:r>
      <w:r w:rsidR="00521886">
        <w:t>Archivo</w:t>
      </w:r>
      <w:r w:rsidR="00521886" w:rsidRPr="00521886">
        <w:t xml:space="preserve"> para que</w:t>
      </w:r>
      <w:r w:rsidR="00521886">
        <w:t xml:space="preserve"> cuando se despliegue en</w:t>
      </w:r>
      <w:r w:rsidR="00521886" w:rsidRPr="00521886">
        <w:t xml:space="preserve"> Heroku detecte el lenguaje de programación</w:t>
      </w:r>
      <w:r w:rsidR="00521886">
        <w:t xml:space="preserve"> y su versión</w:t>
      </w:r>
      <w:r w:rsidR="00521886" w:rsidRPr="00521886">
        <w:t xml:space="preserve"> que se emplea en la aplicación.</w:t>
      </w:r>
    </w:p>
    <w:p w14:paraId="33EB037C" w14:textId="77777777" w:rsidR="00521886" w:rsidRDefault="00521886" w:rsidP="00521886">
      <w:pPr>
        <w:pStyle w:val="NormalPPrincipal"/>
      </w:pPr>
    </w:p>
    <w:p w14:paraId="6D558347" w14:textId="699A1593" w:rsidR="000C1DDF" w:rsidRDefault="000C1DDF" w:rsidP="00711139">
      <w:pPr>
        <w:pStyle w:val="SublistadoNNormal"/>
        <w:numPr>
          <w:ilvl w:val="1"/>
          <w:numId w:val="8"/>
        </w:numPr>
        <w:ind w:left="907" w:hanging="907"/>
      </w:pPr>
      <w:bookmarkStart w:id="85" w:name="_Toc107755167"/>
      <w:bookmarkStart w:id="86" w:name="_Toc139310994"/>
      <w:r>
        <w:t>Manual del programador</w:t>
      </w:r>
      <w:bookmarkEnd w:id="85"/>
      <w:bookmarkEnd w:id="86"/>
    </w:p>
    <w:p w14:paraId="0C9A7895" w14:textId="0399C382" w:rsidR="008107A8" w:rsidRDefault="00807B6D" w:rsidP="008107A8">
      <w:pPr>
        <w:pStyle w:val="NormalPPrincipal"/>
      </w:pPr>
      <w:r>
        <w:t>En este apartado se tratará c</w:t>
      </w:r>
      <w:r w:rsidR="008107A8">
        <w:t>ó</w:t>
      </w:r>
      <w:r>
        <w:t>mo un programador puede descargar el proyecto</w:t>
      </w:r>
      <w:r w:rsidR="008107A8">
        <w:t xml:space="preserve"> y desarrollar su propia versión.</w:t>
      </w:r>
      <w:r w:rsidR="00521886">
        <w:t xml:space="preserve"> Se describen los pasos para obtener las herramientas necesarias y configurar el entorno de desarrollo.</w:t>
      </w:r>
    </w:p>
    <w:p w14:paraId="75489CD2" w14:textId="62015351" w:rsidR="008107A8" w:rsidRDefault="00521886" w:rsidP="00DB7267">
      <w:pPr>
        <w:pStyle w:val="Subtitulo"/>
      </w:pPr>
      <w:r>
        <w:t>Ejecución en local</w:t>
      </w:r>
    </w:p>
    <w:p w14:paraId="3FEA0B0A" w14:textId="0AFFF370" w:rsidR="00DB7267" w:rsidRDefault="00DB7267" w:rsidP="00DB7267">
      <w:pPr>
        <w:pStyle w:val="NormalPPrincipal"/>
        <w:rPr>
          <w:i/>
          <w:iCs/>
        </w:rPr>
      </w:pPr>
      <w:r>
        <w:t xml:space="preserve">Como ya se ha comentado, el código se encuentra disponible en </w:t>
      </w:r>
      <w:r w:rsidR="00521886">
        <w:t xml:space="preserve">el </w:t>
      </w:r>
      <w:hyperlink r:id="rId233" w:history="1">
        <w:r w:rsidR="00521886" w:rsidRPr="00521886">
          <w:rPr>
            <w:rStyle w:val="Hipervnculo"/>
            <w:color w:val="FF0000"/>
          </w:rPr>
          <w:t>repositorio de GitHub</w:t>
        </w:r>
      </w:hyperlink>
      <w:r>
        <w:t>.</w:t>
      </w:r>
      <w:r w:rsidR="00A55672">
        <w:t xml:space="preserve"> Por lo tanto, se puede descargar mediante la aplicación web </w:t>
      </w:r>
      <w:r w:rsidR="008134D8">
        <w:t>(</w:t>
      </w:r>
      <w:r w:rsidR="00521886">
        <w:t xml:space="preserve">ver </w:t>
      </w:r>
      <w:r w:rsidR="008134D8">
        <w:t>Figura D.</w:t>
      </w:r>
      <w:r w:rsidR="00FF71F8">
        <w:t>1</w:t>
      </w:r>
      <w:r w:rsidR="008134D8">
        <w:t xml:space="preserve">) </w:t>
      </w:r>
      <w:r w:rsidR="00521886">
        <w:t xml:space="preserve">  </w:t>
      </w:r>
      <w:r w:rsidR="00A55672">
        <w:t xml:space="preserve">o mediante la herramienta Git y el comando </w:t>
      </w:r>
      <w:proofErr w:type="spellStart"/>
      <w:r w:rsidR="00A55672" w:rsidRPr="00A55672">
        <w:rPr>
          <w:i/>
          <w:iCs/>
        </w:rPr>
        <w:t>git</w:t>
      </w:r>
      <w:proofErr w:type="spellEnd"/>
      <w:r w:rsidR="00A55672" w:rsidRPr="00A55672">
        <w:rPr>
          <w:i/>
          <w:iCs/>
        </w:rPr>
        <w:t xml:space="preserve"> clone </w:t>
      </w:r>
      <w:r w:rsidR="008134D8" w:rsidRPr="000E7B4C">
        <w:rPr>
          <w:i/>
          <w:iCs/>
        </w:rPr>
        <w:t>https://github.com/</w:t>
      </w:r>
      <w:r w:rsidR="00521886">
        <w:rPr>
          <w:i/>
          <w:iCs/>
        </w:rPr>
        <w:t>xhm1001</w:t>
      </w:r>
      <w:r w:rsidR="008134D8" w:rsidRPr="000E7B4C">
        <w:rPr>
          <w:i/>
          <w:iCs/>
        </w:rPr>
        <w:t>/</w:t>
      </w:r>
      <w:r w:rsidR="00521886">
        <w:rPr>
          <w:i/>
          <w:iCs/>
        </w:rPr>
        <w:t>MQGenerator</w:t>
      </w:r>
      <w:r w:rsidR="00A55672" w:rsidRPr="00A55672">
        <w:rPr>
          <w:i/>
          <w:iCs/>
        </w:rPr>
        <w:t>.</w:t>
      </w:r>
    </w:p>
    <w:p w14:paraId="5A896AAB" w14:textId="7BF68FF3" w:rsidR="008134D8" w:rsidRDefault="00521886" w:rsidP="008134D8">
      <w:pPr>
        <w:pStyle w:val="NormalPPrincipal"/>
        <w:keepNext/>
        <w:jc w:val="center"/>
      </w:pPr>
      <w:r>
        <w:rPr>
          <w:noProof/>
        </w:rPr>
        <mc:AlternateContent>
          <mc:Choice Requires="wps">
            <w:drawing>
              <wp:anchor distT="0" distB="0" distL="114300" distR="114300" simplePos="0" relativeHeight="251696128" behindDoc="0" locked="0" layoutInCell="1" allowOverlap="1" wp14:anchorId="3CFD62E0" wp14:editId="62E8918B">
                <wp:simplePos x="0" y="0"/>
                <wp:positionH relativeFrom="column">
                  <wp:posOffset>3187065</wp:posOffset>
                </wp:positionH>
                <wp:positionV relativeFrom="paragraph">
                  <wp:posOffset>2677248</wp:posOffset>
                </wp:positionV>
                <wp:extent cx="1271752" cy="283779"/>
                <wp:effectExtent l="0" t="0" r="24130" b="21590"/>
                <wp:wrapNone/>
                <wp:docPr id="1348755605" name="Rectángulo 6"/>
                <wp:cNvGraphicFramePr/>
                <a:graphic xmlns:a="http://schemas.openxmlformats.org/drawingml/2006/main">
                  <a:graphicData uri="http://schemas.microsoft.com/office/word/2010/wordprocessingShape">
                    <wps:wsp>
                      <wps:cNvSpPr/>
                      <wps:spPr>
                        <a:xfrm>
                          <a:off x="0" y="0"/>
                          <a:ext cx="1271752" cy="283779"/>
                        </a:xfrm>
                        <a:prstGeom prst="rect">
                          <a:avLst/>
                        </a:prstGeom>
                        <a:noFill/>
                        <a:ln>
                          <a:solidFill>
                            <a:srgbClr val="C0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8E1E21" id="Rectángulo 6" o:spid="_x0000_s1026" style="position:absolute;margin-left:250.95pt;margin-top:210.8pt;width:100.15pt;height:22.35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" filled="f" strokecolor="#c00000" strokeweight="2pt"/>
            </w:pict>
          </mc:Fallback>
        </mc:AlternateContent>
      </w:r>
      <w:r w:rsidRPr="00521886">
        <w:rPr>
          <w:noProof/>
        </w:rPr>
        <w:drawing>
          <wp:inline distT="0" distB="0" distL="0" distR="0" wp14:anchorId="45B93236" wp14:editId="5D38544B">
            <wp:extent cx="5402580" cy="3378200"/>
            <wp:effectExtent l="0" t="0" r="7620" b="0"/>
            <wp:docPr id="92538448"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38448" name="Imagen 1" descr="Interfaz de usuario gráfica, Texto, Aplicación, Correo electrónico&#10;&#10;Descripción generada automáticamente"/>
                    <pic:cNvPicPr/>
                  </pic:nvPicPr>
                  <pic:blipFill>
                    <a:blip r:embed="rId234"/>
                    <a:stretch>
                      <a:fillRect/>
                    </a:stretch>
                  </pic:blipFill>
                  <pic:spPr>
                    <a:xfrm>
                      <a:off x="0" y="0"/>
                      <a:ext cx="5402580" cy="3378200"/>
                    </a:xfrm>
                    <a:prstGeom prst="rect">
                      <a:avLst/>
                    </a:prstGeom>
                  </pic:spPr>
                </pic:pic>
              </a:graphicData>
            </a:graphic>
          </wp:inline>
        </w:drawing>
      </w:r>
    </w:p>
    <w:p w14:paraId="49F766BA" w14:textId="15FDC3EF" w:rsidR="008C17B9" w:rsidRDefault="008134D8" w:rsidP="008C17B9">
      <w:pPr>
        <w:pStyle w:val="Piedefoto"/>
      </w:pPr>
      <w:bookmarkStart w:id="87" w:name="_Toc107756177"/>
      <w:bookmarkStart w:id="88" w:name="_Toc139311012"/>
      <w:r>
        <w:t>Figura D.</w:t>
      </w:r>
      <w:r w:rsidR="00FC53A3">
        <w:t>1</w:t>
      </w:r>
      <w:r>
        <w:t>: Descarga del repositorio mediante el entorno web.</w:t>
      </w:r>
      <w:bookmarkEnd w:id="87"/>
      <w:bookmarkEnd w:id="88"/>
    </w:p>
    <w:p w14:paraId="5E0DE1F0" w14:textId="77777777" w:rsidR="002B2F73" w:rsidRDefault="002B2F73" w:rsidP="008C17B9">
      <w:pPr>
        <w:pStyle w:val="Piedefoto"/>
      </w:pPr>
    </w:p>
    <w:p w14:paraId="33B55E7D" w14:textId="77777777" w:rsidR="002B2F73" w:rsidRDefault="002B2F73" w:rsidP="008C17B9">
      <w:pPr>
        <w:pStyle w:val="Piedefoto"/>
      </w:pPr>
    </w:p>
    <w:p w14:paraId="07600A98" w14:textId="5407CAAE" w:rsidR="000E7B4C" w:rsidRDefault="00D14DC8" w:rsidP="00D14DC8">
      <w:pPr>
        <w:pStyle w:val="NormalPPrincipal"/>
      </w:pPr>
      <w:r>
        <w:t xml:space="preserve">Si se </w:t>
      </w:r>
      <w:r w:rsidR="00521886">
        <w:t>desea</w:t>
      </w:r>
      <w:r>
        <w:t xml:space="preserve"> </w:t>
      </w:r>
      <w:r w:rsidR="00961BB9">
        <w:t>hacer</w:t>
      </w:r>
      <w:r w:rsidR="008C17B9">
        <w:t xml:space="preserve"> cambios creando</w:t>
      </w:r>
      <w:r w:rsidR="00961BB9">
        <w:t xml:space="preserve"> una nueva versión de la aplicación, lo mejor sería realizar un </w:t>
      </w:r>
      <w:proofErr w:type="spellStart"/>
      <w:r w:rsidR="00961BB9">
        <w:rPr>
          <w:i/>
          <w:iCs/>
        </w:rPr>
        <w:t>fork</w:t>
      </w:r>
      <w:proofErr w:type="spellEnd"/>
      <w:r w:rsidR="00961BB9">
        <w:t xml:space="preserve"> en GitHub para que el control de versiones se pudiera </w:t>
      </w:r>
      <w:r w:rsidR="008C17B9">
        <w:t>visualizar</w:t>
      </w:r>
      <w:r w:rsidR="00961BB9">
        <w:t xml:space="preserve"> de </w:t>
      </w:r>
      <w:r w:rsidR="008C17B9">
        <w:t>una</w:t>
      </w:r>
      <w:r w:rsidR="00961BB9">
        <w:t xml:space="preserve"> </w:t>
      </w:r>
      <w:r w:rsidR="008C17B9">
        <w:t xml:space="preserve">mejor </w:t>
      </w:r>
      <w:r w:rsidR="00961BB9">
        <w:t>manera</w:t>
      </w:r>
      <w:r w:rsidR="008C17B9">
        <w:t>.</w:t>
      </w:r>
    </w:p>
    <w:p w14:paraId="15EE2DAB" w14:textId="44AD1EE4" w:rsidR="00E167CB" w:rsidRDefault="008C17B9" w:rsidP="00E167CB">
      <w:pPr>
        <w:pStyle w:val="Subtitulo"/>
      </w:pPr>
      <w:r>
        <w:t>Componentes</w:t>
      </w:r>
    </w:p>
    <w:p w14:paraId="7BE2C4DF" w14:textId="7F1C15E3" w:rsidR="008C17B9" w:rsidRDefault="008C17B9" w:rsidP="008C17B9">
      <w:pPr>
        <w:pStyle w:val="NormalPPrincipal"/>
      </w:pPr>
      <w:r>
        <w:lastRenderedPageBreak/>
        <w:t>Una vez descargado se deberán instalar las herramientas utilizadas para el funcionamiento del proyecto</w:t>
      </w:r>
      <w:r w:rsidR="009961BF">
        <w:t xml:space="preserve"> (ver Tabla D.1)</w:t>
      </w:r>
      <w:r>
        <w:t>. Para ello debemos situarnos en la terminal de nuestro desarrollador, abrir la carpeta del proyecto y ejecutar el comando:</w:t>
      </w:r>
    </w:p>
    <w:p w14:paraId="45A7A80E" w14:textId="77777777" w:rsidR="008C17B9" w:rsidRPr="008C17B9" w:rsidRDefault="008C17B9" w:rsidP="008C17B9">
      <w:pPr>
        <w:pStyle w:val="NormalPPrincipal"/>
        <w:jc w:val="center"/>
        <w:rPr>
          <w:b/>
          <w:bCs/>
          <w:i/>
          <w:iCs/>
        </w:rPr>
      </w:pPr>
      <w:r>
        <w:rPr>
          <w:b/>
          <w:bCs/>
          <w:i/>
          <w:iCs/>
        </w:rPr>
        <w:t xml:space="preserve">pip </w:t>
      </w:r>
      <w:proofErr w:type="spellStart"/>
      <w:r>
        <w:rPr>
          <w:b/>
          <w:bCs/>
          <w:i/>
          <w:iCs/>
        </w:rPr>
        <w:t>install</w:t>
      </w:r>
      <w:proofErr w:type="spellEnd"/>
      <w:r>
        <w:rPr>
          <w:b/>
          <w:bCs/>
          <w:i/>
          <w:iCs/>
        </w:rPr>
        <w:t xml:space="preserve"> -r requirements.txt</w:t>
      </w:r>
    </w:p>
    <w:p w14:paraId="20E65F0D" w14:textId="21F155A8" w:rsidR="00BD695C" w:rsidRDefault="008C17B9" w:rsidP="00BD695C">
      <w:pPr>
        <w:pStyle w:val="NormalPPrincipal"/>
      </w:pPr>
      <w:r>
        <w:t>Los diferentes componentes que se van a descargar son:</w:t>
      </w:r>
    </w:p>
    <w:tbl>
      <w:tblPr>
        <w:tblStyle w:val="Tabladelista6concolores"/>
        <w:tblpPr w:leftFromText="141" w:rightFromText="141" w:vertAnchor="text" w:horzAnchor="margin" w:tblpXSpec="center" w:tblpY="382"/>
        <w:tblW w:w="5914" w:type="dxa"/>
        <w:tblBorders>
          <w:insideH w:val="single" w:sz="4" w:space="0" w:color="auto"/>
        </w:tblBorders>
        <w:tblLook w:val="0680" w:firstRow="0" w:lastRow="0" w:firstColumn="1" w:lastColumn="0" w:noHBand="1" w:noVBand="1"/>
      </w:tblPr>
      <w:tblGrid>
        <w:gridCol w:w="3891"/>
        <w:gridCol w:w="2023"/>
      </w:tblGrid>
      <w:tr w:rsidR="008C17B9" w14:paraId="4DD950C8" w14:textId="77777777" w:rsidTr="009961BF">
        <w:trPr>
          <w:trHeight w:val="332"/>
        </w:trPr>
        <w:tc>
          <w:tcPr>
            <w:cnfStyle w:val="001000000000" w:firstRow="0" w:lastRow="0" w:firstColumn="1" w:lastColumn="0" w:oddVBand="0" w:evenVBand="0" w:oddHBand="0" w:evenHBand="0" w:firstRowFirstColumn="0" w:firstRowLastColumn="0" w:lastRowFirstColumn="0" w:lastRowLastColumn="0"/>
            <w:tcW w:w="3891" w:type="dxa"/>
            <w:tcBorders>
              <w:top w:val="single" w:sz="4" w:space="0" w:color="000000" w:themeColor="text1"/>
              <w:bottom w:val="single" w:sz="4" w:space="0" w:color="auto"/>
            </w:tcBorders>
            <w:vAlign w:val="center"/>
          </w:tcPr>
          <w:p w14:paraId="06135268" w14:textId="26538B20" w:rsidR="008C17B9" w:rsidRPr="00A052B4" w:rsidRDefault="008C17B9" w:rsidP="009961BF">
            <w:pPr>
              <w:pStyle w:val="NormalPPrincipal"/>
              <w:spacing w:before="0"/>
              <w:ind w:firstLine="0"/>
            </w:pPr>
            <w:r>
              <w:t>Herramienta/Librería</w:t>
            </w:r>
          </w:p>
        </w:tc>
        <w:tc>
          <w:tcPr>
            <w:tcW w:w="2023" w:type="dxa"/>
            <w:tcBorders>
              <w:top w:val="single" w:sz="4" w:space="0" w:color="000000" w:themeColor="text1"/>
              <w:bottom w:val="single" w:sz="4" w:space="0" w:color="auto"/>
            </w:tcBorders>
          </w:tcPr>
          <w:p w14:paraId="2E4D08EB" w14:textId="6E0D0D9C" w:rsidR="008C17B9" w:rsidRPr="00A052B4" w:rsidRDefault="008C17B9" w:rsidP="009961BF">
            <w:pPr>
              <w:pStyle w:val="NormalPPrincipal"/>
              <w:spacing w:before="0"/>
              <w:ind w:firstLine="0"/>
              <w:cnfStyle w:val="000000000000" w:firstRow="0" w:lastRow="0" w:firstColumn="0" w:lastColumn="0" w:oddVBand="0" w:evenVBand="0" w:oddHBand="0" w:evenHBand="0" w:firstRowFirstColumn="0" w:firstRowLastColumn="0" w:lastRowFirstColumn="0" w:lastRowLastColumn="0"/>
              <w:rPr>
                <w:b/>
                <w:bCs/>
              </w:rPr>
            </w:pPr>
            <w:r>
              <w:rPr>
                <w:b/>
                <w:bCs/>
              </w:rPr>
              <w:t>Versión</w:t>
            </w:r>
          </w:p>
        </w:tc>
      </w:tr>
      <w:tr w:rsidR="008C17B9" w14:paraId="1119F461" w14:textId="77777777" w:rsidTr="009961BF">
        <w:trPr>
          <w:trHeight w:val="350"/>
        </w:trPr>
        <w:tc>
          <w:tcPr>
            <w:cnfStyle w:val="001000000000" w:firstRow="0" w:lastRow="0" w:firstColumn="1" w:lastColumn="0" w:oddVBand="0" w:evenVBand="0" w:oddHBand="0" w:evenHBand="0" w:firstRowFirstColumn="0" w:firstRowLastColumn="0" w:lastRowFirstColumn="0" w:lastRowLastColumn="0"/>
            <w:tcW w:w="3891" w:type="dxa"/>
            <w:tcBorders>
              <w:top w:val="single" w:sz="4" w:space="0" w:color="auto"/>
              <w:bottom w:val="nil"/>
            </w:tcBorders>
            <w:vAlign w:val="center"/>
          </w:tcPr>
          <w:p w14:paraId="24FCEFE9" w14:textId="77777777" w:rsidR="008C17B9" w:rsidRPr="00A052B4" w:rsidRDefault="008C17B9" w:rsidP="009961BF">
            <w:pPr>
              <w:pStyle w:val="NormalPPrincipal"/>
              <w:spacing w:before="0"/>
              <w:ind w:firstLine="0"/>
              <w:rPr>
                <w:b w:val="0"/>
                <w:bCs w:val="0"/>
              </w:rPr>
            </w:pPr>
            <w:r>
              <w:rPr>
                <w:b w:val="0"/>
                <w:bCs w:val="0"/>
              </w:rPr>
              <w:t>FLASK</w:t>
            </w:r>
          </w:p>
        </w:tc>
        <w:tc>
          <w:tcPr>
            <w:tcW w:w="2023" w:type="dxa"/>
            <w:tcBorders>
              <w:top w:val="single" w:sz="4" w:space="0" w:color="auto"/>
              <w:bottom w:val="nil"/>
            </w:tcBorders>
          </w:tcPr>
          <w:p w14:paraId="168C7CA9" w14:textId="77777777" w:rsidR="008C17B9" w:rsidRDefault="008C17B9" w:rsidP="009961BF">
            <w:pPr>
              <w:pStyle w:val="NormalPPrincipal"/>
              <w:spacing w:before="0"/>
              <w:ind w:firstLine="0"/>
              <w:cnfStyle w:val="000000000000" w:firstRow="0" w:lastRow="0" w:firstColumn="0" w:lastColumn="0" w:oddVBand="0" w:evenVBand="0" w:oddHBand="0" w:evenHBand="0" w:firstRowFirstColumn="0" w:firstRowLastColumn="0" w:lastRowFirstColumn="0" w:lastRowLastColumn="0"/>
            </w:pPr>
            <w:r>
              <w:t>2.3.2</w:t>
            </w:r>
          </w:p>
        </w:tc>
      </w:tr>
      <w:tr w:rsidR="008C17B9" w14:paraId="7F09DC0E" w14:textId="77777777" w:rsidTr="009961BF">
        <w:trPr>
          <w:trHeight w:val="350"/>
        </w:trPr>
        <w:tc>
          <w:tcPr>
            <w:cnfStyle w:val="001000000000" w:firstRow="0" w:lastRow="0" w:firstColumn="1" w:lastColumn="0" w:oddVBand="0" w:evenVBand="0" w:oddHBand="0" w:evenHBand="0" w:firstRowFirstColumn="0" w:firstRowLastColumn="0" w:lastRowFirstColumn="0" w:lastRowLastColumn="0"/>
            <w:tcW w:w="3891" w:type="dxa"/>
            <w:tcBorders>
              <w:top w:val="nil"/>
              <w:bottom w:val="nil"/>
            </w:tcBorders>
            <w:vAlign w:val="center"/>
          </w:tcPr>
          <w:p w14:paraId="2BC0E86F" w14:textId="77777777" w:rsidR="008C17B9" w:rsidRDefault="008C17B9" w:rsidP="009961BF">
            <w:pPr>
              <w:pStyle w:val="NormalPPrincipal"/>
              <w:spacing w:before="0"/>
              <w:ind w:firstLine="0"/>
              <w:rPr>
                <w:b w:val="0"/>
                <w:bCs w:val="0"/>
              </w:rPr>
            </w:pPr>
            <w:r>
              <w:rPr>
                <w:b w:val="0"/>
                <w:bCs w:val="0"/>
              </w:rPr>
              <w:t>NUMPY</w:t>
            </w:r>
          </w:p>
        </w:tc>
        <w:tc>
          <w:tcPr>
            <w:tcW w:w="2023" w:type="dxa"/>
            <w:tcBorders>
              <w:top w:val="nil"/>
              <w:bottom w:val="nil"/>
            </w:tcBorders>
          </w:tcPr>
          <w:p w14:paraId="22A1B0D5" w14:textId="77777777" w:rsidR="008C17B9" w:rsidRDefault="008C17B9" w:rsidP="009961BF">
            <w:pPr>
              <w:pStyle w:val="NormalPPrincipal"/>
              <w:spacing w:before="0"/>
              <w:ind w:firstLine="0"/>
              <w:cnfStyle w:val="000000000000" w:firstRow="0" w:lastRow="0" w:firstColumn="0" w:lastColumn="0" w:oddVBand="0" w:evenVBand="0" w:oddHBand="0" w:evenHBand="0" w:firstRowFirstColumn="0" w:firstRowLastColumn="0" w:lastRowFirstColumn="0" w:lastRowLastColumn="0"/>
            </w:pPr>
            <w:r>
              <w:t>1.24.3</w:t>
            </w:r>
          </w:p>
        </w:tc>
      </w:tr>
      <w:tr w:rsidR="008C17B9" w14:paraId="30767C48" w14:textId="77777777" w:rsidTr="009961BF">
        <w:trPr>
          <w:trHeight w:val="350"/>
        </w:trPr>
        <w:tc>
          <w:tcPr>
            <w:cnfStyle w:val="001000000000" w:firstRow="0" w:lastRow="0" w:firstColumn="1" w:lastColumn="0" w:oddVBand="0" w:evenVBand="0" w:oddHBand="0" w:evenHBand="0" w:firstRowFirstColumn="0" w:firstRowLastColumn="0" w:lastRowFirstColumn="0" w:lastRowLastColumn="0"/>
            <w:tcW w:w="3891" w:type="dxa"/>
            <w:tcBorders>
              <w:top w:val="nil"/>
              <w:bottom w:val="nil"/>
            </w:tcBorders>
            <w:vAlign w:val="center"/>
          </w:tcPr>
          <w:p w14:paraId="384C0C1C" w14:textId="77777777" w:rsidR="008C17B9" w:rsidRDefault="008C17B9" w:rsidP="009961BF">
            <w:pPr>
              <w:pStyle w:val="NormalPPrincipal"/>
              <w:spacing w:before="0"/>
              <w:ind w:firstLine="0"/>
              <w:rPr>
                <w:b w:val="0"/>
                <w:bCs w:val="0"/>
              </w:rPr>
            </w:pPr>
            <w:r>
              <w:rPr>
                <w:b w:val="0"/>
                <w:bCs w:val="0"/>
              </w:rPr>
              <w:t>MATPLOTLIB</w:t>
            </w:r>
          </w:p>
        </w:tc>
        <w:tc>
          <w:tcPr>
            <w:tcW w:w="2023" w:type="dxa"/>
            <w:tcBorders>
              <w:top w:val="nil"/>
              <w:bottom w:val="nil"/>
            </w:tcBorders>
          </w:tcPr>
          <w:p w14:paraId="58794DEF" w14:textId="77777777" w:rsidR="008C17B9" w:rsidRDefault="008C17B9" w:rsidP="009961BF">
            <w:pPr>
              <w:pStyle w:val="NormalPPrincipal"/>
              <w:spacing w:before="0"/>
              <w:ind w:firstLine="0"/>
              <w:cnfStyle w:val="000000000000" w:firstRow="0" w:lastRow="0" w:firstColumn="0" w:lastColumn="0" w:oddVBand="0" w:evenVBand="0" w:oddHBand="0" w:evenHBand="0" w:firstRowFirstColumn="0" w:firstRowLastColumn="0" w:lastRowFirstColumn="0" w:lastRowLastColumn="0"/>
            </w:pPr>
            <w:r>
              <w:t>3.7.1</w:t>
            </w:r>
          </w:p>
        </w:tc>
      </w:tr>
      <w:tr w:rsidR="008C17B9" w14:paraId="118A6AF1" w14:textId="77777777" w:rsidTr="009961BF">
        <w:trPr>
          <w:trHeight w:val="350"/>
        </w:trPr>
        <w:tc>
          <w:tcPr>
            <w:cnfStyle w:val="001000000000" w:firstRow="0" w:lastRow="0" w:firstColumn="1" w:lastColumn="0" w:oddVBand="0" w:evenVBand="0" w:oddHBand="0" w:evenHBand="0" w:firstRowFirstColumn="0" w:firstRowLastColumn="0" w:lastRowFirstColumn="0" w:lastRowLastColumn="0"/>
            <w:tcW w:w="3891" w:type="dxa"/>
            <w:tcBorders>
              <w:top w:val="nil"/>
              <w:bottom w:val="nil"/>
            </w:tcBorders>
            <w:vAlign w:val="center"/>
          </w:tcPr>
          <w:p w14:paraId="4C8A9518" w14:textId="77777777" w:rsidR="008C17B9" w:rsidRDefault="008C17B9" w:rsidP="009961BF">
            <w:pPr>
              <w:pStyle w:val="NormalPPrincipal"/>
              <w:spacing w:before="0"/>
              <w:ind w:firstLine="0"/>
              <w:rPr>
                <w:b w:val="0"/>
                <w:bCs w:val="0"/>
              </w:rPr>
            </w:pPr>
            <w:r>
              <w:rPr>
                <w:b w:val="0"/>
                <w:bCs w:val="0"/>
              </w:rPr>
              <w:t>LXML</w:t>
            </w:r>
          </w:p>
        </w:tc>
        <w:tc>
          <w:tcPr>
            <w:tcW w:w="2023" w:type="dxa"/>
            <w:tcBorders>
              <w:top w:val="nil"/>
              <w:bottom w:val="nil"/>
            </w:tcBorders>
          </w:tcPr>
          <w:p w14:paraId="7B86A9BC" w14:textId="77777777" w:rsidR="008C17B9" w:rsidRDefault="008C17B9" w:rsidP="009961BF">
            <w:pPr>
              <w:pStyle w:val="NormalPPrincipal"/>
              <w:spacing w:before="0"/>
              <w:ind w:firstLine="0"/>
              <w:cnfStyle w:val="000000000000" w:firstRow="0" w:lastRow="0" w:firstColumn="0" w:lastColumn="0" w:oddVBand="0" w:evenVBand="0" w:oddHBand="0" w:evenHBand="0" w:firstRowFirstColumn="0" w:firstRowLastColumn="0" w:lastRowFirstColumn="0" w:lastRowLastColumn="0"/>
            </w:pPr>
            <w:r>
              <w:t>4.9.2</w:t>
            </w:r>
          </w:p>
        </w:tc>
      </w:tr>
      <w:tr w:rsidR="008C17B9" w14:paraId="11B2CDE0" w14:textId="77777777" w:rsidTr="009961BF">
        <w:trPr>
          <w:trHeight w:val="350"/>
        </w:trPr>
        <w:tc>
          <w:tcPr>
            <w:cnfStyle w:val="001000000000" w:firstRow="0" w:lastRow="0" w:firstColumn="1" w:lastColumn="0" w:oddVBand="0" w:evenVBand="0" w:oddHBand="0" w:evenHBand="0" w:firstRowFirstColumn="0" w:firstRowLastColumn="0" w:lastRowFirstColumn="0" w:lastRowLastColumn="0"/>
            <w:tcW w:w="3891" w:type="dxa"/>
            <w:tcBorders>
              <w:top w:val="nil"/>
              <w:bottom w:val="single" w:sz="4" w:space="0" w:color="auto"/>
            </w:tcBorders>
            <w:vAlign w:val="center"/>
          </w:tcPr>
          <w:p w14:paraId="0635513B" w14:textId="77777777" w:rsidR="008C17B9" w:rsidRDefault="008C17B9" w:rsidP="009961BF">
            <w:pPr>
              <w:pStyle w:val="NormalPPrincipal"/>
              <w:spacing w:before="0"/>
              <w:ind w:firstLine="0"/>
              <w:rPr>
                <w:b w:val="0"/>
                <w:bCs w:val="0"/>
              </w:rPr>
            </w:pPr>
            <w:r>
              <w:rPr>
                <w:b w:val="0"/>
                <w:bCs w:val="0"/>
              </w:rPr>
              <w:t>PILLOW</w:t>
            </w:r>
          </w:p>
        </w:tc>
        <w:tc>
          <w:tcPr>
            <w:tcW w:w="2023" w:type="dxa"/>
            <w:tcBorders>
              <w:top w:val="nil"/>
              <w:bottom w:val="single" w:sz="4" w:space="0" w:color="auto"/>
            </w:tcBorders>
          </w:tcPr>
          <w:p w14:paraId="467A0852" w14:textId="77777777" w:rsidR="008C17B9" w:rsidRDefault="008C17B9" w:rsidP="009961BF">
            <w:pPr>
              <w:pStyle w:val="NormalPPrincipal"/>
              <w:spacing w:before="0"/>
              <w:ind w:firstLine="0"/>
              <w:cnfStyle w:val="000000000000" w:firstRow="0" w:lastRow="0" w:firstColumn="0" w:lastColumn="0" w:oddVBand="0" w:evenVBand="0" w:oddHBand="0" w:evenHBand="0" w:firstRowFirstColumn="0" w:firstRowLastColumn="0" w:lastRowFirstColumn="0" w:lastRowLastColumn="0"/>
            </w:pPr>
            <w:r>
              <w:t>3.5.0</w:t>
            </w:r>
          </w:p>
        </w:tc>
      </w:tr>
    </w:tbl>
    <w:p w14:paraId="17F6E0BC" w14:textId="77777777" w:rsidR="009961BF" w:rsidRDefault="009961BF" w:rsidP="009961BF">
      <w:pPr>
        <w:pStyle w:val="Titulodetabla"/>
        <w:ind w:firstLine="0"/>
        <w:jc w:val="both"/>
      </w:pPr>
    </w:p>
    <w:p w14:paraId="3DC0C733" w14:textId="77777777" w:rsidR="009961BF" w:rsidRDefault="009961BF" w:rsidP="009961BF">
      <w:pPr>
        <w:pStyle w:val="Titulodetabla"/>
        <w:ind w:firstLine="0"/>
        <w:jc w:val="both"/>
      </w:pPr>
    </w:p>
    <w:p w14:paraId="417A0FFF" w14:textId="77777777" w:rsidR="009961BF" w:rsidRDefault="009961BF" w:rsidP="009961BF">
      <w:pPr>
        <w:pStyle w:val="Titulodetabla"/>
        <w:ind w:firstLine="0"/>
        <w:jc w:val="both"/>
      </w:pPr>
    </w:p>
    <w:p w14:paraId="49256349" w14:textId="77777777" w:rsidR="009961BF" w:rsidRDefault="009961BF" w:rsidP="009961BF">
      <w:pPr>
        <w:pStyle w:val="Titulodetabla"/>
        <w:ind w:firstLine="0"/>
        <w:jc w:val="both"/>
      </w:pPr>
    </w:p>
    <w:p w14:paraId="4D8BF577" w14:textId="77777777" w:rsidR="009961BF" w:rsidRDefault="009961BF" w:rsidP="009961BF">
      <w:pPr>
        <w:pStyle w:val="Titulodetabla"/>
        <w:ind w:firstLine="0"/>
        <w:jc w:val="left"/>
      </w:pPr>
    </w:p>
    <w:p w14:paraId="1390B78F" w14:textId="51F560B6" w:rsidR="008C17B9" w:rsidRDefault="008C17B9" w:rsidP="008C17B9">
      <w:pPr>
        <w:pStyle w:val="Titulodetabla"/>
        <w:ind w:firstLine="0"/>
      </w:pPr>
      <w:bookmarkStart w:id="89" w:name="_Toc139311061"/>
      <w:r w:rsidRPr="00414AD7">
        <w:t xml:space="preserve">Tabla </w:t>
      </w:r>
      <w:r>
        <w:t>D</w:t>
      </w:r>
      <w:r w:rsidRPr="00414AD7">
        <w:t>.</w:t>
      </w:r>
      <w:r>
        <w:t>1</w:t>
      </w:r>
      <w:r w:rsidRPr="00414AD7">
        <w:t xml:space="preserve">: </w:t>
      </w:r>
      <w:r>
        <w:t>Versión de los componentes</w:t>
      </w:r>
      <w:bookmarkEnd w:id="89"/>
    </w:p>
    <w:p w14:paraId="54FD82C9" w14:textId="0AD57A08" w:rsidR="008C17B9" w:rsidRDefault="009961BF" w:rsidP="008C17B9">
      <w:pPr>
        <w:pStyle w:val="NormalPPrincipal"/>
      </w:pPr>
      <w:r>
        <w:t xml:space="preserve">La versión necesaria que se debe tener de Python es </w:t>
      </w:r>
      <w:r w:rsidRPr="009961BF">
        <w:t>Python 3.9.13</w:t>
      </w:r>
      <w:r>
        <w:t>.</w:t>
      </w:r>
    </w:p>
    <w:p w14:paraId="23CF6432" w14:textId="46E8A44A" w:rsidR="009961BF" w:rsidRDefault="009961BF" w:rsidP="008C17B9">
      <w:pPr>
        <w:pStyle w:val="NormalPPrincipal"/>
      </w:pPr>
      <w:r>
        <w:t>Una vez ejecutado el anterior comando, ya se podrán ejecutar la aplicación en modo local. Para ello se debe abrir la terminal del sistema, situarse en la carpeta del proyecto y ejecutar el siguiente comando:</w:t>
      </w:r>
    </w:p>
    <w:p w14:paraId="74A5CBF3" w14:textId="50FC8577" w:rsidR="009961BF" w:rsidRPr="008C17B9" w:rsidRDefault="009961BF" w:rsidP="009961BF">
      <w:pPr>
        <w:pStyle w:val="NormalPPrincipal"/>
        <w:jc w:val="center"/>
        <w:rPr>
          <w:b/>
          <w:bCs/>
          <w:i/>
          <w:iCs/>
        </w:rPr>
      </w:pPr>
      <w:proofErr w:type="spellStart"/>
      <w:r>
        <w:rPr>
          <w:b/>
          <w:bCs/>
          <w:i/>
          <w:iCs/>
        </w:rPr>
        <w:t>python</w:t>
      </w:r>
      <w:proofErr w:type="spellEnd"/>
      <w:r>
        <w:rPr>
          <w:b/>
          <w:bCs/>
          <w:i/>
          <w:iCs/>
        </w:rPr>
        <w:t xml:space="preserve"> main.py</w:t>
      </w:r>
    </w:p>
    <w:p w14:paraId="4B70D0C8" w14:textId="6AEE27DB" w:rsidR="009961BF" w:rsidRDefault="009961BF" w:rsidP="008C17B9">
      <w:pPr>
        <w:pStyle w:val="NormalPPrincipal"/>
      </w:pPr>
      <w:r>
        <w:t xml:space="preserve">Y la línea de comandos deberá mostrar, con diferente ruta de directorios, una dirección(ver Fig. D.2) </w:t>
      </w:r>
      <w:hyperlink r:id="rId235" w:history="1">
        <w:r w:rsidRPr="009961BF">
          <w:rPr>
            <w:rStyle w:val="Hipervnculo"/>
            <w:color w:val="FF0000"/>
          </w:rPr>
          <w:t>http://127.0.0.1:5000</w:t>
        </w:r>
      </w:hyperlink>
      <w:r>
        <w:t xml:space="preserve"> y ya podremos utilizar la aplicación en </w:t>
      </w:r>
      <w:r w:rsidR="00F64C71">
        <w:t>local</w:t>
      </w:r>
      <w:r>
        <w:t>.</w:t>
      </w:r>
    </w:p>
    <w:p w14:paraId="1C3C66F5" w14:textId="3B46C3E2" w:rsidR="009961BF" w:rsidRDefault="009961BF" w:rsidP="009961BF">
      <w:pPr>
        <w:pStyle w:val="NormalPPrincipal"/>
        <w:ind w:firstLine="0"/>
      </w:pPr>
      <w:r w:rsidRPr="009961BF">
        <w:rPr>
          <w:noProof/>
        </w:rPr>
        <w:drawing>
          <wp:inline distT="0" distB="0" distL="0" distR="0" wp14:anchorId="24D58248" wp14:editId="2DA2CB2B">
            <wp:extent cx="5402580" cy="1691005"/>
            <wp:effectExtent l="0" t="0" r="7620" b="4445"/>
            <wp:docPr id="1586774609"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774609" name="Imagen 1" descr="Texto&#10;&#10;Descripción generada automáticamente"/>
                    <pic:cNvPicPr/>
                  </pic:nvPicPr>
                  <pic:blipFill>
                    <a:blip r:embed="rId236"/>
                    <a:stretch>
                      <a:fillRect/>
                    </a:stretch>
                  </pic:blipFill>
                  <pic:spPr>
                    <a:xfrm>
                      <a:off x="0" y="0"/>
                      <a:ext cx="5402580" cy="1691005"/>
                    </a:xfrm>
                    <a:prstGeom prst="rect">
                      <a:avLst/>
                    </a:prstGeom>
                  </pic:spPr>
                </pic:pic>
              </a:graphicData>
            </a:graphic>
          </wp:inline>
        </w:drawing>
      </w:r>
    </w:p>
    <w:p w14:paraId="16BF70BF" w14:textId="71114C65" w:rsidR="002B2F73" w:rsidRDefault="009961BF" w:rsidP="00221239">
      <w:pPr>
        <w:pStyle w:val="Piedefoto"/>
      </w:pPr>
      <w:bookmarkStart w:id="90" w:name="_Toc139311013"/>
      <w:r>
        <w:t>Figura D.2: Ejecución en remoto</w:t>
      </w:r>
      <w:bookmarkEnd w:id="90"/>
    </w:p>
    <w:p w14:paraId="5DEB9DE9" w14:textId="584C3521" w:rsidR="009961BF" w:rsidRDefault="009961BF" w:rsidP="009961BF">
      <w:pPr>
        <w:pStyle w:val="Subtitulo"/>
      </w:pPr>
      <w:r>
        <w:t>Despliegue</w:t>
      </w:r>
    </w:p>
    <w:p w14:paraId="15AB7EEB" w14:textId="7B5F2366" w:rsidR="009961BF" w:rsidRDefault="00BB2C5B" w:rsidP="00BB2C5B">
      <w:pPr>
        <w:pStyle w:val="NormalPPrincipal"/>
      </w:pPr>
      <w:r>
        <w:t>Como ya se comentó en la memoria, Heroku es una herramienta de pago para cualquier usuario que no sea estudiante. Es por ello</w:t>
      </w:r>
      <w:r w:rsidR="00465DD5">
        <w:t xml:space="preserve"> </w:t>
      </w:r>
      <w:r w:rsidR="00F64C71">
        <w:t>por lo que</w:t>
      </w:r>
      <w:r>
        <w:t xml:space="preserve"> se necesita conectar una cuenta de estudiante de GitHub con Heroku, ya que de esta manera obtienes los créditos suficientes para desplegar un proyecto durante varios meses.</w:t>
      </w:r>
    </w:p>
    <w:p w14:paraId="5833BDE8" w14:textId="5CBC014B" w:rsidR="00465DD5" w:rsidRDefault="00465DD5" w:rsidP="00BB2C5B">
      <w:pPr>
        <w:pStyle w:val="NormalPPrincipal"/>
      </w:pPr>
      <w:r>
        <w:lastRenderedPageBreak/>
        <w:t xml:space="preserve">Para desplegar la aplicación en Heroku se puede realizar de dos maneras diferentes, por la línea de comandos siguiendo el siguiente </w:t>
      </w:r>
      <w:hyperlink r:id="rId237" w:history="1">
        <w:r w:rsidRPr="00465DD5">
          <w:rPr>
            <w:rStyle w:val="Hipervnculo"/>
            <w:color w:val="FF0000"/>
          </w:rPr>
          <w:t>tutorial</w:t>
        </w:r>
      </w:hyperlink>
      <w:r>
        <w:t xml:space="preserve"> seleccionando el lenguaje Python, o a través de la web de Heroku que es como se ha realizado en la primera versión.</w:t>
      </w:r>
    </w:p>
    <w:p w14:paraId="6603AE94" w14:textId="08DFDDCC" w:rsidR="00465DD5" w:rsidRDefault="00465DD5" w:rsidP="00BB2C5B">
      <w:pPr>
        <w:pStyle w:val="NormalPPrincipal"/>
      </w:pPr>
      <w:r>
        <w:t>Antes de poder realizar un despliegue en Heroku es necesario configurar el proyecto con tres ficheros obligatorios para su correcto funcionamiento:</w:t>
      </w:r>
    </w:p>
    <w:p w14:paraId="069F4D20" w14:textId="3D6A0E36" w:rsidR="008C17B9" w:rsidRDefault="00465DD5" w:rsidP="00E72EC9">
      <w:pPr>
        <w:pStyle w:val="NormalPPrincipal"/>
        <w:numPr>
          <w:ilvl w:val="0"/>
          <w:numId w:val="1"/>
        </w:numPr>
      </w:pPr>
      <w:proofErr w:type="spellStart"/>
      <w:r w:rsidRPr="00465DD5">
        <w:rPr>
          <w:b/>
          <w:bCs/>
        </w:rPr>
        <w:t>Procfile</w:t>
      </w:r>
      <w:proofErr w:type="spellEnd"/>
      <w:r w:rsidRPr="00465DD5">
        <w:rPr>
          <w:b/>
          <w:bCs/>
        </w:rPr>
        <w:t xml:space="preserve">: </w:t>
      </w:r>
      <w:r w:rsidRPr="00465DD5">
        <w:t>Archivo que especifica cuál es el archivo principal de la aplicación para el despliegue en Heroku.</w:t>
      </w:r>
    </w:p>
    <w:p w14:paraId="2FB459DC" w14:textId="40CDCF06" w:rsidR="00465DD5" w:rsidRDefault="00465DD5" w:rsidP="00465DD5">
      <w:pPr>
        <w:pStyle w:val="NormalPPrincipal"/>
        <w:numPr>
          <w:ilvl w:val="0"/>
          <w:numId w:val="1"/>
        </w:numPr>
      </w:pPr>
      <w:r>
        <w:rPr>
          <w:b/>
          <w:bCs/>
        </w:rPr>
        <w:t xml:space="preserve">Requirements.txt: </w:t>
      </w:r>
      <w:r>
        <w:t xml:space="preserve">Archivo </w:t>
      </w:r>
      <w:r w:rsidRPr="0062255E">
        <w:t>utilizado para poder instalar todos los paquetes y herramientas necesarios para este proyecto.</w:t>
      </w:r>
    </w:p>
    <w:p w14:paraId="34E8165A" w14:textId="7349259D" w:rsidR="00465DD5" w:rsidRDefault="00465DD5" w:rsidP="00465DD5">
      <w:pPr>
        <w:pStyle w:val="NormalPPrincipal"/>
        <w:numPr>
          <w:ilvl w:val="0"/>
          <w:numId w:val="1"/>
        </w:numPr>
      </w:pPr>
      <w:r>
        <w:rPr>
          <w:b/>
          <w:bCs/>
        </w:rPr>
        <w:t>Runtime.txt</w:t>
      </w:r>
      <w:r>
        <w:t>: Archivo</w:t>
      </w:r>
      <w:r w:rsidRPr="00521886">
        <w:t xml:space="preserve"> para que</w:t>
      </w:r>
      <w:r>
        <w:t xml:space="preserve"> cuando se despliegue en</w:t>
      </w:r>
      <w:r w:rsidRPr="00521886">
        <w:t xml:space="preserve"> Heroku detecte el lenguaje de programación</w:t>
      </w:r>
      <w:r>
        <w:t xml:space="preserve"> y su versión</w:t>
      </w:r>
      <w:r w:rsidRPr="00521886">
        <w:t xml:space="preserve"> que se emplea en la aplicación.</w:t>
      </w:r>
    </w:p>
    <w:p w14:paraId="67DC64FE" w14:textId="61CD92DB" w:rsidR="00465DD5" w:rsidRDefault="00465DD5" w:rsidP="00465DD5">
      <w:pPr>
        <w:pStyle w:val="NormalPPrincipal"/>
      </w:pPr>
      <w:r>
        <w:t>Una vez se tengan estos tres ficheros y una cuenta en Heroku, en la barra de navegación aparecerá la opción de “</w:t>
      </w:r>
      <w:proofErr w:type="spellStart"/>
      <w:r w:rsidRPr="00465DD5">
        <w:rPr>
          <w:i/>
          <w:iCs/>
        </w:rPr>
        <w:t>Create</w:t>
      </w:r>
      <w:proofErr w:type="spellEnd"/>
      <w:r w:rsidRPr="00465DD5">
        <w:rPr>
          <w:i/>
          <w:iCs/>
        </w:rPr>
        <w:t xml:space="preserve"> new app</w:t>
      </w:r>
      <w:r>
        <w:t>” (ver Fig. D.3) y nos aparecerá la opción de indicar el nombre que queremos darle a nuestra aplicación.</w:t>
      </w:r>
    </w:p>
    <w:p w14:paraId="3EF65F59" w14:textId="1D424203" w:rsidR="00465DD5" w:rsidRDefault="000E1C5D" w:rsidP="000E1C5D">
      <w:pPr>
        <w:pStyle w:val="NormalPPrincipal"/>
        <w:ind w:firstLine="0"/>
      </w:pPr>
      <w:r w:rsidRPr="000E1C5D">
        <w:rPr>
          <w:noProof/>
        </w:rPr>
        <w:drawing>
          <wp:inline distT="0" distB="0" distL="0" distR="0" wp14:anchorId="11EB1F98" wp14:editId="43079DB2">
            <wp:extent cx="5619152" cy="750277"/>
            <wp:effectExtent l="0" t="0" r="635" b="0"/>
            <wp:docPr id="1057206596" name="Imagen 1"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206596" name="Imagen 1" descr="Interfaz de usuario gráfica, Aplicación, Word&#10;&#10;Descripción generada automáticamente"/>
                    <pic:cNvPicPr/>
                  </pic:nvPicPr>
                  <pic:blipFill>
                    <a:blip r:embed="rId238"/>
                    <a:stretch>
                      <a:fillRect/>
                    </a:stretch>
                  </pic:blipFill>
                  <pic:spPr>
                    <a:xfrm>
                      <a:off x="0" y="0"/>
                      <a:ext cx="5640679" cy="753151"/>
                    </a:xfrm>
                    <a:prstGeom prst="rect">
                      <a:avLst/>
                    </a:prstGeom>
                  </pic:spPr>
                </pic:pic>
              </a:graphicData>
            </a:graphic>
          </wp:inline>
        </w:drawing>
      </w:r>
    </w:p>
    <w:p w14:paraId="2795C64B" w14:textId="0935A5BC" w:rsidR="000E1C5D" w:rsidRDefault="000E1C5D" w:rsidP="000E1C5D">
      <w:pPr>
        <w:pStyle w:val="Piedefoto"/>
      </w:pPr>
      <w:bookmarkStart w:id="91" w:name="_Toc139311014"/>
      <w:r>
        <w:t>Figura D.3: Nueva aplicación en Heroku</w:t>
      </w:r>
      <w:bookmarkEnd w:id="91"/>
    </w:p>
    <w:p w14:paraId="71021EE8" w14:textId="77777777" w:rsidR="000E1C5D" w:rsidRDefault="000E1C5D" w:rsidP="00465DD5">
      <w:pPr>
        <w:pStyle w:val="NormalPPrincipal"/>
      </w:pPr>
    </w:p>
    <w:p w14:paraId="0393CB42" w14:textId="64DE8B50" w:rsidR="00465DD5" w:rsidRDefault="000E1C5D" w:rsidP="00465DD5">
      <w:pPr>
        <w:pStyle w:val="NormalPPrincipal"/>
      </w:pPr>
      <w:r>
        <w:t xml:space="preserve">Cuando tengamos el paso anterior debemos configurar en la pantalla </w:t>
      </w:r>
      <w:proofErr w:type="spellStart"/>
      <w:r>
        <w:rPr>
          <w:i/>
          <w:iCs/>
        </w:rPr>
        <w:t>Deploy</w:t>
      </w:r>
      <w:proofErr w:type="spellEnd"/>
      <w:r>
        <w:rPr>
          <w:i/>
          <w:iCs/>
        </w:rPr>
        <w:t xml:space="preserve"> </w:t>
      </w:r>
      <w:r>
        <w:t>para que se conecte al repositorio de GitHub y que se actualice de manera automática cualquier cambien cambio que se realice en el repositorio (ver Fig. D.4).</w:t>
      </w:r>
    </w:p>
    <w:p w14:paraId="6AF9B3A5" w14:textId="77777777" w:rsidR="000E1C5D" w:rsidRPr="000E1C5D" w:rsidRDefault="000E1C5D" w:rsidP="00465DD5">
      <w:pPr>
        <w:pStyle w:val="NormalPPrincipal"/>
      </w:pPr>
    </w:p>
    <w:p w14:paraId="54A8FC82" w14:textId="11688811" w:rsidR="00465DD5" w:rsidRDefault="000E1C5D" w:rsidP="00465DD5">
      <w:pPr>
        <w:pStyle w:val="NormalPPrincipal"/>
      </w:pPr>
      <w:r w:rsidRPr="000E1C5D">
        <w:rPr>
          <w:noProof/>
        </w:rPr>
        <w:drawing>
          <wp:inline distT="0" distB="0" distL="0" distR="0" wp14:anchorId="72389F08" wp14:editId="106F1500">
            <wp:extent cx="5402580" cy="1924685"/>
            <wp:effectExtent l="0" t="0" r="7620" b="0"/>
            <wp:docPr id="1059738805"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738805" name="Imagen 1" descr="Interfaz de usuario gráfica, Texto, Aplicación&#10;&#10;Descripción generada automáticamente"/>
                    <pic:cNvPicPr/>
                  </pic:nvPicPr>
                  <pic:blipFill>
                    <a:blip r:embed="rId239"/>
                    <a:stretch>
                      <a:fillRect/>
                    </a:stretch>
                  </pic:blipFill>
                  <pic:spPr>
                    <a:xfrm>
                      <a:off x="0" y="0"/>
                      <a:ext cx="5402580" cy="1924685"/>
                    </a:xfrm>
                    <a:prstGeom prst="rect">
                      <a:avLst/>
                    </a:prstGeom>
                  </pic:spPr>
                </pic:pic>
              </a:graphicData>
            </a:graphic>
          </wp:inline>
        </w:drawing>
      </w:r>
    </w:p>
    <w:p w14:paraId="57A0ED19" w14:textId="402E2EC0" w:rsidR="000E1C5D" w:rsidRDefault="000E1C5D" w:rsidP="00465DD5">
      <w:pPr>
        <w:pStyle w:val="NormalPPrincipal"/>
      </w:pPr>
      <w:r w:rsidRPr="000E1C5D">
        <w:rPr>
          <w:noProof/>
        </w:rPr>
        <w:lastRenderedPageBreak/>
        <w:drawing>
          <wp:inline distT="0" distB="0" distL="0" distR="0" wp14:anchorId="46C4464E" wp14:editId="43453092">
            <wp:extent cx="5402580" cy="2143760"/>
            <wp:effectExtent l="0" t="0" r="7620" b="8890"/>
            <wp:docPr id="1681786864"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786864" name="Imagen 1" descr="Interfaz de usuario gráfica, Texto, Aplicación, Correo electrónico&#10;&#10;Descripción generada automáticamente"/>
                    <pic:cNvPicPr/>
                  </pic:nvPicPr>
                  <pic:blipFill>
                    <a:blip r:embed="rId240"/>
                    <a:stretch>
                      <a:fillRect/>
                    </a:stretch>
                  </pic:blipFill>
                  <pic:spPr>
                    <a:xfrm>
                      <a:off x="0" y="0"/>
                      <a:ext cx="5402580" cy="2143760"/>
                    </a:xfrm>
                    <a:prstGeom prst="rect">
                      <a:avLst/>
                    </a:prstGeom>
                  </pic:spPr>
                </pic:pic>
              </a:graphicData>
            </a:graphic>
          </wp:inline>
        </w:drawing>
      </w:r>
    </w:p>
    <w:p w14:paraId="34789694" w14:textId="03CA7A9C" w:rsidR="000E1C5D" w:rsidRDefault="000E1C5D" w:rsidP="000E1C5D">
      <w:pPr>
        <w:pStyle w:val="Piedefoto"/>
      </w:pPr>
      <w:bookmarkStart w:id="92" w:name="_Toc139311015"/>
      <w:r>
        <w:t>Figura D.4: Configuración en Heroku</w:t>
      </w:r>
      <w:bookmarkEnd w:id="92"/>
    </w:p>
    <w:p w14:paraId="54C044AF" w14:textId="77777777" w:rsidR="000E1C5D" w:rsidRDefault="000E1C5D" w:rsidP="00465DD5">
      <w:pPr>
        <w:pStyle w:val="NormalPPrincipal"/>
      </w:pPr>
    </w:p>
    <w:p w14:paraId="121D3747" w14:textId="27F9474E" w:rsidR="00465DD5" w:rsidRDefault="000E1C5D" w:rsidP="00465DD5">
      <w:pPr>
        <w:pStyle w:val="NormalPPrincipal"/>
      </w:pPr>
      <w:r>
        <w:t xml:space="preserve">Finalmente, solo tenemos que realizar el despliegue pulsando en el </w:t>
      </w:r>
      <w:r>
        <w:rPr>
          <w:i/>
          <w:iCs/>
        </w:rPr>
        <w:t xml:space="preserve">Manual </w:t>
      </w:r>
      <w:proofErr w:type="spellStart"/>
      <w:r>
        <w:rPr>
          <w:i/>
          <w:iCs/>
        </w:rPr>
        <w:t>deploy</w:t>
      </w:r>
      <w:proofErr w:type="spellEnd"/>
      <w:r>
        <w:rPr>
          <w:i/>
          <w:iCs/>
        </w:rPr>
        <w:t xml:space="preserve"> </w:t>
      </w:r>
      <w:r>
        <w:t>la primera opción “</w:t>
      </w:r>
      <w:proofErr w:type="spellStart"/>
      <w:r>
        <w:rPr>
          <w:i/>
          <w:iCs/>
        </w:rPr>
        <w:t>Deploid</w:t>
      </w:r>
      <w:proofErr w:type="spellEnd"/>
      <w:r>
        <w:rPr>
          <w:i/>
          <w:iCs/>
        </w:rPr>
        <w:t xml:space="preserve"> </w:t>
      </w:r>
      <w:proofErr w:type="spellStart"/>
      <w:r>
        <w:rPr>
          <w:i/>
          <w:iCs/>
        </w:rPr>
        <w:t>branch</w:t>
      </w:r>
      <w:proofErr w:type="spellEnd"/>
      <w:r>
        <w:rPr>
          <w:i/>
          <w:iCs/>
        </w:rPr>
        <w:t xml:space="preserve">” </w:t>
      </w:r>
      <w:r w:rsidRPr="000E1C5D">
        <w:t>y esperar a que aparezca en pantalla</w:t>
      </w:r>
      <w:r>
        <w:rPr>
          <w:i/>
          <w:iCs/>
        </w:rPr>
        <w:t xml:space="preserve"> </w:t>
      </w:r>
      <w:r>
        <w:t>lo siguiente:</w:t>
      </w:r>
    </w:p>
    <w:p w14:paraId="32C82CA6" w14:textId="196CB67F" w:rsidR="000E1C5D" w:rsidRDefault="000E1C5D" w:rsidP="000E1C5D">
      <w:pPr>
        <w:pStyle w:val="NormalPPrincipal"/>
        <w:ind w:firstLine="0"/>
      </w:pPr>
      <w:r w:rsidRPr="000E1C5D">
        <w:rPr>
          <w:noProof/>
        </w:rPr>
        <w:drawing>
          <wp:inline distT="0" distB="0" distL="0" distR="0" wp14:anchorId="7AA1E6CC" wp14:editId="5A2E9985">
            <wp:extent cx="5943537" cy="1875693"/>
            <wp:effectExtent l="0" t="0" r="635" b="0"/>
            <wp:docPr id="329874361"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874361" name="Imagen 1" descr="Interfaz de usuario gráfica, Texto, Aplicación, Correo electrónico&#10;&#10;Descripción generada automáticamente"/>
                    <pic:cNvPicPr/>
                  </pic:nvPicPr>
                  <pic:blipFill>
                    <a:blip r:embed="rId241"/>
                    <a:stretch>
                      <a:fillRect/>
                    </a:stretch>
                  </pic:blipFill>
                  <pic:spPr>
                    <a:xfrm>
                      <a:off x="0" y="0"/>
                      <a:ext cx="5955759" cy="1879550"/>
                    </a:xfrm>
                    <a:prstGeom prst="rect">
                      <a:avLst/>
                    </a:prstGeom>
                  </pic:spPr>
                </pic:pic>
              </a:graphicData>
            </a:graphic>
          </wp:inline>
        </w:drawing>
      </w:r>
    </w:p>
    <w:p w14:paraId="2889983C" w14:textId="3B50FA2D" w:rsidR="000E1C5D" w:rsidRDefault="000E1C5D" w:rsidP="000E1C5D">
      <w:pPr>
        <w:pStyle w:val="Piedefoto"/>
      </w:pPr>
      <w:bookmarkStart w:id="93" w:name="_Toc139311016"/>
      <w:r>
        <w:t>Figura D.5: Resultado del despliegue</w:t>
      </w:r>
      <w:bookmarkEnd w:id="93"/>
    </w:p>
    <w:p w14:paraId="3C09CFCC" w14:textId="77777777" w:rsidR="006D7964" w:rsidRDefault="006D7964" w:rsidP="006D7964">
      <w:pPr>
        <w:pStyle w:val="NormalPPrincipal"/>
        <w:ind w:firstLine="0"/>
      </w:pPr>
    </w:p>
    <w:p w14:paraId="250634F1" w14:textId="77777777" w:rsidR="006D7964" w:rsidRDefault="006D7964" w:rsidP="006D7964">
      <w:pPr>
        <w:pStyle w:val="NormalPPrincipal"/>
        <w:ind w:firstLine="0"/>
      </w:pPr>
    </w:p>
    <w:p w14:paraId="2EEFC9C0" w14:textId="77777777" w:rsidR="006D7964" w:rsidRDefault="006D7964" w:rsidP="006D7964">
      <w:pPr>
        <w:pStyle w:val="NormalPPrincipal"/>
        <w:ind w:firstLine="0"/>
      </w:pPr>
    </w:p>
    <w:p w14:paraId="6330EA88" w14:textId="7FFC8343" w:rsidR="00687563" w:rsidRDefault="006D7964" w:rsidP="00711139">
      <w:pPr>
        <w:pStyle w:val="SublistadoNNormal"/>
        <w:numPr>
          <w:ilvl w:val="1"/>
          <w:numId w:val="8"/>
        </w:numPr>
        <w:ind w:left="907" w:hanging="907"/>
      </w:pPr>
      <w:bookmarkStart w:id="94" w:name="_Toc107755170"/>
      <w:bookmarkStart w:id="95" w:name="_Toc139310995"/>
      <w:r>
        <w:t>I</w:t>
      </w:r>
      <w:r w:rsidR="00687563">
        <w:t xml:space="preserve">nstalación </w:t>
      </w:r>
      <w:bookmarkEnd w:id="94"/>
      <w:r>
        <w:t>de las herramientas</w:t>
      </w:r>
      <w:bookmarkEnd w:id="95"/>
    </w:p>
    <w:p w14:paraId="3EC4116C" w14:textId="5EB747B3" w:rsidR="006D7964" w:rsidRDefault="00FB7AAE" w:rsidP="006D7964">
      <w:pPr>
        <w:pStyle w:val="Subtitulo"/>
      </w:pPr>
      <w:r w:rsidRPr="00FB7AAE">
        <w:t>Microsoft Visual Studio Code</w:t>
      </w:r>
    </w:p>
    <w:p w14:paraId="0448BC1D" w14:textId="77777777" w:rsidR="00FB7AAE" w:rsidRDefault="00FB7AAE" w:rsidP="00FB7AAE">
      <w:pPr>
        <w:pStyle w:val="NormalPPrincipal"/>
      </w:pPr>
      <w:r>
        <w:t>Microsoft Visual Studio Code es un editor de código fuente multiplataforma desarrollado por Microsoft muy versátil. Esto es debido a que se pueden instalar distintas extensiones proporcionados por la aplicación mediante un buscador, permitiendo trabajar con la mayoría de los lenguajes de programación de forma intuitiva, cómoda y rápida.</w:t>
      </w:r>
    </w:p>
    <w:p w14:paraId="730EEE73" w14:textId="064BC447" w:rsidR="003C6E5F" w:rsidRPr="00FB7AAE" w:rsidRDefault="00FB7AAE" w:rsidP="003C6E5F">
      <w:pPr>
        <w:pStyle w:val="NormalPPrincipal"/>
        <w:keepNext/>
        <w:rPr>
          <w:noProof/>
        </w:rPr>
      </w:pPr>
      <w:r>
        <w:rPr>
          <w:noProof/>
        </w:rPr>
        <w:t xml:space="preserve">Para descargar esta herramienta se debe visitar esta página web: </w:t>
      </w:r>
      <w:hyperlink r:id="rId242" w:history="1">
        <w:r w:rsidRPr="00FB7AAE">
          <w:rPr>
            <w:rStyle w:val="Hipervnculo"/>
            <w:noProof/>
            <w:color w:val="FF0000"/>
          </w:rPr>
          <w:t>https://code.visualstudio.com/download</w:t>
        </w:r>
      </w:hyperlink>
      <w:r>
        <w:rPr>
          <w:noProof/>
          <w:color w:val="FF0000"/>
        </w:rPr>
        <w:t xml:space="preserve"> </w:t>
      </w:r>
      <w:r>
        <w:rPr>
          <w:noProof/>
        </w:rPr>
        <w:t>(ver Fig. D.6) y seleccionar la versión que utilice cada sistema.</w:t>
      </w:r>
    </w:p>
    <w:p w14:paraId="024FCB76" w14:textId="5DFEE90F" w:rsidR="00FB7AAE" w:rsidRDefault="00FB7AAE" w:rsidP="003C6E5F">
      <w:pPr>
        <w:pStyle w:val="NormalPPrincipal"/>
        <w:keepNext/>
        <w:rPr>
          <w:noProof/>
        </w:rPr>
      </w:pPr>
      <w:r w:rsidRPr="00FB7AAE">
        <w:rPr>
          <w:noProof/>
        </w:rPr>
        <w:drawing>
          <wp:inline distT="0" distB="0" distL="0" distR="0" wp14:anchorId="173FD78B" wp14:editId="58E9F276">
            <wp:extent cx="5402580" cy="2607310"/>
            <wp:effectExtent l="0" t="0" r="7620" b="2540"/>
            <wp:docPr id="272269455" name="Imagen 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269455" name="Imagen 1" descr="Interfaz de usuario gráfica&#10;&#10;Descripción generada automáticamente con confianza media"/>
                    <pic:cNvPicPr/>
                  </pic:nvPicPr>
                  <pic:blipFill>
                    <a:blip r:embed="rId243"/>
                    <a:stretch>
                      <a:fillRect/>
                    </a:stretch>
                  </pic:blipFill>
                  <pic:spPr>
                    <a:xfrm>
                      <a:off x="0" y="0"/>
                      <a:ext cx="5402580" cy="2607310"/>
                    </a:xfrm>
                    <a:prstGeom prst="rect">
                      <a:avLst/>
                    </a:prstGeom>
                  </pic:spPr>
                </pic:pic>
              </a:graphicData>
            </a:graphic>
          </wp:inline>
        </w:drawing>
      </w:r>
    </w:p>
    <w:p w14:paraId="2D96C317" w14:textId="77777777" w:rsidR="00FB7AAE" w:rsidRDefault="00FB7AAE" w:rsidP="003C6E5F">
      <w:pPr>
        <w:pStyle w:val="NormalPPrincipal"/>
        <w:keepNext/>
      </w:pPr>
    </w:p>
    <w:p w14:paraId="666B869C" w14:textId="68F49042" w:rsidR="00F23383" w:rsidRDefault="003C6E5F" w:rsidP="00FC53A3">
      <w:pPr>
        <w:pStyle w:val="Piedefoto"/>
      </w:pPr>
      <w:bookmarkStart w:id="96" w:name="_Toc107756180"/>
      <w:bookmarkStart w:id="97" w:name="_Toc139311017"/>
      <w:r>
        <w:t>Figura D.</w:t>
      </w:r>
      <w:r w:rsidR="00FB7AAE">
        <w:t>6</w:t>
      </w:r>
      <w:r>
        <w:t xml:space="preserve">: </w:t>
      </w:r>
      <w:r w:rsidR="00FB7AAE">
        <w:t xml:space="preserve">Descargar </w:t>
      </w:r>
      <w:r>
        <w:t xml:space="preserve">Microsoft Visual Studio </w:t>
      </w:r>
      <w:bookmarkEnd w:id="96"/>
      <w:r w:rsidR="00FB7AAE">
        <w:t>Code</w:t>
      </w:r>
      <w:bookmarkEnd w:id="97"/>
    </w:p>
    <w:p w14:paraId="0EF6BD29" w14:textId="77777777" w:rsidR="00FB7AAE" w:rsidRDefault="00FB7AAE" w:rsidP="00FC53A3">
      <w:pPr>
        <w:pStyle w:val="Piedefoto"/>
      </w:pPr>
    </w:p>
    <w:p w14:paraId="3ED69748" w14:textId="4447F4F7" w:rsidR="00FB7AAE" w:rsidRDefault="00FB7AAE" w:rsidP="00FB7AAE">
      <w:pPr>
        <w:pStyle w:val="NormalPPrincipal"/>
      </w:pPr>
      <w:r>
        <w:t xml:space="preserve">Abrimos el archivo </w:t>
      </w:r>
      <w:r w:rsidRPr="00FB7AAE">
        <w:t>.exe instala</w:t>
      </w:r>
      <w:r>
        <w:t>do</w:t>
      </w:r>
      <w:r w:rsidRPr="00FB7AAE">
        <w:t xml:space="preserve"> y segui</w:t>
      </w:r>
      <w:r>
        <w:t>mos</w:t>
      </w:r>
      <w:r w:rsidRPr="00FB7AAE">
        <w:t xml:space="preserve"> los pasos </w:t>
      </w:r>
      <w:r>
        <w:t>que aparecen en pantalla</w:t>
      </w:r>
      <w:r w:rsidRPr="00FB7AAE">
        <w:t xml:space="preserve">. Una vez realizados </w:t>
      </w:r>
      <w:r>
        <w:t>el</w:t>
      </w:r>
      <w:r w:rsidRPr="00FB7AAE">
        <w:t xml:space="preserve"> anterior paso, ya es posible empezar a</w:t>
      </w:r>
      <w:r>
        <w:t xml:space="preserve"> </w:t>
      </w:r>
      <w:r w:rsidRPr="00FB7AAE">
        <w:t>trabajar con Visual Studio Code.</w:t>
      </w:r>
    </w:p>
    <w:p w14:paraId="2D713ED2" w14:textId="77777777" w:rsidR="00531C60" w:rsidRDefault="00531C60" w:rsidP="00FC53A3">
      <w:pPr>
        <w:pStyle w:val="NormalPPrincipal"/>
        <w:ind w:firstLine="0"/>
      </w:pPr>
    </w:p>
    <w:p w14:paraId="16CB345E" w14:textId="77777777" w:rsidR="008D34E8" w:rsidRDefault="008D34E8" w:rsidP="00FC53A3">
      <w:pPr>
        <w:pStyle w:val="NormalPPrincipal"/>
        <w:ind w:firstLine="0"/>
      </w:pPr>
    </w:p>
    <w:p w14:paraId="0CA4B38C" w14:textId="2BB50383" w:rsidR="008D34E8" w:rsidRDefault="008D34E8" w:rsidP="008D34E8">
      <w:pPr>
        <w:pStyle w:val="Subtitulo"/>
      </w:pPr>
      <w:r>
        <w:t>VirtualBox</w:t>
      </w:r>
    </w:p>
    <w:p w14:paraId="47C232CD" w14:textId="2A3456CF" w:rsidR="008D34E8" w:rsidRDefault="008D34E8" w:rsidP="008D34E8">
      <w:pPr>
        <w:pStyle w:val="NormalPPrincipal"/>
      </w:pPr>
      <w:r>
        <w:t>Este proyecto también cuenta con una maquina virtual donde se encuentra el proyecto exportado en un sistema operativo Windows 10 configurado para que también se pueda realizar las pruebas en remoto.</w:t>
      </w:r>
    </w:p>
    <w:p w14:paraId="6BBC90AD" w14:textId="7BE1265C" w:rsidR="008D34E8" w:rsidRDefault="008D34E8" w:rsidP="008D34E8">
      <w:pPr>
        <w:pStyle w:val="NormalPPrincipal"/>
      </w:pPr>
      <w:r>
        <w:t>Para ello se han tenido que realizar los siguientes pasos:</w:t>
      </w:r>
    </w:p>
    <w:p w14:paraId="42574038" w14:textId="61083093" w:rsidR="008D34E8" w:rsidRDefault="008D34E8" w:rsidP="008D34E8">
      <w:pPr>
        <w:pStyle w:val="NormalPPrincipal"/>
        <w:numPr>
          <w:ilvl w:val="0"/>
          <w:numId w:val="1"/>
        </w:numPr>
      </w:pPr>
      <w:r>
        <w:t>Descargar VirtualBox en</w:t>
      </w:r>
      <w:r w:rsidRPr="008D34E8">
        <w:rPr>
          <w:color w:val="FF0000"/>
        </w:rPr>
        <w:t xml:space="preserve"> </w:t>
      </w:r>
      <w:hyperlink r:id="rId244" w:history="1">
        <w:r w:rsidRPr="008D34E8">
          <w:rPr>
            <w:rStyle w:val="Hipervnculo"/>
            <w:color w:val="FF0000"/>
          </w:rPr>
          <w:t>https://</w:t>
        </w:r>
        <w:r w:rsidRPr="008D34E8">
          <w:rPr>
            <w:rStyle w:val="Hipervnculo"/>
            <w:color w:val="FF0000"/>
          </w:rPr>
          <w:t>w</w:t>
        </w:r>
        <w:r w:rsidRPr="008D34E8">
          <w:rPr>
            <w:rStyle w:val="Hipervnculo"/>
            <w:color w:val="FF0000"/>
          </w:rPr>
          <w:t>ww.virtualbox.org/</w:t>
        </w:r>
      </w:hyperlink>
      <w:r>
        <w:rPr>
          <w:color w:val="FF0000"/>
        </w:rPr>
        <w:t xml:space="preserve"> </w:t>
      </w:r>
      <w:r>
        <w:t>seleccionando la última versión disponible y siguiendo los pasos que indica durante la descarga.</w:t>
      </w:r>
    </w:p>
    <w:p w14:paraId="2EFA09B7" w14:textId="437DF71A" w:rsidR="008D34E8" w:rsidRDefault="008D34E8" w:rsidP="008D34E8">
      <w:pPr>
        <w:pStyle w:val="NormalPPrincipal"/>
        <w:numPr>
          <w:ilvl w:val="0"/>
          <w:numId w:val="1"/>
        </w:numPr>
      </w:pPr>
      <w:r>
        <w:t>Como se va a usar Windows 10 es necesario descargar la ISO y comprar una licencia.</w:t>
      </w:r>
    </w:p>
    <w:p w14:paraId="2DB13E5D" w14:textId="418DF1AC" w:rsidR="009F0021" w:rsidRDefault="008D34E8" w:rsidP="004A668D">
      <w:pPr>
        <w:pStyle w:val="NormalPPrincipal"/>
        <w:numPr>
          <w:ilvl w:val="0"/>
          <w:numId w:val="1"/>
        </w:numPr>
      </w:pPr>
      <w:r>
        <w:t xml:space="preserve">Por </w:t>
      </w:r>
      <w:r w:rsidR="004A668D">
        <w:t>último,</w:t>
      </w:r>
      <w:r>
        <w:t xml:space="preserve"> una vez creado y configurado </w:t>
      </w:r>
      <w:r w:rsidR="004A668D">
        <w:t xml:space="preserve">la máquina virtual con todos los programas y paquetes necesarios solo es necesario pulsar el fichero .bat MQGenerator (ver Fig. D.7) y se abrirá el navegador predeterminado con la </w:t>
      </w:r>
      <w:r w:rsidR="004A668D">
        <w:lastRenderedPageBreak/>
        <w:t>aplicación web.</w:t>
      </w:r>
    </w:p>
    <w:p w14:paraId="5DE7D765" w14:textId="32C0872A" w:rsidR="00531C60" w:rsidRDefault="004A668D" w:rsidP="000F4859">
      <w:pPr>
        <w:pStyle w:val="NormalPPrincipal"/>
        <w:jc w:val="center"/>
      </w:pPr>
      <w:r>
        <w:rPr>
          <w:noProof/>
        </w:rPr>
        <w:drawing>
          <wp:inline distT="0" distB="0" distL="0" distR="0" wp14:anchorId="27CBA375" wp14:editId="50651FEF">
            <wp:extent cx="5614009" cy="2968668"/>
            <wp:effectExtent l="0" t="0" r="6350" b="3175"/>
            <wp:docPr id="985872373" name="Imagen 1" descr="Patrón de fo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872373" name="Imagen 1" descr="Patrón de fondo&#10;&#10;Descripción generada automáticamente"/>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5615782" cy="2969606"/>
                    </a:xfrm>
                    <a:prstGeom prst="rect">
                      <a:avLst/>
                    </a:prstGeom>
                    <a:noFill/>
                    <a:ln>
                      <a:noFill/>
                    </a:ln>
                  </pic:spPr>
                </pic:pic>
              </a:graphicData>
            </a:graphic>
          </wp:inline>
        </w:drawing>
      </w:r>
    </w:p>
    <w:p w14:paraId="58EB0480" w14:textId="1EA1D51F" w:rsidR="004A668D" w:rsidRDefault="004A668D" w:rsidP="004A668D">
      <w:pPr>
        <w:pStyle w:val="Piedefoto"/>
      </w:pPr>
      <w:bookmarkStart w:id="98" w:name="_Toc139311018"/>
      <w:r>
        <w:t>Figura D.</w:t>
      </w:r>
      <w:r>
        <w:t>7</w:t>
      </w:r>
      <w:r>
        <w:t xml:space="preserve">: </w:t>
      </w:r>
      <w:r>
        <w:t>Escritorio de la máquina virtual</w:t>
      </w:r>
      <w:bookmarkEnd w:id="98"/>
    </w:p>
    <w:p w14:paraId="0869F3FF" w14:textId="77777777" w:rsidR="004A668D" w:rsidRDefault="004A668D" w:rsidP="000F4859">
      <w:pPr>
        <w:pStyle w:val="NormalPPrincipal"/>
        <w:jc w:val="center"/>
      </w:pPr>
    </w:p>
    <w:p w14:paraId="1D780302" w14:textId="77777777" w:rsidR="009F0021" w:rsidRDefault="009F0021" w:rsidP="005A73A0">
      <w:pPr>
        <w:pStyle w:val="NormalPPrincipal"/>
      </w:pPr>
    </w:p>
    <w:p w14:paraId="1A7C82D2" w14:textId="17A4F0A9" w:rsidR="004A668D" w:rsidRDefault="004A668D" w:rsidP="005A73A0">
      <w:pPr>
        <w:pStyle w:val="NormalPPrincipal"/>
        <w:sectPr w:rsidR="004A668D" w:rsidSect="000154E0">
          <w:headerReference w:type="first" r:id="rId246"/>
          <w:footerReference w:type="first" r:id="rId247"/>
          <w:pgSz w:w="11910" w:h="16840" w:code="9"/>
          <w:pgMar w:top="1418" w:right="1701" w:bottom="1418" w:left="1701" w:header="0" w:footer="0" w:gutter="0"/>
          <w:cols w:space="720"/>
          <w:titlePg/>
          <w:docGrid w:linePitch="299"/>
        </w:sectPr>
      </w:pPr>
    </w:p>
    <w:p w14:paraId="5A92D8F4" w14:textId="4775E18A" w:rsidR="00421979" w:rsidRDefault="008C0387">
      <w:pPr>
        <w:pStyle w:val="Textoindependiente"/>
        <w:spacing w:before="3"/>
        <w:rPr>
          <w:sz w:val="11"/>
        </w:rPr>
      </w:pPr>
      <w:r>
        <w:rPr>
          <w:noProof/>
        </w:rPr>
        <w:lastRenderedPageBreak/>
        <mc:AlternateContent>
          <mc:Choice Requires="wps">
            <w:drawing>
              <wp:anchor distT="0" distB="0" distL="0" distR="0" simplePos="0" relativeHeight="251667456" behindDoc="1" locked="0" layoutInCell="1" allowOverlap="1" wp14:anchorId="5A92D90D" wp14:editId="395B31A9">
                <wp:simplePos x="0" y="0"/>
                <wp:positionH relativeFrom="page">
                  <wp:posOffset>1446606</wp:posOffset>
                </wp:positionH>
                <wp:positionV relativeFrom="paragraph">
                  <wp:posOffset>67285</wp:posOffset>
                </wp:positionV>
                <wp:extent cx="4669155" cy="1270"/>
                <wp:effectExtent l="0" t="0" r="0" b="0"/>
                <wp:wrapTopAndBottom/>
                <wp:docPr id="33" name="Forma libre: forma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F9FEEA" id="Forma libre: forma 33" o:spid="_x0000_s1026" style="position:absolute;margin-left:113.9pt;margin-top:5.3pt;width:367.65pt;height:.1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" path="m,l7352,e" filled="f" strokeweight=".14042mm">
                <v:path arrowok="t" o:connecttype="custom" o:connectlocs="0,0;4668520,0" o:connectangles="0,0"/>
                <w10:wrap type="topAndBottom" anchorx="page"/>
              </v:shape>
            </w:pict>
          </mc:Fallback>
        </mc:AlternateContent>
      </w:r>
    </w:p>
    <w:p w14:paraId="5A92D8F5" w14:textId="03DF91FA" w:rsidR="00421979" w:rsidRPr="008C0387" w:rsidRDefault="008C0387" w:rsidP="00072D50">
      <w:pPr>
        <w:pStyle w:val="ttitulo"/>
      </w:pPr>
      <w:bookmarkStart w:id="99" w:name="_Toc107755182"/>
      <w:bookmarkStart w:id="100" w:name="_Toc139310996"/>
      <w:r>
        <w:rPr>
          <w:w w:val="113"/>
        </w:rPr>
        <w:t>Documentación</w:t>
      </w:r>
      <w:r w:rsidR="00EB21C7" w:rsidRPr="008C0387">
        <w:rPr>
          <w:spacing w:val="-17"/>
          <w:w w:val="99"/>
        </w:rPr>
        <w:t xml:space="preserve"> </w:t>
      </w:r>
      <w:r w:rsidR="00EB21C7" w:rsidRPr="008C0387">
        <w:rPr>
          <w:spacing w:val="-14"/>
        </w:rPr>
        <w:t>de</w:t>
      </w:r>
      <w:r w:rsidR="00EB21C7" w:rsidRPr="008C0387">
        <w:rPr>
          <w:spacing w:val="-18"/>
        </w:rPr>
        <w:t xml:space="preserve"> </w:t>
      </w:r>
      <w:r w:rsidR="00EB21C7" w:rsidRPr="008C0387">
        <w:rPr>
          <w:spacing w:val="-14"/>
        </w:rPr>
        <w:t>usuario</w:t>
      </w:r>
      <w:bookmarkEnd w:id="99"/>
      <w:bookmarkEnd w:id="100"/>
    </w:p>
    <w:p w14:paraId="5A92D8F6" w14:textId="4ED96A7C" w:rsidR="00421979" w:rsidRDefault="006C5725">
      <w:pPr>
        <w:pStyle w:val="Textoindependiente"/>
        <w:spacing w:before="2"/>
        <w:rPr>
          <w:rFonts w:ascii="Trebuchet MS"/>
          <w:sz w:val="12"/>
        </w:rPr>
      </w:pPr>
      <w:r>
        <w:pict w14:anchorId="5A92D90D">
          <v:shape id="docshape565" o:spid="_x0000_s2050" style="position:absolute;margin-left:112.85pt;margin-top:8.3pt;width:367.65pt;height:.1pt;z-index:-251633152;mso-wrap-distance-left:0;mso-wrap-distance-right:0;mso-position-horizontal-relative:page" coordorigin="2257,166" coordsize="7353,0" path="m2257,166r7352,e" filled="f" strokeweight=".14042mm">
            <v:path arrowok="t"/>
            <w10:wrap type="topAndBottom" anchorx="page"/>
          </v:shape>
        </w:pict>
      </w:r>
    </w:p>
    <w:p w14:paraId="5A92D8F8" w14:textId="4E65F60A" w:rsidR="00421979" w:rsidRDefault="00421979">
      <w:pPr>
        <w:pStyle w:val="Textoindependiente"/>
        <w:rPr>
          <w:rFonts w:ascii="Trebuchet MS"/>
          <w:sz w:val="20"/>
        </w:rPr>
      </w:pPr>
    </w:p>
    <w:p w14:paraId="5A92D8F9" w14:textId="25A799D9" w:rsidR="00421979" w:rsidRDefault="00421979">
      <w:pPr>
        <w:pStyle w:val="Textoindependiente"/>
        <w:rPr>
          <w:rFonts w:ascii="Trebuchet MS"/>
          <w:sz w:val="20"/>
        </w:rPr>
      </w:pPr>
    </w:p>
    <w:p w14:paraId="7159FE88" w14:textId="07EEF43B" w:rsidR="008C0387" w:rsidRDefault="008C0387" w:rsidP="009454AA">
      <w:pPr>
        <w:pStyle w:val="SublistadoNNormal"/>
        <w:ind w:left="907" w:hanging="907"/>
      </w:pPr>
      <w:bookmarkStart w:id="101" w:name="_Toc107755183"/>
      <w:bookmarkStart w:id="102" w:name="_Toc139310997"/>
      <w:r w:rsidRPr="00D470F7">
        <w:t>Introducción</w:t>
      </w:r>
      <w:bookmarkEnd w:id="101"/>
      <w:bookmarkEnd w:id="102"/>
    </w:p>
    <w:p w14:paraId="751C3A38" w14:textId="1A480C7D" w:rsidR="00E465C5" w:rsidRDefault="00C94BD6" w:rsidP="00E465C5">
      <w:pPr>
        <w:pStyle w:val="NormalPPrincipal"/>
      </w:pPr>
      <w:r>
        <w:t>En este a</w:t>
      </w:r>
      <w:r w:rsidR="00E465C5">
        <w:t xml:space="preserve">péndice </w:t>
      </w:r>
      <w:r>
        <w:t>se va</w:t>
      </w:r>
      <w:r w:rsidR="00E465C5">
        <w:t xml:space="preserve"> a tratar</w:t>
      </w:r>
      <w:r w:rsidR="007F7F1A">
        <w:t xml:space="preserve"> los temas relacionado con </w:t>
      </w:r>
      <w:r w:rsidR="00CA31B8">
        <w:t>la parte del usuario. Se tratarán los temas relativos a requisitos, instalación de la aplicación y el manual de uso del usuario</w:t>
      </w:r>
      <w:r>
        <w:t xml:space="preserve"> para usar el proyecto de manera efectiva.</w:t>
      </w:r>
    </w:p>
    <w:p w14:paraId="6BDEC425" w14:textId="77777777" w:rsidR="00C94BD6" w:rsidRPr="00D470F7" w:rsidRDefault="00C94BD6" w:rsidP="00E465C5">
      <w:pPr>
        <w:pStyle w:val="NormalPPrincipal"/>
      </w:pPr>
    </w:p>
    <w:p w14:paraId="1030EDB1" w14:textId="412A7EBF" w:rsidR="008C0387" w:rsidRDefault="008C0387" w:rsidP="009454AA">
      <w:pPr>
        <w:pStyle w:val="SublistadoNNormal"/>
        <w:ind w:left="907" w:hanging="907"/>
      </w:pPr>
      <w:bookmarkStart w:id="103" w:name="_Toc107755184"/>
      <w:bookmarkStart w:id="104" w:name="_Toc139310998"/>
      <w:r w:rsidRPr="00D470F7">
        <w:t>Requisitos de usuarios</w:t>
      </w:r>
      <w:bookmarkEnd w:id="103"/>
      <w:bookmarkEnd w:id="104"/>
    </w:p>
    <w:p w14:paraId="44D62C13" w14:textId="7E8BF148" w:rsidR="006B75E9" w:rsidRDefault="006B75E9" w:rsidP="00CA31B8">
      <w:pPr>
        <w:pStyle w:val="NormalPPrincipal"/>
      </w:pPr>
      <w:r>
        <w:t xml:space="preserve">Para poder acceder a la aplicación, el usuario lo puede hacer de forma remota o de forma local. Para acceder de forma remota debe abrir su navegador e introducir el siguiente enlace </w:t>
      </w:r>
      <w:hyperlink r:id="rId248" w:history="1">
        <w:r w:rsidRPr="006B75E9">
          <w:rPr>
            <w:rStyle w:val="Hipervnculo"/>
            <w:color w:val="FF0000"/>
          </w:rPr>
          <w:t>https://mqgenerator.herokuapp.com/</w:t>
        </w:r>
      </w:hyperlink>
      <w:r>
        <w:rPr>
          <w:color w:val="FF0000"/>
        </w:rPr>
        <w:t xml:space="preserve"> </w:t>
      </w:r>
      <w:r>
        <w:t xml:space="preserve">, en cambio si quiere acceder de forma local debe acceder al siguiente enlace </w:t>
      </w:r>
      <w:hyperlink r:id="rId249" w:history="1">
        <w:r w:rsidRPr="009961BF">
          <w:rPr>
            <w:rStyle w:val="Hipervnculo"/>
            <w:color w:val="FF0000"/>
          </w:rPr>
          <w:t>http://127.0.0.1:5000</w:t>
        </w:r>
      </w:hyperlink>
      <w:r>
        <w:t xml:space="preserve"> y ya podrá utilizar la aplicación web sin límites.</w:t>
      </w:r>
    </w:p>
    <w:p w14:paraId="0A6521C7" w14:textId="77777777" w:rsidR="006B75E9" w:rsidRDefault="006B75E9" w:rsidP="006B75E9">
      <w:pPr>
        <w:pStyle w:val="NormalPPrincipal"/>
      </w:pPr>
      <w:r>
        <w:t>El usuario debe cumplir con los siguientes requisitos:</w:t>
      </w:r>
    </w:p>
    <w:p w14:paraId="4F87B542" w14:textId="770407BE" w:rsidR="00853306" w:rsidRDefault="00853306" w:rsidP="006B75E9">
      <w:pPr>
        <w:pStyle w:val="NormalPPrincipal"/>
        <w:numPr>
          <w:ilvl w:val="0"/>
          <w:numId w:val="1"/>
        </w:numPr>
      </w:pPr>
      <w:r w:rsidRPr="002F7DB9">
        <w:rPr>
          <w:b/>
          <w:bCs/>
        </w:rPr>
        <w:t>Sistema operativo</w:t>
      </w:r>
      <w:r w:rsidR="00B32436" w:rsidRPr="002F7DB9">
        <w:rPr>
          <w:b/>
          <w:bCs/>
        </w:rPr>
        <w:t xml:space="preserve"> Windows</w:t>
      </w:r>
      <w:r w:rsidR="000B7473">
        <w:t xml:space="preserve">: </w:t>
      </w:r>
      <w:r w:rsidR="000750C0">
        <w:t xml:space="preserve">Esto es debido a que </w:t>
      </w:r>
      <w:r w:rsidR="006D1662">
        <w:t>la aplicación fue desarrollada para ser utilizada en este sistema operativo</w:t>
      </w:r>
      <w:r w:rsidR="006B75E9">
        <w:t>.</w:t>
      </w:r>
      <w:r w:rsidR="00702ABB">
        <w:t xml:space="preserve"> </w:t>
      </w:r>
    </w:p>
    <w:p w14:paraId="71A6FF48" w14:textId="19B3236C" w:rsidR="00425A52" w:rsidRDefault="000B7473" w:rsidP="00711139">
      <w:pPr>
        <w:pStyle w:val="NormalPPrincipal"/>
        <w:numPr>
          <w:ilvl w:val="0"/>
          <w:numId w:val="1"/>
        </w:numPr>
      </w:pPr>
      <w:r>
        <w:rPr>
          <w:b/>
          <w:bCs/>
        </w:rPr>
        <w:t>Navegador:</w:t>
      </w:r>
      <w:r w:rsidR="00425A52">
        <w:t xml:space="preserve"> Es </w:t>
      </w:r>
      <w:r>
        <w:t>el principal requisito para poder abrir la aplicación web y acceder a sus páginas, el utilizado principalmente es Google Chrome.</w:t>
      </w:r>
    </w:p>
    <w:p w14:paraId="5C386E83" w14:textId="769D944A" w:rsidR="008C0387" w:rsidRDefault="008C0387" w:rsidP="009454AA">
      <w:pPr>
        <w:pStyle w:val="SublistadoNNormal"/>
        <w:ind w:left="907" w:hanging="907"/>
      </w:pPr>
      <w:bookmarkStart w:id="105" w:name="_Toc107755185"/>
      <w:bookmarkStart w:id="106" w:name="_Toc139310999"/>
      <w:r w:rsidRPr="00D470F7">
        <w:lastRenderedPageBreak/>
        <w:t>Instalación</w:t>
      </w:r>
      <w:bookmarkEnd w:id="105"/>
      <w:bookmarkEnd w:id="106"/>
    </w:p>
    <w:p w14:paraId="20940D9F" w14:textId="7E642F00" w:rsidR="000B7473" w:rsidRDefault="000B7473" w:rsidP="000B7473">
      <w:pPr>
        <w:pStyle w:val="NormalPPrincipal"/>
      </w:pPr>
      <w:r>
        <w:t>En cuanto a la instalación, n</w:t>
      </w:r>
      <w:r w:rsidR="001010B0">
        <w:t xml:space="preserve">o existe un proceso de ya que </w:t>
      </w:r>
      <w:r>
        <w:t>los</w:t>
      </w:r>
      <w:r w:rsidR="001010B0">
        <w:t xml:space="preserve"> ficheros y librerías necesarias ya se incluyen dentro de la </w:t>
      </w:r>
      <w:r>
        <w:t>propia aplicación desplegada.</w:t>
      </w:r>
    </w:p>
    <w:p w14:paraId="00987CE4" w14:textId="3B73C77B" w:rsidR="000B7473" w:rsidRDefault="000B7473" w:rsidP="000B7473">
      <w:pPr>
        <w:pStyle w:val="NormalPPrincipal"/>
      </w:pPr>
      <w:r>
        <w:t xml:space="preserve">Para su uso en local sí que son necesarios instalar la información ya explicada en el apartado “Manual del programador” de este documento. </w:t>
      </w:r>
    </w:p>
    <w:p w14:paraId="3CCC38A9" w14:textId="77777777" w:rsidR="000B7473" w:rsidRDefault="000B7473" w:rsidP="000B7473">
      <w:pPr>
        <w:pStyle w:val="NormalPPrincipal"/>
      </w:pPr>
    </w:p>
    <w:p w14:paraId="7ED4BB81" w14:textId="72804514" w:rsidR="000D6DB7" w:rsidRPr="00D470F7" w:rsidRDefault="008C0387" w:rsidP="009454AA">
      <w:pPr>
        <w:pStyle w:val="SublistadoNNormal"/>
        <w:ind w:left="907" w:hanging="907"/>
      </w:pPr>
      <w:bookmarkStart w:id="107" w:name="_Toc107755186"/>
      <w:bookmarkStart w:id="108" w:name="_Toc139311000"/>
      <w:r w:rsidRPr="00D470F7">
        <w:t>Manual del usuario</w:t>
      </w:r>
      <w:bookmarkEnd w:id="107"/>
      <w:bookmarkEnd w:id="108"/>
    </w:p>
    <w:p w14:paraId="75EF77D2" w14:textId="191D6C9E" w:rsidR="000D6DB7" w:rsidRDefault="000B7473" w:rsidP="004F24AA">
      <w:pPr>
        <w:pStyle w:val="NormalPPrincipal"/>
      </w:pPr>
      <w:r>
        <w:t xml:space="preserve">En este apartado se va a </w:t>
      </w:r>
      <w:r w:rsidR="004907D6">
        <w:t>destina</w:t>
      </w:r>
      <w:r>
        <w:t>r</w:t>
      </w:r>
      <w:r w:rsidR="004907D6">
        <w:t xml:space="preserve"> a redactar un sencillo manual que el usuario pueda emplear para entender cómo utilizar la aplicación</w:t>
      </w:r>
      <w:r>
        <w:t xml:space="preserve"> en cada una de las páginas que contienen la aplicación.</w:t>
      </w:r>
    </w:p>
    <w:p w14:paraId="41C5F06F" w14:textId="6AB1FD6A" w:rsidR="00F9134E" w:rsidRDefault="00D10FE1" w:rsidP="00F9134E">
      <w:pPr>
        <w:pStyle w:val="Subtitulo"/>
      </w:pPr>
      <w:r>
        <w:t>Recomendaciones antes de utilizar la aplicación</w:t>
      </w:r>
    </w:p>
    <w:p w14:paraId="1199A1FE" w14:textId="3DE490BC" w:rsidR="00D10FE1" w:rsidRDefault="00D10FE1" w:rsidP="00F9134E">
      <w:pPr>
        <w:pStyle w:val="NormalPPrincipal"/>
      </w:pPr>
      <w:r>
        <w:t>Se recomienda no utilizar los botones de navegación para retroceder, refrescar o avanzar a otra página porque puede generar errores con las sesiones.</w:t>
      </w:r>
    </w:p>
    <w:p w14:paraId="3B2FD7B0" w14:textId="3390051A" w:rsidR="000E6223" w:rsidRDefault="00D10FE1" w:rsidP="000E6223">
      <w:pPr>
        <w:pStyle w:val="Subtitulo"/>
      </w:pPr>
      <w:r>
        <w:t>Barra de navegación</w:t>
      </w:r>
    </w:p>
    <w:p w14:paraId="69662993" w14:textId="1D666873" w:rsidR="00D10FE1" w:rsidRDefault="00D10FE1" w:rsidP="000E6223">
      <w:pPr>
        <w:pStyle w:val="NormalPPrincipal"/>
      </w:pPr>
      <w:r>
        <w:t>En cada una de las pantallas salvo en la pantalla de Registro e Inicio de sesión se dispone de una barra de navegación, que permite acceder de forma más rápida a diferentes funcionalidades.</w:t>
      </w:r>
    </w:p>
    <w:p w14:paraId="31072E9C" w14:textId="15964594" w:rsidR="00D10FE1" w:rsidRPr="00D10FE1" w:rsidRDefault="00D10FE1" w:rsidP="00D10FE1">
      <w:pPr>
        <w:pStyle w:val="NormalPPrincipal"/>
        <w:numPr>
          <w:ilvl w:val="0"/>
          <w:numId w:val="1"/>
        </w:numPr>
      </w:pPr>
      <w:r>
        <w:rPr>
          <w:b/>
          <w:bCs/>
        </w:rPr>
        <w:t xml:space="preserve">Inicio: </w:t>
      </w:r>
      <w:r>
        <w:t>Cuando pulsamos volvemos al inicio de la aplicación donde se encuentra la información general y poder crear el banco de preguntas.</w:t>
      </w:r>
    </w:p>
    <w:p w14:paraId="0B113260" w14:textId="6E4F8ABD" w:rsidR="00D10FE1" w:rsidRPr="00D10FE1" w:rsidRDefault="00D10FE1" w:rsidP="00D10FE1">
      <w:pPr>
        <w:pStyle w:val="NormalPPrincipal"/>
        <w:numPr>
          <w:ilvl w:val="0"/>
          <w:numId w:val="1"/>
        </w:numPr>
      </w:pPr>
      <w:r>
        <w:rPr>
          <w:b/>
          <w:bCs/>
        </w:rPr>
        <w:t xml:space="preserve">Repositorio: </w:t>
      </w:r>
      <w:r>
        <w:t>Cuando pulsamos nos redirecciona a la página oficial del repositorio en GitHub de este proyecto.</w:t>
      </w:r>
    </w:p>
    <w:p w14:paraId="05DFEE0F" w14:textId="4AFE8E49" w:rsidR="00D10FE1" w:rsidRPr="00D10FE1" w:rsidRDefault="00D10FE1" w:rsidP="00D10FE1">
      <w:pPr>
        <w:pStyle w:val="NormalPPrincipal"/>
        <w:numPr>
          <w:ilvl w:val="0"/>
          <w:numId w:val="1"/>
        </w:numPr>
      </w:pPr>
      <w:r>
        <w:rPr>
          <w:b/>
          <w:bCs/>
        </w:rPr>
        <w:t xml:space="preserve">Más información: </w:t>
      </w:r>
      <w:r>
        <w:t>Cuando pulsamos volvemos a la página donde se encuentra más información relevante del proyecto junto con las herramientas utilizadas.</w:t>
      </w:r>
    </w:p>
    <w:p w14:paraId="7D72F613" w14:textId="5EF7B197" w:rsidR="00D10FE1" w:rsidRDefault="00D10FE1" w:rsidP="00D10FE1">
      <w:pPr>
        <w:pStyle w:val="NormalPPrincipal"/>
        <w:numPr>
          <w:ilvl w:val="0"/>
          <w:numId w:val="1"/>
        </w:numPr>
      </w:pPr>
      <w:r>
        <w:rPr>
          <w:b/>
          <w:bCs/>
        </w:rPr>
        <w:t xml:space="preserve">Cambio de idioma: </w:t>
      </w:r>
      <w:r>
        <w:t>Cuando pulsamos en cualquiera de los dos botones con una imagen de una bandera, cambia completamente el idioma de todas las páginas de la aplicación.</w:t>
      </w:r>
    </w:p>
    <w:p w14:paraId="3D232C31" w14:textId="77777777" w:rsidR="00D10FE1" w:rsidRDefault="00D10FE1" w:rsidP="00D10FE1">
      <w:pPr>
        <w:pStyle w:val="NormalPPrincipal"/>
        <w:ind w:left="340" w:firstLine="0"/>
      </w:pPr>
    </w:p>
    <w:p w14:paraId="1F24DB9A" w14:textId="4034CAA6" w:rsidR="00D10FE1" w:rsidRDefault="00D10FE1" w:rsidP="00D10FE1">
      <w:pPr>
        <w:pStyle w:val="Subtitulo"/>
        <w:ind w:left="340"/>
      </w:pPr>
      <w:r>
        <w:t>Página de inicio</w:t>
      </w:r>
    </w:p>
    <w:p w14:paraId="2A2904DD" w14:textId="50D80228" w:rsidR="000E6223" w:rsidRDefault="000E6223" w:rsidP="000E6223">
      <w:pPr>
        <w:pStyle w:val="NormalPPrincipal"/>
      </w:pPr>
      <w:r>
        <w:t xml:space="preserve">Una vez se haya </w:t>
      </w:r>
      <w:r w:rsidR="00D10FE1">
        <w:t xml:space="preserve">abierto la aplicación </w:t>
      </w:r>
      <w:r>
        <w:t xml:space="preserve">web, se nos abrirá una ventana del navegador web por defecto accediendo a la </w:t>
      </w:r>
      <w:r w:rsidR="008D01B6">
        <w:t xml:space="preserve">dirección </w:t>
      </w:r>
      <w:r w:rsidR="00D10FE1">
        <w:t>principal</w:t>
      </w:r>
      <w:r w:rsidR="008D01B6">
        <w:t xml:space="preserve">. </w:t>
      </w:r>
      <w:r w:rsidR="00B80B26">
        <w:t xml:space="preserve">Esta será la página principal del proyecto donde se encuentra un conjunto de párrafos dando la bienvenida al usuario y explicando por encima la descripción del proyecto y como funciona. </w:t>
      </w:r>
    </w:p>
    <w:p w14:paraId="2EF46E3A" w14:textId="3E647192" w:rsidR="00B80B26" w:rsidRDefault="00B80B26" w:rsidP="000E6223">
      <w:pPr>
        <w:pStyle w:val="NormalPPrincipal"/>
      </w:pPr>
      <w:r>
        <w:lastRenderedPageBreak/>
        <w:t>Para poder empezar a utilizar la función principal de la aplicación es necesario pulsar el botón de “Empezar” el cual nos llevara a la pantalla de Registro.</w:t>
      </w:r>
    </w:p>
    <w:p w14:paraId="325E4D5D" w14:textId="77A9885B" w:rsidR="00A872CC" w:rsidRDefault="00B80B26" w:rsidP="00A872CC">
      <w:pPr>
        <w:pStyle w:val="NormalPPrincipal"/>
        <w:keepNext/>
        <w:jc w:val="center"/>
      </w:pPr>
      <w:r w:rsidRPr="00D9679A">
        <w:rPr>
          <w:noProof/>
        </w:rPr>
        <w:drawing>
          <wp:inline distT="0" distB="0" distL="0" distR="0" wp14:anchorId="3DE0FFCC" wp14:editId="16A71925">
            <wp:extent cx="5402580" cy="2511425"/>
            <wp:effectExtent l="0" t="0" r="7620" b="3175"/>
            <wp:docPr id="850360656" name="Imagen 85036065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600670" name="Imagen 1" descr="Texto&#10;&#10;Descripción generada automáticamente"/>
                    <pic:cNvPicPr/>
                  </pic:nvPicPr>
                  <pic:blipFill>
                    <a:blip r:embed="rId222"/>
                    <a:stretch>
                      <a:fillRect/>
                    </a:stretch>
                  </pic:blipFill>
                  <pic:spPr>
                    <a:xfrm>
                      <a:off x="0" y="0"/>
                      <a:ext cx="5402580" cy="2511425"/>
                    </a:xfrm>
                    <a:prstGeom prst="rect">
                      <a:avLst/>
                    </a:prstGeom>
                  </pic:spPr>
                </pic:pic>
              </a:graphicData>
            </a:graphic>
          </wp:inline>
        </w:drawing>
      </w:r>
    </w:p>
    <w:p w14:paraId="09977358" w14:textId="78C76619" w:rsidR="007C51F3" w:rsidRDefault="00A872CC" w:rsidP="00471C96">
      <w:pPr>
        <w:pStyle w:val="Piedefoto"/>
      </w:pPr>
      <w:bookmarkStart w:id="109" w:name="_Toc107756185"/>
      <w:bookmarkStart w:id="110" w:name="_Toc139311019"/>
      <w:r>
        <w:t>Figura E.</w:t>
      </w:r>
      <w:r w:rsidR="00B80B26">
        <w:t>1</w:t>
      </w:r>
      <w:r>
        <w:t>: Página principal de la aplicación web</w:t>
      </w:r>
      <w:bookmarkEnd w:id="109"/>
      <w:bookmarkEnd w:id="110"/>
    </w:p>
    <w:p w14:paraId="127E00CE" w14:textId="77777777" w:rsidR="00B80B26" w:rsidRDefault="00B80B26" w:rsidP="00B80B26">
      <w:pPr>
        <w:pStyle w:val="Subtitulo"/>
        <w:ind w:left="340"/>
      </w:pPr>
    </w:p>
    <w:p w14:paraId="70F3E67E" w14:textId="68B568AF" w:rsidR="00B80B26" w:rsidRDefault="00B80B26" w:rsidP="00B80B26">
      <w:pPr>
        <w:pStyle w:val="Subtitulo"/>
        <w:ind w:left="340"/>
      </w:pPr>
      <w:r>
        <w:t>Página de Más información</w:t>
      </w:r>
    </w:p>
    <w:p w14:paraId="71266119" w14:textId="114BD04B" w:rsidR="00B57DCC" w:rsidRDefault="00563F00" w:rsidP="00B57DCC">
      <w:pPr>
        <w:pStyle w:val="NormalPPrincipal"/>
      </w:pPr>
      <w:r>
        <w:t xml:space="preserve">En esta página se muestran toda la información </w:t>
      </w:r>
      <w:r w:rsidR="00B80B26">
        <w:t>relevante de la aplicación respondiendo a las preguntas generales que se hacen los usuarios incluyendo algunas de las herramientas junto a su dirección principal que se han empleado durante todo el proyecto.</w:t>
      </w:r>
    </w:p>
    <w:p w14:paraId="28F05D26" w14:textId="77777777" w:rsidR="00B80B26" w:rsidRDefault="00B80B26" w:rsidP="00B80B26">
      <w:pPr>
        <w:pStyle w:val="NormalPPrincipal"/>
      </w:pPr>
      <w:r w:rsidRPr="00D9679A">
        <w:rPr>
          <w:noProof/>
        </w:rPr>
        <w:drawing>
          <wp:inline distT="0" distB="0" distL="0" distR="0" wp14:anchorId="1CE0B232" wp14:editId="7320D857">
            <wp:extent cx="5402580" cy="2519045"/>
            <wp:effectExtent l="0" t="0" r="7620" b="0"/>
            <wp:docPr id="406806716" name="Imagen 406806716"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86089" name="Imagen 1" descr="Interfaz de usuario gráfica, Texto&#10;&#10;Descripción generada automáticamente"/>
                    <pic:cNvPicPr/>
                  </pic:nvPicPr>
                  <pic:blipFill>
                    <a:blip r:embed="rId223"/>
                    <a:stretch>
                      <a:fillRect/>
                    </a:stretch>
                  </pic:blipFill>
                  <pic:spPr>
                    <a:xfrm>
                      <a:off x="0" y="0"/>
                      <a:ext cx="5402580" cy="2519045"/>
                    </a:xfrm>
                    <a:prstGeom prst="rect">
                      <a:avLst/>
                    </a:prstGeom>
                  </pic:spPr>
                </pic:pic>
              </a:graphicData>
            </a:graphic>
          </wp:inline>
        </w:drawing>
      </w:r>
    </w:p>
    <w:p w14:paraId="05FF31FA" w14:textId="485062BD" w:rsidR="00B80B26" w:rsidRDefault="00B80B26" w:rsidP="00B80B26">
      <w:pPr>
        <w:pStyle w:val="Piedefoto"/>
      </w:pPr>
      <w:bookmarkStart w:id="111" w:name="_Toc139311020"/>
      <w:r>
        <w:t>Figura E.2: Página de Más información</w:t>
      </w:r>
      <w:bookmarkEnd w:id="111"/>
    </w:p>
    <w:p w14:paraId="1A3C1DDA" w14:textId="77777777" w:rsidR="00B80B26" w:rsidRDefault="00B80B26" w:rsidP="00B80B26">
      <w:pPr>
        <w:pStyle w:val="Subtitulo"/>
        <w:ind w:left="340"/>
      </w:pPr>
    </w:p>
    <w:p w14:paraId="53B5FFB8" w14:textId="77777777" w:rsidR="00B80B26" w:rsidRDefault="00B80B26" w:rsidP="00B80B26">
      <w:pPr>
        <w:pStyle w:val="Subtitulo"/>
        <w:ind w:left="340"/>
      </w:pPr>
    </w:p>
    <w:p w14:paraId="4F0308AF" w14:textId="5139D738" w:rsidR="00B80B26" w:rsidRDefault="00B80B26" w:rsidP="00B80B26">
      <w:pPr>
        <w:pStyle w:val="Subtitulo"/>
        <w:ind w:left="340"/>
      </w:pPr>
      <w:r>
        <w:lastRenderedPageBreak/>
        <w:t>Página de Registro</w:t>
      </w:r>
    </w:p>
    <w:p w14:paraId="67781D0C" w14:textId="78BD5C24" w:rsidR="00B80B26" w:rsidRDefault="00B80B26" w:rsidP="00B80B26">
      <w:pPr>
        <w:pStyle w:val="NormalPPrincipal"/>
        <w:rPr>
          <w:sz w:val="22"/>
          <w:szCs w:val="20"/>
        </w:rPr>
      </w:pPr>
      <w:r>
        <w:t>En esta</w:t>
      </w:r>
      <w:r w:rsidR="00A17657">
        <w:t xml:space="preserve"> página el usuario se puede registrar para poder utilizar la aplicación. Para ello necesita introducir, sin unos caracteres no permitidos porque sino salta una alerta, el nombre, la contraseña, el nombre de usuario y una contraseña. Cuando se pulsa en el botón de “Registrar” y están todos los campos rellenados </w:t>
      </w:r>
      <w:r w:rsidR="00A17657">
        <w:rPr>
          <w:sz w:val="22"/>
          <w:szCs w:val="20"/>
        </w:rPr>
        <w:t xml:space="preserve">correctamente ya se podrán crear ficheros con bancos de preguntas. </w:t>
      </w:r>
    </w:p>
    <w:p w14:paraId="694969BB" w14:textId="6EE1BBC1" w:rsidR="00A17657" w:rsidRPr="00A17657" w:rsidRDefault="00A17657" w:rsidP="00B80B26">
      <w:pPr>
        <w:pStyle w:val="NormalPPrincipal"/>
        <w:rPr>
          <w:sz w:val="22"/>
          <w:szCs w:val="20"/>
        </w:rPr>
      </w:pPr>
      <w:r>
        <w:rPr>
          <w:sz w:val="22"/>
          <w:szCs w:val="20"/>
        </w:rPr>
        <w:t xml:space="preserve">Si se pulsa el botón de “Iniciar sesión” te redireccionará a la página de Iniciar sesión. </w:t>
      </w:r>
    </w:p>
    <w:p w14:paraId="283252B3" w14:textId="77777777" w:rsidR="00B80B26" w:rsidRDefault="00B80B26" w:rsidP="00B80B26">
      <w:pPr>
        <w:pStyle w:val="NormalPPrincipal"/>
      </w:pPr>
      <w:r w:rsidRPr="00D9679A">
        <w:rPr>
          <w:noProof/>
        </w:rPr>
        <w:drawing>
          <wp:inline distT="0" distB="0" distL="0" distR="0" wp14:anchorId="4E1879F1" wp14:editId="24F42141">
            <wp:extent cx="5303368" cy="2519536"/>
            <wp:effectExtent l="0" t="0" r="0" b="0"/>
            <wp:docPr id="1670578284" name="Imagen 1670578284" descr="Pantalla de video juego de una person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299185" name="Imagen 1" descr="Pantalla de video juego de una persona&#10;&#10;Descripción generada automáticamente con confianza baja"/>
                    <pic:cNvPicPr/>
                  </pic:nvPicPr>
                  <pic:blipFill>
                    <a:blip r:embed="rId224"/>
                    <a:stretch>
                      <a:fillRect/>
                    </a:stretch>
                  </pic:blipFill>
                  <pic:spPr>
                    <a:xfrm>
                      <a:off x="0" y="0"/>
                      <a:ext cx="5308315" cy="2521886"/>
                    </a:xfrm>
                    <a:prstGeom prst="rect">
                      <a:avLst/>
                    </a:prstGeom>
                  </pic:spPr>
                </pic:pic>
              </a:graphicData>
            </a:graphic>
          </wp:inline>
        </w:drawing>
      </w:r>
    </w:p>
    <w:p w14:paraId="731B4633" w14:textId="663563AB" w:rsidR="00B80B26" w:rsidRDefault="00B80B26" w:rsidP="00B80B26">
      <w:pPr>
        <w:pStyle w:val="Piedefoto"/>
      </w:pPr>
      <w:bookmarkStart w:id="112" w:name="_Toc139311021"/>
      <w:r>
        <w:t xml:space="preserve">Figura E.3: Página de </w:t>
      </w:r>
      <w:r w:rsidR="00AB4732">
        <w:t>Registro</w:t>
      </w:r>
      <w:bookmarkEnd w:id="112"/>
    </w:p>
    <w:p w14:paraId="39CD0152" w14:textId="77777777" w:rsidR="00AB4732" w:rsidRDefault="00AB4732" w:rsidP="00B80B26">
      <w:pPr>
        <w:pStyle w:val="Piedefoto"/>
      </w:pPr>
    </w:p>
    <w:p w14:paraId="7A82D71A" w14:textId="2463D526" w:rsidR="00A17657" w:rsidRDefault="00A17657" w:rsidP="00A17657">
      <w:pPr>
        <w:pStyle w:val="Subtitulo"/>
        <w:ind w:left="340"/>
      </w:pPr>
      <w:r>
        <w:t>Página de Inicio sesión</w:t>
      </w:r>
    </w:p>
    <w:p w14:paraId="51A71F8B" w14:textId="5B36EDC7" w:rsidR="00AB4732" w:rsidRDefault="00AB4732" w:rsidP="00AB4732">
      <w:pPr>
        <w:pStyle w:val="NormalPPrincipal"/>
        <w:rPr>
          <w:sz w:val="22"/>
          <w:szCs w:val="20"/>
        </w:rPr>
      </w:pPr>
      <w:r>
        <w:t xml:space="preserve">En esta página el usuario puede Iniciar sesión para poder utilizar la aplicación. Para ello necesita introducir, sin unos caracteres no permitidos porque </w:t>
      </w:r>
      <w:proofErr w:type="spellStart"/>
      <w:r>
        <w:t>sino</w:t>
      </w:r>
      <w:proofErr w:type="spellEnd"/>
      <w:r>
        <w:t xml:space="preserve"> salta una alerta, el nombre de usuario y la contraseña. Cuando se pulsa en el botón de “Entrar” y están todos los campos rellenados </w:t>
      </w:r>
      <w:r>
        <w:rPr>
          <w:sz w:val="22"/>
          <w:szCs w:val="20"/>
        </w:rPr>
        <w:t>correctamente ya se podrán crear los ficheros.</w:t>
      </w:r>
    </w:p>
    <w:p w14:paraId="13720438" w14:textId="02696292" w:rsidR="00AB4732" w:rsidRPr="00A17657" w:rsidRDefault="00AB4732" w:rsidP="00AB4732">
      <w:pPr>
        <w:pStyle w:val="NormalPPrincipal"/>
        <w:rPr>
          <w:sz w:val="22"/>
          <w:szCs w:val="20"/>
        </w:rPr>
      </w:pPr>
      <w:r>
        <w:rPr>
          <w:sz w:val="22"/>
          <w:szCs w:val="20"/>
        </w:rPr>
        <w:t>Si se pulsa el botón de “</w:t>
      </w:r>
      <w:proofErr w:type="spellStart"/>
      <w:r w:rsidRPr="00AB4732">
        <w:rPr>
          <w:sz w:val="22"/>
          <w:szCs w:val="20"/>
        </w:rPr>
        <w:t>Registrate</w:t>
      </w:r>
      <w:proofErr w:type="spellEnd"/>
      <w:r>
        <w:rPr>
          <w:sz w:val="22"/>
          <w:szCs w:val="20"/>
        </w:rPr>
        <w:t xml:space="preserve">” te redireccionará a la página de Iniciar sesión. </w:t>
      </w:r>
    </w:p>
    <w:p w14:paraId="48CE9849" w14:textId="72334E6A" w:rsidR="00AB4732" w:rsidRDefault="00AB4732" w:rsidP="00AB4732">
      <w:pPr>
        <w:pStyle w:val="NormalPPrincipal"/>
        <w:jc w:val="center"/>
      </w:pPr>
      <w:r w:rsidRPr="00AB4732">
        <w:rPr>
          <w:noProof/>
        </w:rPr>
        <w:lastRenderedPageBreak/>
        <w:drawing>
          <wp:inline distT="0" distB="0" distL="0" distR="0" wp14:anchorId="355429A7" wp14:editId="60FD1C43">
            <wp:extent cx="5402580" cy="2566670"/>
            <wp:effectExtent l="0" t="0" r="7620" b="5080"/>
            <wp:docPr id="127262932" name="Imagen 1"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62932" name="Imagen 1" descr="Interfaz de usuario gráfica, Sitio web&#10;&#10;Descripción generada automáticamente"/>
                    <pic:cNvPicPr/>
                  </pic:nvPicPr>
                  <pic:blipFill>
                    <a:blip r:embed="rId250"/>
                    <a:stretch>
                      <a:fillRect/>
                    </a:stretch>
                  </pic:blipFill>
                  <pic:spPr>
                    <a:xfrm>
                      <a:off x="0" y="0"/>
                      <a:ext cx="5402580" cy="2566670"/>
                    </a:xfrm>
                    <a:prstGeom prst="rect">
                      <a:avLst/>
                    </a:prstGeom>
                  </pic:spPr>
                </pic:pic>
              </a:graphicData>
            </a:graphic>
          </wp:inline>
        </w:drawing>
      </w:r>
    </w:p>
    <w:p w14:paraId="5B22BA7F" w14:textId="3F336414" w:rsidR="00AB4732" w:rsidRDefault="00AB4732" w:rsidP="00AB4732">
      <w:pPr>
        <w:pStyle w:val="Piedefoto"/>
      </w:pPr>
      <w:bookmarkStart w:id="113" w:name="_Toc139311022"/>
      <w:r>
        <w:t>Figura E.4: Página de Inicio sesión</w:t>
      </w:r>
      <w:bookmarkEnd w:id="113"/>
    </w:p>
    <w:p w14:paraId="1A94D7AD" w14:textId="77777777" w:rsidR="00AB4732" w:rsidRDefault="00AB4732" w:rsidP="00A17657">
      <w:pPr>
        <w:pStyle w:val="NormalPPrincipal"/>
      </w:pPr>
    </w:p>
    <w:p w14:paraId="0A99600D" w14:textId="7FE6D046" w:rsidR="00AB4732" w:rsidRDefault="00AB4732" w:rsidP="00AB4732">
      <w:pPr>
        <w:pStyle w:val="Subtitulo"/>
        <w:ind w:left="340"/>
      </w:pPr>
      <w:r>
        <w:t>Selección de preguntas</w:t>
      </w:r>
    </w:p>
    <w:p w14:paraId="41C8B931" w14:textId="21A84714" w:rsidR="00AB4732" w:rsidRDefault="00AB4732" w:rsidP="00AB4732">
      <w:pPr>
        <w:pStyle w:val="NormalPPrincipal"/>
      </w:pPr>
      <w:r>
        <w:t>En esta página el usuario se encuentra un menú de selección de los tres diferentes tipos de preguntas que el usuario puede generar un banco de preguntas.</w:t>
      </w:r>
    </w:p>
    <w:p w14:paraId="6C0977B0" w14:textId="26001337" w:rsidR="00AB4732" w:rsidRDefault="00AB4732" w:rsidP="00AB4732">
      <w:pPr>
        <w:pStyle w:val="NormalPPrincipal"/>
      </w:pPr>
      <w:r>
        <w:t>El botón “Tabla” es el encargado de configurar las preguntas tipo Tabla.</w:t>
      </w:r>
    </w:p>
    <w:p w14:paraId="3F8A0B30" w14:textId="767599E0" w:rsidR="00AB4732" w:rsidRDefault="00AB4732" w:rsidP="00AB4732">
      <w:pPr>
        <w:pStyle w:val="NormalPPrincipal"/>
      </w:pPr>
      <w:r>
        <w:t>El botón “Valor Ganado” es el encargado de configurar las preguntas tipo Valor Ganado.</w:t>
      </w:r>
    </w:p>
    <w:p w14:paraId="2447309C" w14:textId="703FCCC2" w:rsidR="00AB4732" w:rsidRPr="00A17657" w:rsidRDefault="00AB4732" w:rsidP="00AB4732">
      <w:pPr>
        <w:pStyle w:val="NormalPPrincipal"/>
      </w:pPr>
      <w:r>
        <w:t>El botón “Programación Ganada” es el encargado de configurar las preguntas tipo Programación Ganada.</w:t>
      </w:r>
    </w:p>
    <w:p w14:paraId="2D9B52FA" w14:textId="77777777" w:rsidR="00B80B26" w:rsidRDefault="00B80B26" w:rsidP="00B80B26">
      <w:pPr>
        <w:pStyle w:val="NormalPPrincipal"/>
      </w:pPr>
      <w:r w:rsidRPr="00D9679A">
        <w:rPr>
          <w:noProof/>
        </w:rPr>
        <w:drawing>
          <wp:inline distT="0" distB="0" distL="0" distR="0" wp14:anchorId="687D9C9F" wp14:editId="35EE6B23">
            <wp:extent cx="5402580" cy="2562860"/>
            <wp:effectExtent l="0" t="0" r="7620" b="8890"/>
            <wp:docPr id="1386968574" name="Imagen 1386968574"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324013" name="Imagen 1" descr="Interfaz de usuario gráfica, Sitio web&#10;&#10;Descripción generada automáticamente"/>
                    <pic:cNvPicPr/>
                  </pic:nvPicPr>
                  <pic:blipFill>
                    <a:blip r:embed="rId225"/>
                    <a:stretch>
                      <a:fillRect/>
                    </a:stretch>
                  </pic:blipFill>
                  <pic:spPr>
                    <a:xfrm>
                      <a:off x="0" y="0"/>
                      <a:ext cx="5402580" cy="2562860"/>
                    </a:xfrm>
                    <a:prstGeom prst="rect">
                      <a:avLst/>
                    </a:prstGeom>
                  </pic:spPr>
                </pic:pic>
              </a:graphicData>
            </a:graphic>
          </wp:inline>
        </w:drawing>
      </w:r>
    </w:p>
    <w:p w14:paraId="33042D54" w14:textId="2D919ECB" w:rsidR="00B80B26" w:rsidRDefault="00B80B26" w:rsidP="00B80B26">
      <w:pPr>
        <w:pStyle w:val="Piedefoto"/>
      </w:pPr>
      <w:bookmarkStart w:id="114" w:name="_Toc139311023"/>
      <w:r>
        <w:t>Figura E.</w:t>
      </w:r>
      <w:r w:rsidR="00AB4732">
        <w:t>5</w:t>
      </w:r>
      <w:r>
        <w:t xml:space="preserve">: </w:t>
      </w:r>
      <w:r w:rsidR="00AB4732">
        <w:t>Selección de preguntas</w:t>
      </w:r>
      <w:bookmarkEnd w:id="114"/>
    </w:p>
    <w:p w14:paraId="60342DC8" w14:textId="401C8119" w:rsidR="00AB4732" w:rsidRDefault="00AB4732" w:rsidP="00AB4732">
      <w:pPr>
        <w:pStyle w:val="Subtitulo"/>
        <w:ind w:left="340"/>
      </w:pPr>
      <w:r>
        <w:t>Preguntas Tab</w:t>
      </w:r>
      <w:r w:rsidR="003E76D2">
        <w:t>la</w:t>
      </w:r>
    </w:p>
    <w:p w14:paraId="3ACB1245" w14:textId="28BB8EEC" w:rsidR="00B80B26" w:rsidRDefault="00AB4732" w:rsidP="00AB4732">
      <w:pPr>
        <w:pStyle w:val="NormalPPrincipal"/>
      </w:pPr>
      <w:r>
        <w:lastRenderedPageBreak/>
        <w:t>E</w:t>
      </w:r>
      <w:r w:rsidR="003E76D2">
        <w:t xml:space="preserve">sta página se mostrará cuando el usuario haya pulsado el botón “Tabla”. </w:t>
      </w:r>
    </w:p>
    <w:p w14:paraId="055A1B13" w14:textId="440D6628" w:rsidR="003E76D2" w:rsidRDefault="003E76D2" w:rsidP="00AB4732">
      <w:pPr>
        <w:pStyle w:val="NormalPPrincipal"/>
      </w:pPr>
      <w:r>
        <w:t>El usuario debe introducir para cada casilla un número o un rango de números separados por comas, donde viene explicado con un texto lo que hay que introducir en cada uno. También debe seleccionar el idioma entre español o ingles que quiere crear las preguntas del banco de preguntas.</w:t>
      </w:r>
    </w:p>
    <w:p w14:paraId="1E59E773" w14:textId="296316F0" w:rsidR="003E76D2" w:rsidRDefault="009968BF" w:rsidP="009968BF">
      <w:pPr>
        <w:pStyle w:val="NormalPPrincipal"/>
      </w:pPr>
      <w:r>
        <w:t>Finalmente, si el usuario pulsa el botón de “Cancelar” será redirigido otra vez a la página de selección de preguntas o si pulsa en el botón de “Generar Fichero” la aplicación generará un fichero Tabla.xml que dependiendo del número de preguntas que se quieren generar tardará más o menos en cargar la siguiente página.</w:t>
      </w:r>
    </w:p>
    <w:p w14:paraId="1B88A58E" w14:textId="77777777" w:rsidR="00B80B26" w:rsidRDefault="00B80B26" w:rsidP="00B80B26">
      <w:pPr>
        <w:pStyle w:val="NormalPPrincipal"/>
      </w:pPr>
      <w:r w:rsidRPr="00D9679A">
        <w:rPr>
          <w:noProof/>
        </w:rPr>
        <w:drawing>
          <wp:inline distT="0" distB="0" distL="0" distR="0" wp14:anchorId="1690DC5C" wp14:editId="4E626334">
            <wp:extent cx="5402580" cy="2506345"/>
            <wp:effectExtent l="0" t="0" r="7620" b="8255"/>
            <wp:docPr id="1694845446" name="Imagen 169484544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3445" name="Imagen 1" descr="Interfaz de usuario gráfica, Texto, Aplicación&#10;&#10;Descripción generada automáticamente"/>
                    <pic:cNvPicPr/>
                  </pic:nvPicPr>
                  <pic:blipFill>
                    <a:blip r:embed="rId226"/>
                    <a:stretch>
                      <a:fillRect/>
                    </a:stretch>
                  </pic:blipFill>
                  <pic:spPr>
                    <a:xfrm>
                      <a:off x="0" y="0"/>
                      <a:ext cx="5402580" cy="2506345"/>
                    </a:xfrm>
                    <a:prstGeom prst="rect">
                      <a:avLst/>
                    </a:prstGeom>
                  </pic:spPr>
                </pic:pic>
              </a:graphicData>
            </a:graphic>
          </wp:inline>
        </w:drawing>
      </w:r>
    </w:p>
    <w:p w14:paraId="183992D7" w14:textId="54B0C668" w:rsidR="009968BF" w:rsidRDefault="009968BF" w:rsidP="009968BF">
      <w:pPr>
        <w:pStyle w:val="Piedefoto"/>
      </w:pPr>
      <w:bookmarkStart w:id="115" w:name="_Toc139311024"/>
      <w:r>
        <w:t>Figura E.6: Preguntas Tabla</w:t>
      </w:r>
      <w:bookmarkEnd w:id="115"/>
    </w:p>
    <w:p w14:paraId="07B75FFC" w14:textId="77777777" w:rsidR="00467DFC" w:rsidRDefault="00467DFC" w:rsidP="009968BF">
      <w:pPr>
        <w:pStyle w:val="Subtitulo"/>
        <w:ind w:left="340"/>
      </w:pPr>
    </w:p>
    <w:p w14:paraId="6C86E659" w14:textId="3B6E0B61" w:rsidR="009968BF" w:rsidRDefault="00467DFC" w:rsidP="009968BF">
      <w:pPr>
        <w:pStyle w:val="Subtitulo"/>
        <w:ind w:left="340"/>
      </w:pPr>
      <w:r>
        <w:t>Obtener fichero</w:t>
      </w:r>
      <w:r w:rsidR="009968BF">
        <w:t xml:space="preserve"> Tabla</w:t>
      </w:r>
    </w:p>
    <w:p w14:paraId="0E3FCDAF" w14:textId="4D57C6AF" w:rsidR="009968BF" w:rsidRDefault="009968BF" w:rsidP="009968BF">
      <w:pPr>
        <w:pStyle w:val="NormalPPrincipal"/>
      </w:pPr>
      <w:r>
        <w:t>Esta página se mostrará cuando el usuario haya pulsado el botón “</w:t>
      </w:r>
      <w:r w:rsidR="00467DFC">
        <w:t>Generar Fichero</w:t>
      </w:r>
      <w:r>
        <w:t>”</w:t>
      </w:r>
      <w:r w:rsidR="00467DFC">
        <w:t xml:space="preserve"> en la página preguntas tabla</w:t>
      </w:r>
    </w:p>
    <w:p w14:paraId="1436940C" w14:textId="47FE04F1" w:rsidR="00467DFC" w:rsidRDefault="00467DFC" w:rsidP="00B80B26">
      <w:pPr>
        <w:pStyle w:val="NormalPPrincipal"/>
      </w:pPr>
      <w:r>
        <w:t>Si el usuario pulsa el botón de “Descargar Fichero” se descargará un fichero de nombre Tabla.xml en el dispositivo del usuario y se mantendrá en la misma página por si se quiere descargar el fichero más de una vez.</w:t>
      </w:r>
    </w:p>
    <w:p w14:paraId="6443ECCF" w14:textId="5C04C099" w:rsidR="00B80B26" w:rsidRDefault="00467DFC" w:rsidP="00B80B26">
      <w:pPr>
        <w:pStyle w:val="NormalPPrincipal"/>
      </w:pPr>
      <w:r>
        <w:t xml:space="preserve">Si el usuario pulsa en el botón de “Crear otro fichero” será redirigido otra vez a la página de selección de preguntas. </w:t>
      </w:r>
    </w:p>
    <w:p w14:paraId="3DA809D8" w14:textId="77777777" w:rsidR="00B80B26" w:rsidRDefault="00B80B26" w:rsidP="00B57DCC">
      <w:pPr>
        <w:pStyle w:val="NormalPPrincipal"/>
      </w:pPr>
    </w:p>
    <w:p w14:paraId="46922F70" w14:textId="250EF318" w:rsidR="00BA3080" w:rsidRDefault="00467DFC" w:rsidP="00BA3080">
      <w:pPr>
        <w:pStyle w:val="NormalPPrincipal"/>
        <w:keepNext/>
        <w:jc w:val="center"/>
      </w:pPr>
      <w:r w:rsidRPr="00D9679A">
        <w:rPr>
          <w:noProof/>
        </w:rPr>
        <w:lastRenderedPageBreak/>
        <w:drawing>
          <wp:inline distT="0" distB="0" distL="0" distR="0" wp14:anchorId="49909A3D" wp14:editId="0F60565A">
            <wp:extent cx="5402580" cy="2559050"/>
            <wp:effectExtent l="0" t="0" r="7620" b="0"/>
            <wp:docPr id="807415677" name="Imagen 80741567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695649" name="Imagen 1" descr="Gráfico&#10;&#10;Descripción generada automáticamente"/>
                    <pic:cNvPicPr/>
                  </pic:nvPicPr>
                  <pic:blipFill>
                    <a:blip r:embed="rId227"/>
                    <a:stretch>
                      <a:fillRect/>
                    </a:stretch>
                  </pic:blipFill>
                  <pic:spPr>
                    <a:xfrm>
                      <a:off x="0" y="0"/>
                      <a:ext cx="5402580" cy="2559050"/>
                    </a:xfrm>
                    <a:prstGeom prst="rect">
                      <a:avLst/>
                    </a:prstGeom>
                  </pic:spPr>
                </pic:pic>
              </a:graphicData>
            </a:graphic>
          </wp:inline>
        </w:drawing>
      </w:r>
    </w:p>
    <w:p w14:paraId="18B2ED46" w14:textId="69A99C49" w:rsidR="004F24AA" w:rsidRDefault="00BA3080" w:rsidP="00467DFC">
      <w:pPr>
        <w:pStyle w:val="Piedefoto"/>
      </w:pPr>
      <w:bookmarkStart w:id="116" w:name="_Toc107756186"/>
      <w:bookmarkStart w:id="117" w:name="_Toc139311025"/>
      <w:r>
        <w:t>Figura E.</w:t>
      </w:r>
      <w:r w:rsidR="00467DFC">
        <w:t>7</w:t>
      </w:r>
      <w:r>
        <w:t xml:space="preserve">: </w:t>
      </w:r>
      <w:bookmarkEnd w:id="116"/>
      <w:r w:rsidR="00467DFC">
        <w:t>Descargar</w:t>
      </w:r>
      <w:r w:rsidR="00467DFC" w:rsidRPr="00467DFC">
        <w:t xml:space="preserve"> fichero Tabla</w:t>
      </w:r>
      <w:bookmarkEnd w:id="117"/>
    </w:p>
    <w:p w14:paraId="75C4C84D" w14:textId="6FDECF04" w:rsidR="00467DFC" w:rsidRDefault="00467DFC" w:rsidP="00467DFC">
      <w:pPr>
        <w:pStyle w:val="Subtitulo"/>
        <w:ind w:left="340"/>
      </w:pPr>
      <w:r>
        <w:t>Preguntas Valor Ganado</w:t>
      </w:r>
    </w:p>
    <w:p w14:paraId="19451C73" w14:textId="3BAEB67D" w:rsidR="00467DFC" w:rsidRDefault="00467DFC" w:rsidP="00467DFC">
      <w:pPr>
        <w:pStyle w:val="NormalPPrincipal"/>
      </w:pPr>
      <w:r>
        <w:t>Esta página se mostrará cuando el usuario haya pulsado el botón “</w:t>
      </w:r>
      <w:r w:rsidR="00ED41C3">
        <w:t>Valor Ganado</w:t>
      </w:r>
      <w:r>
        <w:t xml:space="preserve">”. </w:t>
      </w:r>
    </w:p>
    <w:p w14:paraId="0B611F9A" w14:textId="77777777" w:rsidR="00467DFC" w:rsidRDefault="00467DFC" w:rsidP="00467DFC">
      <w:pPr>
        <w:pStyle w:val="NormalPPrincipal"/>
      </w:pPr>
      <w:r>
        <w:t>El usuario debe introducir para cada casilla un número o un rango de números separados por comas, donde viene explicado con un texto lo que hay que introducir en cada uno. También debe seleccionar el idioma entre español o ingles que quiere crear las preguntas del banco de preguntas.</w:t>
      </w:r>
    </w:p>
    <w:p w14:paraId="280616C9" w14:textId="4E744947" w:rsidR="00467DFC" w:rsidRDefault="00467DFC" w:rsidP="00467DFC">
      <w:pPr>
        <w:pStyle w:val="NormalPPrincipal"/>
      </w:pPr>
      <w:r>
        <w:t xml:space="preserve">Finalmente, si el usuario pulsa el botón de “Cancelar” será redirigido otra vez a la página de selección de preguntas o si pulsa en el botón de “Generar Fichero” la aplicación generará un fichero </w:t>
      </w:r>
      <w:r w:rsidR="00ED41C3">
        <w:t>ValorGanado</w:t>
      </w:r>
      <w:r>
        <w:t>.xml que dependiendo del número de preguntas que se quieren generar tardará más o menos en cargar la siguiente página.</w:t>
      </w:r>
    </w:p>
    <w:p w14:paraId="0CA4ED92" w14:textId="36CFEC67" w:rsidR="00467DFC" w:rsidRDefault="00ED41C3" w:rsidP="00467DFC">
      <w:pPr>
        <w:pStyle w:val="NormalPPrincipal"/>
      </w:pPr>
      <w:r w:rsidRPr="00ED41C3">
        <w:rPr>
          <w:noProof/>
        </w:rPr>
        <w:drawing>
          <wp:inline distT="0" distB="0" distL="0" distR="0" wp14:anchorId="61ACF8D1" wp14:editId="28A7807B">
            <wp:extent cx="5402580" cy="2487295"/>
            <wp:effectExtent l="0" t="0" r="7620" b="8255"/>
            <wp:docPr id="844043868"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043868" name="Imagen 1" descr="Interfaz de usuario gráfica, Aplicación&#10;&#10;Descripción generada automáticamente"/>
                    <pic:cNvPicPr/>
                  </pic:nvPicPr>
                  <pic:blipFill>
                    <a:blip r:embed="rId251"/>
                    <a:stretch>
                      <a:fillRect/>
                    </a:stretch>
                  </pic:blipFill>
                  <pic:spPr>
                    <a:xfrm>
                      <a:off x="0" y="0"/>
                      <a:ext cx="5402580" cy="2487295"/>
                    </a:xfrm>
                    <a:prstGeom prst="rect">
                      <a:avLst/>
                    </a:prstGeom>
                  </pic:spPr>
                </pic:pic>
              </a:graphicData>
            </a:graphic>
          </wp:inline>
        </w:drawing>
      </w:r>
    </w:p>
    <w:p w14:paraId="1DA3812B" w14:textId="28E16C47" w:rsidR="00467DFC" w:rsidRDefault="00467DFC" w:rsidP="00ED41C3">
      <w:pPr>
        <w:pStyle w:val="Piedefoto"/>
      </w:pPr>
      <w:bookmarkStart w:id="118" w:name="_Toc139311026"/>
      <w:r>
        <w:t>Figura E.</w:t>
      </w:r>
      <w:r w:rsidR="00ED41C3">
        <w:t>8</w:t>
      </w:r>
      <w:r>
        <w:t xml:space="preserve">: Preguntas </w:t>
      </w:r>
      <w:r w:rsidR="00ED41C3">
        <w:t>Valor ganado</w:t>
      </w:r>
      <w:bookmarkEnd w:id="118"/>
    </w:p>
    <w:p w14:paraId="249F14C2" w14:textId="3E5BB846" w:rsidR="00467DFC" w:rsidRDefault="00467DFC" w:rsidP="00467DFC">
      <w:pPr>
        <w:pStyle w:val="Subtitulo"/>
        <w:ind w:left="340"/>
      </w:pPr>
      <w:r>
        <w:t xml:space="preserve">Obtener fichero </w:t>
      </w:r>
      <w:r w:rsidR="00ED41C3">
        <w:t>Valor Ganado</w:t>
      </w:r>
    </w:p>
    <w:p w14:paraId="05EC0A8E" w14:textId="13831F1E" w:rsidR="00467DFC" w:rsidRDefault="00467DFC" w:rsidP="00467DFC">
      <w:pPr>
        <w:pStyle w:val="NormalPPrincipal"/>
      </w:pPr>
      <w:r>
        <w:lastRenderedPageBreak/>
        <w:t xml:space="preserve">Esta página se mostrará cuando el usuario haya pulsado el botón “Generar Fichero” en la página preguntas </w:t>
      </w:r>
      <w:r w:rsidR="00ED41C3">
        <w:t>valor ganado.</w:t>
      </w:r>
    </w:p>
    <w:p w14:paraId="4B5DA647" w14:textId="14A0A6BE" w:rsidR="00467DFC" w:rsidRDefault="00467DFC" w:rsidP="00467DFC">
      <w:pPr>
        <w:pStyle w:val="NormalPPrincipal"/>
      </w:pPr>
      <w:r>
        <w:t xml:space="preserve">Si el usuario pulsa el botón de “Descargar Fichero” se descargará un fichero de nombre </w:t>
      </w:r>
      <w:r w:rsidR="00ED41C3">
        <w:t>ValorGanado</w:t>
      </w:r>
      <w:r>
        <w:t>.xml en el dispositivo del usuario y se mantendrá en la misma página por si se quiere descargar el fichero más de una vez.</w:t>
      </w:r>
    </w:p>
    <w:p w14:paraId="1A0E8EFE" w14:textId="722971A8" w:rsidR="00467DFC" w:rsidRDefault="00467DFC" w:rsidP="00ED41C3">
      <w:pPr>
        <w:pStyle w:val="NormalPPrincipal"/>
      </w:pPr>
      <w:r>
        <w:t xml:space="preserve">Si el usuario pulsa en el botón de “Crear otro fichero” será redirigido otra vez a la página de selección de preguntas. </w:t>
      </w:r>
    </w:p>
    <w:p w14:paraId="3B9055DA" w14:textId="77777777" w:rsidR="00467DFC" w:rsidRDefault="00467DFC" w:rsidP="00467DFC">
      <w:pPr>
        <w:pStyle w:val="NormalPPrincipal"/>
        <w:keepNext/>
        <w:jc w:val="center"/>
      </w:pPr>
      <w:r w:rsidRPr="00D9679A">
        <w:rPr>
          <w:noProof/>
        </w:rPr>
        <w:drawing>
          <wp:inline distT="0" distB="0" distL="0" distR="0" wp14:anchorId="149E1543" wp14:editId="0FA2749F">
            <wp:extent cx="5402580" cy="2559050"/>
            <wp:effectExtent l="0" t="0" r="7620" b="0"/>
            <wp:docPr id="1467928943" name="Imagen 146792894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695649" name="Imagen 1" descr="Gráfico&#10;&#10;Descripción generada automáticamente"/>
                    <pic:cNvPicPr/>
                  </pic:nvPicPr>
                  <pic:blipFill>
                    <a:blip r:embed="rId227"/>
                    <a:stretch>
                      <a:fillRect/>
                    </a:stretch>
                  </pic:blipFill>
                  <pic:spPr>
                    <a:xfrm>
                      <a:off x="0" y="0"/>
                      <a:ext cx="5402580" cy="2559050"/>
                    </a:xfrm>
                    <a:prstGeom prst="rect">
                      <a:avLst/>
                    </a:prstGeom>
                  </pic:spPr>
                </pic:pic>
              </a:graphicData>
            </a:graphic>
          </wp:inline>
        </w:drawing>
      </w:r>
    </w:p>
    <w:p w14:paraId="6795869E" w14:textId="71BA1681" w:rsidR="00ED41C3" w:rsidRDefault="00ED41C3" w:rsidP="00ED41C3">
      <w:pPr>
        <w:pStyle w:val="Piedefoto"/>
      </w:pPr>
      <w:bookmarkStart w:id="119" w:name="_Toc139311027"/>
      <w:r>
        <w:t>Figura E.9: Descargar</w:t>
      </w:r>
      <w:r w:rsidRPr="00467DFC">
        <w:t xml:space="preserve"> fichero </w:t>
      </w:r>
      <w:r>
        <w:t>Valor ganado</w:t>
      </w:r>
      <w:bookmarkEnd w:id="119"/>
    </w:p>
    <w:p w14:paraId="37199975" w14:textId="77777777" w:rsidR="00CD5627" w:rsidRPr="00CD5627" w:rsidRDefault="00CD5627" w:rsidP="00CD5627"/>
    <w:p w14:paraId="60376444" w14:textId="07822054" w:rsidR="00ED41C3" w:rsidRDefault="00ED41C3" w:rsidP="00ED41C3">
      <w:pPr>
        <w:pStyle w:val="Subtitulo"/>
        <w:ind w:left="340"/>
      </w:pPr>
      <w:r>
        <w:t>Preguntas Programación ganada</w:t>
      </w:r>
    </w:p>
    <w:p w14:paraId="480E64B0" w14:textId="560BC09E" w:rsidR="00ED41C3" w:rsidRDefault="00ED41C3" w:rsidP="00ED41C3">
      <w:pPr>
        <w:pStyle w:val="NormalPPrincipal"/>
      </w:pPr>
      <w:r>
        <w:t xml:space="preserve">Esta página se mostrará cuando el usuario haya pulsado el botón “Programación Ganada”. </w:t>
      </w:r>
    </w:p>
    <w:p w14:paraId="6B398190" w14:textId="77777777" w:rsidR="00ED41C3" w:rsidRDefault="00ED41C3" w:rsidP="00ED41C3">
      <w:pPr>
        <w:pStyle w:val="NormalPPrincipal"/>
      </w:pPr>
      <w:r>
        <w:t>El usuario debe introducir para cada casilla un número o un rango de números separados por comas, donde viene explicado con un texto lo que hay que introducir en cada uno. También debe seleccionar el idioma entre español o ingles que quiere crear las preguntas del banco de preguntas.</w:t>
      </w:r>
    </w:p>
    <w:p w14:paraId="182C520C" w14:textId="4ADC0659" w:rsidR="00ED41C3" w:rsidRDefault="00ED41C3" w:rsidP="00ED41C3">
      <w:pPr>
        <w:pStyle w:val="NormalPPrincipal"/>
      </w:pPr>
      <w:r>
        <w:t>Finalmente, si el usuario pulsa el botón de “Cancelar” será redirigido otra vez a la página de selección de preguntas o si pulsa en el botón de “Generar Fichero” la aplicación generará un fichero ProgramacionGanada.xml que dependiendo del número de preguntas que se quieren generar tardará más o menos en cargar la siguiente página.</w:t>
      </w:r>
    </w:p>
    <w:p w14:paraId="77545D04" w14:textId="77777777" w:rsidR="00ED41C3" w:rsidRDefault="00ED41C3" w:rsidP="00ED41C3">
      <w:pPr>
        <w:pStyle w:val="NormalPPrincipal"/>
      </w:pPr>
      <w:r w:rsidRPr="00ED41C3">
        <w:rPr>
          <w:noProof/>
        </w:rPr>
        <w:lastRenderedPageBreak/>
        <w:drawing>
          <wp:inline distT="0" distB="0" distL="0" distR="0" wp14:anchorId="49355378" wp14:editId="1DD00607">
            <wp:extent cx="5402580" cy="2487295"/>
            <wp:effectExtent l="0" t="0" r="7620" b="8255"/>
            <wp:docPr id="1222486110" name="Imagen 122248611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043868" name="Imagen 1" descr="Interfaz de usuario gráfica, Aplicación&#10;&#10;Descripción generada automáticamente"/>
                    <pic:cNvPicPr/>
                  </pic:nvPicPr>
                  <pic:blipFill>
                    <a:blip r:embed="rId251"/>
                    <a:stretch>
                      <a:fillRect/>
                    </a:stretch>
                  </pic:blipFill>
                  <pic:spPr>
                    <a:xfrm>
                      <a:off x="0" y="0"/>
                      <a:ext cx="5402580" cy="2487295"/>
                    </a:xfrm>
                    <a:prstGeom prst="rect">
                      <a:avLst/>
                    </a:prstGeom>
                  </pic:spPr>
                </pic:pic>
              </a:graphicData>
            </a:graphic>
          </wp:inline>
        </w:drawing>
      </w:r>
    </w:p>
    <w:p w14:paraId="7A81474E" w14:textId="337B5746" w:rsidR="00ED41C3" w:rsidRDefault="00ED41C3" w:rsidP="00ED41C3">
      <w:pPr>
        <w:pStyle w:val="Piedefoto"/>
      </w:pPr>
      <w:bookmarkStart w:id="120" w:name="_Toc139311028"/>
      <w:r>
        <w:t>Figura E.10: Preguntas Programación ganada</w:t>
      </w:r>
      <w:bookmarkEnd w:id="120"/>
    </w:p>
    <w:p w14:paraId="6FB68F13" w14:textId="77777777" w:rsidR="00ED41C3" w:rsidRDefault="00ED41C3" w:rsidP="00ED41C3">
      <w:pPr>
        <w:pStyle w:val="Subtitulo"/>
        <w:ind w:left="340"/>
      </w:pPr>
    </w:p>
    <w:p w14:paraId="4C99680E" w14:textId="54CDEF55" w:rsidR="00ED41C3" w:rsidRDefault="00ED41C3" w:rsidP="00ED41C3">
      <w:pPr>
        <w:pStyle w:val="Subtitulo"/>
        <w:ind w:left="340"/>
      </w:pPr>
      <w:r>
        <w:t>Obtener fichero Programación ganada</w:t>
      </w:r>
    </w:p>
    <w:p w14:paraId="3439D081" w14:textId="1D7CA24B" w:rsidR="00ED41C3" w:rsidRDefault="00ED41C3" w:rsidP="00ED41C3">
      <w:pPr>
        <w:pStyle w:val="NormalPPrincipal"/>
      </w:pPr>
      <w:r>
        <w:t>Esta página se mostrará cuando el usuario haya pulsado el botón “Generar Fichero” en la página preguntas programación ganada.</w:t>
      </w:r>
    </w:p>
    <w:p w14:paraId="2900C286" w14:textId="50F79D2F" w:rsidR="00ED41C3" w:rsidRDefault="00ED41C3" w:rsidP="00ED41C3">
      <w:pPr>
        <w:pStyle w:val="NormalPPrincipal"/>
      </w:pPr>
      <w:r>
        <w:t>Si el usuario pulsa el botón de “Descargar Fichero” se descargará un fichero de nombre ProgramacionGanada.xml en el dispositivo del usuario y se mantendrá en la misma página por si se quiere descargar el fichero más de una vez.</w:t>
      </w:r>
    </w:p>
    <w:p w14:paraId="1D336A78" w14:textId="77777777" w:rsidR="00ED41C3" w:rsidRDefault="00ED41C3" w:rsidP="00ED41C3">
      <w:pPr>
        <w:pStyle w:val="NormalPPrincipal"/>
      </w:pPr>
      <w:r>
        <w:t xml:space="preserve">Si el usuario pulsa en el botón de “Crear otro fichero” será redirigido otra vez a la página de selección de preguntas. </w:t>
      </w:r>
    </w:p>
    <w:p w14:paraId="588844A0" w14:textId="77777777" w:rsidR="00ED41C3" w:rsidRDefault="00ED41C3" w:rsidP="00ED41C3">
      <w:pPr>
        <w:pStyle w:val="NormalPPrincipal"/>
        <w:keepNext/>
        <w:jc w:val="center"/>
      </w:pPr>
      <w:r w:rsidRPr="00D9679A">
        <w:rPr>
          <w:noProof/>
        </w:rPr>
        <w:drawing>
          <wp:inline distT="0" distB="0" distL="0" distR="0" wp14:anchorId="5083EF71" wp14:editId="7085A507">
            <wp:extent cx="5402580" cy="2559050"/>
            <wp:effectExtent l="0" t="0" r="7620" b="0"/>
            <wp:docPr id="1177622282" name="Imagen 117762228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695649" name="Imagen 1" descr="Gráfico&#10;&#10;Descripción generada automáticamente"/>
                    <pic:cNvPicPr/>
                  </pic:nvPicPr>
                  <pic:blipFill>
                    <a:blip r:embed="rId227"/>
                    <a:stretch>
                      <a:fillRect/>
                    </a:stretch>
                  </pic:blipFill>
                  <pic:spPr>
                    <a:xfrm>
                      <a:off x="0" y="0"/>
                      <a:ext cx="5402580" cy="2559050"/>
                    </a:xfrm>
                    <a:prstGeom prst="rect">
                      <a:avLst/>
                    </a:prstGeom>
                  </pic:spPr>
                </pic:pic>
              </a:graphicData>
            </a:graphic>
          </wp:inline>
        </w:drawing>
      </w:r>
    </w:p>
    <w:p w14:paraId="7EBD8F74" w14:textId="2B5F035D" w:rsidR="00ED41C3" w:rsidRDefault="00ED41C3" w:rsidP="00ED41C3">
      <w:pPr>
        <w:pStyle w:val="Piedefoto"/>
      </w:pPr>
      <w:bookmarkStart w:id="121" w:name="_Toc139311029"/>
      <w:r>
        <w:t>Figura E.11: Descargar</w:t>
      </w:r>
      <w:r w:rsidRPr="00467DFC">
        <w:t xml:space="preserve"> fichero </w:t>
      </w:r>
      <w:r>
        <w:t>Programación Ganada</w:t>
      </w:r>
      <w:bookmarkEnd w:id="121"/>
    </w:p>
    <w:p w14:paraId="48B211A6" w14:textId="77777777" w:rsidR="00CD5627" w:rsidRPr="00CD5627" w:rsidRDefault="00CD5627" w:rsidP="00CD5627"/>
    <w:p w14:paraId="49F0516D" w14:textId="77777777" w:rsidR="00CD5627" w:rsidRPr="00CD5627" w:rsidRDefault="00CD5627" w:rsidP="00CD5627"/>
    <w:p w14:paraId="7710C533" w14:textId="05731F11" w:rsidR="00ED41C3" w:rsidRDefault="00ED41C3" w:rsidP="00ED41C3">
      <w:pPr>
        <w:pStyle w:val="Subtitulo"/>
        <w:ind w:left="340"/>
      </w:pPr>
      <w:r>
        <w:lastRenderedPageBreak/>
        <w:t>Visualización de</w:t>
      </w:r>
      <w:r w:rsidR="006D1F52">
        <w:t xml:space="preserve"> las preguntas</w:t>
      </w:r>
    </w:p>
    <w:p w14:paraId="1DE1015C" w14:textId="4B4F6070" w:rsidR="00CD5627" w:rsidRDefault="006D1F52" w:rsidP="006D1F52">
      <w:pPr>
        <w:pStyle w:val="NormalPPrincipal"/>
        <w:rPr>
          <w:i/>
          <w:iCs/>
        </w:rPr>
      </w:pPr>
      <w:r>
        <w:t xml:space="preserve">Una vez creado y descargado los ficheros de las preguntas, podemos visualizar el resultado creando un cuestionario en Moodle. Para ello es necesario situarnos en la herramienta de </w:t>
      </w:r>
      <w:hyperlink r:id="rId252" w:history="1">
        <w:r w:rsidRPr="006D1F52">
          <w:rPr>
            <w:rStyle w:val="Hipervnculo"/>
            <w:color w:val="FF0000"/>
          </w:rPr>
          <w:t>Sandbox Moodle Demo</w:t>
        </w:r>
      </w:hyperlink>
      <w:r>
        <w:rPr>
          <w:color w:val="FF0000"/>
        </w:rPr>
        <w:t xml:space="preserve"> </w:t>
      </w:r>
      <w:r>
        <w:t>e iniciar sesión pulsando en “</w:t>
      </w:r>
      <w:r>
        <w:rPr>
          <w:i/>
          <w:iCs/>
        </w:rPr>
        <w:t>log in”:</w:t>
      </w:r>
    </w:p>
    <w:p w14:paraId="399964CE" w14:textId="77777777" w:rsidR="00CD5627" w:rsidRPr="00CD5627" w:rsidRDefault="00CD5627" w:rsidP="00CD5627"/>
    <w:p w14:paraId="0D4B4720" w14:textId="5C8DF3E5" w:rsidR="00CD5627" w:rsidRDefault="006D1F52" w:rsidP="006D1F52">
      <w:pPr>
        <w:jc w:val="center"/>
      </w:pPr>
      <w:r w:rsidRPr="006D1F52">
        <w:rPr>
          <w:noProof/>
        </w:rPr>
        <w:drawing>
          <wp:inline distT="0" distB="0" distL="0" distR="0" wp14:anchorId="4CD2776D" wp14:editId="5244A578">
            <wp:extent cx="2226365" cy="2934310"/>
            <wp:effectExtent l="0" t="0" r="2540" b="0"/>
            <wp:docPr id="968150958"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150958" name="Imagen 1" descr="Interfaz de usuario gráfica, Texto, Aplicación, Correo electrónico&#10;&#10;Descripción generada automáticamente"/>
                    <pic:cNvPicPr/>
                  </pic:nvPicPr>
                  <pic:blipFill>
                    <a:blip r:embed="rId253"/>
                    <a:stretch>
                      <a:fillRect/>
                    </a:stretch>
                  </pic:blipFill>
                  <pic:spPr>
                    <a:xfrm>
                      <a:off x="0" y="0"/>
                      <a:ext cx="2230757" cy="2940098"/>
                    </a:xfrm>
                    <a:prstGeom prst="rect">
                      <a:avLst/>
                    </a:prstGeom>
                  </pic:spPr>
                </pic:pic>
              </a:graphicData>
            </a:graphic>
          </wp:inline>
        </w:drawing>
      </w:r>
    </w:p>
    <w:p w14:paraId="5C4E0898" w14:textId="3363A945" w:rsidR="006D1F52" w:rsidRDefault="006D1F52" w:rsidP="006D1F52">
      <w:pPr>
        <w:pStyle w:val="Piedefoto"/>
      </w:pPr>
      <w:bookmarkStart w:id="122" w:name="_Toc139311030"/>
      <w:r>
        <w:t>Figura E.12: Registro en Moodle</w:t>
      </w:r>
      <w:bookmarkEnd w:id="122"/>
    </w:p>
    <w:p w14:paraId="68A0ECDD" w14:textId="6FDA98E4" w:rsidR="006D1F52" w:rsidRDefault="006D1F52" w:rsidP="006D1F52">
      <w:pPr>
        <w:pStyle w:val="NormalPPrincipal"/>
      </w:pPr>
      <w:r>
        <w:t xml:space="preserve">Introducimos para el nombre de usuario </w:t>
      </w:r>
      <w:proofErr w:type="spellStart"/>
      <w:r>
        <w:rPr>
          <w:i/>
          <w:iCs/>
        </w:rPr>
        <w:t>teacher</w:t>
      </w:r>
      <w:proofErr w:type="spellEnd"/>
      <w:r>
        <w:rPr>
          <w:i/>
          <w:iCs/>
        </w:rPr>
        <w:t xml:space="preserve"> </w:t>
      </w:r>
      <w:r>
        <w:t xml:space="preserve">y para la contraseña </w:t>
      </w:r>
      <w:proofErr w:type="spellStart"/>
      <w:r>
        <w:rPr>
          <w:i/>
          <w:iCs/>
        </w:rPr>
        <w:t>sandbox</w:t>
      </w:r>
      <w:proofErr w:type="spellEnd"/>
      <w:r>
        <w:rPr>
          <w:i/>
          <w:iCs/>
        </w:rPr>
        <w:t xml:space="preserve"> </w:t>
      </w:r>
      <w:r>
        <w:t xml:space="preserve">y pulsamos el botón de “Acceder”. </w:t>
      </w:r>
    </w:p>
    <w:p w14:paraId="16CE0E47" w14:textId="28EDB3DB" w:rsidR="006D1F52" w:rsidRDefault="006D1F52" w:rsidP="006D1F52">
      <w:pPr>
        <w:pStyle w:val="NormalPPrincipal"/>
      </w:pPr>
      <w:r>
        <w:t>Dentro de nuestro curso (ver Fig. E.13) debemos activar en modo “</w:t>
      </w:r>
      <w:proofErr w:type="spellStart"/>
      <w:r>
        <w:t>Edit</w:t>
      </w:r>
      <w:proofErr w:type="spellEnd"/>
      <w:r>
        <w:t xml:space="preserve"> </w:t>
      </w:r>
      <w:proofErr w:type="spellStart"/>
      <w:r>
        <w:t>mode</w:t>
      </w:r>
      <w:proofErr w:type="spellEnd"/>
      <w:r>
        <w:t>” y seleccionar el idioma, en este caso “</w:t>
      </w:r>
      <w:proofErr w:type="gramStart"/>
      <w:r>
        <w:t>Español</w:t>
      </w:r>
      <w:proofErr w:type="gramEnd"/>
      <w:r>
        <w:t xml:space="preserve"> – Internacional (es)”</w:t>
      </w:r>
    </w:p>
    <w:p w14:paraId="5090C122" w14:textId="7D54D211" w:rsidR="006D1F52" w:rsidRPr="00CD5627" w:rsidRDefault="006D1F52" w:rsidP="00221239">
      <w:pPr>
        <w:pStyle w:val="NormalPPrincipal"/>
      </w:pPr>
      <w:r>
        <w:rPr>
          <w:noProof/>
        </w:rPr>
        <mc:AlternateContent>
          <mc:Choice Requires="wps">
            <w:drawing>
              <wp:anchor distT="0" distB="0" distL="114300" distR="114300" simplePos="0" relativeHeight="251708416" behindDoc="0" locked="0" layoutInCell="1" allowOverlap="1" wp14:anchorId="1AD0B68F" wp14:editId="0BAE3031">
                <wp:simplePos x="0" y="0"/>
                <wp:positionH relativeFrom="column">
                  <wp:posOffset>3998761</wp:posOffset>
                </wp:positionH>
                <wp:positionV relativeFrom="paragraph">
                  <wp:posOffset>912938</wp:posOffset>
                </wp:positionV>
                <wp:extent cx="894521" cy="159026"/>
                <wp:effectExtent l="0" t="0" r="20320" b="12700"/>
                <wp:wrapNone/>
                <wp:docPr id="1446069075" name="Rectángulo 8"/>
                <wp:cNvGraphicFramePr/>
                <a:graphic xmlns:a="http://schemas.openxmlformats.org/drawingml/2006/main">
                  <a:graphicData uri="http://schemas.microsoft.com/office/word/2010/wordprocessingShape">
                    <wps:wsp>
                      <wps:cNvSpPr/>
                      <wps:spPr>
                        <a:xfrm>
                          <a:off x="0" y="0"/>
                          <a:ext cx="894521" cy="159026"/>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1E3BF5" id="Rectángulo 8" o:spid="_x0000_s1026" style="position:absolute;margin-left:314.85pt;margin-top:71.9pt;width:70.45pt;height:1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" filled="f" strokecolor="red" strokeweight="2pt"/>
            </w:pict>
          </mc:Fallback>
        </mc:AlternateContent>
      </w:r>
      <w:r>
        <w:rPr>
          <w:noProof/>
        </w:rPr>
        <mc:AlternateContent>
          <mc:Choice Requires="wps">
            <w:drawing>
              <wp:anchor distT="0" distB="0" distL="114300" distR="114300" simplePos="0" relativeHeight="251703296" behindDoc="0" locked="0" layoutInCell="1" allowOverlap="1" wp14:anchorId="01E683E2" wp14:editId="44152318">
                <wp:simplePos x="0" y="0"/>
                <wp:positionH relativeFrom="column">
                  <wp:posOffset>4803554</wp:posOffset>
                </wp:positionH>
                <wp:positionV relativeFrom="paragraph">
                  <wp:posOffset>127635</wp:posOffset>
                </wp:positionV>
                <wp:extent cx="168496" cy="129209"/>
                <wp:effectExtent l="0" t="0" r="22225" b="23495"/>
                <wp:wrapNone/>
                <wp:docPr id="1664695507" name="Rectángulo 8"/>
                <wp:cNvGraphicFramePr/>
                <a:graphic xmlns:a="http://schemas.openxmlformats.org/drawingml/2006/main">
                  <a:graphicData uri="http://schemas.microsoft.com/office/word/2010/wordprocessingShape">
                    <wps:wsp>
                      <wps:cNvSpPr/>
                      <wps:spPr>
                        <a:xfrm>
                          <a:off x="0" y="0"/>
                          <a:ext cx="168496" cy="129209"/>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971832" id="Rectángulo 8" o:spid="_x0000_s1026" style="position:absolute;margin-left:378.25pt;margin-top:10.05pt;width:13.25pt;height:10.1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" filled="f" strokecolor="red" strokeweight="2pt"/>
            </w:pict>
          </mc:Fallback>
        </mc:AlternateContent>
      </w:r>
      <w:r>
        <w:rPr>
          <w:noProof/>
        </w:rPr>
        <mc:AlternateContent>
          <mc:Choice Requires="wps">
            <w:drawing>
              <wp:anchor distT="0" distB="0" distL="114300" distR="114300" simplePos="0" relativeHeight="251701248" behindDoc="0" locked="0" layoutInCell="1" allowOverlap="1" wp14:anchorId="41EDD636" wp14:editId="031B2989">
                <wp:simplePos x="0" y="0"/>
                <wp:positionH relativeFrom="column">
                  <wp:posOffset>5350482</wp:posOffset>
                </wp:positionH>
                <wp:positionV relativeFrom="paragraph">
                  <wp:posOffset>117806</wp:posOffset>
                </wp:positionV>
                <wp:extent cx="238540" cy="178905"/>
                <wp:effectExtent l="0" t="0" r="28575" b="12065"/>
                <wp:wrapNone/>
                <wp:docPr id="1142771084" name="Rectángulo 8"/>
                <wp:cNvGraphicFramePr/>
                <a:graphic xmlns:a="http://schemas.openxmlformats.org/drawingml/2006/main">
                  <a:graphicData uri="http://schemas.microsoft.com/office/word/2010/wordprocessingShape">
                    <wps:wsp>
                      <wps:cNvSpPr/>
                      <wps:spPr>
                        <a:xfrm>
                          <a:off x="0" y="0"/>
                          <a:ext cx="238540" cy="178905"/>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2F4E9F" id="Rectángulo 8" o:spid="_x0000_s1026" style="position:absolute;margin-left:421.3pt;margin-top:9.3pt;width:18.8pt;height:14.1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" filled="f" strokecolor="red" strokeweight="2pt"/>
            </w:pict>
          </mc:Fallback>
        </mc:AlternateContent>
      </w:r>
      <w:r w:rsidRPr="006D1F52">
        <w:rPr>
          <w:noProof/>
        </w:rPr>
        <w:drawing>
          <wp:inline distT="0" distB="0" distL="0" distR="0" wp14:anchorId="1C2668FA" wp14:editId="7C3F4987">
            <wp:extent cx="5402580" cy="1895475"/>
            <wp:effectExtent l="0" t="0" r="7620" b="9525"/>
            <wp:docPr id="512530285"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30285" name="Imagen 1" descr="Interfaz de usuario gráfica, Texto, Aplicación&#10;&#10;Descripción generada automáticamente"/>
                    <pic:cNvPicPr/>
                  </pic:nvPicPr>
                  <pic:blipFill>
                    <a:blip r:embed="rId254"/>
                    <a:stretch>
                      <a:fillRect/>
                    </a:stretch>
                  </pic:blipFill>
                  <pic:spPr>
                    <a:xfrm>
                      <a:off x="0" y="0"/>
                      <a:ext cx="5402580" cy="1895475"/>
                    </a:xfrm>
                    <a:prstGeom prst="rect">
                      <a:avLst/>
                    </a:prstGeom>
                  </pic:spPr>
                </pic:pic>
              </a:graphicData>
            </a:graphic>
          </wp:inline>
        </w:drawing>
      </w:r>
    </w:p>
    <w:p w14:paraId="2E4E72EC" w14:textId="52797F88" w:rsidR="006D1F52" w:rsidRDefault="006D1F52" w:rsidP="006D1F52">
      <w:pPr>
        <w:pStyle w:val="Piedefoto"/>
      </w:pPr>
      <w:bookmarkStart w:id="123" w:name="_Toc139311031"/>
      <w:r>
        <w:t>Figura E.13: Configuración Moodle</w:t>
      </w:r>
      <w:bookmarkEnd w:id="123"/>
    </w:p>
    <w:p w14:paraId="19D32B68" w14:textId="379EF28B" w:rsidR="006D1F52" w:rsidRDefault="00B67FC7" w:rsidP="006D1F52">
      <w:pPr>
        <w:pStyle w:val="NormalPPrincipal"/>
      </w:pPr>
      <w:r>
        <w:t>Añadimos una nueva actividad a nuestro curso y seleccionamos la opción de “Cuestionario”</w:t>
      </w:r>
    </w:p>
    <w:p w14:paraId="0536143C" w14:textId="1C29F626" w:rsidR="00B67FC7" w:rsidRDefault="00B67FC7" w:rsidP="00B67FC7">
      <w:pPr>
        <w:pStyle w:val="NormalPPrincipal"/>
        <w:jc w:val="center"/>
      </w:pPr>
      <w:r w:rsidRPr="00B67FC7">
        <w:rPr>
          <w:noProof/>
        </w:rPr>
        <w:lastRenderedPageBreak/>
        <w:drawing>
          <wp:inline distT="0" distB="0" distL="0" distR="0" wp14:anchorId="10D4C408" wp14:editId="70BADBC2">
            <wp:extent cx="4190006" cy="3664532"/>
            <wp:effectExtent l="0" t="0" r="1270" b="0"/>
            <wp:docPr id="70888785"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88785" name="Imagen 1" descr="Interfaz de usuario gráfica, Texto, Aplicación, Correo electrónico&#10;&#10;Descripción generada automáticamente"/>
                    <pic:cNvPicPr/>
                  </pic:nvPicPr>
                  <pic:blipFill>
                    <a:blip r:embed="rId255"/>
                    <a:stretch>
                      <a:fillRect/>
                    </a:stretch>
                  </pic:blipFill>
                  <pic:spPr>
                    <a:xfrm>
                      <a:off x="0" y="0"/>
                      <a:ext cx="4198671" cy="3672110"/>
                    </a:xfrm>
                    <a:prstGeom prst="rect">
                      <a:avLst/>
                    </a:prstGeom>
                  </pic:spPr>
                </pic:pic>
              </a:graphicData>
            </a:graphic>
          </wp:inline>
        </w:drawing>
      </w:r>
    </w:p>
    <w:p w14:paraId="0FFCAA84" w14:textId="6177F4AF" w:rsidR="00B67FC7" w:rsidRDefault="00B67FC7" w:rsidP="00B67FC7">
      <w:pPr>
        <w:pStyle w:val="NormalPPrincipal"/>
        <w:jc w:val="center"/>
      </w:pPr>
      <w:r>
        <w:rPr>
          <w:noProof/>
        </w:rPr>
        <mc:AlternateContent>
          <mc:Choice Requires="wps">
            <w:drawing>
              <wp:anchor distT="0" distB="0" distL="114300" distR="114300" simplePos="0" relativeHeight="251710464" behindDoc="0" locked="0" layoutInCell="1" allowOverlap="1" wp14:anchorId="51F2C4AD" wp14:editId="347B74FC">
                <wp:simplePos x="0" y="0"/>
                <wp:positionH relativeFrom="column">
                  <wp:posOffset>1096535</wp:posOffset>
                </wp:positionH>
                <wp:positionV relativeFrom="paragraph">
                  <wp:posOffset>1623447</wp:posOffset>
                </wp:positionV>
                <wp:extent cx="596347" cy="655982"/>
                <wp:effectExtent l="0" t="0" r="13335" b="10795"/>
                <wp:wrapNone/>
                <wp:docPr id="935186475" name="Rectángulo 8"/>
                <wp:cNvGraphicFramePr/>
                <a:graphic xmlns:a="http://schemas.openxmlformats.org/drawingml/2006/main">
                  <a:graphicData uri="http://schemas.microsoft.com/office/word/2010/wordprocessingShape">
                    <wps:wsp>
                      <wps:cNvSpPr/>
                      <wps:spPr>
                        <a:xfrm>
                          <a:off x="0" y="0"/>
                          <a:ext cx="596347" cy="655982"/>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EF567E" id="Rectángulo 8" o:spid="_x0000_s1026" style="position:absolute;margin-left:86.35pt;margin-top:127.85pt;width:46.95pt;height:51.6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" filled="f" strokecolor="red" strokeweight="2pt"/>
            </w:pict>
          </mc:Fallback>
        </mc:AlternateContent>
      </w:r>
      <w:r w:rsidRPr="00B67FC7">
        <w:rPr>
          <w:noProof/>
        </w:rPr>
        <w:drawing>
          <wp:inline distT="0" distB="0" distL="0" distR="0" wp14:anchorId="03D39B98" wp14:editId="3A03E57D">
            <wp:extent cx="3548269" cy="3903095"/>
            <wp:effectExtent l="0" t="0" r="0" b="2540"/>
            <wp:docPr id="1526887254" name="Imagen 1" descr="Interfaz de usuario gráfica,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887254" name="Imagen 1" descr="Interfaz de usuario gráfica, Aplicación, Teams&#10;&#10;Descripción generada automáticamente"/>
                    <pic:cNvPicPr/>
                  </pic:nvPicPr>
                  <pic:blipFill>
                    <a:blip r:embed="rId256"/>
                    <a:stretch>
                      <a:fillRect/>
                    </a:stretch>
                  </pic:blipFill>
                  <pic:spPr>
                    <a:xfrm>
                      <a:off x="0" y="0"/>
                      <a:ext cx="3556565" cy="3912221"/>
                    </a:xfrm>
                    <a:prstGeom prst="rect">
                      <a:avLst/>
                    </a:prstGeom>
                  </pic:spPr>
                </pic:pic>
              </a:graphicData>
            </a:graphic>
          </wp:inline>
        </w:drawing>
      </w:r>
    </w:p>
    <w:p w14:paraId="43B919EE" w14:textId="7649F35B" w:rsidR="00B67FC7" w:rsidRDefault="00B67FC7" w:rsidP="00B67FC7">
      <w:pPr>
        <w:pStyle w:val="Piedefoto"/>
      </w:pPr>
      <w:bookmarkStart w:id="124" w:name="_Toc139311032"/>
      <w:r>
        <w:t>Figura E.14: Crear una actividad Cuestionario</w:t>
      </w:r>
      <w:bookmarkEnd w:id="124"/>
    </w:p>
    <w:p w14:paraId="2EC00ED4" w14:textId="77777777" w:rsidR="00B67FC7" w:rsidRDefault="00B67FC7" w:rsidP="00B67FC7">
      <w:pPr>
        <w:pStyle w:val="NormalPPrincipal"/>
      </w:pPr>
    </w:p>
    <w:p w14:paraId="1BA3ECA2" w14:textId="387911A5" w:rsidR="00B67FC7" w:rsidRDefault="00B67FC7" w:rsidP="00B67FC7">
      <w:pPr>
        <w:pStyle w:val="NormalPPrincipal"/>
      </w:pPr>
      <w:r>
        <w:t xml:space="preserve">Configuramos el nuevo cuestionario añadiendo un nuevo nombre y añadiendo las </w:t>
      </w:r>
      <w:r>
        <w:lastRenderedPageBreak/>
        <w:t>características que cada usuario quiera poner, en mi caso lo dejaré todo por defecto.</w:t>
      </w:r>
    </w:p>
    <w:p w14:paraId="7113C349" w14:textId="1AE40E95" w:rsidR="00B67FC7" w:rsidRDefault="00B67FC7" w:rsidP="00B67FC7">
      <w:pPr>
        <w:pStyle w:val="NormalPPrincipal"/>
        <w:jc w:val="center"/>
      </w:pPr>
      <w:r w:rsidRPr="00B67FC7">
        <w:rPr>
          <w:noProof/>
        </w:rPr>
        <w:drawing>
          <wp:inline distT="0" distB="0" distL="0" distR="0" wp14:anchorId="3A101AAF" wp14:editId="7CC50D73">
            <wp:extent cx="5039139" cy="1710512"/>
            <wp:effectExtent l="0" t="0" r="0" b="4445"/>
            <wp:docPr id="124223573"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23573" name="Imagen 1" descr="Interfaz de usuario gráfica, Texto, Aplicación, Correo electrónico&#10;&#10;Descripción generada automáticamente"/>
                    <pic:cNvPicPr/>
                  </pic:nvPicPr>
                  <pic:blipFill>
                    <a:blip r:embed="rId257"/>
                    <a:stretch>
                      <a:fillRect/>
                    </a:stretch>
                  </pic:blipFill>
                  <pic:spPr>
                    <a:xfrm>
                      <a:off x="0" y="0"/>
                      <a:ext cx="5043376" cy="1711950"/>
                    </a:xfrm>
                    <a:prstGeom prst="rect">
                      <a:avLst/>
                    </a:prstGeom>
                  </pic:spPr>
                </pic:pic>
              </a:graphicData>
            </a:graphic>
          </wp:inline>
        </w:drawing>
      </w:r>
    </w:p>
    <w:p w14:paraId="12ADFC0F" w14:textId="7AFCAD32" w:rsidR="00B67FC7" w:rsidRDefault="00B67FC7" w:rsidP="00B67FC7">
      <w:pPr>
        <w:pStyle w:val="NormalPPrincipal"/>
        <w:jc w:val="center"/>
      </w:pPr>
      <w:r w:rsidRPr="00B67FC7">
        <w:rPr>
          <w:noProof/>
        </w:rPr>
        <w:drawing>
          <wp:inline distT="0" distB="0" distL="0" distR="0" wp14:anchorId="4A8D5E69" wp14:editId="1077C1DB">
            <wp:extent cx="5402580" cy="1259205"/>
            <wp:effectExtent l="0" t="0" r="7620" b="0"/>
            <wp:docPr id="2081281067"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81067" name="Imagen 1" descr="Interfaz de usuario gráfica, Texto, Aplicación&#10;&#10;Descripción generada automáticamente"/>
                    <pic:cNvPicPr/>
                  </pic:nvPicPr>
                  <pic:blipFill>
                    <a:blip r:embed="rId258"/>
                    <a:stretch>
                      <a:fillRect/>
                    </a:stretch>
                  </pic:blipFill>
                  <pic:spPr>
                    <a:xfrm>
                      <a:off x="0" y="0"/>
                      <a:ext cx="5402580" cy="1259205"/>
                    </a:xfrm>
                    <a:prstGeom prst="rect">
                      <a:avLst/>
                    </a:prstGeom>
                  </pic:spPr>
                </pic:pic>
              </a:graphicData>
            </a:graphic>
          </wp:inline>
        </w:drawing>
      </w:r>
    </w:p>
    <w:p w14:paraId="61D942C4" w14:textId="20756EAA" w:rsidR="00B67FC7" w:rsidRDefault="00B67FC7" w:rsidP="00B67FC7">
      <w:pPr>
        <w:pStyle w:val="Piedefoto"/>
      </w:pPr>
      <w:bookmarkStart w:id="125" w:name="_Toc139311033"/>
      <w:r>
        <w:t>Figura E.15: Configurar un Cuestionario</w:t>
      </w:r>
      <w:bookmarkEnd w:id="125"/>
    </w:p>
    <w:p w14:paraId="083977FF" w14:textId="77777777" w:rsidR="00B67FC7" w:rsidRDefault="00B67FC7" w:rsidP="00B67FC7">
      <w:pPr>
        <w:pStyle w:val="NormalPPrincipal"/>
        <w:ind w:firstLine="0"/>
      </w:pPr>
    </w:p>
    <w:p w14:paraId="435FFEE1" w14:textId="5B361EFB" w:rsidR="00B67FC7" w:rsidRDefault="00B67FC7" w:rsidP="00B67FC7">
      <w:pPr>
        <w:pStyle w:val="NormalPPrincipal"/>
        <w:ind w:firstLine="0"/>
      </w:pPr>
      <w:r>
        <w:t xml:space="preserve">Pulsaremos en el botón de “Guardar cambios y mostrar” para guardar la configuración del cuestionario. </w:t>
      </w:r>
    </w:p>
    <w:p w14:paraId="6EB05557" w14:textId="36CF7EF0" w:rsidR="00B67FC7" w:rsidRDefault="00B67FC7" w:rsidP="00B67FC7">
      <w:pPr>
        <w:pStyle w:val="NormalPPrincipal"/>
        <w:ind w:firstLine="0"/>
      </w:pPr>
      <w:r>
        <w:t xml:space="preserve">A </w:t>
      </w:r>
      <w:r w:rsidR="00D2474D">
        <w:t>continuación,</w:t>
      </w:r>
      <w:r>
        <w:t xml:space="preserve"> nos debemos situar en “Banco de preguntas” (ver Fig. E.16) seleccionar la opción “Importar” , “Formato Moodle XML” y arrastrar los diferentes ficheros que se han creado en la aplicación </w:t>
      </w:r>
      <w:r w:rsidR="00D2474D">
        <w:t>web.</w:t>
      </w:r>
    </w:p>
    <w:p w14:paraId="0513A166" w14:textId="4D8434F1" w:rsidR="00CD5627" w:rsidRPr="00CD5627" w:rsidRDefault="00B67FC7" w:rsidP="00D2474D">
      <w:pPr>
        <w:pStyle w:val="NormalPPrincipal"/>
        <w:ind w:firstLine="0"/>
      </w:pPr>
      <w:r w:rsidRPr="00B67FC7">
        <w:rPr>
          <w:noProof/>
        </w:rPr>
        <w:drawing>
          <wp:inline distT="0" distB="0" distL="0" distR="0" wp14:anchorId="7A6FCCA9" wp14:editId="3E767BD9">
            <wp:extent cx="5402580" cy="2443480"/>
            <wp:effectExtent l="0" t="0" r="7620" b="0"/>
            <wp:docPr id="1613156722"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156722" name="Imagen 1" descr="Interfaz de usuario gráfica, Texto, Aplicación&#10;&#10;Descripción generada automáticamente"/>
                    <pic:cNvPicPr/>
                  </pic:nvPicPr>
                  <pic:blipFill>
                    <a:blip r:embed="rId259"/>
                    <a:stretch>
                      <a:fillRect/>
                    </a:stretch>
                  </pic:blipFill>
                  <pic:spPr>
                    <a:xfrm>
                      <a:off x="0" y="0"/>
                      <a:ext cx="5402580" cy="2443480"/>
                    </a:xfrm>
                    <a:prstGeom prst="rect">
                      <a:avLst/>
                    </a:prstGeom>
                  </pic:spPr>
                </pic:pic>
              </a:graphicData>
            </a:graphic>
          </wp:inline>
        </w:drawing>
      </w:r>
    </w:p>
    <w:p w14:paraId="3430F122" w14:textId="77777777" w:rsidR="00CD5627" w:rsidRPr="00CD5627" w:rsidRDefault="00CD5627" w:rsidP="00CD5627"/>
    <w:p w14:paraId="37CA227E" w14:textId="432D94CD" w:rsidR="00D2474D" w:rsidRDefault="00D2474D" w:rsidP="00D2474D">
      <w:pPr>
        <w:pStyle w:val="Piedefoto"/>
      </w:pPr>
      <w:bookmarkStart w:id="126" w:name="_Toc139311034"/>
      <w:r>
        <w:t>Figura E.15: Importar un banco de preguntas</w:t>
      </w:r>
      <w:bookmarkEnd w:id="126"/>
    </w:p>
    <w:p w14:paraId="287DBE3F" w14:textId="0FBDBFED" w:rsidR="00D2474D" w:rsidRDefault="00D2474D" w:rsidP="00D2474D">
      <w:pPr>
        <w:pStyle w:val="NormalPPrincipal"/>
      </w:pPr>
      <w:r>
        <w:lastRenderedPageBreak/>
        <w:t xml:space="preserve">Por </w:t>
      </w:r>
      <w:proofErr w:type="gramStart"/>
      <w:r>
        <w:t>último</w:t>
      </w:r>
      <w:proofErr w:type="gramEnd"/>
      <w:r>
        <w:t xml:space="preserve"> debemos agregar estas preguntas de forma aleatoria al cuestionario situándonos en “Preguntas y pulsando el botón de agregar del banco de preguntas:</w:t>
      </w:r>
    </w:p>
    <w:p w14:paraId="7AED0C76" w14:textId="073A3A67" w:rsidR="00CD5627" w:rsidRPr="00CD5627" w:rsidRDefault="00D2474D" w:rsidP="00D2474D">
      <w:pPr>
        <w:pStyle w:val="NormalPPrincipal"/>
        <w:ind w:firstLine="0"/>
      </w:pPr>
      <w:r>
        <w:rPr>
          <w:noProof/>
        </w:rPr>
        <w:drawing>
          <wp:inline distT="0" distB="0" distL="0" distR="0" wp14:anchorId="0AFB9887" wp14:editId="0C973D5D">
            <wp:extent cx="5820497" cy="1381539"/>
            <wp:effectExtent l="0" t="0" r="0" b="9525"/>
            <wp:docPr id="1380172831"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172831" name="Imagen 1" descr="Captura de pantalla de computadora&#10;&#10;Descripción generada automáticamente"/>
                    <pic:cNvPicPr/>
                  </pic:nvPicPr>
                  <pic:blipFill rotWithShape="1">
                    <a:blip r:embed="rId260"/>
                    <a:srcRect l="14725" t="27814" b="36183"/>
                    <a:stretch/>
                  </pic:blipFill>
                  <pic:spPr bwMode="auto">
                    <a:xfrm>
                      <a:off x="0" y="0"/>
                      <a:ext cx="5847612" cy="1387975"/>
                    </a:xfrm>
                    <a:prstGeom prst="rect">
                      <a:avLst/>
                    </a:prstGeom>
                    <a:ln>
                      <a:noFill/>
                    </a:ln>
                    <a:extLst>
                      <a:ext uri="{53640926-AAD7-44D8-BBD7-CCE9431645EC}">
                        <a14:shadowObscured xmlns:a14="http://schemas.microsoft.com/office/drawing/2010/main"/>
                      </a:ext>
                    </a:extLst>
                  </pic:spPr>
                </pic:pic>
              </a:graphicData>
            </a:graphic>
          </wp:inline>
        </w:drawing>
      </w:r>
    </w:p>
    <w:p w14:paraId="63EFD1B9" w14:textId="2F687C15" w:rsidR="00D2474D" w:rsidRDefault="00CD5627" w:rsidP="00D2474D">
      <w:pPr>
        <w:pStyle w:val="Piedefoto"/>
      </w:pPr>
      <w:r>
        <w:tab/>
      </w:r>
      <w:bookmarkStart w:id="127" w:name="_Toc139311035"/>
      <w:r w:rsidR="00D2474D">
        <w:t>Figura E.16: Agregar preguntas</w:t>
      </w:r>
      <w:bookmarkEnd w:id="127"/>
    </w:p>
    <w:p w14:paraId="474DB35C" w14:textId="6E08DD47" w:rsidR="00CD5627" w:rsidRDefault="003310C2" w:rsidP="003310C2">
      <w:pPr>
        <w:pStyle w:val="NormalPPrincipal"/>
        <w:jc w:val="left"/>
      </w:pPr>
      <w:r w:rsidRPr="003310C2">
        <w:t xml:space="preserve">A continuación, se mostrará como será la interfaz de un cuestionario resuelto correctamente cada pregunta. </w:t>
      </w:r>
    </w:p>
    <w:p w14:paraId="465678C3" w14:textId="37451B9F" w:rsidR="003310C2" w:rsidRDefault="003310C2" w:rsidP="003310C2">
      <w:pPr>
        <w:pStyle w:val="NormalPPrincipal"/>
        <w:jc w:val="center"/>
      </w:pPr>
      <w:r w:rsidRPr="003310C2">
        <w:rPr>
          <w:noProof/>
        </w:rPr>
        <w:drawing>
          <wp:inline distT="0" distB="0" distL="0" distR="0" wp14:anchorId="714186F0" wp14:editId="39027788">
            <wp:extent cx="4252686" cy="5256935"/>
            <wp:effectExtent l="0" t="0" r="0" b="1270"/>
            <wp:docPr id="775159404" name="Imagen 1"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159404" name="Imagen 1" descr="Interfaz de usuario gráfica&#10;&#10;Descripción generada automáticamente con confianza baja"/>
                    <pic:cNvPicPr/>
                  </pic:nvPicPr>
                  <pic:blipFill>
                    <a:blip r:embed="rId261"/>
                    <a:stretch>
                      <a:fillRect/>
                    </a:stretch>
                  </pic:blipFill>
                  <pic:spPr>
                    <a:xfrm>
                      <a:off x="0" y="0"/>
                      <a:ext cx="4257893" cy="5263371"/>
                    </a:xfrm>
                    <a:prstGeom prst="rect">
                      <a:avLst/>
                    </a:prstGeom>
                  </pic:spPr>
                </pic:pic>
              </a:graphicData>
            </a:graphic>
          </wp:inline>
        </w:drawing>
      </w:r>
    </w:p>
    <w:p w14:paraId="67DE36AA" w14:textId="596742DE" w:rsidR="003310C2" w:rsidRDefault="00221239" w:rsidP="003310C2">
      <w:pPr>
        <w:pStyle w:val="NormalPPrincipal"/>
        <w:jc w:val="center"/>
      </w:pPr>
      <w:r w:rsidRPr="00221239">
        <w:rPr>
          <w:noProof/>
        </w:rPr>
        <w:lastRenderedPageBreak/>
        <w:drawing>
          <wp:inline distT="0" distB="0" distL="0" distR="0" wp14:anchorId="697D1377" wp14:editId="3950E777">
            <wp:extent cx="4815828" cy="3021496"/>
            <wp:effectExtent l="0" t="0" r="4445" b="7620"/>
            <wp:docPr id="2079785232"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785232" name="Imagen 1" descr="Interfaz de usuario gráfica, Texto&#10;&#10;Descripción generada automáticamente"/>
                    <pic:cNvPicPr/>
                  </pic:nvPicPr>
                  <pic:blipFill>
                    <a:blip r:embed="rId262"/>
                    <a:stretch>
                      <a:fillRect/>
                    </a:stretch>
                  </pic:blipFill>
                  <pic:spPr>
                    <a:xfrm>
                      <a:off x="0" y="0"/>
                      <a:ext cx="4830540" cy="3030726"/>
                    </a:xfrm>
                    <a:prstGeom prst="rect">
                      <a:avLst/>
                    </a:prstGeom>
                  </pic:spPr>
                </pic:pic>
              </a:graphicData>
            </a:graphic>
          </wp:inline>
        </w:drawing>
      </w:r>
    </w:p>
    <w:p w14:paraId="420B5282" w14:textId="03FF030A" w:rsidR="00221239" w:rsidRDefault="00221239" w:rsidP="003310C2">
      <w:pPr>
        <w:pStyle w:val="NormalPPrincipal"/>
        <w:jc w:val="center"/>
      </w:pPr>
      <w:r w:rsidRPr="00221239">
        <w:rPr>
          <w:noProof/>
        </w:rPr>
        <w:drawing>
          <wp:inline distT="0" distB="0" distL="0" distR="0" wp14:anchorId="6924539F" wp14:editId="40FE85C7">
            <wp:extent cx="4093028" cy="5120676"/>
            <wp:effectExtent l="0" t="0" r="3175" b="3810"/>
            <wp:docPr id="2108883420" name="Imagen 1" descr="Interfaz de usuario gráfica, 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883420" name="Imagen 1" descr="Interfaz de usuario gráfica, Gráfico, Histograma&#10;&#10;Descripción generada automáticamente"/>
                    <pic:cNvPicPr/>
                  </pic:nvPicPr>
                  <pic:blipFill>
                    <a:blip r:embed="rId263"/>
                    <a:stretch>
                      <a:fillRect/>
                    </a:stretch>
                  </pic:blipFill>
                  <pic:spPr>
                    <a:xfrm>
                      <a:off x="0" y="0"/>
                      <a:ext cx="4111378" cy="5143633"/>
                    </a:xfrm>
                    <a:prstGeom prst="rect">
                      <a:avLst/>
                    </a:prstGeom>
                  </pic:spPr>
                </pic:pic>
              </a:graphicData>
            </a:graphic>
          </wp:inline>
        </w:drawing>
      </w:r>
    </w:p>
    <w:p w14:paraId="4C6C5898" w14:textId="23C8D020" w:rsidR="00221239" w:rsidRDefault="00221239" w:rsidP="00221239">
      <w:pPr>
        <w:pStyle w:val="Piedefoto"/>
      </w:pPr>
      <w:r>
        <w:tab/>
      </w:r>
      <w:bookmarkStart w:id="128" w:name="_Toc139311036"/>
      <w:r>
        <w:t>Figura E.17: Visualización de las preguntas resueltas</w:t>
      </w:r>
      <w:bookmarkEnd w:id="128"/>
    </w:p>
    <w:p w14:paraId="4744374F" w14:textId="165DC976" w:rsidR="003310C2" w:rsidRPr="003310C2" w:rsidRDefault="003310C2" w:rsidP="00221239">
      <w:pPr>
        <w:pStyle w:val="NormalPPrincipal"/>
        <w:ind w:firstLine="0"/>
        <w:jc w:val="left"/>
        <w:sectPr w:rsidR="003310C2" w:rsidRPr="003310C2" w:rsidSect="000154E0">
          <w:headerReference w:type="even" r:id="rId264"/>
          <w:headerReference w:type="default" r:id="rId265"/>
          <w:headerReference w:type="first" r:id="rId266"/>
          <w:footerReference w:type="first" r:id="rId267"/>
          <w:pgSz w:w="11910" w:h="16840" w:code="9"/>
          <w:pgMar w:top="1418" w:right="1701" w:bottom="1418" w:left="1701" w:header="0" w:footer="0" w:gutter="0"/>
          <w:cols w:space="720"/>
          <w:titlePg/>
          <w:docGrid w:linePitch="299"/>
        </w:sectPr>
      </w:pPr>
    </w:p>
    <w:p w14:paraId="75DF9043" w14:textId="5E696912" w:rsidR="000D6DB7" w:rsidRDefault="004A4784" w:rsidP="000D6DB7">
      <w:pPr>
        <w:pStyle w:val="Textoindependiente"/>
        <w:spacing w:before="3"/>
        <w:rPr>
          <w:sz w:val="11"/>
        </w:rPr>
      </w:pPr>
      <w:r>
        <w:rPr>
          <w:b w:val="0"/>
          <w:noProof/>
          <w:sz w:val="22"/>
        </w:rPr>
        <w:lastRenderedPageBreak/>
        <mc:AlternateContent>
          <mc:Choice Requires="wps">
            <w:drawing>
              <wp:anchor distT="0" distB="0" distL="0" distR="0" simplePos="0" relativeHeight="251672576" behindDoc="1" locked="0" layoutInCell="1" allowOverlap="1" wp14:anchorId="2AF46262" wp14:editId="099A2D50">
                <wp:simplePos x="0" y="0"/>
                <wp:positionH relativeFrom="page">
                  <wp:posOffset>1446606</wp:posOffset>
                </wp:positionH>
                <wp:positionV relativeFrom="paragraph">
                  <wp:posOffset>9931</wp:posOffset>
                </wp:positionV>
                <wp:extent cx="4669155" cy="1270"/>
                <wp:effectExtent l="0" t="0" r="0" b="0"/>
                <wp:wrapTopAndBottom/>
                <wp:docPr id="27" name="Forma libre: forma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C3A3CA" id="Forma libre: forma 27" o:spid="_x0000_s1026" style="position:absolute;margin-left:113.9pt;margin-top:.8pt;width:367.65pt;height:.1pt;z-index:-2516439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" path="m,l7352,e" filled="f" strokeweight=".14042mm">
                <v:path arrowok="t" o:connecttype="custom" o:connectlocs="0,0;4668520,0" o:connectangles="0,0"/>
                <w10:wrap type="topAndBottom" anchorx="page"/>
              </v:shape>
            </w:pict>
          </mc:Fallback>
        </mc:AlternateContent>
      </w:r>
    </w:p>
    <w:p w14:paraId="1CAE46FD" w14:textId="38736B5A" w:rsidR="000D6DB7" w:rsidRPr="003A7CBA" w:rsidRDefault="000D6DB7" w:rsidP="00072D50">
      <w:pPr>
        <w:pStyle w:val="ttitulo"/>
      </w:pPr>
      <w:bookmarkStart w:id="129" w:name="_Toc107521305"/>
      <w:bookmarkStart w:id="130" w:name="_Toc107521898"/>
      <w:bookmarkStart w:id="131" w:name="_Toc107755194"/>
      <w:bookmarkStart w:id="132" w:name="_Toc139311001"/>
      <w:r w:rsidRPr="003A7CBA">
        <w:rPr>
          <w:w w:val="102"/>
        </w:rPr>
        <w:t>Bibliografía</w:t>
      </w:r>
      <w:bookmarkEnd w:id="129"/>
      <w:bookmarkEnd w:id="130"/>
      <w:bookmarkEnd w:id="131"/>
      <w:bookmarkEnd w:id="132"/>
    </w:p>
    <w:p w14:paraId="64E61A12" w14:textId="30483D6E" w:rsidR="000D6DB7" w:rsidRDefault="000D6DB7" w:rsidP="000D6DB7">
      <w:pPr>
        <w:pStyle w:val="Textoindependiente"/>
        <w:spacing w:before="6"/>
        <w:rPr>
          <w:rFonts w:ascii="Trebuchet MS"/>
          <w:b w:val="0"/>
          <w:sz w:val="20"/>
        </w:rPr>
      </w:pPr>
      <w:r>
        <w:rPr>
          <w:b w:val="0"/>
          <w:noProof/>
          <w:sz w:val="22"/>
        </w:rPr>
        <mc:AlternateContent>
          <mc:Choice Requires="wps">
            <w:drawing>
              <wp:anchor distT="0" distB="0" distL="0" distR="0" simplePos="0" relativeHeight="251652608" behindDoc="1" locked="0" layoutInCell="1" allowOverlap="1" wp14:anchorId="1F0AA16D" wp14:editId="53C726C7">
                <wp:simplePos x="0" y="0"/>
                <wp:positionH relativeFrom="page">
                  <wp:posOffset>1433195</wp:posOffset>
                </wp:positionH>
                <wp:positionV relativeFrom="paragraph">
                  <wp:posOffset>167005</wp:posOffset>
                </wp:positionV>
                <wp:extent cx="4669155" cy="1270"/>
                <wp:effectExtent l="0" t="0" r="0" b="0"/>
                <wp:wrapTopAndBottom/>
                <wp:docPr id="6" name="Forma libre: forma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D98426" id="Forma libre: forma 6" o:spid="_x0000_s1026" style="position:absolute;margin-left:112.85pt;margin-top:13.15pt;width:367.65pt;height:.1pt;z-index:-2516638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" path="m,l7352,e" filled="f" strokeweight=".14042mm">
                <v:path arrowok="t" o:connecttype="custom" o:connectlocs="0,0;4668520,0" o:connectangles="0,0"/>
                <w10:wrap type="topAndBottom" anchorx="page"/>
              </v:shape>
            </w:pict>
          </mc:Fallback>
        </mc:AlternateContent>
      </w:r>
    </w:p>
    <w:p w14:paraId="6A830D49" w14:textId="634B1F79" w:rsidR="000D6DB7" w:rsidRDefault="000D6DB7" w:rsidP="000D6DB7">
      <w:pPr>
        <w:pStyle w:val="Textoindependiente"/>
        <w:rPr>
          <w:rFonts w:ascii="Trebuchet MS"/>
          <w:b w:val="0"/>
          <w:sz w:val="20"/>
        </w:rPr>
      </w:pPr>
    </w:p>
    <w:p w14:paraId="40A1A72D" w14:textId="77777777" w:rsidR="000D6DB7" w:rsidRDefault="000D6DB7" w:rsidP="000D6DB7">
      <w:pPr>
        <w:pStyle w:val="Textoindependiente"/>
        <w:rPr>
          <w:rFonts w:ascii="Trebuchet MS"/>
          <w:b w:val="0"/>
          <w:sz w:val="20"/>
        </w:rPr>
      </w:pPr>
    </w:p>
    <w:p w14:paraId="14973447" w14:textId="77777777" w:rsidR="000D6DB7" w:rsidRDefault="000D6DB7" w:rsidP="000D6DB7">
      <w:pPr>
        <w:pStyle w:val="Textoindependiente"/>
        <w:rPr>
          <w:rFonts w:ascii="Trebuchet MS"/>
          <w:b w:val="0"/>
          <w:sz w:val="20"/>
        </w:rPr>
      </w:pPr>
    </w:p>
    <w:bookmarkStart w:id="133" w:name="Bibliografía"/>
    <w:bookmarkStart w:id="134" w:name="_bookmark16"/>
    <w:bookmarkStart w:id="135" w:name="_bookmark17"/>
    <w:bookmarkEnd w:id="133"/>
    <w:bookmarkEnd w:id="134"/>
    <w:bookmarkEnd w:id="135"/>
    <w:p w14:paraId="21F775EA" w14:textId="77777777" w:rsidR="00487819" w:rsidRPr="00487819" w:rsidRDefault="00D51800" w:rsidP="00487819">
      <w:pPr>
        <w:pStyle w:val="Bibliografa"/>
        <w:rPr>
          <w:rFonts w:ascii="LM Roman 10" w:hAnsi="LM Roman 10"/>
          <w:sz w:val="24"/>
        </w:rPr>
      </w:pPr>
      <w:r>
        <w:rPr>
          <w:rFonts w:ascii="LM Roman 10" w:hAnsi="LM Roman 10"/>
        </w:rPr>
        <w:fldChar w:fldCharType="begin"/>
      </w:r>
      <w:r>
        <w:rPr>
          <w:rFonts w:ascii="LM Roman 10" w:hAnsi="LM Roman 10"/>
        </w:rPr>
        <w:instrText xml:space="preserve"> ADDIN ZOTERO_BIBL {"uncited":[],"omitted":[],"custom":[]} CSL_BIBLIOGRAPHY </w:instrText>
      </w:r>
      <w:r>
        <w:rPr>
          <w:rFonts w:ascii="LM Roman 10" w:hAnsi="LM Roman 10"/>
        </w:rPr>
        <w:fldChar w:fldCharType="separate"/>
      </w:r>
      <w:r w:rsidR="00487819" w:rsidRPr="00487819">
        <w:rPr>
          <w:rFonts w:ascii="LM Roman 10" w:hAnsi="LM Roman 10"/>
          <w:sz w:val="24"/>
        </w:rPr>
        <w:t>[1]</w:t>
      </w:r>
      <w:r w:rsidR="00487819" w:rsidRPr="00487819">
        <w:rPr>
          <w:rFonts w:ascii="LM Roman 10" w:hAnsi="LM Roman 10"/>
          <w:sz w:val="24"/>
        </w:rPr>
        <w:tab/>
        <w:t>«¿Cuánto Cobra un Ingeniero Informático? (Sueldo 2023) | Jobted.es». https://www.jobted.es/salario/ingeniero-inform%C3%A1tico (accedido 24 de junio de 2023).</w:t>
      </w:r>
    </w:p>
    <w:p w14:paraId="2D735BD0" w14:textId="77777777" w:rsidR="00487819" w:rsidRPr="00487819" w:rsidRDefault="00487819" w:rsidP="00487819">
      <w:pPr>
        <w:pStyle w:val="Bibliografa"/>
        <w:rPr>
          <w:rFonts w:ascii="LM Roman 10" w:hAnsi="LM Roman 10"/>
          <w:sz w:val="24"/>
        </w:rPr>
      </w:pPr>
      <w:r w:rsidRPr="00487819">
        <w:rPr>
          <w:rFonts w:ascii="LM Roman 10" w:hAnsi="LM Roman 10"/>
          <w:sz w:val="24"/>
        </w:rPr>
        <w:t>[2]</w:t>
      </w:r>
      <w:r w:rsidRPr="00487819">
        <w:rPr>
          <w:rFonts w:ascii="LM Roman 10" w:hAnsi="LM Roman 10"/>
          <w:sz w:val="24"/>
        </w:rPr>
        <w:tab/>
        <w:t>«Seguridad Social: Cotización / Recaudación de Trabajadores». https://www.seg-social.es/wps/portal/wss/internet/Trabajadores/CotizacionRecaudacionTrabajadores/36537?changeLanguage=es (accedido 24 de junio de 2023).</w:t>
      </w:r>
    </w:p>
    <w:p w14:paraId="3D96112E" w14:textId="77777777" w:rsidR="00487819" w:rsidRPr="00487819" w:rsidRDefault="00487819" w:rsidP="00487819">
      <w:pPr>
        <w:pStyle w:val="Bibliografa"/>
        <w:rPr>
          <w:rFonts w:ascii="LM Roman 10" w:hAnsi="LM Roman 10"/>
          <w:sz w:val="24"/>
        </w:rPr>
      </w:pPr>
      <w:r w:rsidRPr="00487819">
        <w:rPr>
          <w:rFonts w:ascii="LM Roman 10" w:hAnsi="LM Roman 10"/>
          <w:sz w:val="24"/>
        </w:rPr>
        <w:t>[3]</w:t>
      </w:r>
      <w:r w:rsidRPr="00487819">
        <w:rPr>
          <w:rFonts w:ascii="LM Roman 10" w:hAnsi="LM Roman 10"/>
          <w:sz w:val="24"/>
        </w:rPr>
        <w:tab/>
        <w:t>«IEEE830.pdf». Accedido: 24 de junio de 2023. [En línea]. Disponible en: http://www.math.uaa.alaska.edu/~afkjm/cs401/IEEE830.pdf</w:t>
      </w:r>
    </w:p>
    <w:p w14:paraId="411DEAA7" w14:textId="77777777" w:rsidR="00487819" w:rsidRPr="00487819" w:rsidRDefault="00487819" w:rsidP="00487819">
      <w:pPr>
        <w:pStyle w:val="Bibliografa"/>
        <w:rPr>
          <w:rFonts w:ascii="LM Roman 10" w:hAnsi="LM Roman 10"/>
          <w:sz w:val="24"/>
        </w:rPr>
      </w:pPr>
      <w:r w:rsidRPr="00487819">
        <w:rPr>
          <w:rFonts w:ascii="LM Roman 10" w:hAnsi="LM Roman 10"/>
          <w:sz w:val="24"/>
        </w:rPr>
        <w:t>[4]</w:t>
      </w:r>
      <w:r w:rsidRPr="00487819">
        <w:rPr>
          <w:rFonts w:ascii="LM Roman 10" w:hAnsi="LM Roman 10"/>
          <w:sz w:val="24"/>
        </w:rPr>
        <w:tab/>
        <w:t xml:space="preserve">«Modelo–vista–controlador», </w:t>
      </w:r>
      <w:r w:rsidRPr="00487819">
        <w:rPr>
          <w:rFonts w:ascii="LM Roman 10" w:hAnsi="LM Roman 10"/>
          <w:i/>
          <w:iCs/>
          <w:sz w:val="24"/>
        </w:rPr>
        <w:t>Wikipedia, la enciclopedia libre</w:t>
      </w:r>
      <w:r w:rsidRPr="00487819">
        <w:rPr>
          <w:rFonts w:ascii="LM Roman 10" w:hAnsi="LM Roman 10"/>
          <w:sz w:val="24"/>
        </w:rPr>
        <w:t>. 27 de septiembre de 2021. Accedido: 26 de junio de 2023. [En línea]. Disponible en: https://es.wikipedia.org/w/index.php?title=Modelo%E2%80%93vista%E2%80%93controlador&amp;oldid=138615253</w:t>
      </w:r>
    </w:p>
    <w:p w14:paraId="33BFD373" w14:textId="77777777" w:rsidR="00487819" w:rsidRPr="00487819" w:rsidRDefault="00487819" w:rsidP="00487819">
      <w:pPr>
        <w:pStyle w:val="Bibliografa"/>
        <w:rPr>
          <w:rFonts w:ascii="LM Roman 10" w:hAnsi="LM Roman 10"/>
          <w:sz w:val="24"/>
        </w:rPr>
      </w:pPr>
      <w:r w:rsidRPr="00487819">
        <w:rPr>
          <w:rFonts w:ascii="LM Roman 10" w:hAnsi="LM Roman 10"/>
          <w:sz w:val="24"/>
        </w:rPr>
        <w:t>[5]</w:t>
      </w:r>
      <w:r w:rsidRPr="00487819">
        <w:rPr>
          <w:rFonts w:ascii="LM Roman 10" w:hAnsi="LM Roman 10"/>
          <w:sz w:val="24"/>
        </w:rPr>
        <w:tab/>
        <w:t xml:space="preserve">«Facade (patrón de diseño)», </w:t>
      </w:r>
      <w:r w:rsidRPr="00487819">
        <w:rPr>
          <w:rFonts w:ascii="LM Roman 10" w:hAnsi="LM Roman 10"/>
          <w:i/>
          <w:iCs/>
          <w:sz w:val="24"/>
        </w:rPr>
        <w:t>Wikipedia, la enciclopedia libre</w:t>
      </w:r>
      <w:r w:rsidRPr="00487819">
        <w:rPr>
          <w:rFonts w:ascii="LM Roman 10" w:hAnsi="LM Roman 10"/>
          <w:sz w:val="24"/>
        </w:rPr>
        <w:t>. 22 de mayo de 2023. Accedido: 26 de junio de 2023. [En línea]. Disponible en: https://es.wikipedia.org/w/index.php?title=Facade_(patr%C3%B3n_de_dise%C3%B1o)&amp;oldid=151333047</w:t>
      </w:r>
    </w:p>
    <w:p w14:paraId="6BC8FEC4" w14:textId="741D3F61" w:rsidR="000D6DB7" w:rsidRPr="0056144B" w:rsidRDefault="00D51800" w:rsidP="00D51800">
      <w:pPr>
        <w:pStyle w:val="Prrafodelista"/>
        <w:tabs>
          <w:tab w:val="left" w:pos="917"/>
          <w:tab w:val="left" w:pos="2154"/>
          <w:tab w:val="left" w:pos="7042"/>
        </w:tabs>
        <w:spacing w:before="183" w:line="259" w:lineRule="auto"/>
        <w:ind w:left="709" w:right="614" w:firstLine="0"/>
        <w:rPr>
          <w:rFonts w:ascii="LM Roman 10" w:hAnsi="LM Roman 10"/>
          <w:sz w:val="24"/>
          <w:szCs w:val="24"/>
        </w:rPr>
      </w:pPr>
      <w:r>
        <w:rPr>
          <w:rFonts w:ascii="LM Roman 10" w:hAnsi="LM Roman 10"/>
          <w:sz w:val="24"/>
          <w:szCs w:val="24"/>
        </w:rPr>
        <w:fldChar w:fldCharType="end"/>
      </w:r>
    </w:p>
    <w:sectPr w:rsidR="000D6DB7" w:rsidRPr="0056144B" w:rsidSect="000154E0">
      <w:headerReference w:type="even" r:id="rId268"/>
      <w:headerReference w:type="default" r:id="rId269"/>
      <w:headerReference w:type="first" r:id="rId270"/>
      <w:footerReference w:type="first" r:id="rId271"/>
      <w:pgSz w:w="11910" w:h="16840" w:code="9"/>
      <w:pgMar w:top="1418" w:right="1701" w:bottom="1418" w:left="1701" w:header="0" w:footer="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B85848" w14:textId="77777777" w:rsidR="0011066C" w:rsidRDefault="0011066C">
      <w:r>
        <w:separator/>
      </w:r>
    </w:p>
  </w:endnote>
  <w:endnote w:type="continuationSeparator" w:id="0">
    <w:p w14:paraId="1A977D89" w14:textId="77777777" w:rsidR="0011066C" w:rsidRDefault="001106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M Roman 12">
    <w:altName w:val="Calibri"/>
    <w:panose1 w:val="00000000000000000000"/>
    <w:charset w:val="00"/>
    <w:family w:val="modern"/>
    <w:notTrueType/>
    <w:pitch w:val="variable"/>
    <w:sig w:usb0="20000007" w:usb1="00000000" w:usb2="00000000" w:usb3="00000000" w:csb0="00000193" w:csb1="00000000"/>
  </w:font>
  <w:font w:name="Georgia">
    <w:altName w:val="Georgia"/>
    <w:panose1 w:val="02040502050405020303"/>
    <w:charset w:val="00"/>
    <w:family w:val="roman"/>
    <w:pitch w:val="variable"/>
    <w:sig w:usb0="00000287" w:usb1="00000000" w:usb2="00000000" w:usb3="00000000" w:csb0="0000009F" w:csb1="00000000"/>
  </w:font>
  <w:font w:name="LM Roman 10">
    <w:altName w:val="Calibri"/>
    <w:panose1 w:val="00000000000000000000"/>
    <w:charset w:val="00"/>
    <w:family w:val="modern"/>
    <w:notTrueType/>
    <w:pitch w:val="variable"/>
    <w:sig w:usb0="20000007" w:usb1="00000000" w:usb2="00000000" w:usb3="00000000" w:csb0="00000193"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LM Sans 10">
    <w:altName w:val="Calibri"/>
    <w:panose1 w:val="00000000000000000000"/>
    <w:charset w:val="00"/>
    <w:family w:val="modern"/>
    <w:notTrueType/>
    <w:pitch w:val="variable"/>
    <w:sig w:usb0="20000007" w:usb1="00000000" w:usb2="00000000" w:usb3="00000000" w:csb0="00000193" w:csb1="00000000"/>
  </w:font>
  <w:font w:name="Garamond">
    <w:altName w:val="Garamond"/>
    <w:panose1 w:val="02020404030301010803"/>
    <w:charset w:val="00"/>
    <w:family w:val="roman"/>
    <w:pitch w:val="variable"/>
    <w:sig w:usb0="00000287" w:usb1="00000000" w:usb2="00000000" w:usb3="00000000" w:csb0="0000009F" w:csb1="00000000"/>
  </w:font>
  <w:font w:name="PMingLiU">
    <w:altName w:val="Microsoft JhengHei"/>
    <w:panose1 w:val="02010601000101010101"/>
    <w:charset w:val="88"/>
    <w:family w:val="roman"/>
    <w:pitch w:val="variable"/>
    <w:sig w:usb0="A00002FF" w:usb1="28CFFCFA" w:usb2="00000016" w:usb3="00000000" w:csb0="00100001" w:csb1="00000000"/>
  </w:font>
  <w:font w:name="PMingLiU-ExtB">
    <w:panose1 w:val="02020500000000000000"/>
    <w:charset w:val="88"/>
    <w:family w:val="roman"/>
    <w:pitch w:val="variable"/>
    <w:sig w:usb0="8000002F" w:usb1="0A080008" w:usb2="00000010" w:usb3="00000000" w:csb0="00100001" w:csb1="00000000"/>
  </w:font>
  <w:font w:name="LM Sans 17">
    <w:altName w:val="Calibri"/>
    <w:panose1 w:val="00000000000000000000"/>
    <w:charset w:val="00"/>
    <w:family w:val="modern"/>
    <w:notTrueType/>
    <w:pitch w:val="variable"/>
    <w:sig w:usb0="20000007" w:usb1="00000000"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8B936" w14:textId="77777777" w:rsidR="00AA7DB5" w:rsidRDefault="00AA7DB5" w:rsidP="00E7578D">
    <w:pPr>
      <w:pStyle w:val="Piedepgina"/>
    </w:pPr>
  </w:p>
  <w:p w14:paraId="00063479" w14:textId="77777777" w:rsidR="00AA7DB5" w:rsidRDefault="00AA7DB5" w:rsidP="00E7578D">
    <w:pPr>
      <w:pStyle w:val="Piedepgina"/>
    </w:pPr>
  </w:p>
  <w:p w14:paraId="0917AFFF" w14:textId="77777777" w:rsidR="00AA7DB5" w:rsidRDefault="00AA7DB5" w:rsidP="00E7578D">
    <w:pPr>
      <w:pStyle w:val="Piedepgina"/>
    </w:pPr>
  </w:p>
  <w:p w14:paraId="6CC7794A" w14:textId="77777777" w:rsidR="00AA7DB5" w:rsidRDefault="00AA7DB5" w:rsidP="00E7578D">
    <w:pPr>
      <w:pStyle w:val="Piedepgina"/>
    </w:pPr>
  </w:p>
  <w:p w14:paraId="3B850775" w14:textId="77777777" w:rsidR="00AA7DB5" w:rsidRDefault="00AA7DB5" w:rsidP="00E7578D">
    <w:pPr>
      <w:pStyle w:val="Piedepgina"/>
    </w:pPr>
  </w:p>
  <w:p w14:paraId="797BF9C7" w14:textId="77777777" w:rsidR="00AA7DB5" w:rsidRPr="00627DAD" w:rsidRDefault="00AA7DB5" w:rsidP="00E7578D">
    <w:pPr>
      <w:pStyle w:val="Piedepgina"/>
    </w:pPr>
  </w:p>
  <w:p w14:paraId="242A452D" w14:textId="77777777" w:rsidR="00AA7DB5" w:rsidRPr="00E7578D" w:rsidRDefault="00AA7DB5" w:rsidP="00E7578D">
    <w:pPr>
      <w:pStyle w:val="Piedepgina"/>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3D02F" w14:textId="7A8FBBE9" w:rsidR="00E954D1" w:rsidRPr="008A3117" w:rsidRDefault="00E954D1" w:rsidP="002A21A7">
    <w:pPr>
      <w:pStyle w:val="Piedepgina"/>
      <w:jc w:val="center"/>
      <w:rPr>
        <w:rFonts w:ascii="LM Roman 12" w:hAnsi="LM Roman 12"/>
        <w:sz w:val="24"/>
        <w:szCs w:val="24"/>
      </w:rPr>
    </w:pPr>
  </w:p>
  <w:p w14:paraId="48667E6E" w14:textId="77777777" w:rsidR="00E954D1" w:rsidRDefault="00E954D1" w:rsidP="002A21A7">
    <w:pPr>
      <w:pStyle w:val="Piedepgina"/>
      <w:jc w:val="center"/>
    </w:pPr>
  </w:p>
  <w:p w14:paraId="1F0D1642" w14:textId="77777777" w:rsidR="00E954D1" w:rsidRDefault="00E954D1" w:rsidP="002A21A7">
    <w:pPr>
      <w:pStyle w:val="Piedepgina"/>
      <w:jc w:val="center"/>
    </w:pPr>
  </w:p>
  <w:p w14:paraId="541BA2B7" w14:textId="77777777" w:rsidR="00E954D1" w:rsidRDefault="00E954D1" w:rsidP="002A21A7">
    <w:pPr>
      <w:pStyle w:val="Piedepgina"/>
      <w:jc w:val="center"/>
    </w:pPr>
  </w:p>
  <w:p w14:paraId="433E1DEC" w14:textId="77777777" w:rsidR="00E954D1" w:rsidRDefault="00E954D1" w:rsidP="002A21A7">
    <w:pPr>
      <w:pStyle w:val="Piedepgina"/>
      <w:jc w:val="center"/>
    </w:pPr>
  </w:p>
  <w:p w14:paraId="410EBF99" w14:textId="77777777" w:rsidR="00E954D1" w:rsidRDefault="00E954D1" w:rsidP="002A21A7">
    <w:pPr>
      <w:pStyle w:val="Piedepgina"/>
      <w:jc w:val="center"/>
    </w:pPr>
  </w:p>
  <w:p w14:paraId="6DD93AC1" w14:textId="77777777" w:rsidR="00E954D1" w:rsidRDefault="00E954D1" w:rsidP="002A21A7">
    <w:pPr>
      <w:pStyle w:val="Piedepgina"/>
      <w:jc w:val="center"/>
    </w:pPr>
  </w:p>
  <w:p w14:paraId="41AFE6B7" w14:textId="77777777" w:rsidR="00E954D1" w:rsidRDefault="00E954D1" w:rsidP="002A21A7">
    <w:pPr>
      <w:pStyle w:val="Piedepgina"/>
    </w:pPr>
  </w:p>
  <w:p w14:paraId="1432C3D7" w14:textId="77777777" w:rsidR="00E954D1" w:rsidRPr="002A21A7" w:rsidRDefault="00E954D1" w:rsidP="002A21A7">
    <w:pPr>
      <w:pStyle w:val="Piedepgina"/>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93375" w14:textId="77777777" w:rsidR="006407D9" w:rsidRDefault="006407D9" w:rsidP="006407D9">
    <w:pPr>
      <w:pStyle w:val="Piedepgina"/>
    </w:pPr>
  </w:p>
  <w:p w14:paraId="5A92D913" w14:textId="441AC7A1" w:rsidR="00421979" w:rsidRPr="006407D9" w:rsidRDefault="00421979" w:rsidP="006407D9">
    <w:pPr>
      <w:pStyle w:val="Piedepgina"/>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B36D10" w14:textId="77777777" w:rsidR="008162F7" w:rsidRDefault="008162F7" w:rsidP="008162F7">
    <w:pPr>
      <w:pStyle w:val="Piedepgina"/>
      <w:jc w:val="center"/>
    </w:pPr>
  </w:p>
  <w:p w14:paraId="116BCB2B" w14:textId="77777777" w:rsidR="008162F7" w:rsidRDefault="008162F7" w:rsidP="008162F7">
    <w:pPr>
      <w:pStyle w:val="Piedepgina"/>
      <w:jc w:val="center"/>
    </w:pPr>
  </w:p>
  <w:p w14:paraId="6F5DE79E" w14:textId="77777777" w:rsidR="008162F7" w:rsidRDefault="008162F7" w:rsidP="008162F7">
    <w:pPr>
      <w:pStyle w:val="Piedepgina"/>
      <w:jc w:val="center"/>
    </w:pPr>
  </w:p>
  <w:p w14:paraId="008B7EAE" w14:textId="77777777" w:rsidR="008162F7" w:rsidRDefault="008162F7" w:rsidP="008162F7">
    <w:pPr>
      <w:pStyle w:val="Piedepgina"/>
      <w:jc w:val="center"/>
    </w:pPr>
  </w:p>
  <w:p w14:paraId="02878A71" w14:textId="77777777" w:rsidR="008162F7" w:rsidRDefault="008162F7" w:rsidP="008162F7">
    <w:pPr>
      <w:pStyle w:val="Piedepgina"/>
      <w:jc w:val="center"/>
    </w:pPr>
  </w:p>
  <w:p w14:paraId="24D6D17E" w14:textId="77777777" w:rsidR="008162F7" w:rsidRDefault="008162F7" w:rsidP="008162F7">
    <w:pPr>
      <w:pStyle w:val="Piedepgina"/>
      <w:jc w:val="center"/>
    </w:pPr>
  </w:p>
  <w:p w14:paraId="602F95D7" w14:textId="77777777" w:rsidR="008162F7" w:rsidRDefault="008162F7" w:rsidP="008162F7">
    <w:pPr>
      <w:pStyle w:val="Piedepgina"/>
    </w:pPr>
  </w:p>
  <w:p w14:paraId="1C943A1A" w14:textId="77777777" w:rsidR="008162F7" w:rsidRPr="002A21A7" w:rsidRDefault="008162F7" w:rsidP="008162F7">
    <w:pPr>
      <w:pStyle w:val="Piedepgina"/>
    </w:pPr>
  </w:p>
  <w:p w14:paraId="7C5C8B69" w14:textId="77777777" w:rsidR="00826774" w:rsidRPr="008162F7" w:rsidRDefault="00826774" w:rsidP="008162F7">
    <w:pPr>
      <w:pStyle w:val="Piedepgina"/>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8651E" w14:textId="332EECD7" w:rsidR="00E3330E" w:rsidRPr="008A3117" w:rsidRDefault="00E3330E" w:rsidP="00E3330E">
    <w:pPr>
      <w:pStyle w:val="Piedepgina"/>
      <w:rPr>
        <w:rFonts w:ascii="LM Roman 12" w:hAnsi="LM Roman 12"/>
        <w:sz w:val="24"/>
        <w:szCs w:val="24"/>
      </w:rPr>
    </w:pPr>
  </w:p>
  <w:p w14:paraId="76DC290E" w14:textId="77777777" w:rsidR="00E3330E" w:rsidRDefault="00E3330E" w:rsidP="00981043">
    <w:pPr>
      <w:pStyle w:val="Piedepgina"/>
      <w:jc w:val="center"/>
    </w:pPr>
  </w:p>
  <w:p w14:paraId="771FF345" w14:textId="77777777" w:rsidR="00E3330E" w:rsidRDefault="00E3330E" w:rsidP="00981043">
    <w:pPr>
      <w:pStyle w:val="Piedepgina"/>
      <w:jc w:val="center"/>
    </w:pPr>
  </w:p>
  <w:p w14:paraId="1FC4A191" w14:textId="77777777" w:rsidR="00E3330E" w:rsidRDefault="00E3330E" w:rsidP="00981043">
    <w:pPr>
      <w:pStyle w:val="Piedepgina"/>
      <w:jc w:val="center"/>
    </w:pPr>
  </w:p>
  <w:p w14:paraId="5577091F" w14:textId="77777777" w:rsidR="00E3330E" w:rsidRDefault="00E3330E" w:rsidP="00981043">
    <w:pPr>
      <w:pStyle w:val="Piedepgina"/>
      <w:jc w:val="center"/>
    </w:pPr>
  </w:p>
  <w:p w14:paraId="52A5D51C" w14:textId="77777777" w:rsidR="00E3330E" w:rsidRDefault="00E3330E" w:rsidP="00981043">
    <w:pPr>
      <w:pStyle w:val="Piedepgina"/>
      <w:jc w:val="center"/>
    </w:pPr>
  </w:p>
  <w:p w14:paraId="3EED6DC3" w14:textId="77777777" w:rsidR="00E3330E" w:rsidRDefault="00E3330E" w:rsidP="00981043">
    <w:pPr>
      <w:pStyle w:val="Piedepgina"/>
      <w:jc w:val="center"/>
    </w:pPr>
  </w:p>
  <w:p w14:paraId="35989C78" w14:textId="77777777" w:rsidR="00E3330E" w:rsidRDefault="00E3330E" w:rsidP="00981043">
    <w:pPr>
      <w:pStyle w:val="Piedepgina"/>
    </w:pPr>
  </w:p>
  <w:p w14:paraId="3AB77E23" w14:textId="77777777" w:rsidR="00E3330E" w:rsidRPr="00326EBD" w:rsidRDefault="00E3330E" w:rsidP="00981043">
    <w:pPr>
      <w:pStyle w:val="Piedepgina"/>
    </w:pPr>
  </w:p>
  <w:p w14:paraId="2C6ED6B0" w14:textId="77777777" w:rsidR="00E3330E" w:rsidRPr="00981043" w:rsidRDefault="00E3330E" w:rsidP="00981043">
    <w:pPr>
      <w:pStyle w:val="Piedepgina"/>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92BCD6" w14:textId="77777777" w:rsidR="006F57F5" w:rsidRDefault="006F57F5" w:rsidP="007F6FD8">
    <w:pPr>
      <w:pStyle w:val="Piedepgina"/>
      <w:jc w:val="center"/>
    </w:pPr>
  </w:p>
  <w:p w14:paraId="34634884" w14:textId="77777777" w:rsidR="006F57F5" w:rsidRDefault="006F57F5" w:rsidP="007F6FD8">
    <w:pPr>
      <w:pStyle w:val="Piedepgina"/>
      <w:jc w:val="center"/>
    </w:pPr>
  </w:p>
  <w:p w14:paraId="5FE1C392" w14:textId="77777777" w:rsidR="006F57F5" w:rsidRDefault="006F57F5" w:rsidP="007F6FD8">
    <w:pPr>
      <w:pStyle w:val="Piedepgina"/>
      <w:jc w:val="center"/>
    </w:pPr>
  </w:p>
  <w:p w14:paraId="7318AD26" w14:textId="77777777" w:rsidR="006F57F5" w:rsidRDefault="006F57F5" w:rsidP="007F6FD8">
    <w:pPr>
      <w:pStyle w:val="Piedepgina"/>
      <w:jc w:val="center"/>
    </w:pPr>
  </w:p>
  <w:p w14:paraId="14B78757" w14:textId="77777777" w:rsidR="006F57F5" w:rsidRDefault="006F57F5" w:rsidP="007F6FD8">
    <w:pPr>
      <w:pStyle w:val="Piedepgina"/>
      <w:jc w:val="center"/>
    </w:pPr>
  </w:p>
  <w:p w14:paraId="5FCFC3E2" w14:textId="77777777" w:rsidR="006F57F5" w:rsidRDefault="006F57F5" w:rsidP="007F6FD8">
    <w:pPr>
      <w:pStyle w:val="Piedepgina"/>
      <w:jc w:val="center"/>
    </w:pPr>
  </w:p>
  <w:p w14:paraId="409AA68B" w14:textId="77777777" w:rsidR="006F57F5" w:rsidRDefault="006F57F5" w:rsidP="007F6FD8">
    <w:pPr>
      <w:pStyle w:val="Piedepgina"/>
    </w:pPr>
  </w:p>
  <w:p w14:paraId="07F3FC7D" w14:textId="77777777" w:rsidR="006F57F5" w:rsidRPr="002A21A7" w:rsidRDefault="006F57F5" w:rsidP="007F6FD8">
    <w:pPr>
      <w:pStyle w:val="Piedepgina"/>
    </w:pPr>
  </w:p>
  <w:p w14:paraId="362A00A8" w14:textId="77777777" w:rsidR="006F57F5" w:rsidRPr="007F6FD8" w:rsidRDefault="006F57F5" w:rsidP="007F6FD8">
    <w:pPr>
      <w:pStyle w:val="Piedepgina"/>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46A9E2" w14:textId="1D8CEAF1" w:rsidR="00531C60" w:rsidRPr="008A3117" w:rsidRDefault="00531C60" w:rsidP="007F6FD8">
    <w:pPr>
      <w:pStyle w:val="Piedepgina"/>
      <w:jc w:val="center"/>
      <w:rPr>
        <w:rFonts w:ascii="LM Roman 12" w:hAnsi="LM Roman 12"/>
        <w:sz w:val="24"/>
        <w:szCs w:val="24"/>
      </w:rPr>
    </w:pPr>
  </w:p>
  <w:p w14:paraId="04F02962" w14:textId="77777777" w:rsidR="00531C60" w:rsidRDefault="00531C60" w:rsidP="007F6FD8">
    <w:pPr>
      <w:pStyle w:val="Piedepgina"/>
      <w:jc w:val="center"/>
    </w:pPr>
  </w:p>
  <w:p w14:paraId="0C7045D5" w14:textId="77777777" w:rsidR="00531C60" w:rsidRDefault="00531C60" w:rsidP="007F6FD8">
    <w:pPr>
      <w:pStyle w:val="Piedepgina"/>
      <w:jc w:val="center"/>
    </w:pPr>
  </w:p>
  <w:p w14:paraId="4A33BCD1" w14:textId="77777777" w:rsidR="00531C60" w:rsidRDefault="00531C60" w:rsidP="007F6FD8">
    <w:pPr>
      <w:pStyle w:val="Piedepgina"/>
      <w:jc w:val="center"/>
    </w:pPr>
  </w:p>
  <w:p w14:paraId="3DDF7FDC" w14:textId="77777777" w:rsidR="00531C60" w:rsidRDefault="00531C60" w:rsidP="007F6FD8">
    <w:pPr>
      <w:pStyle w:val="Piedepgina"/>
      <w:jc w:val="center"/>
    </w:pPr>
  </w:p>
  <w:p w14:paraId="4238DDE8" w14:textId="77777777" w:rsidR="00531C60" w:rsidRDefault="00531C60" w:rsidP="007F6FD8">
    <w:pPr>
      <w:pStyle w:val="Piedepgina"/>
      <w:jc w:val="center"/>
    </w:pPr>
  </w:p>
  <w:p w14:paraId="1AA5F5F5" w14:textId="77777777" w:rsidR="00531C60" w:rsidRDefault="00531C60" w:rsidP="007F6FD8">
    <w:pPr>
      <w:pStyle w:val="Piedepgina"/>
      <w:jc w:val="center"/>
    </w:pPr>
  </w:p>
  <w:p w14:paraId="6BD98853" w14:textId="77777777" w:rsidR="00531C60" w:rsidRDefault="00531C60" w:rsidP="007F6FD8">
    <w:pPr>
      <w:pStyle w:val="Piedepgina"/>
    </w:pPr>
  </w:p>
  <w:p w14:paraId="134FCD91" w14:textId="77777777" w:rsidR="00531C60" w:rsidRPr="002A21A7" w:rsidRDefault="00531C60" w:rsidP="007F6FD8">
    <w:pPr>
      <w:pStyle w:val="Piedepgina"/>
    </w:pPr>
  </w:p>
  <w:p w14:paraId="778DFF6D" w14:textId="77777777" w:rsidR="00531C60" w:rsidRPr="008D2B86" w:rsidRDefault="00531C60" w:rsidP="008D2B86">
    <w:pPr>
      <w:pStyle w:val="Piedepgina"/>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3CE24" w14:textId="77777777" w:rsidR="008162F7" w:rsidRPr="008A3117" w:rsidRDefault="008162F7" w:rsidP="008162F7">
    <w:pPr>
      <w:pStyle w:val="Piedepgina"/>
      <w:jc w:val="center"/>
      <w:rPr>
        <w:rFonts w:ascii="LM Roman 12" w:hAnsi="LM Roman 12"/>
        <w:sz w:val="24"/>
        <w:szCs w:val="24"/>
      </w:rPr>
    </w:pPr>
    <w:r w:rsidRPr="008A3117">
      <w:rPr>
        <w:rFonts w:ascii="LM Roman 12" w:hAnsi="LM Roman 12"/>
        <w:sz w:val="24"/>
        <w:szCs w:val="24"/>
      </w:rPr>
      <w:fldChar w:fldCharType="begin"/>
    </w:r>
    <w:r w:rsidRPr="008A3117">
      <w:rPr>
        <w:rFonts w:ascii="LM Roman 12" w:hAnsi="LM Roman 12"/>
        <w:sz w:val="24"/>
        <w:szCs w:val="24"/>
      </w:rPr>
      <w:instrText>PAGE   \* MERGEFORMAT</w:instrText>
    </w:r>
    <w:r w:rsidRPr="008A3117">
      <w:rPr>
        <w:rFonts w:ascii="LM Roman 12" w:hAnsi="LM Roman 12"/>
        <w:sz w:val="24"/>
        <w:szCs w:val="24"/>
      </w:rPr>
      <w:fldChar w:fldCharType="separate"/>
    </w:r>
    <w:r>
      <w:rPr>
        <w:rFonts w:ascii="LM Roman 12" w:hAnsi="LM Roman 12"/>
        <w:sz w:val="24"/>
        <w:szCs w:val="24"/>
      </w:rPr>
      <w:t>1</w:t>
    </w:r>
    <w:r w:rsidRPr="008A3117">
      <w:rPr>
        <w:rFonts w:ascii="LM Roman 12" w:hAnsi="LM Roman 12"/>
        <w:sz w:val="24"/>
        <w:szCs w:val="24"/>
      </w:rPr>
      <w:fldChar w:fldCharType="end"/>
    </w:r>
  </w:p>
  <w:p w14:paraId="6F78093A" w14:textId="77777777" w:rsidR="008162F7" w:rsidRDefault="008162F7" w:rsidP="008162F7">
    <w:pPr>
      <w:pStyle w:val="Piedepgina"/>
      <w:jc w:val="center"/>
    </w:pPr>
  </w:p>
  <w:p w14:paraId="6B06E137" w14:textId="77777777" w:rsidR="008162F7" w:rsidRDefault="008162F7" w:rsidP="008162F7">
    <w:pPr>
      <w:pStyle w:val="Piedepgina"/>
      <w:jc w:val="center"/>
    </w:pPr>
  </w:p>
  <w:p w14:paraId="01FAF199" w14:textId="77777777" w:rsidR="008162F7" w:rsidRDefault="008162F7" w:rsidP="008162F7">
    <w:pPr>
      <w:pStyle w:val="Piedepgina"/>
      <w:jc w:val="center"/>
    </w:pPr>
  </w:p>
  <w:p w14:paraId="13131C61" w14:textId="77777777" w:rsidR="008162F7" w:rsidRDefault="008162F7" w:rsidP="008162F7">
    <w:pPr>
      <w:pStyle w:val="Piedepgina"/>
      <w:jc w:val="center"/>
    </w:pPr>
  </w:p>
  <w:p w14:paraId="5F3465A5" w14:textId="77777777" w:rsidR="008162F7" w:rsidRDefault="008162F7" w:rsidP="008162F7">
    <w:pPr>
      <w:pStyle w:val="Piedepgina"/>
      <w:jc w:val="center"/>
    </w:pPr>
  </w:p>
  <w:p w14:paraId="782C4274" w14:textId="77777777" w:rsidR="008162F7" w:rsidRDefault="008162F7" w:rsidP="008162F7">
    <w:pPr>
      <w:pStyle w:val="Piedepgina"/>
      <w:jc w:val="center"/>
    </w:pPr>
  </w:p>
  <w:p w14:paraId="54FE6256" w14:textId="77777777" w:rsidR="008162F7" w:rsidRDefault="008162F7" w:rsidP="008162F7">
    <w:pPr>
      <w:pStyle w:val="Piedepgina"/>
    </w:pPr>
  </w:p>
  <w:p w14:paraId="3E0F635F" w14:textId="77777777" w:rsidR="008162F7" w:rsidRPr="002A21A7" w:rsidRDefault="008162F7" w:rsidP="008162F7">
    <w:pPr>
      <w:pStyle w:val="Piedepgina"/>
    </w:pPr>
  </w:p>
  <w:p w14:paraId="5DC8F8B9" w14:textId="77777777" w:rsidR="00E2474C" w:rsidRPr="008162F7" w:rsidRDefault="00E2474C" w:rsidP="008162F7">
    <w:pPr>
      <w:pStyle w:val="Piedepgina"/>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99DC0" w14:textId="77777777" w:rsidR="008162F7" w:rsidRPr="008A3117" w:rsidRDefault="008162F7" w:rsidP="008162F7">
    <w:pPr>
      <w:pStyle w:val="Piedepgina"/>
      <w:jc w:val="center"/>
      <w:rPr>
        <w:rFonts w:ascii="LM Roman 12" w:hAnsi="LM Roman 12"/>
        <w:sz w:val="24"/>
        <w:szCs w:val="24"/>
      </w:rPr>
    </w:pPr>
    <w:r w:rsidRPr="008A3117">
      <w:rPr>
        <w:rFonts w:ascii="LM Roman 12" w:hAnsi="LM Roman 12"/>
        <w:sz w:val="24"/>
        <w:szCs w:val="24"/>
      </w:rPr>
      <w:fldChar w:fldCharType="begin"/>
    </w:r>
    <w:r w:rsidRPr="008A3117">
      <w:rPr>
        <w:rFonts w:ascii="LM Roman 12" w:hAnsi="LM Roman 12"/>
        <w:sz w:val="24"/>
        <w:szCs w:val="24"/>
      </w:rPr>
      <w:instrText>PAGE   \* MERGEFORMAT</w:instrText>
    </w:r>
    <w:r w:rsidRPr="008A3117">
      <w:rPr>
        <w:rFonts w:ascii="LM Roman 12" w:hAnsi="LM Roman 12"/>
        <w:sz w:val="24"/>
        <w:szCs w:val="24"/>
      </w:rPr>
      <w:fldChar w:fldCharType="separate"/>
    </w:r>
    <w:r>
      <w:rPr>
        <w:rFonts w:ascii="LM Roman 12" w:hAnsi="LM Roman 12"/>
        <w:sz w:val="24"/>
        <w:szCs w:val="24"/>
      </w:rPr>
      <w:t>1</w:t>
    </w:r>
    <w:r w:rsidRPr="008A3117">
      <w:rPr>
        <w:rFonts w:ascii="LM Roman 12" w:hAnsi="LM Roman 12"/>
        <w:sz w:val="24"/>
        <w:szCs w:val="24"/>
      </w:rPr>
      <w:fldChar w:fldCharType="end"/>
    </w:r>
  </w:p>
  <w:p w14:paraId="40A5C73C" w14:textId="77777777" w:rsidR="008162F7" w:rsidRDefault="008162F7" w:rsidP="008162F7">
    <w:pPr>
      <w:pStyle w:val="Piedepgina"/>
      <w:jc w:val="center"/>
    </w:pPr>
  </w:p>
  <w:p w14:paraId="32D925A2" w14:textId="77777777" w:rsidR="008162F7" w:rsidRDefault="008162F7" w:rsidP="008162F7">
    <w:pPr>
      <w:pStyle w:val="Piedepgina"/>
      <w:jc w:val="center"/>
    </w:pPr>
  </w:p>
  <w:p w14:paraId="4F8593B7" w14:textId="77777777" w:rsidR="008162F7" w:rsidRDefault="008162F7" w:rsidP="008162F7">
    <w:pPr>
      <w:pStyle w:val="Piedepgina"/>
      <w:jc w:val="center"/>
    </w:pPr>
  </w:p>
  <w:p w14:paraId="5280A17B" w14:textId="77777777" w:rsidR="008162F7" w:rsidRDefault="008162F7" w:rsidP="008162F7">
    <w:pPr>
      <w:pStyle w:val="Piedepgina"/>
      <w:jc w:val="center"/>
    </w:pPr>
  </w:p>
  <w:p w14:paraId="2BBFC8E5" w14:textId="77777777" w:rsidR="008162F7" w:rsidRDefault="008162F7" w:rsidP="008162F7">
    <w:pPr>
      <w:pStyle w:val="Piedepgina"/>
      <w:jc w:val="center"/>
    </w:pPr>
  </w:p>
  <w:p w14:paraId="778AD187" w14:textId="77777777" w:rsidR="008162F7" w:rsidRDefault="008162F7" w:rsidP="008162F7">
    <w:pPr>
      <w:pStyle w:val="Piedepgina"/>
      <w:jc w:val="center"/>
    </w:pPr>
  </w:p>
  <w:p w14:paraId="23952E2B" w14:textId="77777777" w:rsidR="008162F7" w:rsidRDefault="008162F7" w:rsidP="008162F7">
    <w:pPr>
      <w:pStyle w:val="Piedepgina"/>
    </w:pPr>
  </w:p>
  <w:p w14:paraId="2D18E07E" w14:textId="77777777" w:rsidR="008162F7" w:rsidRPr="002A21A7" w:rsidRDefault="008162F7" w:rsidP="008162F7">
    <w:pPr>
      <w:pStyle w:val="Piedepgina"/>
    </w:pPr>
  </w:p>
  <w:p w14:paraId="17698C6B" w14:textId="77777777" w:rsidR="001B7676" w:rsidRPr="008162F7" w:rsidRDefault="001B7676" w:rsidP="008162F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99FFA" w14:textId="77777777" w:rsidR="00AA7DB5" w:rsidRDefault="00AA7DB5" w:rsidP="00BB4BC1">
    <w:pPr>
      <w:pStyle w:val="Piedepgina"/>
      <w:tabs>
        <w:tab w:val="clear" w:pos="4252"/>
        <w:tab w:val="clear" w:pos="8504"/>
        <w:tab w:val="left" w:pos="3002"/>
      </w:tabs>
      <w:jc w:val="center"/>
    </w:pPr>
  </w:p>
  <w:p w14:paraId="0E4B22CC" w14:textId="77777777" w:rsidR="00AA7DB5" w:rsidRDefault="00AA7DB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F0315" w14:textId="77777777" w:rsidR="00117B64" w:rsidRDefault="00117B6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516079" w14:textId="77777777" w:rsidR="00117B64" w:rsidRDefault="00117B64">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AFDFE" w14:textId="77777777" w:rsidR="00326EBD" w:rsidRPr="008A3117" w:rsidRDefault="00326EBD" w:rsidP="00326EBD">
    <w:pPr>
      <w:pStyle w:val="Piedepgina"/>
      <w:jc w:val="center"/>
      <w:rPr>
        <w:rFonts w:ascii="LM Roman 12" w:hAnsi="LM Roman 12"/>
        <w:sz w:val="24"/>
        <w:szCs w:val="24"/>
      </w:rPr>
    </w:pPr>
    <w:r w:rsidRPr="008A3117">
      <w:rPr>
        <w:rFonts w:ascii="LM Roman 12" w:hAnsi="LM Roman 12"/>
        <w:sz w:val="24"/>
        <w:szCs w:val="24"/>
      </w:rPr>
      <w:fldChar w:fldCharType="begin"/>
    </w:r>
    <w:r w:rsidRPr="008A3117">
      <w:rPr>
        <w:rFonts w:ascii="LM Roman 12" w:hAnsi="LM Roman 12"/>
        <w:sz w:val="24"/>
        <w:szCs w:val="24"/>
      </w:rPr>
      <w:instrText>PAGE   \* MERGEFORMAT</w:instrText>
    </w:r>
    <w:r w:rsidRPr="008A3117">
      <w:rPr>
        <w:rFonts w:ascii="LM Roman 12" w:hAnsi="LM Roman 12"/>
        <w:sz w:val="24"/>
        <w:szCs w:val="24"/>
      </w:rPr>
      <w:fldChar w:fldCharType="separate"/>
    </w:r>
    <w:r w:rsidRPr="008A3117">
      <w:rPr>
        <w:rFonts w:ascii="LM Roman 12" w:hAnsi="LM Roman 12"/>
        <w:sz w:val="24"/>
        <w:szCs w:val="24"/>
      </w:rPr>
      <w:t>28</w:t>
    </w:r>
    <w:r w:rsidRPr="008A3117">
      <w:rPr>
        <w:rFonts w:ascii="LM Roman 12" w:hAnsi="LM Roman 12"/>
        <w:sz w:val="24"/>
        <w:szCs w:val="24"/>
      </w:rPr>
      <w:fldChar w:fldCharType="end"/>
    </w:r>
  </w:p>
  <w:p w14:paraId="721EB5BD" w14:textId="77777777" w:rsidR="00326EBD" w:rsidRDefault="00326EBD" w:rsidP="00326EBD">
    <w:pPr>
      <w:pStyle w:val="Piedepgina"/>
      <w:jc w:val="center"/>
    </w:pPr>
  </w:p>
  <w:p w14:paraId="1F2F03E8" w14:textId="77777777" w:rsidR="00326EBD" w:rsidRDefault="00326EBD" w:rsidP="00326EBD">
    <w:pPr>
      <w:pStyle w:val="Piedepgina"/>
      <w:jc w:val="center"/>
    </w:pPr>
  </w:p>
  <w:p w14:paraId="69B592A7" w14:textId="77777777" w:rsidR="00326EBD" w:rsidRDefault="00326EBD" w:rsidP="00326EBD">
    <w:pPr>
      <w:pStyle w:val="Piedepgina"/>
      <w:jc w:val="center"/>
    </w:pPr>
  </w:p>
  <w:p w14:paraId="75C7F36C" w14:textId="77777777" w:rsidR="00326EBD" w:rsidRDefault="00326EBD" w:rsidP="00326EBD">
    <w:pPr>
      <w:pStyle w:val="Piedepgina"/>
      <w:jc w:val="center"/>
    </w:pPr>
  </w:p>
  <w:p w14:paraId="12D25F83" w14:textId="77777777" w:rsidR="00326EBD" w:rsidRDefault="00326EBD" w:rsidP="00326EBD">
    <w:pPr>
      <w:pStyle w:val="Piedepgina"/>
      <w:jc w:val="center"/>
    </w:pPr>
  </w:p>
  <w:p w14:paraId="2BA6E002" w14:textId="77777777" w:rsidR="00326EBD" w:rsidRDefault="00326EBD" w:rsidP="00326EBD">
    <w:pPr>
      <w:pStyle w:val="Piedepgina"/>
      <w:jc w:val="center"/>
    </w:pPr>
  </w:p>
  <w:p w14:paraId="3BEC8824" w14:textId="77777777" w:rsidR="00326EBD" w:rsidRDefault="00326EBD" w:rsidP="00326EBD">
    <w:pPr>
      <w:pStyle w:val="Piedepgina"/>
    </w:pPr>
  </w:p>
  <w:p w14:paraId="3BCBB947" w14:textId="6EB7EC23" w:rsidR="002966F2" w:rsidRPr="00326EBD" w:rsidRDefault="002966F2" w:rsidP="00326EBD">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2AB47" w14:textId="77777777" w:rsidR="000B2265" w:rsidRPr="008A3117" w:rsidRDefault="000B2265" w:rsidP="000B2265">
    <w:pPr>
      <w:pStyle w:val="Piedepgina"/>
      <w:jc w:val="center"/>
      <w:rPr>
        <w:rFonts w:ascii="LM Roman 12" w:hAnsi="LM Roman 12"/>
        <w:sz w:val="24"/>
        <w:szCs w:val="24"/>
      </w:rPr>
    </w:pPr>
    <w:r w:rsidRPr="008A3117">
      <w:rPr>
        <w:rFonts w:ascii="LM Roman 12" w:hAnsi="LM Roman 12"/>
        <w:sz w:val="24"/>
        <w:szCs w:val="24"/>
      </w:rPr>
      <w:fldChar w:fldCharType="begin"/>
    </w:r>
    <w:r w:rsidRPr="008A3117">
      <w:rPr>
        <w:rFonts w:ascii="LM Roman 12" w:hAnsi="LM Roman 12"/>
        <w:sz w:val="24"/>
        <w:szCs w:val="24"/>
      </w:rPr>
      <w:instrText>PAGE   \* MERGEFORMAT</w:instrText>
    </w:r>
    <w:r w:rsidRPr="008A3117">
      <w:rPr>
        <w:rFonts w:ascii="LM Roman 12" w:hAnsi="LM Roman 12"/>
        <w:sz w:val="24"/>
        <w:szCs w:val="24"/>
      </w:rPr>
      <w:fldChar w:fldCharType="separate"/>
    </w:r>
    <w:r>
      <w:rPr>
        <w:rFonts w:ascii="LM Roman 12" w:hAnsi="LM Roman 12"/>
        <w:sz w:val="24"/>
        <w:szCs w:val="24"/>
      </w:rPr>
      <w:t>V</w:t>
    </w:r>
    <w:r w:rsidRPr="008A3117">
      <w:rPr>
        <w:rFonts w:ascii="LM Roman 12" w:hAnsi="LM Roman 12"/>
        <w:sz w:val="24"/>
        <w:szCs w:val="24"/>
      </w:rPr>
      <w:fldChar w:fldCharType="end"/>
    </w:r>
  </w:p>
  <w:p w14:paraId="1611B596" w14:textId="77777777" w:rsidR="000B2265" w:rsidRDefault="000B2265" w:rsidP="000B2265">
    <w:pPr>
      <w:pStyle w:val="Piedepgina"/>
      <w:jc w:val="center"/>
    </w:pPr>
  </w:p>
  <w:p w14:paraId="406FF975" w14:textId="77777777" w:rsidR="000B2265" w:rsidRDefault="000B2265" w:rsidP="000B2265">
    <w:pPr>
      <w:pStyle w:val="Piedepgina"/>
      <w:jc w:val="center"/>
    </w:pPr>
  </w:p>
  <w:p w14:paraId="22C1DFA9" w14:textId="77777777" w:rsidR="000B2265" w:rsidRDefault="000B2265" w:rsidP="000B2265">
    <w:pPr>
      <w:pStyle w:val="Piedepgina"/>
      <w:jc w:val="center"/>
    </w:pPr>
  </w:p>
  <w:p w14:paraId="02AE2E4A" w14:textId="77777777" w:rsidR="000B2265" w:rsidRDefault="000B2265" w:rsidP="000B2265">
    <w:pPr>
      <w:pStyle w:val="Piedepgina"/>
      <w:jc w:val="center"/>
    </w:pPr>
  </w:p>
  <w:p w14:paraId="6F3282D4" w14:textId="77777777" w:rsidR="000B2265" w:rsidRDefault="000B2265" w:rsidP="000B2265">
    <w:pPr>
      <w:pStyle w:val="Piedepgina"/>
      <w:jc w:val="center"/>
    </w:pPr>
  </w:p>
  <w:p w14:paraId="7FD1F6D3" w14:textId="77777777" w:rsidR="000B2265" w:rsidRDefault="000B2265" w:rsidP="000B2265">
    <w:pPr>
      <w:pStyle w:val="Piedepgina"/>
      <w:jc w:val="center"/>
    </w:pPr>
  </w:p>
  <w:p w14:paraId="34F6FE81" w14:textId="77777777" w:rsidR="000B2265" w:rsidRDefault="000B2265" w:rsidP="000B2265">
    <w:pPr>
      <w:pStyle w:val="Piedepgina"/>
    </w:pPr>
  </w:p>
  <w:p w14:paraId="028E6C77" w14:textId="77777777" w:rsidR="000B2265" w:rsidRPr="00326EBD" w:rsidRDefault="000B2265" w:rsidP="000B2265">
    <w:pPr>
      <w:pStyle w:val="Piedepgina"/>
    </w:pPr>
  </w:p>
  <w:p w14:paraId="2CE3BD4A" w14:textId="77777777" w:rsidR="000B2265" w:rsidRPr="00370653" w:rsidRDefault="000B2265" w:rsidP="000B2265">
    <w:pPr>
      <w:pStyle w:val="Piedepgina"/>
    </w:pPr>
  </w:p>
  <w:p w14:paraId="37E1923B" w14:textId="77777777" w:rsidR="000B2265" w:rsidRPr="00A966E2" w:rsidRDefault="000B2265" w:rsidP="000B2265">
    <w:pPr>
      <w:pStyle w:val="Piedepgina"/>
    </w:pPr>
  </w:p>
  <w:p w14:paraId="268630BA" w14:textId="77777777" w:rsidR="00D400C8" w:rsidRPr="000B2265" w:rsidRDefault="00D400C8" w:rsidP="000B2265">
    <w:pPr>
      <w:pStyle w:val="Piedepgin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87CFD" w14:textId="77777777" w:rsidR="000B2265" w:rsidRPr="008A3117" w:rsidRDefault="000B2265" w:rsidP="000B2265">
    <w:pPr>
      <w:pStyle w:val="Piedepgina"/>
      <w:jc w:val="center"/>
      <w:rPr>
        <w:rFonts w:ascii="LM Roman 12" w:hAnsi="LM Roman 12"/>
        <w:sz w:val="24"/>
        <w:szCs w:val="24"/>
      </w:rPr>
    </w:pPr>
    <w:r w:rsidRPr="008A3117">
      <w:rPr>
        <w:rFonts w:ascii="LM Roman 12" w:hAnsi="LM Roman 12"/>
        <w:sz w:val="24"/>
        <w:szCs w:val="24"/>
      </w:rPr>
      <w:fldChar w:fldCharType="begin"/>
    </w:r>
    <w:r w:rsidRPr="008A3117">
      <w:rPr>
        <w:rFonts w:ascii="LM Roman 12" w:hAnsi="LM Roman 12"/>
        <w:sz w:val="24"/>
        <w:szCs w:val="24"/>
      </w:rPr>
      <w:instrText>PAGE   \* MERGEFORMAT</w:instrText>
    </w:r>
    <w:r w:rsidRPr="008A3117">
      <w:rPr>
        <w:rFonts w:ascii="LM Roman 12" w:hAnsi="LM Roman 12"/>
        <w:sz w:val="24"/>
        <w:szCs w:val="24"/>
      </w:rPr>
      <w:fldChar w:fldCharType="separate"/>
    </w:r>
    <w:r>
      <w:rPr>
        <w:rFonts w:ascii="LM Roman 12" w:hAnsi="LM Roman 12"/>
        <w:sz w:val="24"/>
        <w:szCs w:val="24"/>
      </w:rPr>
      <w:t>V</w:t>
    </w:r>
    <w:r w:rsidRPr="008A3117">
      <w:rPr>
        <w:rFonts w:ascii="LM Roman 12" w:hAnsi="LM Roman 12"/>
        <w:sz w:val="24"/>
        <w:szCs w:val="24"/>
      </w:rPr>
      <w:fldChar w:fldCharType="end"/>
    </w:r>
  </w:p>
  <w:p w14:paraId="6FCFB17A" w14:textId="77777777" w:rsidR="000B2265" w:rsidRDefault="000B2265" w:rsidP="000B2265">
    <w:pPr>
      <w:pStyle w:val="Piedepgina"/>
      <w:jc w:val="center"/>
    </w:pPr>
  </w:p>
  <w:p w14:paraId="0DD87EAC" w14:textId="77777777" w:rsidR="000B2265" w:rsidRDefault="000B2265" w:rsidP="000B2265">
    <w:pPr>
      <w:pStyle w:val="Piedepgina"/>
      <w:jc w:val="center"/>
    </w:pPr>
  </w:p>
  <w:p w14:paraId="45804EF2" w14:textId="77777777" w:rsidR="000B2265" w:rsidRDefault="000B2265" w:rsidP="000B2265">
    <w:pPr>
      <w:pStyle w:val="Piedepgina"/>
      <w:jc w:val="center"/>
    </w:pPr>
  </w:p>
  <w:p w14:paraId="6661782C" w14:textId="77777777" w:rsidR="000B2265" w:rsidRDefault="000B2265" w:rsidP="000B2265">
    <w:pPr>
      <w:pStyle w:val="Piedepgina"/>
      <w:jc w:val="center"/>
    </w:pPr>
  </w:p>
  <w:p w14:paraId="444C1D28" w14:textId="77777777" w:rsidR="000B2265" w:rsidRDefault="000B2265" w:rsidP="000B2265">
    <w:pPr>
      <w:pStyle w:val="Piedepgina"/>
      <w:jc w:val="center"/>
    </w:pPr>
  </w:p>
  <w:p w14:paraId="370753F5" w14:textId="77777777" w:rsidR="000B2265" w:rsidRDefault="000B2265" w:rsidP="000B2265">
    <w:pPr>
      <w:pStyle w:val="Piedepgina"/>
      <w:jc w:val="center"/>
    </w:pPr>
  </w:p>
  <w:p w14:paraId="2F2CC256" w14:textId="77777777" w:rsidR="000B2265" w:rsidRDefault="000B2265" w:rsidP="000B2265">
    <w:pPr>
      <w:pStyle w:val="Piedepgina"/>
    </w:pPr>
  </w:p>
  <w:p w14:paraId="63281908" w14:textId="77777777" w:rsidR="000B2265" w:rsidRPr="00326EBD" w:rsidRDefault="000B2265" w:rsidP="000B2265">
    <w:pPr>
      <w:pStyle w:val="Piedepgina"/>
    </w:pPr>
  </w:p>
  <w:p w14:paraId="1455462A" w14:textId="77777777" w:rsidR="000B2265" w:rsidRPr="00370653" w:rsidRDefault="000B2265" w:rsidP="000B2265">
    <w:pPr>
      <w:pStyle w:val="Piedepgina"/>
    </w:pPr>
  </w:p>
  <w:p w14:paraId="26716F35" w14:textId="77777777" w:rsidR="000B2265" w:rsidRPr="00A966E2" w:rsidRDefault="000B2265" w:rsidP="000B2265">
    <w:pPr>
      <w:pStyle w:val="Piedepgina"/>
    </w:pPr>
  </w:p>
  <w:p w14:paraId="74EC7381" w14:textId="77777777" w:rsidR="00D400C8" w:rsidRPr="000B2265" w:rsidRDefault="00D400C8" w:rsidP="000B2265">
    <w:pPr>
      <w:pStyle w:val="Piedepgina"/>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63FE5" w14:textId="77777777" w:rsidR="00A17E39" w:rsidRPr="008A3117" w:rsidRDefault="00A17E39" w:rsidP="00A17E39">
    <w:pPr>
      <w:pStyle w:val="Piedepgina"/>
      <w:jc w:val="center"/>
      <w:rPr>
        <w:rFonts w:ascii="LM Roman 12" w:hAnsi="LM Roman 12"/>
        <w:sz w:val="24"/>
        <w:szCs w:val="24"/>
      </w:rPr>
    </w:pPr>
    <w:r w:rsidRPr="008A3117">
      <w:rPr>
        <w:rFonts w:ascii="LM Roman 12" w:hAnsi="LM Roman 12"/>
        <w:sz w:val="24"/>
        <w:szCs w:val="24"/>
      </w:rPr>
      <w:fldChar w:fldCharType="begin"/>
    </w:r>
    <w:r w:rsidRPr="008A3117">
      <w:rPr>
        <w:rFonts w:ascii="LM Roman 12" w:hAnsi="LM Roman 12"/>
        <w:sz w:val="24"/>
        <w:szCs w:val="24"/>
      </w:rPr>
      <w:instrText>PAGE   \* MERGEFORMAT</w:instrText>
    </w:r>
    <w:r w:rsidRPr="008A3117">
      <w:rPr>
        <w:rFonts w:ascii="LM Roman 12" w:hAnsi="LM Roman 12"/>
        <w:sz w:val="24"/>
        <w:szCs w:val="24"/>
      </w:rPr>
      <w:fldChar w:fldCharType="separate"/>
    </w:r>
    <w:r>
      <w:rPr>
        <w:rFonts w:ascii="LM Roman 12" w:hAnsi="LM Roman 12"/>
        <w:sz w:val="24"/>
        <w:szCs w:val="24"/>
      </w:rPr>
      <w:t>II</w:t>
    </w:r>
    <w:r w:rsidRPr="008A3117">
      <w:rPr>
        <w:rFonts w:ascii="LM Roman 12" w:hAnsi="LM Roman 12"/>
        <w:sz w:val="24"/>
        <w:szCs w:val="24"/>
      </w:rPr>
      <w:fldChar w:fldCharType="end"/>
    </w:r>
  </w:p>
  <w:p w14:paraId="673E05A3" w14:textId="77777777" w:rsidR="00A17E39" w:rsidRDefault="00A17E39" w:rsidP="00A17E39">
    <w:pPr>
      <w:pStyle w:val="Piedepgina"/>
      <w:jc w:val="center"/>
    </w:pPr>
  </w:p>
  <w:p w14:paraId="516B2910" w14:textId="77777777" w:rsidR="00A17E39" w:rsidRDefault="00A17E39" w:rsidP="00A17E39">
    <w:pPr>
      <w:pStyle w:val="Piedepgina"/>
      <w:jc w:val="center"/>
    </w:pPr>
  </w:p>
  <w:p w14:paraId="17132567" w14:textId="77777777" w:rsidR="00A17E39" w:rsidRDefault="00A17E39" w:rsidP="00A17E39">
    <w:pPr>
      <w:pStyle w:val="Piedepgina"/>
      <w:jc w:val="center"/>
    </w:pPr>
  </w:p>
  <w:p w14:paraId="548EAB0C" w14:textId="77777777" w:rsidR="00A17E39" w:rsidRDefault="00A17E39" w:rsidP="00A17E39">
    <w:pPr>
      <w:pStyle w:val="Piedepgina"/>
      <w:jc w:val="center"/>
    </w:pPr>
  </w:p>
  <w:p w14:paraId="0044C1E8" w14:textId="77777777" w:rsidR="00A17E39" w:rsidRDefault="00A17E39" w:rsidP="00A17E39">
    <w:pPr>
      <w:pStyle w:val="Piedepgina"/>
      <w:jc w:val="center"/>
    </w:pPr>
  </w:p>
  <w:p w14:paraId="68CF8CE3" w14:textId="77777777" w:rsidR="00A17E39" w:rsidRDefault="00A17E39" w:rsidP="00A17E39">
    <w:pPr>
      <w:pStyle w:val="Piedepgina"/>
      <w:jc w:val="center"/>
    </w:pPr>
  </w:p>
  <w:p w14:paraId="7D5CD5BA" w14:textId="77777777" w:rsidR="00A17E39" w:rsidRDefault="00A17E39" w:rsidP="00A17E39">
    <w:pPr>
      <w:pStyle w:val="Piedepgina"/>
    </w:pPr>
  </w:p>
  <w:p w14:paraId="6D80330F" w14:textId="77777777" w:rsidR="00A17E39" w:rsidRPr="00326EBD" w:rsidRDefault="00A17E39" w:rsidP="00A17E39">
    <w:pPr>
      <w:pStyle w:val="Piedepgina"/>
    </w:pPr>
  </w:p>
  <w:p w14:paraId="6A33B544" w14:textId="77777777" w:rsidR="00A17E39" w:rsidRPr="00370653" w:rsidRDefault="00A17E39" w:rsidP="00A17E39">
    <w:pPr>
      <w:pStyle w:val="Piedepgina"/>
    </w:pPr>
  </w:p>
  <w:p w14:paraId="5CBDE46B" w14:textId="77777777" w:rsidR="00A17E39" w:rsidRPr="00A966E2" w:rsidRDefault="00A17E39" w:rsidP="00A17E39">
    <w:pPr>
      <w:pStyle w:val="Piedepgina"/>
    </w:pPr>
  </w:p>
  <w:p w14:paraId="52B65B0F" w14:textId="77777777" w:rsidR="00D400C8" w:rsidRPr="00A17E39" w:rsidRDefault="00D400C8" w:rsidP="00A17E39">
    <w:pPr>
      <w:pStyle w:val="Piedepgina"/>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37E75" w14:textId="73BE6446" w:rsidR="00DD37E7" w:rsidRPr="008A3117" w:rsidRDefault="00DD37E7" w:rsidP="00A17E39">
    <w:pPr>
      <w:pStyle w:val="Piedepgina"/>
      <w:jc w:val="center"/>
      <w:rPr>
        <w:rFonts w:ascii="LM Roman 12" w:hAnsi="LM Roman 12"/>
        <w:sz w:val="24"/>
        <w:szCs w:val="24"/>
      </w:rPr>
    </w:pPr>
  </w:p>
  <w:p w14:paraId="06F73F6D" w14:textId="77777777" w:rsidR="00DD37E7" w:rsidRDefault="00DD37E7" w:rsidP="00A17E39">
    <w:pPr>
      <w:pStyle w:val="Piedepgina"/>
      <w:jc w:val="center"/>
    </w:pPr>
  </w:p>
  <w:p w14:paraId="5648E1CF" w14:textId="77777777" w:rsidR="00DD37E7" w:rsidRDefault="00DD37E7" w:rsidP="00A17E39">
    <w:pPr>
      <w:pStyle w:val="Piedepgina"/>
      <w:jc w:val="center"/>
    </w:pPr>
  </w:p>
  <w:p w14:paraId="450B984B" w14:textId="77777777" w:rsidR="00DD37E7" w:rsidRDefault="00DD37E7" w:rsidP="00A17E39">
    <w:pPr>
      <w:pStyle w:val="Piedepgina"/>
      <w:jc w:val="center"/>
    </w:pPr>
  </w:p>
  <w:p w14:paraId="68DE43C5" w14:textId="77777777" w:rsidR="00DD37E7" w:rsidRDefault="00DD37E7" w:rsidP="00A17E39">
    <w:pPr>
      <w:pStyle w:val="Piedepgina"/>
      <w:jc w:val="center"/>
    </w:pPr>
  </w:p>
  <w:p w14:paraId="31DAC432" w14:textId="77777777" w:rsidR="00DD37E7" w:rsidRDefault="00DD37E7" w:rsidP="00A17E39">
    <w:pPr>
      <w:pStyle w:val="Piedepgina"/>
      <w:jc w:val="center"/>
    </w:pPr>
  </w:p>
  <w:p w14:paraId="30A56DA9" w14:textId="77777777" w:rsidR="00DD37E7" w:rsidRDefault="00DD37E7" w:rsidP="00A17E39">
    <w:pPr>
      <w:pStyle w:val="Piedepgina"/>
      <w:jc w:val="center"/>
    </w:pPr>
  </w:p>
  <w:p w14:paraId="556CA869" w14:textId="77777777" w:rsidR="00DD37E7" w:rsidRDefault="00DD37E7" w:rsidP="00A17E39">
    <w:pPr>
      <w:pStyle w:val="Piedepgina"/>
    </w:pPr>
  </w:p>
  <w:p w14:paraId="4485B0F1" w14:textId="77777777" w:rsidR="00DD37E7" w:rsidRPr="00326EBD" w:rsidRDefault="00DD37E7" w:rsidP="00A17E39">
    <w:pPr>
      <w:pStyle w:val="Piedepgina"/>
    </w:pPr>
  </w:p>
  <w:p w14:paraId="57E1DD80" w14:textId="77777777" w:rsidR="00DD37E7" w:rsidRPr="00370653" w:rsidRDefault="00DD37E7" w:rsidP="00A17E39">
    <w:pPr>
      <w:pStyle w:val="Piedepgina"/>
    </w:pPr>
  </w:p>
  <w:p w14:paraId="0EFB4A13" w14:textId="77777777" w:rsidR="00DD37E7" w:rsidRPr="00A966E2" w:rsidRDefault="00DD37E7" w:rsidP="00A17E39">
    <w:pPr>
      <w:pStyle w:val="Piedepgina"/>
    </w:pPr>
  </w:p>
  <w:p w14:paraId="595574D2" w14:textId="77777777" w:rsidR="00DD37E7" w:rsidRPr="00A17E39" w:rsidRDefault="00DD37E7" w:rsidP="00A17E3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37A8BF" w14:textId="77777777" w:rsidR="0011066C" w:rsidRDefault="0011066C">
      <w:r>
        <w:separator/>
      </w:r>
    </w:p>
  </w:footnote>
  <w:footnote w:type="continuationSeparator" w:id="0">
    <w:p w14:paraId="08DC9CF5" w14:textId="77777777" w:rsidR="0011066C" w:rsidRDefault="001106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LM Roman 10" w:hAnsi="LM Roman 10"/>
      </w:rPr>
      <w:id w:val="-927494771"/>
      <w:docPartObj>
        <w:docPartGallery w:val="Page Numbers (Top of Page)"/>
        <w:docPartUnique/>
      </w:docPartObj>
    </w:sdtPr>
    <w:sdtEndPr>
      <w:rPr>
        <w:color w:val="4F81BD" w:themeColor="accent1"/>
        <w:sz w:val="28"/>
        <w:szCs w:val="28"/>
      </w:rPr>
    </w:sdtEndPr>
    <w:sdtContent>
      <w:p w14:paraId="41631962" w14:textId="77777777" w:rsidR="00AA7DB5" w:rsidRPr="004D4E20" w:rsidRDefault="00AA7DB5" w:rsidP="00F15817">
        <w:pPr>
          <w:pStyle w:val="Encabezado"/>
          <w:jc w:val="right"/>
          <w:rPr>
            <w:rFonts w:ascii="LM Roman 10" w:hAnsi="LM Roman 10"/>
          </w:rPr>
        </w:pPr>
      </w:p>
      <w:p w14:paraId="11D1AE1B" w14:textId="77777777" w:rsidR="00AA7DB5" w:rsidRPr="004D4E20" w:rsidRDefault="00AA7DB5" w:rsidP="00F15817">
        <w:pPr>
          <w:pStyle w:val="Encabezado"/>
          <w:jc w:val="right"/>
          <w:rPr>
            <w:rFonts w:ascii="LM Roman 10" w:hAnsi="LM Roman 10"/>
          </w:rPr>
        </w:pPr>
      </w:p>
      <w:p w14:paraId="3410EBB2" w14:textId="77777777" w:rsidR="00AA7DB5" w:rsidRPr="004D4E20" w:rsidRDefault="00AA7DB5" w:rsidP="00F15817">
        <w:pPr>
          <w:pStyle w:val="Encabezado"/>
          <w:jc w:val="right"/>
          <w:rPr>
            <w:rFonts w:ascii="LM Roman 10" w:hAnsi="LM Roman 10"/>
          </w:rPr>
        </w:pPr>
      </w:p>
      <w:p w14:paraId="082ED3C0" w14:textId="77777777" w:rsidR="00AA7DB5" w:rsidRPr="004D4E20" w:rsidRDefault="00AA7DB5" w:rsidP="00F15817">
        <w:pPr>
          <w:pStyle w:val="Encabezado"/>
          <w:jc w:val="right"/>
          <w:rPr>
            <w:rFonts w:ascii="LM Roman 10" w:hAnsi="LM Roman 10"/>
          </w:rPr>
        </w:pPr>
      </w:p>
      <w:p w14:paraId="077E1630" w14:textId="77777777" w:rsidR="00AA7DB5" w:rsidRPr="004D4E20" w:rsidRDefault="00AA7DB5" w:rsidP="00F15817">
        <w:pPr>
          <w:pStyle w:val="Encabezado"/>
          <w:jc w:val="right"/>
          <w:rPr>
            <w:rFonts w:ascii="LM Roman 10" w:hAnsi="LM Roman 10"/>
          </w:rPr>
        </w:pPr>
      </w:p>
      <w:p w14:paraId="0B25F413" w14:textId="77777777" w:rsidR="00AA7DB5" w:rsidRPr="00F15817" w:rsidRDefault="006C5725" w:rsidP="00F15817">
        <w:pPr>
          <w:pStyle w:val="Encabezado"/>
          <w:jc w:val="right"/>
          <w:rPr>
            <w:rFonts w:ascii="LM Roman 10" w:hAnsi="LM Roman 10"/>
            <w:color w:val="4F81BD" w:themeColor="accent1"/>
            <w:sz w:val="28"/>
            <w:szCs w:val="28"/>
          </w:rPr>
        </w:pPr>
      </w:p>
    </w:sdtContent>
  </w:sdt>
  <w:p w14:paraId="4A113F10" w14:textId="77777777" w:rsidR="00AA7DB5" w:rsidRDefault="00AA7DB5">
    <w:pPr>
      <w:pStyle w:val="Encabezad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80D99" w14:textId="77777777" w:rsidR="00942F34" w:rsidRDefault="00942F34" w:rsidP="00942F34">
    <w:pPr>
      <w:pStyle w:val="Encabezado"/>
    </w:pPr>
  </w:p>
  <w:p w14:paraId="604E648C" w14:textId="77777777" w:rsidR="00942F34" w:rsidRDefault="00942F34" w:rsidP="00942F34">
    <w:pPr>
      <w:pStyle w:val="Encabezado"/>
    </w:pPr>
  </w:p>
  <w:p w14:paraId="3A743104" w14:textId="77777777" w:rsidR="00942F34" w:rsidRDefault="00942F34" w:rsidP="00942F34">
    <w:pPr>
      <w:pStyle w:val="Encabezado"/>
    </w:pPr>
  </w:p>
  <w:p w14:paraId="16893E59" w14:textId="77777777" w:rsidR="00942F34" w:rsidRDefault="00942F34" w:rsidP="00942F34">
    <w:pPr>
      <w:pStyle w:val="Encabezado"/>
    </w:pPr>
  </w:p>
  <w:p w14:paraId="2A299248" w14:textId="77777777" w:rsidR="00942F34" w:rsidRDefault="00942F34" w:rsidP="00942F34">
    <w:pPr>
      <w:pStyle w:val="Encabezado"/>
    </w:pPr>
  </w:p>
  <w:p w14:paraId="17DDA59B" w14:textId="77777777" w:rsidR="00942F34" w:rsidRDefault="00942F34" w:rsidP="00942F34">
    <w:pPr>
      <w:pStyle w:val="Encabezado"/>
    </w:pPr>
  </w:p>
  <w:p w14:paraId="2D26EFCB" w14:textId="77777777" w:rsidR="00942F34" w:rsidRDefault="00942F34" w:rsidP="00942F34">
    <w:pPr>
      <w:pStyle w:val="Encabezado"/>
    </w:pPr>
  </w:p>
  <w:p w14:paraId="49CA1956" w14:textId="77777777" w:rsidR="00942F34" w:rsidRDefault="00942F34" w:rsidP="00942F34">
    <w:pPr>
      <w:pStyle w:val="Encabezado"/>
    </w:pPr>
  </w:p>
  <w:p w14:paraId="693AC2DE" w14:textId="77777777" w:rsidR="00942F34" w:rsidRDefault="00942F34" w:rsidP="00942F34">
    <w:pPr>
      <w:pStyle w:val="Encabezado"/>
    </w:pPr>
  </w:p>
  <w:p w14:paraId="0E52BB8F" w14:textId="77777777" w:rsidR="00942F34" w:rsidRDefault="00942F34" w:rsidP="00942F34">
    <w:pPr>
      <w:pStyle w:val="Encabezado"/>
    </w:pPr>
  </w:p>
  <w:p w14:paraId="16F2088F" w14:textId="77777777" w:rsidR="00942F34" w:rsidRDefault="00942F34" w:rsidP="00942F34">
    <w:pPr>
      <w:pStyle w:val="Encabezado"/>
    </w:pPr>
  </w:p>
  <w:p w14:paraId="5E3F24D9" w14:textId="77777777" w:rsidR="00942F34" w:rsidRDefault="00942F34" w:rsidP="00942F34">
    <w:pPr>
      <w:pStyle w:val="Encabezado"/>
    </w:pPr>
  </w:p>
  <w:p w14:paraId="37757CF0" w14:textId="77777777" w:rsidR="00942F34" w:rsidRDefault="00942F34" w:rsidP="00942F34">
    <w:pPr>
      <w:pStyle w:val="Encabezado"/>
    </w:pPr>
  </w:p>
  <w:p w14:paraId="3146D071" w14:textId="77777777" w:rsidR="00942F34" w:rsidRDefault="00942F34" w:rsidP="00942F34">
    <w:pPr>
      <w:pStyle w:val="Encabezado"/>
    </w:pPr>
  </w:p>
  <w:p w14:paraId="04B73CF2" w14:textId="77777777" w:rsidR="00942F34" w:rsidRPr="00BB4BC1" w:rsidRDefault="00942F34" w:rsidP="00942F34">
    <w:pPr>
      <w:pStyle w:val="Encabezado"/>
      <w:jc w:val="center"/>
    </w:pPr>
    <w:r>
      <w:rPr>
        <w:rFonts w:ascii="LM Sans 17" w:hAnsi="LM Sans 17"/>
        <w:i/>
        <w:spacing w:val="5"/>
        <w:w w:val="98"/>
        <w:sz w:val="36"/>
        <w:szCs w:val="36"/>
      </w:rPr>
      <w:t xml:space="preserve"> </w:t>
    </w:r>
  </w:p>
  <w:p w14:paraId="04A9C4BE" w14:textId="77777777" w:rsidR="00942F34" w:rsidRDefault="00942F34" w:rsidP="00942F34">
    <w:pPr>
      <w:spacing w:line="420" w:lineRule="exact"/>
      <w:ind w:left="20"/>
      <w:jc w:val="center"/>
    </w:pPr>
  </w:p>
  <w:p w14:paraId="7FED62AB" w14:textId="77777777" w:rsidR="00942F34" w:rsidRPr="00555043" w:rsidRDefault="00942F34" w:rsidP="00942F34">
    <w:pPr>
      <w:pStyle w:val="Encabezado"/>
    </w:pPr>
  </w:p>
  <w:p w14:paraId="1F97C650" w14:textId="77777777" w:rsidR="00D400C8" w:rsidRPr="00942F34" w:rsidRDefault="00D400C8" w:rsidP="00942F34">
    <w:pPr>
      <w:pStyle w:val="Encabezad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9EE96D" w14:textId="77777777" w:rsidR="00942F34" w:rsidRDefault="00942F34" w:rsidP="00942F34">
    <w:pPr>
      <w:pStyle w:val="Encabezado"/>
    </w:pPr>
  </w:p>
  <w:p w14:paraId="2C6DD4D1" w14:textId="77777777" w:rsidR="00942F34" w:rsidRDefault="00942F34" w:rsidP="00942F34">
    <w:pPr>
      <w:pStyle w:val="Encabezado"/>
    </w:pPr>
  </w:p>
  <w:p w14:paraId="0C8A14B8" w14:textId="77777777" w:rsidR="00942F34" w:rsidRDefault="00942F34" w:rsidP="00942F34">
    <w:pPr>
      <w:pStyle w:val="Encabezado"/>
    </w:pPr>
  </w:p>
  <w:p w14:paraId="28499290" w14:textId="77777777" w:rsidR="00942F34" w:rsidRDefault="00942F34" w:rsidP="00942F34">
    <w:pPr>
      <w:pStyle w:val="Encabezado"/>
    </w:pPr>
  </w:p>
  <w:p w14:paraId="29886F3D" w14:textId="77777777" w:rsidR="00942F34" w:rsidRDefault="00942F34" w:rsidP="00942F34">
    <w:pPr>
      <w:pStyle w:val="Encabezado"/>
    </w:pPr>
  </w:p>
  <w:p w14:paraId="7220313A" w14:textId="77777777" w:rsidR="00942F34" w:rsidRDefault="00942F34" w:rsidP="00942F34">
    <w:pPr>
      <w:pStyle w:val="Encabezado"/>
    </w:pPr>
  </w:p>
  <w:p w14:paraId="580D7581" w14:textId="77777777" w:rsidR="00942F34" w:rsidRDefault="00942F34" w:rsidP="00942F34">
    <w:pPr>
      <w:pStyle w:val="Encabezado"/>
    </w:pPr>
  </w:p>
  <w:p w14:paraId="1761C463" w14:textId="77777777" w:rsidR="00942F34" w:rsidRDefault="00942F34" w:rsidP="00942F34">
    <w:pPr>
      <w:pStyle w:val="Encabezado"/>
    </w:pPr>
  </w:p>
  <w:p w14:paraId="1CB7BA5F" w14:textId="77777777" w:rsidR="00942F34" w:rsidRDefault="00942F34" w:rsidP="00942F34">
    <w:pPr>
      <w:pStyle w:val="Encabezado"/>
    </w:pPr>
  </w:p>
  <w:p w14:paraId="4F758F06" w14:textId="77777777" w:rsidR="00942F34" w:rsidRDefault="00942F34" w:rsidP="00942F34">
    <w:pPr>
      <w:pStyle w:val="Encabezado"/>
    </w:pPr>
  </w:p>
  <w:p w14:paraId="6BFCC214" w14:textId="77777777" w:rsidR="00942F34" w:rsidRDefault="00942F34" w:rsidP="00942F34">
    <w:pPr>
      <w:pStyle w:val="Encabezado"/>
    </w:pPr>
  </w:p>
  <w:p w14:paraId="5AAE5E7E" w14:textId="77777777" w:rsidR="00942F34" w:rsidRDefault="00942F34" w:rsidP="00942F34">
    <w:pPr>
      <w:pStyle w:val="Encabezado"/>
    </w:pPr>
  </w:p>
  <w:p w14:paraId="6E6BF0E5" w14:textId="77777777" w:rsidR="00942F34" w:rsidRDefault="00942F34" w:rsidP="00942F34">
    <w:pPr>
      <w:pStyle w:val="Encabezado"/>
    </w:pPr>
  </w:p>
  <w:p w14:paraId="3E057B53" w14:textId="77777777" w:rsidR="00942F34" w:rsidRDefault="00942F34" w:rsidP="00942F34">
    <w:pPr>
      <w:pStyle w:val="Encabezado"/>
    </w:pPr>
  </w:p>
  <w:p w14:paraId="7358FBFC" w14:textId="77777777" w:rsidR="00942F34" w:rsidRPr="00BB4BC1" w:rsidRDefault="00942F34" w:rsidP="00942F34">
    <w:pPr>
      <w:pStyle w:val="Encabezado"/>
      <w:jc w:val="center"/>
    </w:pPr>
    <w:r>
      <w:rPr>
        <w:rFonts w:ascii="LM Sans 17" w:hAnsi="LM Sans 17"/>
        <w:i/>
        <w:spacing w:val="5"/>
        <w:w w:val="98"/>
        <w:sz w:val="36"/>
        <w:szCs w:val="36"/>
      </w:rPr>
      <w:t xml:space="preserve"> </w:t>
    </w:r>
  </w:p>
  <w:p w14:paraId="37C7F4C6" w14:textId="77777777" w:rsidR="00942F34" w:rsidRDefault="00942F34" w:rsidP="00942F34">
    <w:pPr>
      <w:spacing w:line="420" w:lineRule="exact"/>
      <w:ind w:left="20"/>
      <w:jc w:val="center"/>
    </w:pPr>
  </w:p>
  <w:p w14:paraId="0D061E15" w14:textId="77777777" w:rsidR="00942F34" w:rsidRPr="00555043" w:rsidRDefault="00942F34" w:rsidP="00942F34">
    <w:pPr>
      <w:pStyle w:val="Encabezado"/>
    </w:pPr>
  </w:p>
  <w:p w14:paraId="75498F98" w14:textId="77777777" w:rsidR="00D400C8" w:rsidRPr="00942F34" w:rsidRDefault="00D400C8" w:rsidP="00942F34">
    <w:pPr>
      <w:pStyle w:val="Encabezad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E84AC3" w14:textId="77777777" w:rsidR="00DD37E7" w:rsidRDefault="00DD37E7" w:rsidP="00D400C8">
    <w:pPr>
      <w:pStyle w:val="Encabezado"/>
    </w:pPr>
  </w:p>
  <w:p w14:paraId="6288EE3C" w14:textId="77777777" w:rsidR="00DD37E7" w:rsidRDefault="00DD37E7" w:rsidP="00D400C8">
    <w:pPr>
      <w:pStyle w:val="Encabezado"/>
    </w:pPr>
  </w:p>
  <w:p w14:paraId="3A285401" w14:textId="77777777" w:rsidR="00DD37E7" w:rsidRDefault="00DD37E7" w:rsidP="00D400C8">
    <w:pPr>
      <w:pStyle w:val="Encabezado"/>
    </w:pPr>
  </w:p>
  <w:p w14:paraId="382B8CE5" w14:textId="77777777" w:rsidR="00DD37E7" w:rsidRDefault="00DD37E7" w:rsidP="00D400C8">
    <w:pPr>
      <w:pStyle w:val="Encabezado"/>
    </w:pPr>
  </w:p>
  <w:p w14:paraId="79C9018F" w14:textId="77777777" w:rsidR="00DD37E7" w:rsidRDefault="00DD37E7" w:rsidP="00D400C8">
    <w:pPr>
      <w:pStyle w:val="Encabezado"/>
    </w:pPr>
  </w:p>
  <w:p w14:paraId="2F4DB905" w14:textId="77777777" w:rsidR="00DD37E7" w:rsidRDefault="00DD37E7" w:rsidP="00D400C8">
    <w:pPr>
      <w:pStyle w:val="Encabezado"/>
    </w:pPr>
  </w:p>
  <w:p w14:paraId="53BFC836" w14:textId="77777777" w:rsidR="00DD37E7" w:rsidRDefault="00DD37E7" w:rsidP="00D400C8">
    <w:pPr>
      <w:pStyle w:val="Encabezado"/>
    </w:pPr>
  </w:p>
  <w:p w14:paraId="7F709FD2" w14:textId="77777777" w:rsidR="00DD37E7" w:rsidRDefault="00DD37E7" w:rsidP="00D400C8">
    <w:pPr>
      <w:pStyle w:val="Encabezado"/>
    </w:pPr>
  </w:p>
  <w:p w14:paraId="1EB0442F" w14:textId="77777777" w:rsidR="00DD37E7" w:rsidRDefault="00DD37E7" w:rsidP="00D400C8">
    <w:pPr>
      <w:pStyle w:val="Encabezado"/>
    </w:pPr>
  </w:p>
  <w:p w14:paraId="6B349384" w14:textId="77777777" w:rsidR="00DD37E7" w:rsidRDefault="00DD37E7" w:rsidP="00D400C8">
    <w:pPr>
      <w:pStyle w:val="Encabezado"/>
    </w:pPr>
  </w:p>
  <w:p w14:paraId="5B0C23FD" w14:textId="77777777" w:rsidR="00DD37E7" w:rsidRDefault="00DD37E7" w:rsidP="00D400C8">
    <w:pPr>
      <w:pStyle w:val="Encabezado"/>
    </w:pPr>
  </w:p>
  <w:p w14:paraId="7BCD969F" w14:textId="77777777" w:rsidR="00DD37E7" w:rsidRDefault="00DD37E7" w:rsidP="00D400C8">
    <w:pPr>
      <w:pStyle w:val="Encabezado"/>
    </w:pPr>
  </w:p>
  <w:p w14:paraId="19183951" w14:textId="77777777" w:rsidR="00DD37E7" w:rsidRDefault="00DD37E7" w:rsidP="00D400C8">
    <w:pPr>
      <w:pStyle w:val="Encabezado"/>
    </w:pPr>
  </w:p>
  <w:p w14:paraId="515B8D1A" w14:textId="77777777" w:rsidR="00DD37E7" w:rsidRDefault="00DD37E7" w:rsidP="00D400C8">
    <w:pPr>
      <w:pStyle w:val="Encabezado"/>
    </w:pPr>
  </w:p>
  <w:p w14:paraId="4040EC85" w14:textId="77777777" w:rsidR="00DD37E7" w:rsidRPr="00BB4BC1" w:rsidRDefault="00DD37E7" w:rsidP="00D400C8">
    <w:pPr>
      <w:pStyle w:val="Encabezado"/>
      <w:jc w:val="center"/>
    </w:pPr>
    <w:r>
      <w:rPr>
        <w:rFonts w:ascii="LM Sans 17" w:hAnsi="LM Sans 17"/>
        <w:i/>
        <w:spacing w:val="5"/>
        <w:w w:val="98"/>
        <w:sz w:val="36"/>
        <w:szCs w:val="36"/>
      </w:rPr>
      <w:t xml:space="preserve"> </w:t>
    </w:r>
  </w:p>
  <w:p w14:paraId="15BE8E80" w14:textId="77777777" w:rsidR="00DD37E7" w:rsidRDefault="00DD37E7" w:rsidP="00D400C8">
    <w:pPr>
      <w:spacing w:line="420" w:lineRule="exact"/>
      <w:ind w:left="20"/>
      <w:jc w:val="center"/>
    </w:pPr>
  </w:p>
  <w:p w14:paraId="4A6D725B" w14:textId="77777777" w:rsidR="00DD37E7" w:rsidRPr="00555043" w:rsidRDefault="00DD37E7" w:rsidP="00D400C8">
    <w:pPr>
      <w:pStyle w:val="Encabezado"/>
    </w:pPr>
  </w:p>
  <w:p w14:paraId="63C8ED31" w14:textId="77777777" w:rsidR="00DD37E7" w:rsidRPr="00E65138" w:rsidRDefault="00DD37E7" w:rsidP="00D400C8">
    <w:pPr>
      <w:pStyle w:val="Encabezado"/>
    </w:pPr>
  </w:p>
  <w:p w14:paraId="2E404C5D" w14:textId="77777777" w:rsidR="00DD37E7" w:rsidRPr="00D400C8" w:rsidRDefault="00DD37E7" w:rsidP="00D400C8">
    <w:pPr>
      <w:pStyle w:val="Encabezado"/>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LM Roman 10" w:hAnsi="LM Roman 10"/>
        <w:sz w:val="24"/>
        <w:szCs w:val="24"/>
      </w:rPr>
      <w:id w:val="1095370509"/>
      <w:docPartObj>
        <w:docPartGallery w:val="Page Numbers (Top of Page)"/>
        <w:docPartUnique/>
      </w:docPartObj>
    </w:sdtPr>
    <w:sdtEndPr/>
    <w:sdtContent>
      <w:p w14:paraId="396B34D0" w14:textId="77777777" w:rsidR="004D07C3" w:rsidRDefault="004D07C3" w:rsidP="004D07C3">
        <w:pPr>
          <w:pStyle w:val="Encabezado"/>
          <w:rPr>
            <w:rFonts w:ascii="LM Roman 10" w:hAnsi="LM Roman 10"/>
            <w:sz w:val="24"/>
            <w:szCs w:val="24"/>
          </w:rPr>
        </w:pPr>
      </w:p>
      <w:p w14:paraId="303F7CF0" w14:textId="77777777" w:rsidR="004D07C3" w:rsidRDefault="004D07C3" w:rsidP="004D07C3">
        <w:pPr>
          <w:pStyle w:val="Encabezado"/>
          <w:rPr>
            <w:rFonts w:ascii="LM Roman 10" w:hAnsi="LM Roman 10"/>
            <w:sz w:val="24"/>
            <w:szCs w:val="24"/>
          </w:rPr>
        </w:pPr>
      </w:p>
      <w:p w14:paraId="6657BCF2" w14:textId="10B7CFF4" w:rsidR="004D07C3" w:rsidRPr="00F25A43" w:rsidRDefault="004D07C3" w:rsidP="004D07C3">
        <w:pPr>
          <w:pStyle w:val="Encabezado"/>
          <w:rPr>
            <w:rFonts w:ascii="LM Roman 10" w:hAnsi="LM Roman 10"/>
            <w:sz w:val="24"/>
            <w:szCs w:val="24"/>
          </w:rPr>
        </w:pPr>
        <w:r w:rsidRPr="004D07C3">
          <w:rPr>
            <w:rFonts w:ascii="LM Roman 10" w:hAnsi="LM Roman 10"/>
            <w:sz w:val="24"/>
            <w:szCs w:val="24"/>
          </w:rPr>
          <w:t>Plan de Proyecto Software</w:t>
        </w:r>
        <w:r>
          <w:rPr>
            <w:rFonts w:ascii="LM Roman 10" w:hAnsi="LM Roman 10"/>
            <w:sz w:val="24"/>
            <w:szCs w:val="24"/>
          </w:rPr>
          <w:tab/>
        </w:r>
        <w:r>
          <w:rPr>
            <w:rFonts w:ascii="LM Roman 10" w:hAnsi="LM Roman 10"/>
            <w:sz w:val="24"/>
            <w:szCs w:val="24"/>
          </w:rPr>
          <w:tab/>
        </w: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9</w:t>
        </w:r>
        <w:r w:rsidRPr="00F25A43">
          <w:rPr>
            <w:rFonts w:ascii="LM Roman 10" w:hAnsi="LM Roman 10"/>
            <w:sz w:val="24"/>
            <w:szCs w:val="24"/>
          </w:rPr>
          <w:fldChar w:fldCharType="end"/>
        </w:r>
      </w:p>
    </w:sdtContent>
  </w:sdt>
  <w:p w14:paraId="35ED0867" w14:textId="77777777" w:rsidR="004D07C3" w:rsidRDefault="004D07C3">
    <w:pPr>
      <w:pStyle w:val="Encabezado"/>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DD5A0" w14:textId="77777777" w:rsidR="00E954D1" w:rsidRDefault="00E954D1" w:rsidP="00016583">
    <w:pPr>
      <w:pStyle w:val="Encabezado"/>
    </w:pPr>
  </w:p>
  <w:p w14:paraId="70693483" w14:textId="77777777" w:rsidR="00E954D1" w:rsidRDefault="00E954D1" w:rsidP="00016583">
    <w:pPr>
      <w:pStyle w:val="Encabezado"/>
    </w:pPr>
  </w:p>
  <w:p w14:paraId="0F107A2E" w14:textId="77777777" w:rsidR="00E954D1" w:rsidRDefault="00E954D1" w:rsidP="00016583">
    <w:pPr>
      <w:pStyle w:val="Encabezado"/>
    </w:pPr>
  </w:p>
  <w:p w14:paraId="062C0278" w14:textId="77777777" w:rsidR="00E954D1" w:rsidRDefault="00E954D1" w:rsidP="00016583">
    <w:pPr>
      <w:pStyle w:val="Encabezado"/>
    </w:pPr>
  </w:p>
  <w:p w14:paraId="61675B35" w14:textId="77777777" w:rsidR="00E954D1" w:rsidRDefault="00E954D1" w:rsidP="00016583">
    <w:pPr>
      <w:pStyle w:val="Encabezado"/>
    </w:pPr>
  </w:p>
  <w:p w14:paraId="5522E123" w14:textId="77777777" w:rsidR="00E954D1" w:rsidRDefault="00E954D1" w:rsidP="00016583">
    <w:pPr>
      <w:pStyle w:val="Encabezado"/>
    </w:pPr>
  </w:p>
  <w:p w14:paraId="3623D03C" w14:textId="77777777" w:rsidR="00E954D1" w:rsidRDefault="00E954D1" w:rsidP="00016583">
    <w:pPr>
      <w:pStyle w:val="Encabezado"/>
    </w:pPr>
  </w:p>
  <w:p w14:paraId="16F86371" w14:textId="77777777" w:rsidR="00E954D1" w:rsidRDefault="00E954D1" w:rsidP="00016583">
    <w:pPr>
      <w:pStyle w:val="Encabezado"/>
    </w:pPr>
  </w:p>
  <w:p w14:paraId="520BB121" w14:textId="77777777" w:rsidR="00E954D1" w:rsidRDefault="00E954D1" w:rsidP="00016583">
    <w:pPr>
      <w:pStyle w:val="Encabezado"/>
    </w:pPr>
  </w:p>
  <w:p w14:paraId="259718FB" w14:textId="77777777" w:rsidR="00E954D1" w:rsidRDefault="00E954D1" w:rsidP="00016583">
    <w:pPr>
      <w:pStyle w:val="Encabezado"/>
    </w:pPr>
  </w:p>
  <w:p w14:paraId="30A60E6E" w14:textId="77777777" w:rsidR="00E954D1" w:rsidRDefault="00E954D1" w:rsidP="00016583">
    <w:pPr>
      <w:pStyle w:val="Encabezado"/>
    </w:pPr>
  </w:p>
  <w:p w14:paraId="6D84631B" w14:textId="77777777" w:rsidR="00E954D1" w:rsidRDefault="00E954D1" w:rsidP="00016583">
    <w:pPr>
      <w:pStyle w:val="Encabezado"/>
    </w:pPr>
  </w:p>
  <w:p w14:paraId="0ADAF826" w14:textId="77777777" w:rsidR="00E954D1" w:rsidRDefault="00E954D1" w:rsidP="00016583">
    <w:pPr>
      <w:pStyle w:val="Encabezado"/>
    </w:pPr>
  </w:p>
  <w:p w14:paraId="0D6E8EAB" w14:textId="77777777" w:rsidR="00E954D1" w:rsidRDefault="00E954D1" w:rsidP="00016583">
    <w:pPr>
      <w:pStyle w:val="Encabezado"/>
    </w:pPr>
  </w:p>
  <w:p w14:paraId="6563E6D3" w14:textId="77777777" w:rsidR="00E954D1" w:rsidRDefault="00E954D1" w:rsidP="00016583">
    <w:pPr>
      <w:pStyle w:val="Encabezado"/>
    </w:pPr>
  </w:p>
  <w:p w14:paraId="449B090A" w14:textId="77777777" w:rsidR="00E954D1" w:rsidRDefault="00E954D1" w:rsidP="00016583">
    <w:pPr>
      <w:pStyle w:val="Encabezado"/>
    </w:pPr>
  </w:p>
  <w:p w14:paraId="1AB3BC17" w14:textId="77777777" w:rsidR="00E954D1" w:rsidRDefault="00E954D1" w:rsidP="00016583">
    <w:pPr>
      <w:spacing w:line="420" w:lineRule="exact"/>
      <w:ind w:left="20"/>
      <w:jc w:val="center"/>
    </w:pPr>
  </w:p>
  <w:p w14:paraId="7C4372F4" w14:textId="77777777" w:rsidR="00E954D1" w:rsidRPr="00826774" w:rsidRDefault="00E954D1" w:rsidP="00016583">
    <w:pPr>
      <w:pStyle w:val="Encabezado"/>
    </w:pPr>
  </w:p>
  <w:p w14:paraId="429DE81C" w14:textId="77777777" w:rsidR="00E954D1" w:rsidRPr="00016583" w:rsidRDefault="00E954D1" w:rsidP="00016583">
    <w:pPr>
      <w:pStyle w:val="Encabezado"/>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DB85E" w14:textId="77777777" w:rsidR="006C6D34" w:rsidRDefault="006C6D34" w:rsidP="006C6D34">
    <w:pPr>
      <w:pStyle w:val="Encabezado"/>
    </w:pPr>
  </w:p>
  <w:p w14:paraId="72B6B375" w14:textId="77777777" w:rsidR="006C6D34" w:rsidRDefault="006C6D34" w:rsidP="006C6D34">
    <w:pPr>
      <w:pStyle w:val="Encabezado"/>
    </w:pPr>
  </w:p>
  <w:sdt>
    <w:sdtPr>
      <w:rPr>
        <w:rFonts w:ascii="LM Roman 10" w:hAnsi="LM Roman 10"/>
        <w:sz w:val="24"/>
        <w:szCs w:val="24"/>
      </w:rPr>
      <w:id w:val="1231356092"/>
      <w:docPartObj>
        <w:docPartGallery w:val="Page Numbers (Top of Page)"/>
        <w:docPartUnique/>
      </w:docPartObj>
    </w:sdtPr>
    <w:sdtEndPr/>
    <w:sdtContent>
      <w:p w14:paraId="660F7867" w14:textId="753F2117" w:rsidR="006C6D34" w:rsidRPr="00F25A43" w:rsidRDefault="0085526E" w:rsidP="006C6D34">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r>
        <w:r w:rsidR="006C6D34">
          <w:rPr>
            <w:rFonts w:ascii="LM Roman 10" w:hAnsi="LM Roman 10"/>
            <w:sz w:val="24"/>
            <w:szCs w:val="24"/>
          </w:rPr>
          <w:t>Especificación de Requisitos</w:t>
        </w:r>
      </w:p>
    </w:sdtContent>
  </w:sdt>
  <w:p w14:paraId="7A8AECA5" w14:textId="77777777" w:rsidR="006C6D34" w:rsidRPr="00853F29" w:rsidRDefault="006C6D34" w:rsidP="006C6D34">
    <w:pPr>
      <w:pStyle w:val="Encabezado"/>
    </w:pPr>
  </w:p>
  <w:p w14:paraId="3EA55EFE" w14:textId="77777777" w:rsidR="006C6D34" w:rsidRPr="00DD5865" w:rsidRDefault="006C6D34" w:rsidP="006C6D34">
    <w:pPr>
      <w:pStyle w:val="Encabezado"/>
    </w:pPr>
  </w:p>
  <w:p w14:paraId="1B8BE124" w14:textId="77777777" w:rsidR="00E761D7" w:rsidRPr="006C6D34" w:rsidRDefault="00E761D7" w:rsidP="006C6D34">
    <w:pPr>
      <w:pStyle w:val="Encabezado"/>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D25933" w14:textId="77777777" w:rsidR="006407D9" w:rsidRDefault="006407D9" w:rsidP="006407D9">
    <w:pPr>
      <w:pStyle w:val="Encabezado"/>
    </w:pPr>
  </w:p>
  <w:p w14:paraId="25B4D6D1" w14:textId="77777777" w:rsidR="006407D9" w:rsidRDefault="006407D9" w:rsidP="006407D9">
    <w:pPr>
      <w:pStyle w:val="Encabezado"/>
    </w:pPr>
  </w:p>
  <w:sdt>
    <w:sdtPr>
      <w:rPr>
        <w:rFonts w:ascii="LM Roman 10" w:hAnsi="LM Roman 10"/>
        <w:sz w:val="24"/>
        <w:szCs w:val="24"/>
      </w:rPr>
      <w:id w:val="1842585707"/>
      <w:docPartObj>
        <w:docPartGallery w:val="Page Numbers (Top of Page)"/>
        <w:docPartUnique/>
      </w:docPartObj>
    </w:sdtPr>
    <w:sdtEndPr/>
    <w:sdtContent>
      <w:p w14:paraId="25A1C8E0" w14:textId="57564538" w:rsidR="006407D9" w:rsidRPr="00F25A43" w:rsidRDefault="006407D9" w:rsidP="006407D9">
        <w:pPr>
          <w:pStyle w:val="Encabezado"/>
          <w:rPr>
            <w:rFonts w:ascii="LM Roman 10" w:hAnsi="LM Roman 10"/>
            <w:sz w:val="24"/>
            <w:szCs w:val="24"/>
          </w:rPr>
        </w:pPr>
        <w:r>
          <w:rPr>
            <w:rFonts w:ascii="LM Roman 10" w:hAnsi="LM Roman 10"/>
            <w:sz w:val="24"/>
            <w:szCs w:val="24"/>
          </w:rPr>
          <w:t>Especificación de Requisitos</w:t>
        </w:r>
        <w:r w:rsidR="0085526E">
          <w:rPr>
            <w:rFonts w:ascii="LM Roman 10" w:hAnsi="LM Roman 10"/>
            <w:sz w:val="24"/>
            <w:szCs w:val="24"/>
          </w:rPr>
          <w:tab/>
        </w:r>
        <w:r w:rsidR="0085526E">
          <w:rPr>
            <w:rFonts w:ascii="LM Roman 10" w:hAnsi="LM Roman 10"/>
            <w:sz w:val="24"/>
            <w:szCs w:val="24"/>
          </w:rPr>
          <w:tab/>
        </w:r>
        <w:r w:rsidR="0085526E" w:rsidRPr="00F25A43">
          <w:rPr>
            <w:rFonts w:ascii="LM Roman 10" w:hAnsi="LM Roman 10"/>
            <w:sz w:val="24"/>
            <w:szCs w:val="24"/>
          </w:rPr>
          <w:fldChar w:fldCharType="begin"/>
        </w:r>
        <w:r w:rsidR="0085526E" w:rsidRPr="00F25A43">
          <w:rPr>
            <w:rFonts w:ascii="LM Roman 10" w:hAnsi="LM Roman 10"/>
            <w:sz w:val="24"/>
            <w:szCs w:val="24"/>
          </w:rPr>
          <w:instrText>PAGE   \* MERGEFORMAT</w:instrText>
        </w:r>
        <w:r w:rsidR="0085526E" w:rsidRPr="00F25A43">
          <w:rPr>
            <w:rFonts w:ascii="LM Roman 10" w:hAnsi="LM Roman 10"/>
            <w:sz w:val="24"/>
            <w:szCs w:val="24"/>
          </w:rPr>
          <w:fldChar w:fldCharType="separate"/>
        </w:r>
        <w:r w:rsidR="0085526E">
          <w:rPr>
            <w:rFonts w:ascii="LM Roman 10" w:hAnsi="LM Roman 10"/>
            <w:sz w:val="24"/>
            <w:szCs w:val="24"/>
          </w:rPr>
          <w:t>2</w:t>
        </w:r>
        <w:r w:rsidR="0085526E" w:rsidRPr="00F25A43">
          <w:rPr>
            <w:rFonts w:ascii="LM Roman 10" w:hAnsi="LM Roman 10"/>
            <w:sz w:val="24"/>
            <w:szCs w:val="24"/>
          </w:rPr>
          <w:fldChar w:fldCharType="end"/>
        </w:r>
      </w:p>
    </w:sdtContent>
  </w:sdt>
  <w:p w14:paraId="4AA3EEA6" w14:textId="77777777" w:rsidR="006407D9" w:rsidRPr="00853F29" w:rsidRDefault="006407D9" w:rsidP="006407D9">
    <w:pPr>
      <w:pStyle w:val="Encabezado"/>
    </w:pPr>
  </w:p>
  <w:p w14:paraId="0E0735C4" w14:textId="77777777" w:rsidR="006407D9" w:rsidRPr="00DD5865" w:rsidRDefault="006407D9" w:rsidP="006407D9">
    <w:pPr>
      <w:pStyle w:val="Encabezado"/>
    </w:pPr>
  </w:p>
  <w:p w14:paraId="45A6636A" w14:textId="77777777" w:rsidR="006407D9" w:rsidRPr="006C6D34" w:rsidRDefault="006407D9" w:rsidP="006407D9">
    <w:pPr>
      <w:pStyle w:val="Encabezado"/>
    </w:pPr>
  </w:p>
  <w:p w14:paraId="5A92D912" w14:textId="2164E677" w:rsidR="00421979" w:rsidRPr="006407D9" w:rsidRDefault="00421979" w:rsidP="006407D9">
    <w:pPr>
      <w:pStyle w:val="Encabezado"/>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1E2C1" w14:textId="77777777" w:rsidR="00826774" w:rsidRDefault="00826774" w:rsidP="00826774">
    <w:pPr>
      <w:pStyle w:val="Encabezado"/>
    </w:pPr>
  </w:p>
  <w:p w14:paraId="588BEA1A" w14:textId="77777777" w:rsidR="00FC2911" w:rsidRDefault="00FC2911" w:rsidP="00826774">
    <w:pPr>
      <w:pStyle w:val="Encabezado"/>
    </w:pPr>
  </w:p>
  <w:sdt>
    <w:sdtPr>
      <w:rPr>
        <w:rFonts w:ascii="LM Roman 10" w:hAnsi="LM Roman 10"/>
        <w:sz w:val="24"/>
        <w:szCs w:val="24"/>
      </w:rPr>
      <w:id w:val="-686593868"/>
      <w:docPartObj>
        <w:docPartGallery w:val="Page Numbers (Top of Page)"/>
        <w:docPartUnique/>
      </w:docPartObj>
    </w:sdtPr>
    <w:sdtEndPr/>
    <w:sdtContent>
      <w:p w14:paraId="04186331" w14:textId="77777777" w:rsidR="00FC2911" w:rsidRPr="00F25A43" w:rsidRDefault="00FC2911" w:rsidP="00FC2911">
        <w:pPr>
          <w:pStyle w:val="Encabezado"/>
          <w:rPr>
            <w:rFonts w:ascii="LM Roman 10" w:hAnsi="LM Roman 10"/>
            <w:sz w:val="24"/>
            <w:szCs w:val="24"/>
          </w:rPr>
        </w:pPr>
        <w:r>
          <w:rPr>
            <w:rFonts w:ascii="LM Roman 10" w:hAnsi="LM Roman 10"/>
            <w:sz w:val="24"/>
            <w:szCs w:val="24"/>
          </w:rPr>
          <w:t>Especificación de Requisitos</w:t>
        </w:r>
        <w:r>
          <w:rPr>
            <w:rFonts w:ascii="LM Roman 10" w:hAnsi="LM Roman 10"/>
            <w:sz w:val="24"/>
            <w:szCs w:val="24"/>
          </w:rPr>
          <w:tab/>
        </w:r>
        <w:r>
          <w:rPr>
            <w:rFonts w:ascii="LM Roman 10" w:hAnsi="LM Roman 10"/>
            <w:sz w:val="24"/>
            <w:szCs w:val="24"/>
          </w:rPr>
          <w:tab/>
        </w: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33</w:t>
        </w:r>
        <w:r w:rsidRPr="00F25A43">
          <w:rPr>
            <w:rFonts w:ascii="LM Roman 10" w:hAnsi="LM Roman 10"/>
            <w:sz w:val="24"/>
            <w:szCs w:val="24"/>
          </w:rPr>
          <w:fldChar w:fldCharType="end"/>
        </w:r>
      </w:p>
    </w:sdtContent>
  </w:sdt>
  <w:p w14:paraId="13FECC0C" w14:textId="77777777" w:rsidR="00826774" w:rsidRDefault="00826774" w:rsidP="00FC2911">
    <w:pPr>
      <w:spacing w:line="420" w:lineRule="exact"/>
    </w:pPr>
  </w:p>
  <w:p w14:paraId="7E06C92A" w14:textId="77777777" w:rsidR="00826774" w:rsidRPr="00826774" w:rsidRDefault="00826774" w:rsidP="00826774">
    <w:pPr>
      <w:pStyle w:val="Encabezado"/>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B74AC" w14:textId="77777777" w:rsidR="00FE1E00" w:rsidRDefault="00FE1E00" w:rsidP="00826774">
    <w:pPr>
      <w:pStyle w:val="Encabezado"/>
    </w:pPr>
  </w:p>
  <w:p w14:paraId="4547AA40" w14:textId="77777777" w:rsidR="00FE1E00" w:rsidRDefault="00FE1E00" w:rsidP="00826774">
    <w:pPr>
      <w:pStyle w:val="Encabezado"/>
    </w:pPr>
  </w:p>
  <w:p w14:paraId="695B3132" w14:textId="77777777" w:rsidR="00FE1E00" w:rsidRDefault="00FE1E00" w:rsidP="00826774">
    <w:pPr>
      <w:pStyle w:val="Encabezado"/>
    </w:pPr>
  </w:p>
  <w:p w14:paraId="6A7B364F" w14:textId="77777777" w:rsidR="00FE1E00" w:rsidRDefault="00FE1E00" w:rsidP="00826774">
    <w:pPr>
      <w:pStyle w:val="Encabezado"/>
    </w:pPr>
  </w:p>
  <w:p w14:paraId="13DF6B2A" w14:textId="77777777" w:rsidR="00FE1E00" w:rsidRDefault="00FE1E00" w:rsidP="00826774">
    <w:pPr>
      <w:pStyle w:val="Encabezado"/>
    </w:pPr>
  </w:p>
  <w:p w14:paraId="7D1EE466" w14:textId="77777777" w:rsidR="00FE1E00" w:rsidRDefault="00FE1E00" w:rsidP="00826774">
    <w:pPr>
      <w:pStyle w:val="Encabezado"/>
    </w:pPr>
  </w:p>
  <w:p w14:paraId="252D1B76" w14:textId="77777777" w:rsidR="00FE1E00" w:rsidRDefault="00FE1E00" w:rsidP="00826774">
    <w:pPr>
      <w:pStyle w:val="Encabezado"/>
    </w:pPr>
  </w:p>
  <w:p w14:paraId="4E8341D4" w14:textId="77777777" w:rsidR="00FE1E00" w:rsidRDefault="00FE1E00" w:rsidP="00826774">
    <w:pPr>
      <w:pStyle w:val="Encabezado"/>
    </w:pPr>
  </w:p>
  <w:p w14:paraId="1C813231" w14:textId="77777777" w:rsidR="00FE1E00" w:rsidRDefault="00FE1E00" w:rsidP="00826774">
    <w:pPr>
      <w:pStyle w:val="Encabezado"/>
    </w:pPr>
  </w:p>
  <w:p w14:paraId="236F42EA" w14:textId="77777777" w:rsidR="00FE1E00" w:rsidRDefault="00FE1E00" w:rsidP="00826774">
    <w:pPr>
      <w:pStyle w:val="Encabezado"/>
    </w:pPr>
  </w:p>
  <w:p w14:paraId="7E66DEED" w14:textId="77777777" w:rsidR="00FE1E00" w:rsidRDefault="00FE1E00" w:rsidP="00826774">
    <w:pPr>
      <w:pStyle w:val="Encabezado"/>
    </w:pPr>
  </w:p>
  <w:p w14:paraId="4B8314B8" w14:textId="77777777" w:rsidR="00FE1E00" w:rsidRDefault="00FE1E00" w:rsidP="00826774">
    <w:pPr>
      <w:pStyle w:val="Encabezado"/>
    </w:pPr>
  </w:p>
  <w:p w14:paraId="7EBEC2F6" w14:textId="77777777" w:rsidR="00FE1E00" w:rsidRDefault="00FE1E00" w:rsidP="00826774">
    <w:pPr>
      <w:pStyle w:val="Encabezado"/>
    </w:pPr>
  </w:p>
  <w:p w14:paraId="774A5BB0" w14:textId="77777777" w:rsidR="00FE1E00" w:rsidRDefault="00FE1E00" w:rsidP="00826774">
    <w:pPr>
      <w:pStyle w:val="Encabezado"/>
    </w:pPr>
  </w:p>
  <w:p w14:paraId="7AAC66BF" w14:textId="77777777" w:rsidR="00FE1E00" w:rsidRDefault="00FE1E00" w:rsidP="00826774">
    <w:pPr>
      <w:pStyle w:val="Encabezado"/>
    </w:pPr>
  </w:p>
  <w:p w14:paraId="42EE984F" w14:textId="77777777" w:rsidR="00FE1E00" w:rsidRDefault="00FE1E00" w:rsidP="00826774">
    <w:pPr>
      <w:pStyle w:val="Encabezado"/>
    </w:pPr>
  </w:p>
  <w:p w14:paraId="39F1BA5B" w14:textId="77777777" w:rsidR="00FE1E00" w:rsidRDefault="00FE1E00" w:rsidP="00826774">
    <w:pPr>
      <w:spacing w:line="420" w:lineRule="exact"/>
      <w:ind w:left="20"/>
      <w:jc w:val="center"/>
    </w:pPr>
  </w:p>
  <w:p w14:paraId="098707DC" w14:textId="77777777" w:rsidR="00FE1E00" w:rsidRPr="00826774" w:rsidRDefault="00FE1E00" w:rsidP="00826774">
    <w:pPr>
      <w:pStyle w:val="Encabezado"/>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99DB8" w14:textId="77777777" w:rsidR="00221239" w:rsidRDefault="00221239" w:rsidP="006C6D34">
    <w:pPr>
      <w:pStyle w:val="Encabezado"/>
    </w:pPr>
  </w:p>
  <w:p w14:paraId="573486EA" w14:textId="77777777" w:rsidR="00221239" w:rsidRDefault="00221239" w:rsidP="006C6D34">
    <w:pPr>
      <w:pStyle w:val="Encabezado"/>
    </w:pPr>
  </w:p>
  <w:sdt>
    <w:sdtPr>
      <w:rPr>
        <w:rFonts w:ascii="LM Roman 10" w:hAnsi="LM Roman 10"/>
        <w:sz w:val="24"/>
        <w:szCs w:val="24"/>
      </w:rPr>
      <w:id w:val="-1472206142"/>
      <w:docPartObj>
        <w:docPartGallery w:val="Page Numbers (Top of Page)"/>
        <w:docPartUnique/>
      </w:docPartObj>
    </w:sdtPr>
    <w:sdtEndPr/>
    <w:sdtContent>
      <w:p w14:paraId="1528AE81" w14:textId="4E1445CC" w:rsidR="00221239" w:rsidRPr="00F25A43" w:rsidRDefault="00221239" w:rsidP="006C6D34">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t>Especificación de Diseño</w:t>
        </w:r>
      </w:p>
    </w:sdtContent>
  </w:sdt>
  <w:p w14:paraId="54BB4921" w14:textId="77777777" w:rsidR="00221239" w:rsidRPr="00853F29" w:rsidRDefault="00221239" w:rsidP="006C6D34">
    <w:pPr>
      <w:pStyle w:val="Encabezado"/>
    </w:pPr>
  </w:p>
  <w:p w14:paraId="2FF14EA8" w14:textId="77777777" w:rsidR="00221239" w:rsidRPr="00DD5865" w:rsidRDefault="00221239" w:rsidP="006C6D34">
    <w:pPr>
      <w:pStyle w:val="Encabezado"/>
    </w:pPr>
  </w:p>
  <w:p w14:paraId="57634A70" w14:textId="77777777" w:rsidR="00221239" w:rsidRPr="006C6D34" w:rsidRDefault="00221239" w:rsidP="006C6D3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53389B" w14:textId="77777777" w:rsidR="00AA7DB5" w:rsidRDefault="006C5725">
    <w:pPr>
      <w:pStyle w:val="Textoindependiente"/>
      <w:spacing w:line="14" w:lineRule="auto"/>
      <w:rPr>
        <w:sz w:val="20"/>
      </w:rPr>
    </w:pPr>
    <w:r>
      <w:rPr>
        <w:sz w:val="22"/>
      </w:rPr>
      <w:pict w14:anchorId="0ECAB7FA">
        <v:shapetype id="_x0000_t202" coordsize="21600,21600" o:spt="202" path="m,l,21600r21600,l21600,xe">
          <v:stroke joinstyle="miter"/>
          <v:path gradientshapeok="t" o:connecttype="rect"/>
        </v:shapetype>
        <v:shape id="docshape1" o:spid="_x0000_s1025" type="#_x0000_t202" style="position:absolute;margin-left:169pt;margin-top:135.65pt;width:246.15pt;height:69.55pt;z-index:-251658752;mso-position-horizontal-relative:page;mso-position-vertical-relative:page" filled="f" stroked="f">
          <v:textbox style="mso-next-textbox:#docshape1" inset="0,0,0,0">
            <w:txbxContent>
              <w:p w14:paraId="1200B842" w14:textId="77777777" w:rsidR="00AA7DB5" w:rsidRDefault="00AA7DB5">
                <w:pPr>
                  <w:spacing w:before="22" w:line="268" w:lineRule="auto"/>
                  <w:ind w:left="20"/>
                  <w:rPr>
                    <w:rFonts w:ascii="Garamond" w:hAnsi="Garamond"/>
                    <w:sz w:val="38"/>
                  </w:rPr>
                </w:pPr>
                <w:r>
                  <w:rPr>
                    <w:rFonts w:ascii="Garamond" w:hAnsi="Garamond"/>
                    <w:smallCaps/>
                    <w:sz w:val="38"/>
                  </w:rPr>
                  <w:t xml:space="preserve">UNIVERSIDAD DE BURGOS </w:t>
                </w:r>
                <w:r>
                  <w:rPr>
                    <w:rFonts w:ascii="Garamond" w:hAnsi="Garamond"/>
                    <w:smallCaps/>
                    <w:w w:val="95"/>
                    <w:sz w:val="38"/>
                  </w:rPr>
                  <w:t>Escuela</w:t>
                </w:r>
                <w:r>
                  <w:rPr>
                    <w:rFonts w:ascii="Garamond" w:hAnsi="Garamond"/>
                    <w:smallCaps/>
                    <w:spacing w:val="27"/>
                    <w:sz w:val="38"/>
                  </w:rPr>
                  <w:t xml:space="preserve"> </w:t>
                </w:r>
                <w:r>
                  <w:rPr>
                    <w:rFonts w:ascii="Garamond" w:hAnsi="Garamond"/>
                    <w:smallCaps/>
                    <w:w w:val="95"/>
                    <w:sz w:val="38"/>
                  </w:rPr>
                  <w:t>Politécnica</w:t>
                </w:r>
                <w:r>
                  <w:rPr>
                    <w:rFonts w:ascii="Garamond" w:hAnsi="Garamond"/>
                    <w:smallCaps/>
                    <w:spacing w:val="28"/>
                    <w:sz w:val="38"/>
                  </w:rPr>
                  <w:t xml:space="preserve"> </w:t>
                </w:r>
                <w:r>
                  <w:rPr>
                    <w:rFonts w:ascii="Garamond" w:hAnsi="Garamond"/>
                    <w:smallCaps/>
                    <w:spacing w:val="-2"/>
                    <w:w w:val="95"/>
                    <w:sz w:val="38"/>
                  </w:rPr>
                  <w:t>Superior</w:t>
                </w:r>
              </w:p>
              <w:p w14:paraId="40A96590" w14:textId="77777777" w:rsidR="00AA7DB5" w:rsidRDefault="00AA7DB5">
                <w:pPr>
                  <w:spacing w:line="390" w:lineRule="exact"/>
                  <w:ind w:left="20"/>
                  <w:rPr>
                    <w:rFonts w:ascii="Garamond" w:hAnsi="Garamond"/>
                    <w:sz w:val="35"/>
                  </w:rPr>
                </w:pPr>
                <w:r>
                  <w:rPr>
                    <w:rFonts w:ascii="Garamond" w:hAnsi="Garamond"/>
                    <w:sz w:val="35"/>
                  </w:rPr>
                  <w:t>Grado</w:t>
                </w:r>
                <w:r>
                  <w:rPr>
                    <w:rFonts w:ascii="Garamond" w:hAnsi="Garamond"/>
                    <w:spacing w:val="4"/>
                    <w:sz w:val="35"/>
                  </w:rPr>
                  <w:t xml:space="preserve"> </w:t>
                </w:r>
                <w:r>
                  <w:rPr>
                    <w:rFonts w:ascii="Garamond" w:hAnsi="Garamond"/>
                    <w:sz w:val="35"/>
                  </w:rPr>
                  <w:t>en</w:t>
                </w:r>
                <w:r>
                  <w:rPr>
                    <w:rFonts w:ascii="Garamond" w:hAnsi="Garamond"/>
                    <w:spacing w:val="5"/>
                    <w:sz w:val="35"/>
                  </w:rPr>
                  <w:t xml:space="preserve"> </w:t>
                </w:r>
                <w:r>
                  <w:rPr>
                    <w:rFonts w:ascii="Garamond" w:hAnsi="Garamond"/>
                    <w:sz w:val="35"/>
                  </w:rPr>
                  <w:t>Ingeniería</w:t>
                </w:r>
                <w:r>
                  <w:rPr>
                    <w:rFonts w:ascii="Garamond" w:hAnsi="Garamond"/>
                    <w:spacing w:val="5"/>
                    <w:sz w:val="35"/>
                  </w:rPr>
                  <w:t xml:space="preserve"> </w:t>
                </w:r>
                <w:r>
                  <w:rPr>
                    <w:rFonts w:ascii="Garamond" w:hAnsi="Garamond"/>
                    <w:sz w:val="35"/>
                  </w:rPr>
                  <w:t>en</w:t>
                </w:r>
                <w:r>
                  <w:rPr>
                    <w:rFonts w:ascii="Garamond" w:hAnsi="Garamond"/>
                    <w:spacing w:val="5"/>
                    <w:sz w:val="35"/>
                  </w:rPr>
                  <w:t xml:space="preserve"> </w:t>
                </w:r>
                <w:r>
                  <w:rPr>
                    <w:rFonts w:ascii="Garamond" w:hAnsi="Garamond"/>
                    <w:spacing w:val="-2"/>
                    <w:sz w:val="35"/>
                  </w:rPr>
                  <w:t>Informática</w:t>
                </w:r>
              </w:p>
            </w:txbxContent>
          </v:textbox>
          <w10:wrap anchorx="page" anchory="page"/>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444D97" w14:textId="77777777" w:rsidR="00221239" w:rsidRDefault="00221239" w:rsidP="006407D9">
    <w:pPr>
      <w:pStyle w:val="Encabezado"/>
    </w:pPr>
  </w:p>
  <w:p w14:paraId="666181C7" w14:textId="77777777" w:rsidR="00221239" w:rsidRDefault="00221239" w:rsidP="006407D9">
    <w:pPr>
      <w:pStyle w:val="Encabezado"/>
    </w:pPr>
  </w:p>
  <w:sdt>
    <w:sdtPr>
      <w:rPr>
        <w:rFonts w:ascii="LM Roman 10" w:hAnsi="LM Roman 10"/>
        <w:sz w:val="24"/>
        <w:szCs w:val="24"/>
      </w:rPr>
      <w:id w:val="820393677"/>
      <w:docPartObj>
        <w:docPartGallery w:val="Page Numbers (Top of Page)"/>
        <w:docPartUnique/>
      </w:docPartObj>
    </w:sdtPr>
    <w:sdtEndPr/>
    <w:sdtContent>
      <w:p w14:paraId="45BCAD06" w14:textId="0CD986D6" w:rsidR="00221239" w:rsidRPr="00F25A43" w:rsidRDefault="00221239" w:rsidP="006407D9">
        <w:pPr>
          <w:pStyle w:val="Encabezado"/>
          <w:rPr>
            <w:rFonts w:ascii="LM Roman 10" w:hAnsi="LM Roman 10"/>
            <w:sz w:val="24"/>
            <w:szCs w:val="24"/>
          </w:rPr>
        </w:pPr>
        <w:r>
          <w:rPr>
            <w:rFonts w:ascii="LM Roman 10" w:hAnsi="LM Roman 10"/>
            <w:sz w:val="24"/>
            <w:szCs w:val="24"/>
          </w:rPr>
          <w:t>Especificación de Diseño</w:t>
        </w:r>
        <w:r>
          <w:rPr>
            <w:rFonts w:ascii="LM Roman 10" w:hAnsi="LM Roman 10"/>
            <w:sz w:val="24"/>
            <w:szCs w:val="24"/>
          </w:rPr>
          <w:tab/>
        </w:r>
        <w:r>
          <w:rPr>
            <w:rFonts w:ascii="LM Roman 10" w:hAnsi="LM Roman 10"/>
            <w:sz w:val="24"/>
            <w:szCs w:val="24"/>
          </w:rPr>
          <w:tab/>
        </w: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p>
    </w:sdtContent>
  </w:sdt>
  <w:p w14:paraId="72469113" w14:textId="77777777" w:rsidR="00221239" w:rsidRPr="00853F29" w:rsidRDefault="00221239" w:rsidP="006407D9">
    <w:pPr>
      <w:pStyle w:val="Encabezado"/>
    </w:pPr>
  </w:p>
  <w:p w14:paraId="18387433" w14:textId="77777777" w:rsidR="00221239" w:rsidRPr="00DD5865" w:rsidRDefault="00221239" w:rsidP="006407D9">
    <w:pPr>
      <w:pStyle w:val="Encabezado"/>
    </w:pPr>
  </w:p>
  <w:p w14:paraId="48CE8A64" w14:textId="77777777" w:rsidR="00221239" w:rsidRPr="006C6D34" w:rsidRDefault="00221239" w:rsidP="006407D9">
    <w:pPr>
      <w:pStyle w:val="Encabezado"/>
    </w:pPr>
  </w:p>
  <w:p w14:paraId="369FEB35" w14:textId="77777777" w:rsidR="00221239" w:rsidRPr="006407D9" w:rsidRDefault="00221239" w:rsidP="006407D9">
    <w:pPr>
      <w:pStyle w:val="Encabezado"/>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262E4" w14:textId="77777777" w:rsidR="006F57F5" w:rsidRDefault="006F57F5" w:rsidP="002A21A7">
    <w:pPr>
      <w:pStyle w:val="Encabezado"/>
    </w:pPr>
  </w:p>
  <w:p w14:paraId="6E688FD4" w14:textId="77777777" w:rsidR="006F57F5" w:rsidRDefault="006F57F5" w:rsidP="002A21A7">
    <w:pPr>
      <w:pStyle w:val="Encabezado"/>
    </w:pPr>
  </w:p>
  <w:p w14:paraId="3C62B166" w14:textId="77777777" w:rsidR="006F57F5" w:rsidRDefault="006F57F5" w:rsidP="002A21A7">
    <w:pPr>
      <w:pStyle w:val="Encabezado"/>
    </w:pPr>
  </w:p>
  <w:p w14:paraId="313C79C9" w14:textId="77777777" w:rsidR="006F57F5" w:rsidRDefault="006F57F5" w:rsidP="002A21A7">
    <w:pPr>
      <w:pStyle w:val="Encabezado"/>
    </w:pPr>
  </w:p>
  <w:p w14:paraId="7818E4CA" w14:textId="77777777" w:rsidR="006F57F5" w:rsidRDefault="006F57F5" w:rsidP="002A21A7">
    <w:pPr>
      <w:pStyle w:val="Encabezado"/>
    </w:pPr>
  </w:p>
  <w:p w14:paraId="6E0E123D" w14:textId="77777777" w:rsidR="006F57F5" w:rsidRDefault="006F57F5" w:rsidP="002A21A7">
    <w:pPr>
      <w:pStyle w:val="Encabezado"/>
    </w:pPr>
  </w:p>
  <w:p w14:paraId="2CDEADEA" w14:textId="77777777" w:rsidR="006F57F5" w:rsidRDefault="006F57F5" w:rsidP="002A21A7">
    <w:pPr>
      <w:pStyle w:val="Encabezado"/>
    </w:pPr>
  </w:p>
  <w:p w14:paraId="75C2B84E" w14:textId="77777777" w:rsidR="006F57F5" w:rsidRDefault="006F57F5" w:rsidP="002A21A7">
    <w:pPr>
      <w:pStyle w:val="Encabezado"/>
    </w:pPr>
  </w:p>
  <w:p w14:paraId="4A25816B" w14:textId="77777777" w:rsidR="006F57F5" w:rsidRDefault="006F57F5" w:rsidP="002A21A7">
    <w:pPr>
      <w:pStyle w:val="Encabezado"/>
    </w:pPr>
  </w:p>
  <w:p w14:paraId="1BE2D418" w14:textId="77777777" w:rsidR="006F57F5" w:rsidRDefault="006F57F5" w:rsidP="002A21A7">
    <w:pPr>
      <w:pStyle w:val="Encabezado"/>
    </w:pPr>
  </w:p>
  <w:p w14:paraId="5C610EE5" w14:textId="77777777" w:rsidR="006F57F5" w:rsidRDefault="006F57F5" w:rsidP="002A21A7">
    <w:pPr>
      <w:spacing w:line="420" w:lineRule="exact"/>
      <w:ind w:left="20"/>
      <w:jc w:val="center"/>
    </w:pPr>
  </w:p>
  <w:p w14:paraId="128541DC" w14:textId="77777777" w:rsidR="006F57F5" w:rsidRPr="00826774" w:rsidRDefault="006F57F5" w:rsidP="002A21A7">
    <w:pPr>
      <w:pStyle w:val="Encabezado"/>
    </w:pPr>
  </w:p>
  <w:p w14:paraId="1D3C4028" w14:textId="77777777" w:rsidR="006F57F5" w:rsidRPr="002A21A7" w:rsidRDefault="006F57F5" w:rsidP="002A21A7">
    <w:pPr>
      <w:pStyle w:val="Encabezado"/>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1BFEE" w14:textId="77777777" w:rsidR="00531C60" w:rsidRDefault="00531C60" w:rsidP="002A21A7">
    <w:pPr>
      <w:pStyle w:val="Encabezado"/>
    </w:pPr>
  </w:p>
  <w:p w14:paraId="787CD64A" w14:textId="77777777" w:rsidR="00531C60" w:rsidRDefault="00531C60" w:rsidP="002A21A7">
    <w:pPr>
      <w:pStyle w:val="Encabezado"/>
    </w:pPr>
  </w:p>
  <w:p w14:paraId="6835C400" w14:textId="77777777" w:rsidR="00531C60" w:rsidRDefault="00531C60" w:rsidP="002A21A7">
    <w:pPr>
      <w:pStyle w:val="Encabezado"/>
    </w:pPr>
  </w:p>
  <w:p w14:paraId="71AD1C39" w14:textId="77777777" w:rsidR="00531C60" w:rsidRDefault="00531C60" w:rsidP="002A21A7">
    <w:pPr>
      <w:pStyle w:val="Encabezado"/>
    </w:pPr>
  </w:p>
  <w:p w14:paraId="1920A9F3" w14:textId="77777777" w:rsidR="00531C60" w:rsidRDefault="00531C60" w:rsidP="002A21A7">
    <w:pPr>
      <w:pStyle w:val="Encabezado"/>
    </w:pPr>
  </w:p>
  <w:p w14:paraId="152490D8" w14:textId="77777777" w:rsidR="00531C60" w:rsidRDefault="00531C60" w:rsidP="002A21A7">
    <w:pPr>
      <w:pStyle w:val="Encabezado"/>
    </w:pPr>
  </w:p>
  <w:p w14:paraId="36D55F79" w14:textId="77777777" w:rsidR="00531C60" w:rsidRDefault="00531C60" w:rsidP="002A21A7">
    <w:pPr>
      <w:pStyle w:val="Encabezado"/>
    </w:pPr>
  </w:p>
  <w:p w14:paraId="32BC76DB" w14:textId="77777777" w:rsidR="00531C60" w:rsidRDefault="00531C60" w:rsidP="002A21A7">
    <w:pPr>
      <w:pStyle w:val="Encabezado"/>
    </w:pPr>
  </w:p>
  <w:p w14:paraId="0328777E" w14:textId="77777777" w:rsidR="00531C60" w:rsidRDefault="00531C60" w:rsidP="002A21A7">
    <w:pPr>
      <w:pStyle w:val="Encabezado"/>
    </w:pPr>
  </w:p>
  <w:p w14:paraId="427CDEA3" w14:textId="77777777" w:rsidR="00531C60" w:rsidRDefault="00531C60" w:rsidP="002A21A7">
    <w:pPr>
      <w:pStyle w:val="Encabezado"/>
    </w:pPr>
  </w:p>
  <w:p w14:paraId="4B75E018" w14:textId="77777777" w:rsidR="00531C60" w:rsidRDefault="00531C60" w:rsidP="002A21A7">
    <w:pPr>
      <w:pStyle w:val="Encabezado"/>
    </w:pPr>
  </w:p>
  <w:p w14:paraId="0422D123" w14:textId="77777777" w:rsidR="00531C60" w:rsidRDefault="00531C60" w:rsidP="002A21A7">
    <w:pPr>
      <w:pStyle w:val="Encabezado"/>
    </w:pPr>
  </w:p>
  <w:p w14:paraId="0254EF2C" w14:textId="77777777" w:rsidR="00531C60" w:rsidRDefault="00531C60" w:rsidP="002A21A7">
    <w:pPr>
      <w:spacing w:line="420" w:lineRule="exact"/>
      <w:ind w:left="20"/>
      <w:jc w:val="center"/>
    </w:pPr>
  </w:p>
  <w:p w14:paraId="0F680ECE" w14:textId="77777777" w:rsidR="00531C60" w:rsidRPr="00826774" w:rsidRDefault="00531C60" w:rsidP="002A21A7">
    <w:pPr>
      <w:pStyle w:val="Encabezado"/>
    </w:pPr>
  </w:p>
  <w:p w14:paraId="260CA193" w14:textId="77777777" w:rsidR="00531C60" w:rsidRPr="002A21A7" w:rsidRDefault="00531C60" w:rsidP="002A21A7">
    <w:pPr>
      <w:pStyle w:val="Encabezado"/>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8D7CB" w14:textId="77777777" w:rsidR="008E62E1" w:rsidRDefault="008E62E1" w:rsidP="00E3330E">
    <w:pPr>
      <w:pStyle w:val="Encabezado"/>
    </w:pPr>
  </w:p>
  <w:p w14:paraId="3CAB6EAC" w14:textId="77777777" w:rsidR="008E62E1" w:rsidRDefault="008E62E1" w:rsidP="00E3330E">
    <w:pPr>
      <w:pStyle w:val="Encabezado"/>
    </w:pPr>
  </w:p>
  <w:sdt>
    <w:sdtPr>
      <w:rPr>
        <w:rFonts w:ascii="LM Roman 10" w:hAnsi="LM Roman 10"/>
        <w:sz w:val="24"/>
        <w:szCs w:val="24"/>
      </w:rPr>
      <w:id w:val="-1043289149"/>
      <w:docPartObj>
        <w:docPartGallery w:val="Page Numbers (Top of Page)"/>
        <w:docPartUnique/>
      </w:docPartObj>
    </w:sdtPr>
    <w:sdtEndPr/>
    <w:sdtContent>
      <w:p w14:paraId="17C193DB" w14:textId="4905F582" w:rsidR="008E62E1" w:rsidRPr="00F25A43" w:rsidRDefault="008E62E1" w:rsidP="00E3330E">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t>Documentación de usuario</w:t>
        </w:r>
      </w:p>
    </w:sdtContent>
  </w:sdt>
  <w:p w14:paraId="7851E417" w14:textId="77777777" w:rsidR="008E62E1" w:rsidRPr="00853F29" w:rsidRDefault="008E62E1" w:rsidP="00E3330E">
    <w:pPr>
      <w:pStyle w:val="Encabezado"/>
    </w:pPr>
  </w:p>
  <w:p w14:paraId="78A834A6" w14:textId="77777777" w:rsidR="008E62E1" w:rsidRPr="00DD5865" w:rsidRDefault="008E62E1" w:rsidP="00E3330E">
    <w:pPr>
      <w:pStyle w:val="Encabezado"/>
    </w:pPr>
  </w:p>
  <w:p w14:paraId="67F8AC87" w14:textId="77777777" w:rsidR="008E62E1" w:rsidRPr="006C6D34" w:rsidRDefault="008E62E1" w:rsidP="00E3330E">
    <w:pPr>
      <w:pStyle w:val="Encabezado"/>
    </w:pPr>
  </w:p>
  <w:p w14:paraId="49FFAA5B" w14:textId="77777777" w:rsidR="008E62E1" w:rsidRPr="00E3330E" w:rsidRDefault="008E62E1" w:rsidP="00E3330E">
    <w:pPr>
      <w:pStyle w:val="Encabezado"/>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10DA5" w14:textId="77777777" w:rsidR="008E62E1" w:rsidRDefault="008E62E1" w:rsidP="00211556">
    <w:pPr>
      <w:pStyle w:val="Encabezado"/>
    </w:pPr>
  </w:p>
  <w:p w14:paraId="08953B07" w14:textId="77777777" w:rsidR="008E62E1" w:rsidRDefault="008E62E1" w:rsidP="00211556">
    <w:pPr>
      <w:pStyle w:val="Encabezado"/>
    </w:pPr>
  </w:p>
  <w:sdt>
    <w:sdtPr>
      <w:rPr>
        <w:rFonts w:ascii="LM Roman 10" w:hAnsi="LM Roman 10"/>
        <w:sz w:val="24"/>
        <w:szCs w:val="24"/>
      </w:rPr>
      <w:id w:val="-497963193"/>
      <w:docPartObj>
        <w:docPartGallery w:val="Page Numbers (Top of Page)"/>
        <w:docPartUnique/>
      </w:docPartObj>
    </w:sdtPr>
    <w:sdtEndPr/>
    <w:sdtContent>
      <w:p w14:paraId="600624FA" w14:textId="6573345E" w:rsidR="008E62E1" w:rsidRPr="00F25A43" w:rsidRDefault="008E62E1" w:rsidP="00211556">
        <w:pPr>
          <w:pStyle w:val="Encabezado"/>
          <w:rPr>
            <w:rFonts w:ascii="LM Roman 10" w:hAnsi="LM Roman 10"/>
            <w:sz w:val="24"/>
            <w:szCs w:val="24"/>
          </w:rPr>
        </w:pPr>
        <w:r>
          <w:rPr>
            <w:rFonts w:ascii="LM Roman 10" w:hAnsi="LM Roman 10"/>
            <w:sz w:val="24"/>
            <w:szCs w:val="24"/>
          </w:rPr>
          <w:t>Documentación de usuario</w:t>
        </w:r>
        <w:r>
          <w:rPr>
            <w:rFonts w:ascii="LM Roman 10" w:hAnsi="LM Roman 10"/>
            <w:sz w:val="24"/>
            <w:szCs w:val="24"/>
          </w:rPr>
          <w:tab/>
        </w:r>
        <w:r>
          <w:rPr>
            <w:rFonts w:ascii="LM Roman 10" w:hAnsi="LM Roman 10"/>
            <w:sz w:val="24"/>
            <w:szCs w:val="24"/>
          </w:rPr>
          <w:tab/>
        </w: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p>
    </w:sdtContent>
  </w:sdt>
  <w:p w14:paraId="66C575D1" w14:textId="77777777" w:rsidR="008E62E1" w:rsidRPr="00853F29" w:rsidRDefault="008E62E1" w:rsidP="00211556">
    <w:pPr>
      <w:pStyle w:val="Encabezado"/>
    </w:pPr>
  </w:p>
  <w:p w14:paraId="4045BB73" w14:textId="77777777" w:rsidR="008E62E1" w:rsidRPr="007E55C7" w:rsidRDefault="008E62E1" w:rsidP="00211556">
    <w:pPr>
      <w:pStyle w:val="Encabezado"/>
    </w:pPr>
  </w:p>
  <w:p w14:paraId="4E351387" w14:textId="77777777" w:rsidR="008E62E1" w:rsidRPr="00211556" w:rsidRDefault="008E62E1" w:rsidP="00211556">
    <w:pPr>
      <w:pStyle w:val="Encabezado"/>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F661E" w14:textId="77777777" w:rsidR="00EE1050" w:rsidRDefault="00EE1050" w:rsidP="00EE1050">
    <w:pPr>
      <w:pStyle w:val="Encabezado"/>
    </w:pPr>
  </w:p>
  <w:p w14:paraId="4FFD69CF" w14:textId="77777777" w:rsidR="00EE1050" w:rsidRDefault="00EE1050" w:rsidP="00EE1050">
    <w:pPr>
      <w:pStyle w:val="Encabezado"/>
    </w:pPr>
  </w:p>
  <w:p w14:paraId="39EDB5C9" w14:textId="77777777" w:rsidR="00EE1050" w:rsidRDefault="00EE1050" w:rsidP="00EE1050">
    <w:pPr>
      <w:pStyle w:val="Encabezado"/>
    </w:pPr>
  </w:p>
  <w:p w14:paraId="6F63BD9A" w14:textId="77777777" w:rsidR="00EE1050" w:rsidRDefault="00EE1050" w:rsidP="00EE1050">
    <w:pPr>
      <w:pStyle w:val="Encabezado"/>
    </w:pPr>
  </w:p>
  <w:p w14:paraId="606DB820" w14:textId="77777777" w:rsidR="00EE1050" w:rsidRDefault="00EE1050" w:rsidP="00EE1050">
    <w:pPr>
      <w:pStyle w:val="Encabezado"/>
    </w:pPr>
  </w:p>
  <w:p w14:paraId="6C3D9524" w14:textId="77777777" w:rsidR="00EE1050" w:rsidRDefault="00EE1050" w:rsidP="00EE1050">
    <w:pPr>
      <w:pStyle w:val="Encabezado"/>
    </w:pPr>
  </w:p>
  <w:p w14:paraId="118F670A" w14:textId="77777777" w:rsidR="00EE1050" w:rsidRDefault="00EE1050" w:rsidP="00EE1050">
    <w:pPr>
      <w:pStyle w:val="Encabezado"/>
    </w:pPr>
  </w:p>
  <w:p w14:paraId="45709FE8" w14:textId="77777777" w:rsidR="00EE1050" w:rsidRDefault="00EE1050" w:rsidP="00EE1050">
    <w:pPr>
      <w:pStyle w:val="Encabezado"/>
    </w:pPr>
  </w:p>
  <w:p w14:paraId="0CB366BE" w14:textId="77777777" w:rsidR="00EE1050" w:rsidRDefault="00EE1050" w:rsidP="00EE1050">
    <w:pPr>
      <w:pStyle w:val="Encabezado"/>
    </w:pPr>
  </w:p>
  <w:p w14:paraId="59794A3C" w14:textId="77777777" w:rsidR="00EE1050" w:rsidRDefault="00EE1050" w:rsidP="00EE1050">
    <w:pPr>
      <w:pStyle w:val="Encabezado"/>
    </w:pPr>
  </w:p>
  <w:p w14:paraId="1D21B704" w14:textId="77777777" w:rsidR="00EE1050" w:rsidRDefault="00EE1050" w:rsidP="00EE1050">
    <w:pPr>
      <w:pStyle w:val="Encabezado"/>
    </w:pPr>
  </w:p>
  <w:p w14:paraId="3176D86A" w14:textId="77777777" w:rsidR="00EE1050" w:rsidRDefault="00EE1050" w:rsidP="00EE1050">
    <w:pPr>
      <w:pStyle w:val="Encabezado"/>
    </w:pPr>
  </w:p>
  <w:p w14:paraId="37592AAF" w14:textId="77777777" w:rsidR="00EE1050" w:rsidRDefault="00EE1050" w:rsidP="00EE1050">
    <w:pPr>
      <w:pStyle w:val="Encabezado"/>
    </w:pPr>
  </w:p>
  <w:p w14:paraId="72C73CAF" w14:textId="77777777" w:rsidR="00EE1050" w:rsidRDefault="00EE1050" w:rsidP="00EE1050">
    <w:pPr>
      <w:pStyle w:val="Encabezado"/>
    </w:pPr>
  </w:p>
  <w:p w14:paraId="606FFFDB" w14:textId="77777777" w:rsidR="00EE1050" w:rsidRDefault="00EE1050" w:rsidP="00EE1050">
    <w:pPr>
      <w:pStyle w:val="Encabezado"/>
    </w:pPr>
  </w:p>
  <w:p w14:paraId="43B75F2F" w14:textId="578100A1" w:rsidR="00EE1050" w:rsidRPr="00BB4BC1" w:rsidRDefault="00EE1050" w:rsidP="00EE1050">
    <w:pPr>
      <w:pStyle w:val="Encabezado"/>
      <w:jc w:val="center"/>
    </w:pPr>
    <w:r>
      <w:rPr>
        <w:rFonts w:ascii="LM Sans 17" w:hAnsi="LM Sans 17"/>
        <w:i/>
        <w:spacing w:val="5"/>
        <w:w w:val="98"/>
        <w:sz w:val="36"/>
        <w:szCs w:val="36"/>
      </w:rPr>
      <w:t>Apéndice</w:t>
    </w:r>
    <w:r w:rsidRPr="003E20AA">
      <w:rPr>
        <w:rFonts w:ascii="LM Sans 17" w:hAnsi="LM Sans 17"/>
        <w:i/>
        <w:spacing w:val="-11"/>
        <w:sz w:val="28"/>
      </w:rPr>
      <w:t xml:space="preserve"> </w:t>
    </w:r>
    <w:r>
      <w:rPr>
        <w:rFonts w:ascii="LM Sans 17" w:hAnsi="LM Sans 17"/>
        <w:i/>
        <w:spacing w:val="-10"/>
        <w:sz w:val="50"/>
        <w:szCs w:val="50"/>
      </w:rPr>
      <w:t>E</w:t>
    </w:r>
  </w:p>
  <w:p w14:paraId="6CCB53C1" w14:textId="77777777" w:rsidR="00EE1050" w:rsidRDefault="00EE1050" w:rsidP="00EE1050">
    <w:pPr>
      <w:spacing w:line="420" w:lineRule="exact"/>
      <w:ind w:left="20"/>
      <w:jc w:val="center"/>
    </w:pPr>
  </w:p>
  <w:p w14:paraId="4F591078" w14:textId="77777777" w:rsidR="00EE1050" w:rsidRPr="00826774" w:rsidRDefault="00EE1050" w:rsidP="00EE1050">
    <w:pPr>
      <w:pStyle w:val="Encabezado"/>
    </w:pPr>
  </w:p>
  <w:p w14:paraId="26D9A117" w14:textId="77777777" w:rsidR="00EE1050" w:rsidRPr="002A21A7" w:rsidRDefault="00EE1050" w:rsidP="00EE1050">
    <w:pPr>
      <w:pStyle w:val="Encabezado"/>
    </w:pPr>
  </w:p>
  <w:p w14:paraId="02C3864A" w14:textId="77777777" w:rsidR="00E2474C" w:rsidRPr="00EE1050" w:rsidRDefault="00E2474C" w:rsidP="00EE1050">
    <w:pPr>
      <w:pStyle w:val="Encabezado"/>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9BE5E" w14:textId="77777777" w:rsidR="00E26F2A" w:rsidRDefault="00E26F2A" w:rsidP="00E3330E">
    <w:pPr>
      <w:pStyle w:val="Encabezado"/>
    </w:pPr>
  </w:p>
  <w:p w14:paraId="5478EFFE" w14:textId="77777777" w:rsidR="00E26F2A" w:rsidRDefault="00E26F2A" w:rsidP="00E3330E">
    <w:pPr>
      <w:pStyle w:val="Encabezado"/>
    </w:pPr>
  </w:p>
  <w:sdt>
    <w:sdtPr>
      <w:rPr>
        <w:rFonts w:ascii="LM Roman 10" w:hAnsi="LM Roman 10"/>
        <w:sz w:val="24"/>
        <w:szCs w:val="24"/>
      </w:rPr>
      <w:id w:val="82885652"/>
      <w:docPartObj>
        <w:docPartGallery w:val="Page Numbers (Top of Page)"/>
        <w:docPartUnique/>
      </w:docPartObj>
    </w:sdtPr>
    <w:sdtEndPr/>
    <w:sdtContent>
      <w:p w14:paraId="3E9BC6EE" w14:textId="30D8A983" w:rsidR="00E26F2A" w:rsidRPr="00F25A43" w:rsidRDefault="00E26F2A" w:rsidP="00E3330E">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32</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r>
        <w:r w:rsidR="00404027">
          <w:rPr>
            <w:rFonts w:ascii="LM Roman 10" w:hAnsi="LM Roman 10"/>
            <w:sz w:val="24"/>
            <w:szCs w:val="24"/>
          </w:rPr>
          <w:t>Bibliografía</w:t>
        </w:r>
      </w:p>
    </w:sdtContent>
  </w:sdt>
  <w:p w14:paraId="792B6243" w14:textId="77777777" w:rsidR="00E26F2A" w:rsidRPr="00853F29" w:rsidRDefault="00E26F2A" w:rsidP="00E3330E">
    <w:pPr>
      <w:pStyle w:val="Encabezado"/>
    </w:pPr>
  </w:p>
  <w:p w14:paraId="1065A153" w14:textId="77777777" w:rsidR="00E26F2A" w:rsidRPr="00DD5865" w:rsidRDefault="00E26F2A" w:rsidP="00E3330E">
    <w:pPr>
      <w:pStyle w:val="Encabezado"/>
    </w:pPr>
  </w:p>
  <w:p w14:paraId="25EA9FBB" w14:textId="77777777" w:rsidR="00E26F2A" w:rsidRPr="006C6D34" w:rsidRDefault="00E26F2A" w:rsidP="00E3330E">
    <w:pPr>
      <w:pStyle w:val="Encabezado"/>
    </w:pPr>
  </w:p>
  <w:p w14:paraId="34FE93B7" w14:textId="77777777" w:rsidR="00E26F2A" w:rsidRPr="00E3330E" w:rsidRDefault="00E26F2A" w:rsidP="00E3330E">
    <w:pPr>
      <w:pStyle w:val="Encabezado"/>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803006" w14:textId="77777777" w:rsidR="004A4784" w:rsidRDefault="004A4784" w:rsidP="004A4784">
    <w:pPr>
      <w:pStyle w:val="Encabezado"/>
    </w:pPr>
  </w:p>
  <w:p w14:paraId="72BF157E" w14:textId="77777777" w:rsidR="004A4784" w:rsidRDefault="004A4784" w:rsidP="004A4784">
    <w:pPr>
      <w:pStyle w:val="Encabezado"/>
    </w:pPr>
  </w:p>
  <w:p w14:paraId="27A86F45" w14:textId="77777777" w:rsidR="004A4784" w:rsidRDefault="004A4784" w:rsidP="004A4784">
    <w:pPr>
      <w:pStyle w:val="Encabezado"/>
    </w:pPr>
  </w:p>
  <w:p w14:paraId="03C18482" w14:textId="77777777" w:rsidR="004A4784" w:rsidRDefault="004A4784" w:rsidP="004A4784">
    <w:pPr>
      <w:pStyle w:val="Encabezado"/>
    </w:pPr>
  </w:p>
  <w:p w14:paraId="32052BEB" w14:textId="77777777" w:rsidR="004A4784" w:rsidRDefault="004A4784" w:rsidP="004A4784">
    <w:pPr>
      <w:pStyle w:val="Encabezado"/>
    </w:pPr>
  </w:p>
  <w:p w14:paraId="0B72B529" w14:textId="77777777" w:rsidR="004A4784" w:rsidRDefault="004A4784" w:rsidP="004A4784">
    <w:pPr>
      <w:pStyle w:val="Encabezado"/>
    </w:pPr>
  </w:p>
  <w:p w14:paraId="4A9C90C1" w14:textId="77777777" w:rsidR="004A4784" w:rsidRDefault="004A4784" w:rsidP="004A4784">
    <w:pPr>
      <w:pStyle w:val="Encabezado"/>
    </w:pPr>
  </w:p>
  <w:p w14:paraId="736A120E" w14:textId="77777777" w:rsidR="004A4784" w:rsidRDefault="004A4784" w:rsidP="004A4784">
    <w:pPr>
      <w:pStyle w:val="Encabezado"/>
    </w:pPr>
  </w:p>
  <w:p w14:paraId="47438A0A" w14:textId="77777777" w:rsidR="004A4784" w:rsidRDefault="004A4784" w:rsidP="004A4784">
    <w:pPr>
      <w:pStyle w:val="Encabezado"/>
    </w:pPr>
  </w:p>
  <w:p w14:paraId="05136B4B" w14:textId="77777777" w:rsidR="004A4784" w:rsidRDefault="004A4784" w:rsidP="004A4784">
    <w:pPr>
      <w:pStyle w:val="Encabezado"/>
    </w:pPr>
  </w:p>
  <w:p w14:paraId="5507BE90" w14:textId="77777777" w:rsidR="004A4784" w:rsidRDefault="004A4784" w:rsidP="004A4784">
    <w:pPr>
      <w:pStyle w:val="Encabezado"/>
    </w:pPr>
  </w:p>
  <w:p w14:paraId="25267B7F" w14:textId="77777777" w:rsidR="004A4784" w:rsidRDefault="004A4784" w:rsidP="004A4784">
    <w:pPr>
      <w:pStyle w:val="Encabezado"/>
    </w:pPr>
  </w:p>
  <w:p w14:paraId="505C812A" w14:textId="77777777" w:rsidR="004A4784" w:rsidRDefault="004A4784" w:rsidP="004A4784">
    <w:pPr>
      <w:pStyle w:val="Encabezado"/>
    </w:pPr>
  </w:p>
  <w:p w14:paraId="07D413C9" w14:textId="77777777" w:rsidR="004A4784" w:rsidRDefault="004A4784" w:rsidP="004A4784">
    <w:pPr>
      <w:pStyle w:val="Encabezado"/>
    </w:pPr>
  </w:p>
  <w:p w14:paraId="6E07AC3B" w14:textId="77777777" w:rsidR="004A4784" w:rsidRDefault="004A4784" w:rsidP="004A4784">
    <w:pPr>
      <w:pStyle w:val="Encabezado"/>
    </w:pPr>
  </w:p>
  <w:p w14:paraId="376745B3" w14:textId="77777777" w:rsidR="004A4784" w:rsidRDefault="004A4784" w:rsidP="004A4784">
    <w:pPr>
      <w:pStyle w:val="Encabezado"/>
    </w:pPr>
  </w:p>
  <w:p w14:paraId="0FE9BE05" w14:textId="0A3B2C16" w:rsidR="004A4784" w:rsidRPr="00BB4BC1" w:rsidRDefault="004A4784" w:rsidP="004A4784">
    <w:pPr>
      <w:pStyle w:val="Encabezado"/>
      <w:jc w:val="center"/>
    </w:pPr>
    <w:r>
      <w:rPr>
        <w:rFonts w:ascii="LM Sans 17" w:hAnsi="LM Sans 17"/>
        <w:i/>
        <w:spacing w:val="5"/>
        <w:w w:val="98"/>
        <w:sz w:val="36"/>
        <w:szCs w:val="36"/>
      </w:rPr>
      <w:t xml:space="preserve"> </w:t>
    </w:r>
  </w:p>
  <w:p w14:paraId="152B7F11" w14:textId="77777777" w:rsidR="004A4784" w:rsidRDefault="004A4784" w:rsidP="004A4784">
    <w:pPr>
      <w:spacing w:line="420" w:lineRule="exact"/>
      <w:ind w:left="20"/>
      <w:jc w:val="center"/>
    </w:pPr>
  </w:p>
  <w:p w14:paraId="40B659F6" w14:textId="77777777" w:rsidR="004A4784" w:rsidRPr="00826774" w:rsidRDefault="004A4784" w:rsidP="004A4784">
    <w:pPr>
      <w:pStyle w:val="Encabezado"/>
    </w:pPr>
  </w:p>
  <w:p w14:paraId="2EA60158" w14:textId="77777777" w:rsidR="004A4784" w:rsidRPr="009327EB" w:rsidRDefault="004A4784" w:rsidP="004A4784">
    <w:pPr>
      <w:pStyle w:val="Encabezado"/>
    </w:pPr>
  </w:p>
  <w:p w14:paraId="18437A1F" w14:textId="6CC98856" w:rsidR="004A4784" w:rsidRPr="004A4784" w:rsidRDefault="004A4784" w:rsidP="004A4784">
    <w:pPr>
      <w:pStyle w:val="Encabezado"/>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AE82C" w14:textId="77777777" w:rsidR="001B7676" w:rsidRDefault="001B7676" w:rsidP="00C201A6">
    <w:pPr>
      <w:pStyle w:val="Encabezado"/>
    </w:pPr>
  </w:p>
  <w:p w14:paraId="5929D2B3" w14:textId="77777777" w:rsidR="001B7676" w:rsidRDefault="001B7676" w:rsidP="00C201A6">
    <w:pPr>
      <w:pStyle w:val="Encabezado"/>
    </w:pPr>
  </w:p>
  <w:p w14:paraId="3484FA77" w14:textId="77777777" w:rsidR="001B7676" w:rsidRDefault="001B7676" w:rsidP="00C201A6">
    <w:pPr>
      <w:pStyle w:val="Encabezado"/>
    </w:pPr>
  </w:p>
  <w:p w14:paraId="6C896E1C" w14:textId="77777777" w:rsidR="001B7676" w:rsidRDefault="001B7676" w:rsidP="00C201A6">
    <w:pPr>
      <w:pStyle w:val="Encabezado"/>
    </w:pPr>
  </w:p>
  <w:p w14:paraId="6F5221EE" w14:textId="77777777" w:rsidR="001B7676" w:rsidRDefault="001B7676" w:rsidP="00C201A6">
    <w:pPr>
      <w:pStyle w:val="Encabezado"/>
    </w:pPr>
  </w:p>
  <w:p w14:paraId="3CEC87BF" w14:textId="77777777" w:rsidR="001B7676" w:rsidRDefault="001B7676" w:rsidP="00C201A6">
    <w:pPr>
      <w:pStyle w:val="Encabezado"/>
    </w:pPr>
  </w:p>
  <w:p w14:paraId="59206D99" w14:textId="77777777" w:rsidR="001B7676" w:rsidRDefault="001B7676" w:rsidP="00C201A6">
    <w:pPr>
      <w:pStyle w:val="Encabezado"/>
    </w:pPr>
  </w:p>
  <w:p w14:paraId="4C195DCC" w14:textId="77777777" w:rsidR="001B7676" w:rsidRDefault="001B7676" w:rsidP="00C201A6">
    <w:pPr>
      <w:pStyle w:val="Encabezado"/>
    </w:pPr>
  </w:p>
  <w:p w14:paraId="04304570" w14:textId="77777777" w:rsidR="001B7676" w:rsidRDefault="001B7676" w:rsidP="00C201A6">
    <w:pPr>
      <w:pStyle w:val="Encabezado"/>
    </w:pPr>
  </w:p>
  <w:p w14:paraId="4AE4837F" w14:textId="77777777" w:rsidR="001B7676" w:rsidRDefault="001B7676" w:rsidP="00C201A6">
    <w:pPr>
      <w:pStyle w:val="Encabezado"/>
    </w:pPr>
  </w:p>
  <w:p w14:paraId="3B95869D" w14:textId="77777777" w:rsidR="001B7676" w:rsidRDefault="001B7676" w:rsidP="00C201A6">
    <w:pPr>
      <w:pStyle w:val="Encabezado"/>
    </w:pPr>
  </w:p>
  <w:p w14:paraId="725A08F4" w14:textId="77777777" w:rsidR="001B7676" w:rsidRDefault="001B7676" w:rsidP="00C201A6">
    <w:pPr>
      <w:pStyle w:val="Encabezado"/>
    </w:pPr>
  </w:p>
  <w:p w14:paraId="03166345" w14:textId="77777777" w:rsidR="001B7676" w:rsidRDefault="001B7676" w:rsidP="00C201A6">
    <w:pPr>
      <w:pStyle w:val="Encabezado"/>
    </w:pPr>
  </w:p>
  <w:p w14:paraId="0CEAED77" w14:textId="77777777" w:rsidR="001B7676" w:rsidRDefault="001B7676" w:rsidP="00C201A6">
    <w:pPr>
      <w:pStyle w:val="Encabezado"/>
    </w:pPr>
  </w:p>
  <w:p w14:paraId="2BA4A5D5" w14:textId="77777777" w:rsidR="001B7676" w:rsidRDefault="001B7676" w:rsidP="00C201A6">
    <w:pPr>
      <w:pStyle w:val="Encabezado"/>
    </w:pPr>
  </w:p>
  <w:p w14:paraId="667A9E4E" w14:textId="77777777" w:rsidR="001B7676" w:rsidRDefault="001B7676" w:rsidP="00C201A6">
    <w:pPr>
      <w:pStyle w:val="Encabezado"/>
    </w:pPr>
  </w:p>
  <w:p w14:paraId="0918014D" w14:textId="77777777" w:rsidR="001B7676" w:rsidRDefault="001B7676" w:rsidP="00C201A6">
    <w:pPr>
      <w:spacing w:line="420" w:lineRule="exact"/>
      <w:ind w:left="20"/>
      <w:jc w:val="center"/>
    </w:pPr>
  </w:p>
  <w:p w14:paraId="78F6926E" w14:textId="77777777" w:rsidR="001B7676" w:rsidRPr="00826774" w:rsidRDefault="001B7676" w:rsidP="00C201A6">
    <w:pPr>
      <w:pStyle w:val="Encabezado"/>
    </w:pPr>
  </w:p>
  <w:p w14:paraId="265C6D4A" w14:textId="77777777" w:rsidR="001B7676" w:rsidRPr="00C201A6" w:rsidRDefault="001B7676" w:rsidP="00C201A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9992787"/>
      <w:docPartObj>
        <w:docPartGallery w:val="Page Numbers (Top of Page)"/>
        <w:docPartUnique/>
      </w:docPartObj>
    </w:sdtPr>
    <w:sdtEndPr>
      <w:rPr>
        <w:rFonts w:ascii="LM Roman 10" w:hAnsi="LM Roman 10"/>
        <w:color w:val="4F81BD" w:themeColor="accent1"/>
        <w:sz w:val="28"/>
        <w:szCs w:val="28"/>
      </w:rPr>
    </w:sdtEndPr>
    <w:sdtContent>
      <w:p w14:paraId="77F14F7A" w14:textId="77777777" w:rsidR="00AA7DB5" w:rsidRDefault="00AA7DB5" w:rsidP="00F03F42">
        <w:pPr>
          <w:pStyle w:val="Encabezado"/>
          <w:jc w:val="right"/>
        </w:pPr>
      </w:p>
      <w:p w14:paraId="7F82EEEE" w14:textId="77777777" w:rsidR="00AA7DB5" w:rsidRDefault="00AA7DB5" w:rsidP="00F03F42">
        <w:pPr>
          <w:pStyle w:val="Encabezado"/>
          <w:jc w:val="right"/>
        </w:pPr>
      </w:p>
      <w:p w14:paraId="5D152B27" w14:textId="77777777" w:rsidR="00AA7DB5" w:rsidRDefault="00AA7DB5" w:rsidP="00F03F42">
        <w:pPr>
          <w:pStyle w:val="Encabezado"/>
          <w:jc w:val="right"/>
        </w:pPr>
      </w:p>
      <w:p w14:paraId="10255967" w14:textId="77777777" w:rsidR="00AA7DB5" w:rsidRDefault="00AA7DB5" w:rsidP="00F03F42">
        <w:pPr>
          <w:pStyle w:val="Encabezado"/>
          <w:jc w:val="right"/>
        </w:pPr>
      </w:p>
      <w:p w14:paraId="03E37CEB" w14:textId="77777777" w:rsidR="00AA7DB5" w:rsidRDefault="00AA7DB5" w:rsidP="00F03F42">
        <w:pPr>
          <w:pStyle w:val="Encabezado"/>
          <w:jc w:val="right"/>
        </w:pPr>
      </w:p>
      <w:p w14:paraId="493BF533" w14:textId="77777777" w:rsidR="00AA7DB5" w:rsidRPr="004D4E20" w:rsidRDefault="00AA7DB5" w:rsidP="00F03F42">
        <w:pPr>
          <w:pStyle w:val="Encabezado"/>
          <w:jc w:val="right"/>
          <w:rPr>
            <w:rFonts w:ascii="LM Roman 10" w:hAnsi="LM Roman 10"/>
            <w:color w:val="4F81BD" w:themeColor="accent1"/>
            <w:sz w:val="28"/>
            <w:szCs w:val="28"/>
          </w:rPr>
        </w:pPr>
        <w:r w:rsidRPr="004D4E20">
          <w:rPr>
            <w:rFonts w:ascii="LM Roman 10" w:hAnsi="LM Roman 10"/>
            <w:sz w:val="28"/>
            <w:szCs w:val="28"/>
          </w:rPr>
          <w:fldChar w:fldCharType="begin"/>
        </w:r>
        <w:r w:rsidRPr="004D4E20">
          <w:rPr>
            <w:rFonts w:ascii="LM Roman 10" w:hAnsi="LM Roman 10"/>
            <w:sz w:val="28"/>
            <w:szCs w:val="28"/>
          </w:rPr>
          <w:instrText>PAGE  \* ROMAN  \* MERGEFORMAT</w:instrText>
        </w:r>
        <w:r w:rsidRPr="004D4E20">
          <w:rPr>
            <w:rFonts w:ascii="LM Roman 10" w:hAnsi="LM Roman 10"/>
            <w:sz w:val="28"/>
            <w:szCs w:val="28"/>
          </w:rPr>
          <w:fldChar w:fldCharType="separate"/>
        </w:r>
        <w:r w:rsidRPr="004D4E20">
          <w:rPr>
            <w:rFonts w:ascii="LM Roman 10" w:hAnsi="LM Roman 10"/>
            <w:sz w:val="28"/>
            <w:szCs w:val="28"/>
          </w:rPr>
          <w:t>I</w:t>
        </w:r>
        <w:r w:rsidRPr="004D4E20">
          <w:rPr>
            <w:rFonts w:ascii="LM Roman 10" w:hAnsi="LM Roman 10"/>
            <w:sz w:val="28"/>
            <w:szCs w:val="28"/>
          </w:rPr>
          <w:fldChar w:fldCharType="end"/>
        </w:r>
      </w:p>
    </w:sdtContent>
  </w:sdt>
  <w:p w14:paraId="1C3A775A" w14:textId="77777777" w:rsidR="00AA7DB5" w:rsidRDefault="00AA7DB5">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8099B" w14:textId="77777777" w:rsidR="00DD5865" w:rsidRDefault="00DD5865" w:rsidP="00DD5865">
    <w:pPr>
      <w:pStyle w:val="Encabezado"/>
    </w:pPr>
  </w:p>
  <w:p w14:paraId="659538A0" w14:textId="77777777" w:rsidR="00DD5865" w:rsidRDefault="00DD5865" w:rsidP="00DD5865">
    <w:pPr>
      <w:pStyle w:val="Encabezado"/>
    </w:pPr>
  </w:p>
  <w:p w14:paraId="28AA509B" w14:textId="72C970D8" w:rsidR="00DD5865" w:rsidRPr="00F25A43" w:rsidRDefault="00DD5865" w:rsidP="00DD5865">
    <w:pPr>
      <w:pStyle w:val="Encabezado"/>
      <w:rPr>
        <w:rFonts w:ascii="LM Roman 10" w:hAnsi="LM Roman 10"/>
        <w:sz w:val="24"/>
        <w:szCs w:val="24"/>
      </w:rPr>
    </w:pPr>
  </w:p>
  <w:p w14:paraId="2AAFB158" w14:textId="77777777" w:rsidR="00DD5865" w:rsidRPr="00853F29" w:rsidRDefault="00DD5865" w:rsidP="00DD5865">
    <w:pPr>
      <w:pStyle w:val="Encabezado"/>
    </w:pPr>
  </w:p>
  <w:p w14:paraId="4DD7A228" w14:textId="77777777" w:rsidR="0005108C" w:rsidRPr="00DD5865" w:rsidRDefault="0005108C" w:rsidP="00DD5865">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CC1E5" w14:textId="77777777" w:rsidR="00117B64" w:rsidRDefault="00117B64">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E0AB1" w14:textId="77777777" w:rsidR="00117B64" w:rsidRDefault="00117B64">
    <w:pPr>
      <w:pStyle w:val="Encabezad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79CD5" w14:textId="77777777" w:rsidR="008A1085" w:rsidRDefault="008A1085" w:rsidP="008A1085">
    <w:pPr>
      <w:pStyle w:val="Encabezado"/>
    </w:pPr>
  </w:p>
  <w:p w14:paraId="3D387C9C" w14:textId="77777777" w:rsidR="008A1085" w:rsidRDefault="008A1085" w:rsidP="008A1085">
    <w:pPr>
      <w:pStyle w:val="Encabezado"/>
    </w:pPr>
  </w:p>
  <w:sdt>
    <w:sdtPr>
      <w:rPr>
        <w:rFonts w:ascii="LM Roman 10" w:hAnsi="LM Roman 10"/>
        <w:sz w:val="24"/>
        <w:szCs w:val="24"/>
      </w:rPr>
      <w:id w:val="-1418092316"/>
      <w:docPartObj>
        <w:docPartGallery w:val="Page Numbers (Top of Page)"/>
        <w:docPartUnique/>
      </w:docPartObj>
    </w:sdtPr>
    <w:sdtEndPr/>
    <w:sdtContent>
      <w:p w14:paraId="3B112F5C" w14:textId="504E75B4" w:rsidR="008A1085" w:rsidRPr="00F25A43" w:rsidRDefault="008A1085" w:rsidP="008A1085">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4</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t>Índice general</w:t>
        </w:r>
      </w:p>
    </w:sdtContent>
  </w:sdt>
  <w:p w14:paraId="1D52A93A" w14:textId="77777777" w:rsidR="008A1085" w:rsidRPr="00853F29" w:rsidRDefault="008A1085" w:rsidP="008A1085">
    <w:pPr>
      <w:pStyle w:val="Encabezado"/>
    </w:pPr>
  </w:p>
  <w:p w14:paraId="0732D085" w14:textId="77777777" w:rsidR="008A1085" w:rsidRPr="00DD5865" w:rsidRDefault="008A1085" w:rsidP="008A1085">
    <w:pPr>
      <w:pStyle w:val="Encabezado"/>
    </w:pPr>
  </w:p>
  <w:p w14:paraId="43762581" w14:textId="77777777" w:rsidR="008A1085" w:rsidRPr="006C6D34" w:rsidRDefault="008A1085" w:rsidP="008A1085">
    <w:pPr>
      <w:pStyle w:val="Encabezado"/>
    </w:pPr>
  </w:p>
  <w:p w14:paraId="3889C88C" w14:textId="77777777" w:rsidR="008A1085" w:rsidRPr="00DD5865" w:rsidRDefault="008A1085" w:rsidP="00DD5865">
    <w:pPr>
      <w:pStyle w:val="Encabezad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BE75C" w14:textId="77777777" w:rsidR="00D400C8" w:rsidRDefault="00D400C8" w:rsidP="00555043">
    <w:pPr>
      <w:pStyle w:val="Encabezado"/>
    </w:pPr>
  </w:p>
  <w:p w14:paraId="56778245" w14:textId="77777777" w:rsidR="00D400C8" w:rsidRDefault="00D400C8" w:rsidP="00555043">
    <w:pPr>
      <w:pStyle w:val="Encabezado"/>
    </w:pPr>
  </w:p>
  <w:p w14:paraId="41CD86B4" w14:textId="77777777" w:rsidR="00D400C8" w:rsidRDefault="00D400C8" w:rsidP="00555043">
    <w:pPr>
      <w:pStyle w:val="Encabezado"/>
    </w:pPr>
  </w:p>
  <w:p w14:paraId="04B587FA" w14:textId="77777777" w:rsidR="00D400C8" w:rsidRDefault="00D400C8" w:rsidP="00555043">
    <w:pPr>
      <w:pStyle w:val="Encabezado"/>
    </w:pPr>
  </w:p>
  <w:p w14:paraId="432E3A77" w14:textId="77777777" w:rsidR="00D400C8" w:rsidRDefault="00D400C8" w:rsidP="00555043">
    <w:pPr>
      <w:pStyle w:val="Encabezado"/>
    </w:pPr>
  </w:p>
  <w:p w14:paraId="5F85CD5B" w14:textId="77777777" w:rsidR="00D400C8" w:rsidRDefault="00D400C8" w:rsidP="00555043">
    <w:pPr>
      <w:pStyle w:val="Encabezado"/>
    </w:pPr>
  </w:p>
  <w:p w14:paraId="2B240C01" w14:textId="77777777" w:rsidR="00D400C8" w:rsidRDefault="00D400C8" w:rsidP="00555043">
    <w:pPr>
      <w:pStyle w:val="Encabezado"/>
    </w:pPr>
  </w:p>
  <w:p w14:paraId="20ED4414" w14:textId="77777777" w:rsidR="00D400C8" w:rsidRDefault="00D400C8" w:rsidP="00555043">
    <w:pPr>
      <w:pStyle w:val="Encabezado"/>
    </w:pPr>
  </w:p>
  <w:p w14:paraId="49597235" w14:textId="77777777" w:rsidR="00D400C8" w:rsidRDefault="00D400C8" w:rsidP="00555043">
    <w:pPr>
      <w:pStyle w:val="Encabezado"/>
    </w:pPr>
  </w:p>
  <w:p w14:paraId="077F24EA" w14:textId="77777777" w:rsidR="00D400C8" w:rsidRDefault="00D400C8" w:rsidP="00555043">
    <w:pPr>
      <w:pStyle w:val="Encabezado"/>
    </w:pPr>
  </w:p>
  <w:p w14:paraId="33B7C753" w14:textId="77777777" w:rsidR="00D400C8" w:rsidRDefault="00D400C8" w:rsidP="00555043">
    <w:pPr>
      <w:pStyle w:val="Encabezado"/>
    </w:pPr>
  </w:p>
  <w:p w14:paraId="2C669C56" w14:textId="77777777" w:rsidR="00D400C8" w:rsidRDefault="00D400C8" w:rsidP="00555043">
    <w:pPr>
      <w:pStyle w:val="Encabezado"/>
    </w:pPr>
  </w:p>
  <w:p w14:paraId="77885945" w14:textId="77777777" w:rsidR="00D400C8" w:rsidRDefault="00D400C8" w:rsidP="00555043">
    <w:pPr>
      <w:pStyle w:val="Encabezado"/>
    </w:pPr>
  </w:p>
  <w:p w14:paraId="44D59797" w14:textId="77777777" w:rsidR="00D400C8" w:rsidRDefault="00D400C8" w:rsidP="00555043">
    <w:pPr>
      <w:pStyle w:val="Encabezado"/>
    </w:pPr>
  </w:p>
  <w:p w14:paraId="51254882" w14:textId="77777777" w:rsidR="00D400C8" w:rsidRPr="00BB4BC1" w:rsidRDefault="00D400C8" w:rsidP="00555043">
    <w:pPr>
      <w:pStyle w:val="Encabezado"/>
      <w:jc w:val="center"/>
    </w:pPr>
    <w:r>
      <w:rPr>
        <w:rFonts w:ascii="LM Sans 17" w:hAnsi="LM Sans 17"/>
        <w:i/>
        <w:spacing w:val="5"/>
        <w:w w:val="98"/>
        <w:sz w:val="36"/>
        <w:szCs w:val="36"/>
      </w:rPr>
      <w:t xml:space="preserve"> </w:t>
    </w:r>
  </w:p>
  <w:p w14:paraId="1E5B761A" w14:textId="77777777" w:rsidR="00D400C8" w:rsidRDefault="00D400C8" w:rsidP="00555043">
    <w:pPr>
      <w:spacing w:line="420" w:lineRule="exact"/>
      <w:ind w:left="20"/>
      <w:jc w:val="center"/>
    </w:pPr>
  </w:p>
  <w:p w14:paraId="35CE72E0" w14:textId="77777777" w:rsidR="00D400C8" w:rsidRPr="00555043" w:rsidRDefault="00D400C8" w:rsidP="00555043">
    <w:pPr>
      <w:pStyle w:val="Encabezado"/>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77C44B" w14:textId="77777777" w:rsidR="008A1085" w:rsidRDefault="008A1085" w:rsidP="008A1085">
    <w:pPr>
      <w:pStyle w:val="Encabezado"/>
    </w:pPr>
  </w:p>
  <w:p w14:paraId="22B22639" w14:textId="77777777" w:rsidR="008A1085" w:rsidRDefault="008A1085" w:rsidP="008A1085">
    <w:pPr>
      <w:pStyle w:val="Encabezado"/>
    </w:pPr>
  </w:p>
  <w:sdt>
    <w:sdtPr>
      <w:rPr>
        <w:rFonts w:ascii="LM Roman 10" w:hAnsi="LM Roman 10"/>
        <w:sz w:val="24"/>
        <w:szCs w:val="24"/>
      </w:rPr>
      <w:id w:val="1142469081"/>
      <w:docPartObj>
        <w:docPartGallery w:val="Page Numbers (Top of Page)"/>
        <w:docPartUnique/>
      </w:docPartObj>
    </w:sdtPr>
    <w:sdtEndPr/>
    <w:sdtContent>
      <w:p w14:paraId="27711C4B" w14:textId="6792D39C" w:rsidR="008A1085" w:rsidRPr="00F25A43" w:rsidRDefault="008A1085" w:rsidP="008A1085">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4</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r>
        <w:r w:rsidR="004D07C3" w:rsidRPr="004D07C3">
          <w:rPr>
            <w:rFonts w:ascii="LM Roman 10" w:hAnsi="LM Roman 10"/>
            <w:sz w:val="24"/>
            <w:szCs w:val="24"/>
          </w:rPr>
          <w:t>Plan de Proyecto Software</w:t>
        </w:r>
      </w:p>
    </w:sdtContent>
  </w:sdt>
  <w:p w14:paraId="39573CF1" w14:textId="77777777" w:rsidR="008A1085" w:rsidRPr="00853F29" w:rsidRDefault="008A1085" w:rsidP="008A1085">
    <w:pPr>
      <w:pStyle w:val="Encabezado"/>
    </w:pPr>
  </w:p>
  <w:p w14:paraId="62C9BF44" w14:textId="77777777" w:rsidR="008A1085" w:rsidRPr="00DD5865" w:rsidRDefault="008A1085" w:rsidP="008A1085">
    <w:pPr>
      <w:pStyle w:val="Encabezado"/>
    </w:pPr>
  </w:p>
  <w:p w14:paraId="70BB8C1C" w14:textId="77777777" w:rsidR="008A1085" w:rsidRPr="006C6D34" w:rsidRDefault="008A1085" w:rsidP="008A1085">
    <w:pPr>
      <w:pStyle w:val="Encabezado"/>
    </w:pPr>
  </w:p>
  <w:p w14:paraId="65FB0A67" w14:textId="77777777" w:rsidR="008A1085" w:rsidRPr="00DD5865" w:rsidRDefault="008A1085" w:rsidP="00DD586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49D1"/>
    <w:multiLevelType w:val="hybridMultilevel"/>
    <w:tmpl w:val="7F183D2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1B93482"/>
    <w:multiLevelType w:val="multilevel"/>
    <w:tmpl w:val="7CB47B42"/>
    <w:lvl w:ilvl="0">
      <w:start w:val="1"/>
      <w:numFmt w:val="upperLetter"/>
      <w:lvlText w:val="%1"/>
      <w:lvlJc w:val="left"/>
      <w:pPr>
        <w:ind w:left="1286" w:hanging="908"/>
      </w:pPr>
      <w:rPr>
        <w:rFonts w:hint="default"/>
      </w:rPr>
    </w:lvl>
    <w:lvl w:ilvl="1">
      <w:start w:val="1"/>
      <w:numFmt w:val="decimal"/>
      <w:lvlText w:val="C.%2."/>
      <w:lvlJc w:val="left"/>
      <w:pPr>
        <w:ind w:left="1286" w:hanging="908"/>
      </w:pPr>
      <w:rPr>
        <w:rFonts w:ascii="LM Roman 12" w:eastAsia="Georgia" w:hAnsi="LM Roman 12" w:cs="Georgia" w:hint="default"/>
        <w:b/>
        <w:bCs/>
        <w:i w:val="0"/>
        <w:iCs w:val="0"/>
        <w:w w:val="109"/>
        <w:sz w:val="34"/>
        <w:szCs w:val="34"/>
      </w:rPr>
    </w:lvl>
    <w:lvl w:ilvl="2">
      <w:numFmt w:val="bullet"/>
      <w:lvlText w:val="•"/>
      <w:lvlJc w:val="left"/>
      <w:pPr>
        <w:ind w:left="2695" w:hanging="908"/>
      </w:pPr>
      <w:rPr>
        <w:rFonts w:hint="default"/>
      </w:rPr>
    </w:lvl>
    <w:lvl w:ilvl="3">
      <w:numFmt w:val="bullet"/>
      <w:lvlText w:val="•"/>
      <w:lvlJc w:val="left"/>
      <w:pPr>
        <w:ind w:left="3401" w:hanging="908"/>
      </w:pPr>
      <w:rPr>
        <w:rFonts w:hint="default"/>
      </w:rPr>
    </w:lvl>
    <w:lvl w:ilvl="4">
      <w:numFmt w:val="bullet"/>
      <w:lvlText w:val="•"/>
      <w:lvlJc w:val="left"/>
      <w:pPr>
        <w:ind w:left="4108" w:hanging="908"/>
      </w:pPr>
      <w:rPr>
        <w:rFonts w:hint="default"/>
      </w:rPr>
    </w:lvl>
    <w:lvl w:ilvl="5">
      <w:numFmt w:val="bullet"/>
      <w:lvlText w:val="•"/>
      <w:lvlJc w:val="left"/>
      <w:pPr>
        <w:ind w:left="4814" w:hanging="908"/>
      </w:pPr>
      <w:rPr>
        <w:rFonts w:hint="default"/>
      </w:rPr>
    </w:lvl>
    <w:lvl w:ilvl="6">
      <w:numFmt w:val="bullet"/>
      <w:lvlText w:val="•"/>
      <w:lvlJc w:val="left"/>
      <w:pPr>
        <w:ind w:left="5521" w:hanging="908"/>
      </w:pPr>
      <w:rPr>
        <w:rFonts w:hint="default"/>
      </w:rPr>
    </w:lvl>
    <w:lvl w:ilvl="7">
      <w:numFmt w:val="bullet"/>
      <w:lvlText w:val="•"/>
      <w:lvlJc w:val="left"/>
      <w:pPr>
        <w:ind w:left="6227" w:hanging="908"/>
      </w:pPr>
      <w:rPr>
        <w:rFonts w:hint="default"/>
      </w:rPr>
    </w:lvl>
    <w:lvl w:ilvl="8">
      <w:numFmt w:val="bullet"/>
      <w:lvlText w:val="•"/>
      <w:lvlJc w:val="left"/>
      <w:pPr>
        <w:ind w:left="6934" w:hanging="908"/>
      </w:pPr>
      <w:rPr>
        <w:rFonts w:hint="default"/>
      </w:rPr>
    </w:lvl>
  </w:abstractNum>
  <w:abstractNum w:abstractNumId="2" w15:restartNumberingAfterBreak="0">
    <w:nsid w:val="053628D5"/>
    <w:multiLevelType w:val="hybridMultilevel"/>
    <w:tmpl w:val="364A07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83330A4"/>
    <w:multiLevelType w:val="hybridMultilevel"/>
    <w:tmpl w:val="364A07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1964C4A"/>
    <w:multiLevelType w:val="hybridMultilevel"/>
    <w:tmpl w:val="364A07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4BF0D53"/>
    <w:multiLevelType w:val="hybridMultilevel"/>
    <w:tmpl w:val="364A07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EAD06E8"/>
    <w:multiLevelType w:val="hybridMultilevel"/>
    <w:tmpl w:val="B4DE2008"/>
    <w:lvl w:ilvl="0" w:tplc="C6ECD7F0">
      <w:start w:val="1"/>
      <w:numFmt w:val="decimal"/>
      <w:lvlText w:val="%1."/>
      <w:lvlJc w:val="left"/>
      <w:pPr>
        <w:ind w:left="700" w:hanging="360"/>
      </w:pPr>
      <w:rPr>
        <w:rFonts w:hint="default"/>
      </w:rPr>
    </w:lvl>
    <w:lvl w:ilvl="1" w:tplc="0C0A0019" w:tentative="1">
      <w:start w:val="1"/>
      <w:numFmt w:val="lowerLetter"/>
      <w:lvlText w:val="%2."/>
      <w:lvlJc w:val="left"/>
      <w:pPr>
        <w:ind w:left="1420" w:hanging="360"/>
      </w:pPr>
    </w:lvl>
    <w:lvl w:ilvl="2" w:tplc="0C0A001B" w:tentative="1">
      <w:start w:val="1"/>
      <w:numFmt w:val="lowerRoman"/>
      <w:lvlText w:val="%3."/>
      <w:lvlJc w:val="right"/>
      <w:pPr>
        <w:ind w:left="2140" w:hanging="180"/>
      </w:pPr>
    </w:lvl>
    <w:lvl w:ilvl="3" w:tplc="0C0A000F" w:tentative="1">
      <w:start w:val="1"/>
      <w:numFmt w:val="decimal"/>
      <w:lvlText w:val="%4."/>
      <w:lvlJc w:val="left"/>
      <w:pPr>
        <w:ind w:left="2860" w:hanging="360"/>
      </w:pPr>
    </w:lvl>
    <w:lvl w:ilvl="4" w:tplc="0C0A0019" w:tentative="1">
      <w:start w:val="1"/>
      <w:numFmt w:val="lowerLetter"/>
      <w:lvlText w:val="%5."/>
      <w:lvlJc w:val="left"/>
      <w:pPr>
        <w:ind w:left="3580" w:hanging="360"/>
      </w:pPr>
    </w:lvl>
    <w:lvl w:ilvl="5" w:tplc="0C0A001B" w:tentative="1">
      <w:start w:val="1"/>
      <w:numFmt w:val="lowerRoman"/>
      <w:lvlText w:val="%6."/>
      <w:lvlJc w:val="right"/>
      <w:pPr>
        <w:ind w:left="4300" w:hanging="180"/>
      </w:pPr>
    </w:lvl>
    <w:lvl w:ilvl="6" w:tplc="0C0A000F" w:tentative="1">
      <w:start w:val="1"/>
      <w:numFmt w:val="decimal"/>
      <w:lvlText w:val="%7."/>
      <w:lvlJc w:val="left"/>
      <w:pPr>
        <w:ind w:left="5020" w:hanging="360"/>
      </w:pPr>
    </w:lvl>
    <w:lvl w:ilvl="7" w:tplc="0C0A0019" w:tentative="1">
      <w:start w:val="1"/>
      <w:numFmt w:val="lowerLetter"/>
      <w:lvlText w:val="%8."/>
      <w:lvlJc w:val="left"/>
      <w:pPr>
        <w:ind w:left="5740" w:hanging="360"/>
      </w:pPr>
    </w:lvl>
    <w:lvl w:ilvl="8" w:tplc="0C0A001B" w:tentative="1">
      <w:start w:val="1"/>
      <w:numFmt w:val="lowerRoman"/>
      <w:lvlText w:val="%9."/>
      <w:lvlJc w:val="right"/>
      <w:pPr>
        <w:ind w:left="6460" w:hanging="180"/>
      </w:pPr>
    </w:lvl>
  </w:abstractNum>
  <w:abstractNum w:abstractNumId="7" w15:restartNumberingAfterBreak="0">
    <w:nsid w:val="240A5CF7"/>
    <w:multiLevelType w:val="hybridMultilevel"/>
    <w:tmpl w:val="364A07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5C10B41"/>
    <w:multiLevelType w:val="multilevel"/>
    <w:tmpl w:val="FD9AB21A"/>
    <w:lvl w:ilvl="0">
      <w:start w:val="1"/>
      <w:numFmt w:val="upperLetter"/>
      <w:lvlText w:val="%1"/>
      <w:lvlJc w:val="left"/>
      <w:pPr>
        <w:ind w:left="1286" w:hanging="908"/>
      </w:pPr>
      <w:rPr>
        <w:rFonts w:hint="default"/>
      </w:rPr>
    </w:lvl>
    <w:lvl w:ilvl="1">
      <w:start w:val="1"/>
      <w:numFmt w:val="decimal"/>
      <w:lvlText w:val="E.%2."/>
      <w:lvlJc w:val="left"/>
      <w:pPr>
        <w:ind w:left="1286" w:hanging="908"/>
      </w:pPr>
    </w:lvl>
    <w:lvl w:ilvl="2">
      <w:numFmt w:val="bullet"/>
      <w:lvlText w:val="•"/>
      <w:lvlJc w:val="left"/>
      <w:pPr>
        <w:ind w:left="2695" w:hanging="908"/>
      </w:pPr>
      <w:rPr>
        <w:rFonts w:hint="default"/>
      </w:rPr>
    </w:lvl>
    <w:lvl w:ilvl="3">
      <w:numFmt w:val="bullet"/>
      <w:lvlText w:val="•"/>
      <w:lvlJc w:val="left"/>
      <w:pPr>
        <w:ind w:left="3401" w:hanging="908"/>
      </w:pPr>
      <w:rPr>
        <w:rFonts w:hint="default"/>
      </w:rPr>
    </w:lvl>
    <w:lvl w:ilvl="4">
      <w:numFmt w:val="bullet"/>
      <w:lvlText w:val="•"/>
      <w:lvlJc w:val="left"/>
      <w:pPr>
        <w:ind w:left="4108" w:hanging="908"/>
      </w:pPr>
      <w:rPr>
        <w:rFonts w:hint="default"/>
      </w:rPr>
    </w:lvl>
    <w:lvl w:ilvl="5">
      <w:numFmt w:val="bullet"/>
      <w:lvlText w:val="•"/>
      <w:lvlJc w:val="left"/>
      <w:pPr>
        <w:ind w:left="4814" w:hanging="908"/>
      </w:pPr>
      <w:rPr>
        <w:rFonts w:hint="default"/>
      </w:rPr>
    </w:lvl>
    <w:lvl w:ilvl="6">
      <w:numFmt w:val="bullet"/>
      <w:lvlText w:val="•"/>
      <w:lvlJc w:val="left"/>
      <w:pPr>
        <w:ind w:left="5521" w:hanging="908"/>
      </w:pPr>
      <w:rPr>
        <w:rFonts w:hint="default"/>
      </w:rPr>
    </w:lvl>
    <w:lvl w:ilvl="7">
      <w:numFmt w:val="bullet"/>
      <w:lvlText w:val="•"/>
      <w:lvlJc w:val="left"/>
      <w:pPr>
        <w:ind w:left="6227" w:hanging="908"/>
      </w:pPr>
      <w:rPr>
        <w:rFonts w:hint="default"/>
      </w:rPr>
    </w:lvl>
    <w:lvl w:ilvl="8">
      <w:numFmt w:val="bullet"/>
      <w:lvlText w:val="•"/>
      <w:lvlJc w:val="left"/>
      <w:pPr>
        <w:ind w:left="6934" w:hanging="908"/>
      </w:pPr>
      <w:rPr>
        <w:rFonts w:hint="default"/>
      </w:rPr>
    </w:lvl>
  </w:abstractNum>
  <w:abstractNum w:abstractNumId="9" w15:restartNumberingAfterBreak="0">
    <w:nsid w:val="26135DC2"/>
    <w:multiLevelType w:val="hybridMultilevel"/>
    <w:tmpl w:val="55423550"/>
    <w:lvl w:ilvl="0" w:tplc="0C0A000F">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0" w15:restartNumberingAfterBreak="0">
    <w:nsid w:val="2BEB13F6"/>
    <w:multiLevelType w:val="hybridMultilevel"/>
    <w:tmpl w:val="364A07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01837B9"/>
    <w:multiLevelType w:val="hybridMultilevel"/>
    <w:tmpl w:val="364A07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22F74AD"/>
    <w:multiLevelType w:val="hybridMultilevel"/>
    <w:tmpl w:val="364A07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2C32065"/>
    <w:multiLevelType w:val="hybridMultilevel"/>
    <w:tmpl w:val="110AF3BA"/>
    <w:lvl w:ilvl="0" w:tplc="0C0A000F">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4" w15:restartNumberingAfterBreak="0">
    <w:nsid w:val="3CCD5714"/>
    <w:multiLevelType w:val="hybridMultilevel"/>
    <w:tmpl w:val="364A07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E1D1C57"/>
    <w:multiLevelType w:val="hybridMultilevel"/>
    <w:tmpl w:val="C186E7CC"/>
    <w:lvl w:ilvl="0" w:tplc="82685074">
      <w:start w:val="1"/>
      <w:numFmt w:val="decimal"/>
      <w:lvlText w:val="%1."/>
      <w:lvlJc w:val="left"/>
      <w:pPr>
        <w:ind w:left="700" w:hanging="360"/>
      </w:pPr>
      <w:rPr>
        <w:rFonts w:hint="default"/>
      </w:rPr>
    </w:lvl>
    <w:lvl w:ilvl="1" w:tplc="0C0A0019" w:tentative="1">
      <w:start w:val="1"/>
      <w:numFmt w:val="lowerLetter"/>
      <w:lvlText w:val="%2."/>
      <w:lvlJc w:val="left"/>
      <w:pPr>
        <w:ind w:left="1420" w:hanging="360"/>
      </w:pPr>
    </w:lvl>
    <w:lvl w:ilvl="2" w:tplc="0C0A001B" w:tentative="1">
      <w:start w:val="1"/>
      <w:numFmt w:val="lowerRoman"/>
      <w:lvlText w:val="%3."/>
      <w:lvlJc w:val="right"/>
      <w:pPr>
        <w:ind w:left="2140" w:hanging="180"/>
      </w:pPr>
    </w:lvl>
    <w:lvl w:ilvl="3" w:tplc="0C0A000F" w:tentative="1">
      <w:start w:val="1"/>
      <w:numFmt w:val="decimal"/>
      <w:lvlText w:val="%4."/>
      <w:lvlJc w:val="left"/>
      <w:pPr>
        <w:ind w:left="2860" w:hanging="360"/>
      </w:pPr>
    </w:lvl>
    <w:lvl w:ilvl="4" w:tplc="0C0A0019" w:tentative="1">
      <w:start w:val="1"/>
      <w:numFmt w:val="lowerLetter"/>
      <w:lvlText w:val="%5."/>
      <w:lvlJc w:val="left"/>
      <w:pPr>
        <w:ind w:left="3580" w:hanging="360"/>
      </w:pPr>
    </w:lvl>
    <w:lvl w:ilvl="5" w:tplc="0C0A001B" w:tentative="1">
      <w:start w:val="1"/>
      <w:numFmt w:val="lowerRoman"/>
      <w:lvlText w:val="%6."/>
      <w:lvlJc w:val="right"/>
      <w:pPr>
        <w:ind w:left="4300" w:hanging="180"/>
      </w:pPr>
    </w:lvl>
    <w:lvl w:ilvl="6" w:tplc="0C0A000F" w:tentative="1">
      <w:start w:val="1"/>
      <w:numFmt w:val="decimal"/>
      <w:lvlText w:val="%7."/>
      <w:lvlJc w:val="left"/>
      <w:pPr>
        <w:ind w:left="5020" w:hanging="360"/>
      </w:pPr>
    </w:lvl>
    <w:lvl w:ilvl="7" w:tplc="0C0A0019" w:tentative="1">
      <w:start w:val="1"/>
      <w:numFmt w:val="lowerLetter"/>
      <w:lvlText w:val="%8."/>
      <w:lvlJc w:val="left"/>
      <w:pPr>
        <w:ind w:left="5740" w:hanging="360"/>
      </w:pPr>
    </w:lvl>
    <w:lvl w:ilvl="8" w:tplc="0C0A001B" w:tentative="1">
      <w:start w:val="1"/>
      <w:numFmt w:val="lowerRoman"/>
      <w:lvlText w:val="%9."/>
      <w:lvlJc w:val="right"/>
      <w:pPr>
        <w:ind w:left="6460" w:hanging="180"/>
      </w:pPr>
    </w:lvl>
  </w:abstractNum>
  <w:abstractNum w:abstractNumId="16" w15:restartNumberingAfterBreak="0">
    <w:nsid w:val="4177311D"/>
    <w:multiLevelType w:val="hybridMultilevel"/>
    <w:tmpl w:val="D01A1E9E"/>
    <w:lvl w:ilvl="0" w:tplc="D5D6FC50">
      <w:start w:val="1"/>
      <w:numFmt w:val="bullet"/>
      <w:lvlText w:val="-"/>
      <w:lvlJc w:val="left"/>
      <w:pPr>
        <w:ind w:left="709" w:hanging="425"/>
      </w:pPr>
      <w:rPr>
        <w:rFonts w:ascii="LM Roman 10" w:eastAsia="Georgia" w:hAnsi="LM Roman 10" w:cs="Georgia" w:hint="default"/>
      </w:rPr>
    </w:lvl>
    <w:lvl w:ilvl="1" w:tplc="D4AE8EF8">
      <w:start w:val="1"/>
      <w:numFmt w:val="bullet"/>
      <w:lvlText w:val="o"/>
      <w:lvlJc w:val="left"/>
      <w:pPr>
        <w:ind w:left="839" w:firstLine="210"/>
      </w:pPr>
      <w:rPr>
        <w:rFonts w:ascii="Courier New" w:hAnsi="Courier New" w:hint="default"/>
      </w:rPr>
    </w:lvl>
    <w:lvl w:ilvl="2" w:tplc="0C0A0005" w:tentative="1">
      <w:start w:val="1"/>
      <w:numFmt w:val="bullet"/>
      <w:lvlText w:val=""/>
      <w:lvlJc w:val="left"/>
      <w:pPr>
        <w:ind w:left="3263" w:hanging="360"/>
      </w:pPr>
      <w:rPr>
        <w:rFonts w:ascii="Wingdings" w:hAnsi="Wingdings" w:hint="default"/>
      </w:rPr>
    </w:lvl>
    <w:lvl w:ilvl="3" w:tplc="0C0A0001" w:tentative="1">
      <w:start w:val="1"/>
      <w:numFmt w:val="bullet"/>
      <w:lvlText w:val=""/>
      <w:lvlJc w:val="left"/>
      <w:pPr>
        <w:ind w:left="3983" w:hanging="360"/>
      </w:pPr>
      <w:rPr>
        <w:rFonts w:ascii="Symbol" w:hAnsi="Symbol" w:hint="default"/>
      </w:rPr>
    </w:lvl>
    <w:lvl w:ilvl="4" w:tplc="0C0A0003" w:tentative="1">
      <w:start w:val="1"/>
      <w:numFmt w:val="bullet"/>
      <w:lvlText w:val="o"/>
      <w:lvlJc w:val="left"/>
      <w:pPr>
        <w:ind w:left="4703" w:hanging="360"/>
      </w:pPr>
      <w:rPr>
        <w:rFonts w:ascii="Courier New" w:hAnsi="Courier New" w:cs="Courier New" w:hint="default"/>
      </w:rPr>
    </w:lvl>
    <w:lvl w:ilvl="5" w:tplc="0C0A0005" w:tentative="1">
      <w:start w:val="1"/>
      <w:numFmt w:val="bullet"/>
      <w:lvlText w:val=""/>
      <w:lvlJc w:val="left"/>
      <w:pPr>
        <w:ind w:left="5423" w:hanging="360"/>
      </w:pPr>
      <w:rPr>
        <w:rFonts w:ascii="Wingdings" w:hAnsi="Wingdings" w:hint="default"/>
      </w:rPr>
    </w:lvl>
    <w:lvl w:ilvl="6" w:tplc="0C0A0001" w:tentative="1">
      <w:start w:val="1"/>
      <w:numFmt w:val="bullet"/>
      <w:lvlText w:val=""/>
      <w:lvlJc w:val="left"/>
      <w:pPr>
        <w:ind w:left="6143" w:hanging="360"/>
      </w:pPr>
      <w:rPr>
        <w:rFonts w:ascii="Symbol" w:hAnsi="Symbol" w:hint="default"/>
      </w:rPr>
    </w:lvl>
    <w:lvl w:ilvl="7" w:tplc="0C0A0003" w:tentative="1">
      <w:start w:val="1"/>
      <w:numFmt w:val="bullet"/>
      <w:lvlText w:val="o"/>
      <w:lvlJc w:val="left"/>
      <w:pPr>
        <w:ind w:left="6863" w:hanging="360"/>
      </w:pPr>
      <w:rPr>
        <w:rFonts w:ascii="Courier New" w:hAnsi="Courier New" w:cs="Courier New" w:hint="default"/>
      </w:rPr>
    </w:lvl>
    <w:lvl w:ilvl="8" w:tplc="0C0A0005" w:tentative="1">
      <w:start w:val="1"/>
      <w:numFmt w:val="bullet"/>
      <w:lvlText w:val=""/>
      <w:lvlJc w:val="left"/>
      <w:pPr>
        <w:ind w:left="7583" w:hanging="360"/>
      </w:pPr>
      <w:rPr>
        <w:rFonts w:ascii="Wingdings" w:hAnsi="Wingdings" w:hint="default"/>
      </w:rPr>
    </w:lvl>
  </w:abstractNum>
  <w:abstractNum w:abstractNumId="17" w15:restartNumberingAfterBreak="0">
    <w:nsid w:val="41AB0118"/>
    <w:multiLevelType w:val="hybridMultilevel"/>
    <w:tmpl w:val="4A7013DE"/>
    <w:lvl w:ilvl="0" w:tplc="0C0A000F">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8" w15:restartNumberingAfterBreak="0">
    <w:nsid w:val="45A35049"/>
    <w:multiLevelType w:val="multilevel"/>
    <w:tmpl w:val="EE3CFB2C"/>
    <w:lvl w:ilvl="0">
      <w:start w:val="1"/>
      <w:numFmt w:val="upperLetter"/>
      <w:lvlText w:val="%1"/>
      <w:lvlJc w:val="left"/>
      <w:pPr>
        <w:ind w:left="1286" w:hanging="908"/>
      </w:pPr>
      <w:rPr>
        <w:rFonts w:hint="default"/>
      </w:rPr>
    </w:lvl>
    <w:lvl w:ilvl="1">
      <w:start w:val="1"/>
      <w:numFmt w:val="decimal"/>
      <w:lvlText w:val="B.%2."/>
      <w:lvlJc w:val="left"/>
      <w:pPr>
        <w:ind w:left="1286" w:hanging="908"/>
      </w:pPr>
      <w:rPr>
        <w:rFonts w:ascii="LM Roman 12" w:eastAsia="Georgia" w:hAnsi="LM Roman 12" w:cs="Georgia" w:hint="default"/>
        <w:b/>
        <w:bCs/>
        <w:i w:val="0"/>
        <w:iCs w:val="0"/>
        <w:w w:val="109"/>
        <w:sz w:val="34"/>
        <w:szCs w:val="34"/>
      </w:rPr>
    </w:lvl>
    <w:lvl w:ilvl="2">
      <w:numFmt w:val="bullet"/>
      <w:lvlText w:val="•"/>
      <w:lvlJc w:val="left"/>
      <w:pPr>
        <w:ind w:left="2695" w:hanging="908"/>
      </w:pPr>
      <w:rPr>
        <w:rFonts w:hint="default"/>
      </w:rPr>
    </w:lvl>
    <w:lvl w:ilvl="3">
      <w:numFmt w:val="bullet"/>
      <w:lvlText w:val="•"/>
      <w:lvlJc w:val="left"/>
      <w:pPr>
        <w:ind w:left="3401" w:hanging="908"/>
      </w:pPr>
      <w:rPr>
        <w:rFonts w:hint="default"/>
      </w:rPr>
    </w:lvl>
    <w:lvl w:ilvl="4">
      <w:numFmt w:val="bullet"/>
      <w:lvlText w:val="•"/>
      <w:lvlJc w:val="left"/>
      <w:pPr>
        <w:ind w:left="4108" w:hanging="908"/>
      </w:pPr>
      <w:rPr>
        <w:rFonts w:hint="default"/>
      </w:rPr>
    </w:lvl>
    <w:lvl w:ilvl="5">
      <w:numFmt w:val="bullet"/>
      <w:lvlText w:val="•"/>
      <w:lvlJc w:val="left"/>
      <w:pPr>
        <w:ind w:left="4814" w:hanging="908"/>
      </w:pPr>
      <w:rPr>
        <w:rFonts w:hint="default"/>
      </w:rPr>
    </w:lvl>
    <w:lvl w:ilvl="6">
      <w:numFmt w:val="bullet"/>
      <w:lvlText w:val="•"/>
      <w:lvlJc w:val="left"/>
      <w:pPr>
        <w:ind w:left="5521" w:hanging="908"/>
      </w:pPr>
      <w:rPr>
        <w:rFonts w:hint="default"/>
      </w:rPr>
    </w:lvl>
    <w:lvl w:ilvl="7">
      <w:numFmt w:val="bullet"/>
      <w:lvlText w:val="•"/>
      <w:lvlJc w:val="left"/>
      <w:pPr>
        <w:ind w:left="6227" w:hanging="908"/>
      </w:pPr>
      <w:rPr>
        <w:rFonts w:hint="default"/>
      </w:rPr>
    </w:lvl>
    <w:lvl w:ilvl="8">
      <w:numFmt w:val="bullet"/>
      <w:lvlText w:val="•"/>
      <w:lvlJc w:val="left"/>
      <w:pPr>
        <w:ind w:left="6934" w:hanging="908"/>
      </w:pPr>
      <w:rPr>
        <w:rFonts w:hint="default"/>
      </w:rPr>
    </w:lvl>
  </w:abstractNum>
  <w:abstractNum w:abstractNumId="19" w15:restartNumberingAfterBreak="0">
    <w:nsid w:val="4BB34640"/>
    <w:multiLevelType w:val="hybridMultilevel"/>
    <w:tmpl w:val="364A076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51E61ED0"/>
    <w:multiLevelType w:val="multilevel"/>
    <w:tmpl w:val="9DB0E394"/>
    <w:lvl w:ilvl="0">
      <w:start w:val="1"/>
      <w:numFmt w:val="upperLetter"/>
      <w:lvlText w:val="%1"/>
      <w:lvlJc w:val="left"/>
      <w:pPr>
        <w:ind w:left="1286" w:hanging="908"/>
      </w:pPr>
      <w:rPr>
        <w:rFonts w:hint="default"/>
      </w:rPr>
    </w:lvl>
    <w:lvl w:ilvl="1">
      <w:start w:val="1"/>
      <w:numFmt w:val="decimal"/>
      <w:pStyle w:val="SublistadoNNormal"/>
      <w:lvlText w:val="E.%2."/>
      <w:lvlJc w:val="left"/>
      <w:pPr>
        <w:ind w:left="1286" w:hanging="908"/>
      </w:pPr>
      <w:rPr>
        <w:rFonts w:hint="default"/>
      </w:rPr>
    </w:lvl>
    <w:lvl w:ilvl="2">
      <w:numFmt w:val="bullet"/>
      <w:lvlText w:val="•"/>
      <w:lvlJc w:val="left"/>
      <w:pPr>
        <w:ind w:left="2695" w:hanging="908"/>
      </w:pPr>
      <w:rPr>
        <w:rFonts w:hint="default"/>
      </w:rPr>
    </w:lvl>
    <w:lvl w:ilvl="3">
      <w:numFmt w:val="bullet"/>
      <w:lvlText w:val="•"/>
      <w:lvlJc w:val="left"/>
      <w:pPr>
        <w:ind w:left="3401" w:hanging="908"/>
      </w:pPr>
      <w:rPr>
        <w:rFonts w:hint="default"/>
      </w:rPr>
    </w:lvl>
    <w:lvl w:ilvl="4">
      <w:numFmt w:val="bullet"/>
      <w:lvlText w:val="•"/>
      <w:lvlJc w:val="left"/>
      <w:pPr>
        <w:ind w:left="4108" w:hanging="908"/>
      </w:pPr>
      <w:rPr>
        <w:rFonts w:hint="default"/>
      </w:rPr>
    </w:lvl>
    <w:lvl w:ilvl="5">
      <w:numFmt w:val="bullet"/>
      <w:lvlText w:val="•"/>
      <w:lvlJc w:val="left"/>
      <w:pPr>
        <w:ind w:left="4814" w:hanging="908"/>
      </w:pPr>
      <w:rPr>
        <w:rFonts w:hint="default"/>
      </w:rPr>
    </w:lvl>
    <w:lvl w:ilvl="6">
      <w:numFmt w:val="bullet"/>
      <w:lvlText w:val="•"/>
      <w:lvlJc w:val="left"/>
      <w:pPr>
        <w:ind w:left="5521" w:hanging="908"/>
      </w:pPr>
      <w:rPr>
        <w:rFonts w:hint="default"/>
      </w:rPr>
    </w:lvl>
    <w:lvl w:ilvl="7">
      <w:numFmt w:val="bullet"/>
      <w:lvlText w:val="•"/>
      <w:lvlJc w:val="left"/>
      <w:pPr>
        <w:ind w:left="6227" w:hanging="908"/>
      </w:pPr>
      <w:rPr>
        <w:rFonts w:hint="default"/>
      </w:rPr>
    </w:lvl>
    <w:lvl w:ilvl="8">
      <w:numFmt w:val="bullet"/>
      <w:lvlText w:val="•"/>
      <w:lvlJc w:val="left"/>
      <w:pPr>
        <w:ind w:left="6934" w:hanging="908"/>
      </w:pPr>
      <w:rPr>
        <w:rFonts w:hint="default"/>
      </w:rPr>
    </w:lvl>
  </w:abstractNum>
  <w:abstractNum w:abstractNumId="21" w15:restartNumberingAfterBreak="0">
    <w:nsid w:val="652807A2"/>
    <w:multiLevelType w:val="hybridMultilevel"/>
    <w:tmpl w:val="FB46392E"/>
    <w:lvl w:ilvl="0" w:tplc="580E82DE">
      <w:start w:val="1"/>
      <w:numFmt w:val="bullet"/>
      <w:lvlText w:val="-"/>
      <w:lvlJc w:val="left"/>
      <w:pPr>
        <w:ind w:left="700" w:hanging="360"/>
      </w:pPr>
      <w:rPr>
        <w:rFonts w:ascii="LM Roman 10" w:eastAsia="Georgia" w:hAnsi="LM Roman 10" w:cs="Georgia" w:hint="default"/>
      </w:rPr>
    </w:lvl>
    <w:lvl w:ilvl="1" w:tplc="580E82DE">
      <w:start w:val="1"/>
      <w:numFmt w:val="bullet"/>
      <w:lvlText w:val="-"/>
      <w:lvlJc w:val="left"/>
      <w:pPr>
        <w:ind w:left="1420" w:hanging="360"/>
      </w:pPr>
      <w:rPr>
        <w:rFonts w:ascii="LM Roman 10" w:eastAsia="Georgia" w:hAnsi="LM Roman 10" w:cs="Georgia" w:hint="default"/>
      </w:rPr>
    </w:lvl>
    <w:lvl w:ilvl="2" w:tplc="0C0A0005">
      <w:start w:val="1"/>
      <w:numFmt w:val="bullet"/>
      <w:lvlText w:val=""/>
      <w:lvlJc w:val="left"/>
      <w:pPr>
        <w:ind w:left="2140" w:hanging="360"/>
      </w:pPr>
      <w:rPr>
        <w:rFonts w:ascii="Wingdings" w:hAnsi="Wingdings" w:hint="default"/>
      </w:rPr>
    </w:lvl>
    <w:lvl w:ilvl="3" w:tplc="0C0A0001">
      <w:start w:val="1"/>
      <w:numFmt w:val="bullet"/>
      <w:lvlText w:val=""/>
      <w:lvlJc w:val="left"/>
      <w:pPr>
        <w:ind w:left="2860" w:hanging="360"/>
      </w:pPr>
      <w:rPr>
        <w:rFonts w:ascii="Symbol" w:hAnsi="Symbol" w:hint="default"/>
      </w:rPr>
    </w:lvl>
    <w:lvl w:ilvl="4" w:tplc="0C0A0003">
      <w:start w:val="1"/>
      <w:numFmt w:val="bullet"/>
      <w:lvlText w:val="o"/>
      <w:lvlJc w:val="left"/>
      <w:pPr>
        <w:ind w:left="3580" w:hanging="360"/>
      </w:pPr>
      <w:rPr>
        <w:rFonts w:ascii="Courier New" w:hAnsi="Courier New" w:cs="Courier New" w:hint="default"/>
      </w:rPr>
    </w:lvl>
    <w:lvl w:ilvl="5" w:tplc="0C0A0005">
      <w:start w:val="1"/>
      <w:numFmt w:val="bullet"/>
      <w:lvlText w:val=""/>
      <w:lvlJc w:val="left"/>
      <w:pPr>
        <w:ind w:left="4300" w:hanging="360"/>
      </w:pPr>
      <w:rPr>
        <w:rFonts w:ascii="Wingdings" w:hAnsi="Wingdings" w:hint="default"/>
      </w:rPr>
    </w:lvl>
    <w:lvl w:ilvl="6" w:tplc="0C0A0001">
      <w:start w:val="1"/>
      <w:numFmt w:val="bullet"/>
      <w:lvlText w:val=""/>
      <w:lvlJc w:val="left"/>
      <w:pPr>
        <w:ind w:left="5020" w:hanging="360"/>
      </w:pPr>
      <w:rPr>
        <w:rFonts w:ascii="Symbol" w:hAnsi="Symbol" w:hint="default"/>
      </w:rPr>
    </w:lvl>
    <w:lvl w:ilvl="7" w:tplc="0C0A0003">
      <w:start w:val="1"/>
      <w:numFmt w:val="bullet"/>
      <w:lvlText w:val="o"/>
      <w:lvlJc w:val="left"/>
      <w:pPr>
        <w:ind w:left="5740" w:hanging="360"/>
      </w:pPr>
      <w:rPr>
        <w:rFonts w:ascii="Courier New" w:hAnsi="Courier New" w:cs="Courier New" w:hint="default"/>
      </w:rPr>
    </w:lvl>
    <w:lvl w:ilvl="8" w:tplc="0C0A0005">
      <w:start w:val="1"/>
      <w:numFmt w:val="bullet"/>
      <w:lvlText w:val=""/>
      <w:lvlJc w:val="left"/>
      <w:pPr>
        <w:ind w:left="6460" w:hanging="360"/>
      </w:pPr>
      <w:rPr>
        <w:rFonts w:ascii="Wingdings" w:hAnsi="Wingdings" w:hint="default"/>
      </w:rPr>
    </w:lvl>
  </w:abstractNum>
  <w:abstractNum w:abstractNumId="22" w15:restartNumberingAfterBreak="0">
    <w:nsid w:val="66CB3795"/>
    <w:multiLevelType w:val="hybridMultilevel"/>
    <w:tmpl w:val="D7E28802"/>
    <w:lvl w:ilvl="0" w:tplc="4F0028AA">
      <w:start w:val="1"/>
      <w:numFmt w:val="decimal"/>
      <w:lvlText w:val="%1."/>
      <w:lvlJc w:val="left"/>
      <w:pPr>
        <w:ind w:left="709" w:hanging="425"/>
      </w:pPr>
      <w:rPr>
        <w:rFonts w:hint="default"/>
      </w:rPr>
    </w:lvl>
    <w:lvl w:ilvl="1" w:tplc="0C0A0019" w:tentative="1">
      <w:start w:val="1"/>
      <w:numFmt w:val="lowerLetter"/>
      <w:lvlText w:val="%2."/>
      <w:lvlJc w:val="left"/>
      <w:pPr>
        <w:ind w:left="1994" w:hanging="360"/>
      </w:pPr>
    </w:lvl>
    <w:lvl w:ilvl="2" w:tplc="0C0A001B" w:tentative="1">
      <w:start w:val="1"/>
      <w:numFmt w:val="lowerRoman"/>
      <w:lvlText w:val="%3."/>
      <w:lvlJc w:val="right"/>
      <w:pPr>
        <w:ind w:left="2714" w:hanging="180"/>
      </w:pPr>
    </w:lvl>
    <w:lvl w:ilvl="3" w:tplc="0C0A000F" w:tentative="1">
      <w:start w:val="1"/>
      <w:numFmt w:val="decimal"/>
      <w:lvlText w:val="%4."/>
      <w:lvlJc w:val="left"/>
      <w:pPr>
        <w:ind w:left="3434" w:hanging="360"/>
      </w:pPr>
    </w:lvl>
    <w:lvl w:ilvl="4" w:tplc="0C0A0019" w:tentative="1">
      <w:start w:val="1"/>
      <w:numFmt w:val="lowerLetter"/>
      <w:lvlText w:val="%5."/>
      <w:lvlJc w:val="left"/>
      <w:pPr>
        <w:ind w:left="4154" w:hanging="360"/>
      </w:pPr>
    </w:lvl>
    <w:lvl w:ilvl="5" w:tplc="0C0A001B" w:tentative="1">
      <w:start w:val="1"/>
      <w:numFmt w:val="lowerRoman"/>
      <w:lvlText w:val="%6."/>
      <w:lvlJc w:val="right"/>
      <w:pPr>
        <w:ind w:left="4874" w:hanging="180"/>
      </w:pPr>
    </w:lvl>
    <w:lvl w:ilvl="6" w:tplc="0C0A000F" w:tentative="1">
      <w:start w:val="1"/>
      <w:numFmt w:val="decimal"/>
      <w:lvlText w:val="%7."/>
      <w:lvlJc w:val="left"/>
      <w:pPr>
        <w:ind w:left="5594" w:hanging="360"/>
      </w:pPr>
    </w:lvl>
    <w:lvl w:ilvl="7" w:tplc="0C0A0019" w:tentative="1">
      <w:start w:val="1"/>
      <w:numFmt w:val="lowerLetter"/>
      <w:lvlText w:val="%8."/>
      <w:lvlJc w:val="left"/>
      <w:pPr>
        <w:ind w:left="6314" w:hanging="360"/>
      </w:pPr>
    </w:lvl>
    <w:lvl w:ilvl="8" w:tplc="0C0A001B" w:tentative="1">
      <w:start w:val="1"/>
      <w:numFmt w:val="lowerRoman"/>
      <w:lvlText w:val="%9."/>
      <w:lvlJc w:val="right"/>
      <w:pPr>
        <w:ind w:left="7034" w:hanging="180"/>
      </w:pPr>
    </w:lvl>
  </w:abstractNum>
  <w:abstractNum w:abstractNumId="23" w15:restartNumberingAfterBreak="0">
    <w:nsid w:val="67895297"/>
    <w:multiLevelType w:val="hybridMultilevel"/>
    <w:tmpl w:val="2266FBA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6BF572D4"/>
    <w:multiLevelType w:val="multilevel"/>
    <w:tmpl w:val="AFB0695C"/>
    <w:lvl w:ilvl="0">
      <w:start w:val="1"/>
      <w:numFmt w:val="upperLetter"/>
      <w:lvlText w:val="%1"/>
      <w:lvlJc w:val="left"/>
      <w:pPr>
        <w:ind w:left="1286" w:hanging="908"/>
      </w:pPr>
      <w:rPr>
        <w:rFonts w:hint="default"/>
      </w:rPr>
    </w:lvl>
    <w:lvl w:ilvl="1">
      <w:start w:val="1"/>
      <w:numFmt w:val="decimal"/>
      <w:lvlText w:val="D.%2."/>
      <w:lvlJc w:val="left"/>
      <w:pPr>
        <w:ind w:left="1286" w:hanging="908"/>
      </w:pPr>
      <w:rPr>
        <w:rFonts w:ascii="LM Roman 12" w:eastAsia="Georgia" w:hAnsi="LM Roman 12" w:cs="Georgia" w:hint="default"/>
        <w:b/>
        <w:bCs/>
        <w:i w:val="0"/>
        <w:iCs w:val="0"/>
        <w:w w:val="109"/>
        <w:sz w:val="34"/>
        <w:szCs w:val="34"/>
      </w:rPr>
    </w:lvl>
    <w:lvl w:ilvl="2">
      <w:numFmt w:val="bullet"/>
      <w:lvlText w:val="•"/>
      <w:lvlJc w:val="left"/>
      <w:pPr>
        <w:ind w:left="2695" w:hanging="908"/>
      </w:pPr>
      <w:rPr>
        <w:rFonts w:hint="default"/>
      </w:rPr>
    </w:lvl>
    <w:lvl w:ilvl="3">
      <w:numFmt w:val="bullet"/>
      <w:lvlText w:val="•"/>
      <w:lvlJc w:val="left"/>
      <w:pPr>
        <w:ind w:left="3401" w:hanging="908"/>
      </w:pPr>
      <w:rPr>
        <w:rFonts w:hint="default"/>
      </w:rPr>
    </w:lvl>
    <w:lvl w:ilvl="4">
      <w:numFmt w:val="bullet"/>
      <w:lvlText w:val="•"/>
      <w:lvlJc w:val="left"/>
      <w:pPr>
        <w:ind w:left="4108" w:hanging="908"/>
      </w:pPr>
      <w:rPr>
        <w:rFonts w:hint="default"/>
      </w:rPr>
    </w:lvl>
    <w:lvl w:ilvl="5">
      <w:numFmt w:val="bullet"/>
      <w:lvlText w:val="•"/>
      <w:lvlJc w:val="left"/>
      <w:pPr>
        <w:ind w:left="4814" w:hanging="908"/>
      </w:pPr>
      <w:rPr>
        <w:rFonts w:hint="default"/>
      </w:rPr>
    </w:lvl>
    <w:lvl w:ilvl="6">
      <w:numFmt w:val="bullet"/>
      <w:lvlText w:val="•"/>
      <w:lvlJc w:val="left"/>
      <w:pPr>
        <w:ind w:left="5521" w:hanging="908"/>
      </w:pPr>
      <w:rPr>
        <w:rFonts w:hint="default"/>
      </w:rPr>
    </w:lvl>
    <w:lvl w:ilvl="7">
      <w:numFmt w:val="bullet"/>
      <w:lvlText w:val="•"/>
      <w:lvlJc w:val="left"/>
      <w:pPr>
        <w:ind w:left="6227" w:hanging="908"/>
      </w:pPr>
      <w:rPr>
        <w:rFonts w:hint="default"/>
      </w:rPr>
    </w:lvl>
    <w:lvl w:ilvl="8">
      <w:numFmt w:val="bullet"/>
      <w:lvlText w:val="•"/>
      <w:lvlJc w:val="left"/>
      <w:pPr>
        <w:ind w:left="6934" w:hanging="908"/>
      </w:pPr>
      <w:rPr>
        <w:rFonts w:hint="default"/>
      </w:rPr>
    </w:lvl>
  </w:abstractNum>
  <w:num w:numId="1" w16cid:durableId="1476795898">
    <w:abstractNumId w:val="21"/>
  </w:num>
  <w:num w:numId="2" w16cid:durableId="2096779810">
    <w:abstractNumId w:val="18"/>
    <w:lvlOverride w:ilvl="0">
      <w:lvl w:ilvl="0">
        <w:start w:val="1"/>
        <w:numFmt w:val="upperLetter"/>
        <w:lvlText w:val="%1"/>
        <w:lvlJc w:val="left"/>
        <w:pPr>
          <w:ind w:left="1286" w:hanging="908"/>
        </w:pPr>
        <w:rPr>
          <w:rFonts w:hint="default"/>
        </w:rPr>
      </w:lvl>
    </w:lvlOverride>
    <w:lvlOverride w:ilvl="1">
      <w:lvl w:ilvl="1">
        <w:start w:val="1"/>
        <w:numFmt w:val="decimal"/>
        <w:lvlText w:val="A.%2."/>
        <w:lvlJc w:val="left"/>
        <w:pPr>
          <w:ind w:left="1286" w:hanging="908"/>
        </w:pPr>
        <w:rPr>
          <w:rFonts w:ascii="LM Roman 12" w:eastAsia="Georgia" w:hAnsi="LM Roman 12" w:cs="Georgia" w:hint="default"/>
          <w:b/>
          <w:bCs/>
          <w:i w:val="0"/>
          <w:iCs w:val="0"/>
          <w:w w:val="109"/>
          <w:sz w:val="34"/>
          <w:szCs w:val="34"/>
        </w:rPr>
      </w:lvl>
    </w:lvlOverride>
    <w:lvlOverride w:ilvl="2">
      <w:lvl w:ilvl="2">
        <w:numFmt w:val="bullet"/>
        <w:lvlText w:val="•"/>
        <w:lvlJc w:val="left"/>
        <w:pPr>
          <w:ind w:left="2695" w:hanging="908"/>
        </w:pPr>
        <w:rPr>
          <w:rFonts w:hint="default"/>
        </w:rPr>
      </w:lvl>
    </w:lvlOverride>
    <w:lvlOverride w:ilvl="3">
      <w:lvl w:ilvl="3">
        <w:numFmt w:val="bullet"/>
        <w:lvlText w:val="•"/>
        <w:lvlJc w:val="left"/>
        <w:pPr>
          <w:ind w:left="3401" w:hanging="908"/>
        </w:pPr>
        <w:rPr>
          <w:rFonts w:hint="default"/>
        </w:rPr>
      </w:lvl>
    </w:lvlOverride>
    <w:lvlOverride w:ilvl="4">
      <w:lvl w:ilvl="4">
        <w:numFmt w:val="bullet"/>
        <w:lvlText w:val="•"/>
        <w:lvlJc w:val="left"/>
        <w:pPr>
          <w:ind w:left="4108" w:hanging="908"/>
        </w:pPr>
        <w:rPr>
          <w:rFonts w:hint="default"/>
        </w:rPr>
      </w:lvl>
    </w:lvlOverride>
    <w:lvlOverride w:ilvl="5">
      <w:lvl w:ilvl="5">
        <w:numFmt w:val="bullet"/>
        <w:lvlText w:val="•"/>
        <w:lvlJc w:val="left"/>
        <w:pPr>
          <w:ind w:left="4814" w:hanging="908"/>
        </w:pPr>
        <w:rPr>
          <w:rFonts w:hint="default"/>
        </w:rPr>
      </w:lvl>
    </w:lvlOverride>
    <w:lvlOverride w:ilvl="6">
      <w:lvl w:ilvl="6">
        <w:numFmt w:val="bullet"/>
        <w:lvlText w:val="•"/>
        <w:lvlJc w:val="left"/>
        <w:pPr>
          <w:ind w:left="5521" w:hanging="908"/>
        </w:pPr>
        <w:rPr>
          <w:rFonts w:hint="default"/>
        </w:rPr>
      </w:lvl>
    </w:lvlOverride>
    <w:lvlOverride w:ilvl="7">
      <w:lvl w:ilvl="7">
        <w:numFmt w:val="bullet"/>
        <w:lvlText w:val="•"/>
        <w:lvlJc w:val="left"/>
        <w:pPr>
          <w:ind w:left="6227" w:hanging="908"/>
        </w:pPr>
        <w:rPr>
          <w:rFonts w:hint="default"/>
        </w:rPr>
      </w:lvl>
    </w:lvlOverride>
    <w:lvlOverride w:ilvl="8">
      <w:lvl w:ilvl="8">
        <w:numFmt w:val="bullet"/>
        <w:lvlText w:val="•"/>
        <w:lvlJc w:val="left"/>
        <w:pPr>
          <w:ind w:left="6934" w:hanging="908"/>
        </w:pPr>
        <w:rPr>
          <w:rFonts w:hint="default"/>
        </w:rPr>
      </w:lvl>
    </w:lvlOverride>
  </w:num>
  <w:num w:numId="3" w16cid:durableId="51196481">
    <w:abstractNumId w:val="8"/>
    <w:lvlOverride w:ilvl="0">
      <w:lvl w:ilvl="0">
        <w:start w:val="1"/>
        <w:numFmt w:val="upperLetter"/>
        <w:lvlText w:val="%1"/>
        <w:lvlJc w:val="left"/>
        <w:pPr>
          <w:ind w:left="1286" w:hanging="908"/>
        </w:pPr>
        <w:rPr>
          <w:rFonts w:hint="default"/>
        </w:rPr>
      </w:lvl>
    </w:lvlOverride>
    <w:lvlOverride w:ilvl="1">
      <w:lvl w:ilvl="1">
        <w:start w:val="1"/>
        <w:numFmt w:val="decimal"/>
        <w:lvlText w:val="B.%2."/>
        <w:lvlJc w:val="left"/>
        <w:pPr>
          <w:ind w:left="1286" w:hanging="908"/>
        </w:pPr>
        <w:rPr>
          <w:rFonts w:ascii="LM Roman 12" w:eastAsia="Georgia" w:hAnsi="LM Roman 12" w:cs="Georgia" w:hint="default"/>
          <w:b/>
          <w:bCs/>
          <w:i w:val="0"/>
          <w:iCs w:val="0"/>
          <w:w w:val="109"/>
          <w:sz w:val="34"/>
          <w:szCs w:val="34"/>
        </w:rPr>
      </w:lvl>
    </w:lvlOverride>
    <w:lvlOverride w:ilvl="2">
      <w:lvl w:ilvl="2">
        <w:numFmt w:val="bullet"/>
        <w:lvlText w:val="•"/>
        <w:lvlJc w:val="left"/>
        <w:pPr>
          <w:ind w:left="2695" w:hanging="908"/>
        </w:pPr>
        <w:rPr>
          <w:rFonts w:hint="default"/>
        </w:rPr>
      </w:lvl>
    </w:lvlOverride>
    <w:lvlOverride w:ilvl="3">
      <w:lvl w:ilvl="3">
        <w:numFmt w:val="bullet"/>
        <w:lvlText w:val="•"/>
        <w:lvlJc w:val="left"/>
        <w:pPr>
          <w:ind w:left="3401" w:hanging="908"/>
        </w:pPr>
        <w:rPr>
          <w:rFonts w:hint="default"/>
        </w:rPr>
      </w:lvl>
    </w:lvlOverride>
    <w:lvlOverride w:ilvl="4">
      <w:lvl w:ilvl="4">
        <w:numFmt w:val="bullet"/>
        <w:lvlText w:val="•"/>
        <w:lvlJc w:val="left"/>
        <w:pPr>
          <w:ind w:left="4108" w:hanging="908"/>
        </w:pPr>
        <w:rPr>
          <w:rFonts w:hint="default"/>
        </w:rPr>
      </w:lvl>
    </w:lvlOverride>
    <w:lvlOverride w:ilvl="5">
      <w:lvl w:ilvl="5">
        <w:numFmt w:val="bullet"/>
        <w:lvlText w:val="•"/>
        <w:lvlJc w:val="left"/>
        <w:pPr>
          <w:ind w:left="4814" w:hanging="908"/>
        </w:pPr>
        <w:rPr>
          <w:rFonts w:hint="default"/>
        </w:rPr>
      </w:lvl>
    </w:lvlOverride>
    <w:lvlOverride w:ilvl="6">
      <w:lvl w:ilvl="6">
        <w:numFmt w:val="bullet"/>
        <w:lvlText w:val="•"/>
        <w:lvlJc w:val="left"/>
        <w:pPr>
          <w:ind w:left="5521" w:hanging="908"/>
        </w:pPr>
        <w:rPr>
          <w:rFonts w:hint="default"/>
        </w:rPr>
      </w:lvl>
    </w:lvlOverride>
    <w:lvlOverride w:ilvl="7">
      <w:lvl w:ilvl="7">
        <w:numFmt w:val="bullet"/>
        <w:lvlText w:val="•"/>
        <w:lvlJc w:val="left"/>
        <w:pPr>
          <w:ind w:left="6227" w:hanging="908"/>
        </w:pPr>
        <w:rPr>
          <w:rFonts w:hint="default"/>
        </w:rPr>
      </w:lvl>
    </w:lvlOverride>
    <w:lvlOverride w:ilvl="8">
      <w:lvl w:ilvl="8">
        <w:numFmt w:val="bullet"/>
        <w:lvlText w:val="•"/>
        <w:lvlJc w:val="left"/>
        <w:pPr>
          <w:ind w:left="6934" w:hanging="908"/>
        </w:pPr>
        <w:rPr>
          <w:rFonts w:hint="default"/>
        </w:rPr>
      </w:lvl>
    </w:lvlOverride>
  </w:num>
  <w:num w:numId="4" w16cid:durableId="620453772">
    <w:abstractNumId w:val="8"/>
    <w:lvlOverride w:ilvl="0">
      <w:lvl w:ilvl="0">
        <w:start w:val="1"/>
        <w:numFmt w:val="upperLetter"/>
        <w:lvlText w:val="%1"/>
        <w:lvlJc w:val="left"/>
        <w:pPr>
          <w:ind w:left="1286" w:hanging="908"/>
        </w:pPr>
        <w:rPr>
          <w:rFonts w:hint="default"/>
        </w:rPr>
      </w:lvl>
    </w:lvlOverride>
    <w:lvlOverride w:ilvl="1">
      <w:lvl w:ilvl="1">
        <w:start w:val="1"/>
        <w:numFmt w:val="decimal"/>
        <w:lvlText w:val="B.%2."/>
        <w:lvlJc w:val="left"/>
        <w:pPr>
          <w:ind w:left="1286" w:hanging="908"/>
        </w:pPr>
        <w:rPr>
          <w:rFonts w:ascii="LM Roman 12" w:eastAsia="Georgia" w:hAnsi="LM Roman 12" w:cs="Georgia" w:hint="default"/>
          <w:b/>
          <w:bCs/>
          <w:i w:val="0"/>
          <w:iCs w:val="0"/>
          <w:w w:val="109"/>
          <w:sz w:val="34"/>
          <w:szCs w:val="34"/>
        </w:rPr>
      </w:lvl>
    </w:lvlOverride>
    <w:lvlOverride w:ilvl="2">
      <w:lvl w:ilvl="2">
        <w:numFmt w:val="bullet"/>
        <w:lvlText w:val="•"/>
        <w:lvlJc w:val="left"/>
        <w:pPr>
          <w:ind w:left="2695" w:hanging="908"/>
        </w:pPr>
        <w:rPr>
          <w:rFonts w:hint="default"/>
        </w:rPr>
      </w:lvl>
    </w:lvlOverride>
    <w:lvlOverride w:ilvl="3">
      <w:lvl w:ilvl="3">
        <w:numFmt w:val="bullet"/>
        <w:lvlText w:val="•"/>
        <w:lvlJc w:val="left"/>
        <w:pPr>
          <w:ind w:left="3401" w:hanging="908"/>
        </w:pPr>
        <w:rPr>
          <w:rFonts w:hint="default"/>
        </w:rPr>
      </w:lvl>
    </w:lvlOverride>
    <w:lvlOverride w:ilvl="4">
      <w:lvl w:ilvl="4">
        <w:numFmt w:val="bullet"/>
        <w:lvlText w:val="•"/>
        <w:lvlJc w:val="left"/>
        <w:pPr>
          <w:ind w:left="4108" w:hanging="908"/>
        </w:pPr>
        <w:rPr>
          <w:rFonts w:hint="default"/>
        </w:rPr>
      </w:lvl>
    </w:lvlOverride>
    <w:lvlOverride w:ilvl="5">
      <w:lvl w:ilvl="5">
        <w:numFmt w:val="bullet"/>
        <w:lvlText w:val="•"/>
        <w:lvlJc w:val="left"/>
        <w:pPr>
          <w:ind w:left="4814" w:hanging="908"/>
        </w:pPr>
        <w:rPr>
          <w:rFonts w:hint="default"/>
        </w:rPr>
      </w:lvl>
    </w:lvlOverride>
    <w:lvlOverride w:ilvl="6">
      <w:lvl w:ilvl="6">
        <w:numFmt w:val="bullet"/>
        <w:lvlText w:val="•"/>
        <w:lvlJc w:val="left"/>
        <w:pPr>
          <w:ind w:left="5521" w:hanging="908"/>
        </w:pPr>
        <w:rPr>
          <w:rFonts w:hint="default"/>
        </w:rPr>
      </w:lvl>
    </w:lvlOverride>
    <w:lvlOverride w:ilvl="7">
      <w:lvl w:ilvl="7">
        <w:numFmt w:val="bullet"/>
        <w:lvlText w:val="•"/>
        <w:lvlJc w:val="left"/>
        <w:pPr>
          <w:ind w:left="6227" w:hanging="908"/>
        </w:pPr>
        <w:rPr>
          <w:rFonts w:hint="default"/>
        </w:rPr>
      </w:lvl>
    </w:lvlOverride>
    <w:lvlOverride w:ilvl="8">
      <w:lvl w:ilvl="8">
        <w:numFmt w:val="bullet"/>
        <w:lvlText w:val="•"/>
        <w:lvlJc w:val="left"/>
        <w:pPr>
          <w:ind w:left="6934" w:hanging="908"/>
        </w:pPr>
        <w:rPr>
          <w:rFonts w:hint="default"/>
        </w:rPr>
      </w:lvl>
    </w:lvlOverride>
  </w:num>
  <w:num w:numId="5" w16cid:durableId="91174243">
    <w:abstractNumId w:val="8"/>
    <w:lvlOverride w:ilvl="0">
      <w:lvl w:ilvl="0">
        <w:start w:val="1"/>
        <w:numFmt w:val="upperLetter"/>
        <w:lvlText w:val="%1"/>
        <w:lvlJc w:val="left"/>
        <w:pPr>
          <w:ind w:left="1286" w:hanging="908"/>
        </w:pPr>
        <w:rPr>
          <w:rFonts w:hint="default"/>
        </w:rPr>
      </w:lvl>
    </w:lvlOverride>
    <w:lvlOverride w:ilvl="1">
      <w:lvl w:ilvl="1">
        <w:start w:val="1"/>
        <w:numFmt w:val="decimal"/>
        <w:lvlText w:val="B.%2."/>
        <w:lvlJc w:val="left"/>
        <w:pPr>
          <w:ind w:left="1286" w:hanging="908"/>
        </w:pPr>
        <w:rPr>
          <w:rFonts w:hint="default"/>
        </w:rPr>
      </w:lvl>
    </w:lvlOverride>
    <w:lvlOverride w:ilvl="2">
      <w:lvl w:ilvl="2">
        <w:numFmt w:val="bullet"/>
        <w:lvlText w:val="•"/>
        <w:lvlJc w:val="left"/>
        <w:pPr>
          <w:ind w:left="2695" w:hanging="908"/>
        </w:pPr>
        <w:rPr>
          <w:rFonts w:hint="default"/>
        </w:rPr>
      </w:lvl>
    </w:lvlOverride>
    <w:lvlOverride w:ilvl="3">
      <w:lvl w:ilvl="3">
        <w:numFmt w:val="bullet"/>
        <w:lvlText w:val="•"/>
        <w:lvlJc w:val="left"/>
        <w:pPr>
          <w:ind w:left="3401" w:hanging="908"/>
        </w:pPr>
        <w:rPr>
          <w:rFonts w:hint="default"/>
        </w:rPr>
      </w:lvl>
    </w:lvlOverride>
    <w:lvlOverride w:ilvl="4">
      <w:lvl w:ilvl="4">
        <w:numFmt w:val="bullet"/>
        <w:lvlText w:val="•"/>
        <w:lvlJc w:val="left"/>
        <w:pPr>
          <w:ind w:left="4108" w:hanging="908"/>
        </w:pPr>
        <w:rPr>
          <w:rFonts w:hint="default"/>
        </w:rPr>
      </w:lvl>
    </w:lvlOverride>
    <w:lvlOverride w:ilvl="5">
      <w:lvl w:ilvl="5">
        <w:numFmt w:val="bullet"/>
        <w:lvlText w:val="•"/>
        <w:lvlJc w:val="left"/>
        <w:pPr>
          <w:ind w:left="4814" w:hanging="908"/>
        </w:pPr>
        <w:rPr>
          <w:rFonts w:hint="default"/>
        </w:rPr>
      </w:lvl>
    </w:lvlOverride>
    <w:lvlOverride w:ilvl="6">
      <w:lvl w:ilvl="6">
        <w:numFmt w:val="bullet"/>
        <w:lvlText w:val="•"/>
        <w:lvlJc w:val="left"/>
        <w:pPr>
          <w:ind w:left="5521" w:hanging="908"/>
        </w:pPr>
        <w:rPr>
          <w:rFonts w:hint="default"/>
        </w:rPr>
      </w:lvl>
    </w:lvlOverride>
    <w:lvlOverride w:ilvl="7">
      <w:lvl w:ilvl="7">
        <w:numFmt w:val="bullet"/>
        <w:lvlText w:val="•"/>
        <w:lvlJc w:val="left"/>
        <w:pPr>
          <w:ind w:left="6227" w:hanging="908"/>
        </w:pPr>
        <w:rPr>
          <w:rFonts w:hint="default"/>
        </w:rPr>
      </w:lvl>
    </w:lvlOverride>
    <w:lvlOverride w:ilvl="8">
      <w:lvl w:ilvl="8">
        <w:numFmt w:val="bullet"/>
        <w:lvlText w:val="•"/>
        <w:lvlJc w:val="left"/>
        <w:pPr>
          <w:ind w:left="6934" w:hanging="908"/>
        </w:pPr>
        <w:rPr>
          <w:rFonts w:hint="default"/>
        </w:rPr>
      </w:lvl>
    </w:lvlOverride>
  </w:num>
  <w:num w:numId="6" w16cid:durableId="618340956">
    <w:abstractNumId w:val="18"/>
    <w:lvlOverride w:ilvl="0">
      <w:lvl w:ilvl="0">
        <w:start w:val="1"/>
        <w:numFmt w:val="upperLetter"/>
        <w:lvlText w:val="%1"/>
        <w:lvlJc w:val="left"/>
        <w:pPr>
          <w:ind w:left="1286" w:hanging="908"/>
        </w:pPr>
        <w:rPr>
          <w:rFonts w:hint="default"/>
        </w:rPr>
      </w:lvl>
    </w:lvlOverride>
    <w:lvlOverride w:ilvl="1">
      <w:lvl w:ilvl="1">
        <w:start w:val="1"/>
        <w:numFmt w:val="decimal"/>
        <w:lvlText w:val="B.%2."/>
        <w:lvlJc w:val="left"/>
        <w:pPr>
          <w:ind w:left="1286" w:hanging="908"/>
        </w:pPr>
        <w:rPr>
          <w:rFonts w:ascii="LM Roman 12" w:eastAsia="Georgia" w:hAnsi="LM Roman 12" w:cs="Georgia" w:hint="default"/>
          <w:b/>
          <w:bCs/>
          <w:i w:val="0"/>
          <w:iCs w:val="0"/>
          <w:w w:val="109"/>
          <w:sz w:val="34"/>
          <w:szCs w:val="34"/>
        </w:rPr>
      </w:lvl>
    </w:lvlOverride>
    <w:lvlOverride w:ilvl="2">
      <w:lvl w:ilvl="2">
        <w:numFmt w:val="bullet"/>
        <w:lvlText w:val="•"/>
        <w:lvlJc w:val="left"/>
        <w:pPr>
          <w:ind w:left="2695" w:hanging="908"/>
        </w:pPr>
        <w:rPr>
          <w:rFonts w:hint="default"/>
        </w:rPr>
      </w:lvl>
    </w:lvlOverride>
    <w:lvlOverride w:ilvl="3">
      <w:lvl w:ilvl="3">
        <w:numFmt w:val="bullet"/>
        <w:lvlText w:val="•"/>
        <w:lvlJc w:val="left"/>
        <w:pPr>
          <w:ind w:left="3401" w:hanging="908"/>
        </w:pPr>
        <w:rPr>
          <w:rFonts w:hint="default"/>
        </w:rPr>
      </w:lvl>
    </w:lvlOverride>
    <w:lvlOverride w:ilvl="4">
      <w:lvl w:ilvl="4">
        <w:numFmt w:val="bullet"/>
        <w:lvlText w:val="•"/>
        <w:lvlJc w:val="left"/>
        <w:pPr>
          <w:ind w:left="4108" w:hanging="908"/>
        </w:pPr>
        <w:rPr>
          <w:rFonts w:hint="default"/>
        </w:rPr>
      </w:lvl>
    </w:lvlOverride>
    <w:lvlOverride w:ilvl="5">
      <w:lvl w:ilvl="5">
        <w:numFmt w:val="bullet"/>
        <w:lvlText w:val="•"/>
        <w:lvlJc w:val="left"/>
        <w:pPr>
          <w:ind w:left="4814" w:hanging="908"/>
        </w:pPr>
        <w:rPr>
          <w:rFonts w:hint="default"/>
        </w:rPr>
      </w:lvl>
    </w:lvlOverride>
    <w:lvlOverride w:ilvl="6">
      <w:lvl w:ilvl="6">
        <w:numFmt w:val="bullet"/>
        <w:lvlText w:val="•"/>
        <w:lvlJc w:val="left"/>
        <w:pPr>
          <w:ind w:left="5521" w:hanging="908"/>
        </w:pPr>
        <w:rPr>
          <w:rFonts w:hint="default"/>
        </w:rPr>
      </w:lvl>
    </w:lvlOverride>
    <w:lvlOverride w:ilvl="7">
      <w:lvl w:ilvl="7">
        <w:numFmt w:val="bullet"/>
        <w:lvlText w:val="•"/>
        <w:lvlJc w:val="left"/>
        <w:pPr>
          <w:ind w:left="6227" w:hanging="908"/>
        </w:pPr>
        <w:rPr>
          <w:rFonts w:hint="default"/>
        </w:rPr>
      </w:lvl>
    </w:lvlOverride>
    <w:lvlOverride w:ilvl="8">
      <w:lvl w:ilvl="8">
        <w:numFmt w:val="bullet"/>
        <w:lvlText w:val="•"/>
        <w:lvlJc w:val="left"/>
        <w:pPr>
          <w:ind w:left="6934" w:hanging="908"/>
        </w:pPr>
        <w:rPr>
          <w:rFonts w:hint="default"/>
        </w:rPr>
      </w:lvl>
    </w:lvlOverride>
  </w:num>
  <w:num w:numId="7" w16cid:durableId="243536372">
    <w:abstractNumId w:val="1"/>
  </w:num>
  <w:num w:numId="8" w16cid:durableId="845706397">
    <w:abstractNumId w:val="24"/>
  </w:num>
  <w:num w:numId="9" w16cid:durableId="815755116">
    <w:abstractNumId w:val="20"/>
  </w:num>
  <w:num w:numId="10" w16cid:durableId="1479110724">
    <w:abstractNumId w:val="17"/>
  </w:num>
  <w:num w:numId="11" w16cid:durableId="1862427311">
    <w:abstractNumId w:val="9"/>
  </w:num>
  <w:num w:numId="12" w16cid:durableId="701898804">
    <w:abstractNumId w:val="13"/>
  </w:num>
  <w:num w:numId="13" w16cid:durableId="79060839">
    <w:abstractNumId w:val="16"/>
  </w:num>
  <w:num w:numId="14" w16cid:durableId="459302635">
    <w:abstractNumId w:val="22"/>
  </w:num>
  <w:num w:numId="15" w16cid:durableId="1166743884">
    <w:abstractNumId w:val="0"/>
  </w:num>
  <w:num w:numId="16" w16cid:durableId="729158857">
    <w:abstractNumId w:val="23"/>
  </w:num>
  <w:num w:numId="17" w16cid:durableId="1546216983">
    <w:abstractNumId w:val="15"/>
  </w:num>
  <w:num w:numId="18" w16cid:durableId="1036005804">
    <w:abstractNumId w:val="6"/>
  </w:num>
  <w:num w:numId="19" w16cid:durableId="801580221">
    <w:abstractNumId w:val="19"/>
  </w:num>
  <w:num w:numId="20" w16cid:durableId="997806240">
    <w:abstractNumId w:val="7"/>
  </w:num>
  <w:num w:numId="21" w16cid:durableId="1792165377">
    <w:abstractNumId w:val="12"/>
  </w:num>
  <w:num w:numId="22" w16cid:durableId="866717706">
    <w:abstractNumId w:val="2"/>
  </w:num>
  <w:num w:numId="23" w16cid:durableId="942153188">
    <w:abstractNumId w:val="3"/>
  </w:num>
  <w:num w:numId="24" w16cid:durableId="1756971133">
    <w:abstractNumId w:val="14"/>
  </w:num>
  <w:num w:numId="25" w16cid:durableId="80419393">
    <w:abstractNumId w:val="11"/>
  </w:num>
  <w:num w:numId="26" w16cid:durableId="1822497839">
    <w:abstractNumId w:val="10"/>
  </w:num>
  <w:num w:numId="27" w16cid:durableId="1977292586">
    <w:abstractNumId w:val="4"/>
  </w:num>
  <w:num w:numId="28" w16cid:durableId="1292177460">
    <w:abstractNumId w:val="5"/>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proofState w:spelling="clean" w:grammar="clean"/>
  <w:defaultTabStop w:val="720"/>
  <w:hyphenationZone w:val="425"/>
  <w:evenAndOddHeaders/>
  <w:drawingGridHorizontalSpacing w:val="110"/>
  <w:displayHorizontalDrawingGridEvery w:val="2"/>
  <w:characterSpacingControl w:val="doNotCompress"/>
  <w:hdrShapeDefaults>
    <o:shapedefaults v:ext="edit" spidmax="2611"/>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421979"/>
    <w:rsid w:val="00000951"/>
    <w:rsid w:val="00000B8A"/>
    <w:rsid w:val="00000C10"/>
    <w:rsid w:val="00001EBF"/>
    <w:rsid w:val="0000402C"/>
    <w:rsid w:val="00005252"/>
    <w:rsid w:val="00006355"/>
    <w:rsid w:val="0001292F"/>
    <w:rsid w:val="00013C47"/>
    <w:rsid w:val="00014B9B"/>
    <w:rsid w:val="000154E0"/>
    <w:rsid w:val="00016583"/>
    <w:rsid w:val="00017391"/>
    <w:rsid w:val="000216E4"/>
    <w:rsid w:val="000224E5"/>
    <w:rsid w:val="00023624"/>
    <w:rsid w:val="000256E2"/>
    <w:rsid w:val="00027550"/>
    <w:rsid w:val="0003150C"/>
    <w:rsid w:val="000329D3"/>
    <w:rsid w:val="00034522"/>
    <w:rsid w:val="00034861"/>
    <w:rsid w:val="00034960"/>
    <w:rsid w:val="0003502D"/>
    <w:rsid w:val="00035BD8"/>
    <w:rsid w:val="00036300"/>
    <w:rsid w:val="0004050B"/>
    <w:rsid w:val="00041172"/>
    <w:rsid w:val="00041F3E"/>
    <w:rsid w:val="00044DB0"/>
    <w:rsid w:val="00045157"/>
    <w:rsid w:val="0005108C"/>
    <w:rsid w:val="000512C1"/>
    <w:rsid w:val="00052CBB"/>
    <w:rsid w:val="00053CB4"/>
    <w:rsid w:val="0005421E"/>
    <w:rsid w:val="00054295"/>
    <w:rsid w:val="000572FD"/>
    <w:rsid w:val="00057CDF"/>
    <w:rsid w:val="000602A8"/>
    <w:rsid w:val="0006235B"/>
    <w:rsid w:val="00062D46"/>
    <w:rsid w:val="00064710"/>
    <w:rsid w:val="0006680C"/>
    <w:rsid w:val="00067016"/>
    <w:rsid w:val="00072D50"/>
    <w:rsid w:val="000750C0"/>
    <w:rsid w:val="0008047D"/>
    <w:rsid w:val="000822BA"/>
    <w:rsid w:val="00082449"/>
    <w:rsid w:val="00083DD4"/>
    <w:rsid w:val="00092EE8"/>
    <w:rsid w:val="00093D91"/>
    <w:rsid w:val="00094510"/>
    <w:rsid w:val="00094C3D"/>
    <w:rsid w:val="00096DE2"/>
    <w:rsid w:val="000A2497"/>
    <w:rsid w:val="000A5A3F"/>
    <w:rsid w:val="000A671C"/>
    <w:rsid w:val="000B011C"/>
    <w:rsid w:val="000B1C4A"/>
    <w:rsid w:val="000B2265"/>
    <w:rsid w:val="000B690F"/>
    <w:rsid w:val="000B6A91"/>
    <w:rsid w:val="000B7473"/>
    <w:rsid w:val="000C0E0D"/>
    <w:rsid w:val="000C1DDF"/>
    <w:rsid w:val="000C4E90"/>
    <w:rsid w:val="000C76CA"/>
    <w:rsid w:val="000D43C7"/>
    <w:rsid w:val="000D5B0E"/>
    <w:rsid w:val="000D60A2"/>
    <w:rsid w:val="000D6DB7"/>
    <w:rsid w:val="000E05D6"/>
    <w:rsid w:val="000E065A"/>
    <w:rsid w:val="000E16ED"/>
    <w:rsid w:val="000E1C5D"/>
    <w:rsid w:val="000E49D6"/>
    <w:rsid w:val="000E50F6"/>
    <w:rsid w:val="000E6223"/>
    <w:rsid w:val="000E7B4C"/>
    <w:rsid w:val="000E7DC5"/>
    <w:rsid w:val="000F11EB"/>
    <w:rsid w:val="000F4859"/>
    <w:rsid w:val="000F5B4F"/>
    <w:rsid w:val="000F633D"/>
    <w:rsid w:val="000F690C"/>
    <w:rsid w:val="000F7206"/>
    <w:rsid w:val="000F7D98"/>
    <w:rsid w:val="001010B0"/>
    <w:rsid w:val="0010460F"/>
    <w:rsid w:val="00104CE9"/>
    <w:rsid w:val="001053CB"/>
    <w:rsid w:val="001055C3"/>
    <w:rsid w:val="0011066C"/>
    <w:rsid w:val="00111695"/>
    <w:rsid w:val="001116F4"/>
    <w:rsid w:val="00117B64"/>
    <w:rsid w:val="00133A54"/>
    <w:rsid w:val="00133FA4"/>
    <w:rsid w:val="001353BE"/>
    <w:rsid w:val="0013586A"/>
    <w:rsid w:val="00136228"/>
    <w:rsid w:val="0013697C"/>
    <w:rsid w:val="00143504"/>
    <w:rsid w:val="00144EDD"/>
    <w:rsid w:val="001522DE"/>
    <w:rsid w:val="00155700"/>
    <w:rsid w:val="00160104"/>
    <w:rsid w:val="00160E35"/>
    <w:rsid w:val="001727D9"/>
    <w:rsid w:val="00172A3B"/>
    <w:rsid w:val="00176330"/>
    <w:rsid w:val="001766A4"/>
    <w:rsid w:val="00176E26"/>
    <w:rsid w:val="00177BD1"/>
    <w:rsid w:val="00177E6C"/>
    <w:rsid w:val="001816AF"/>
    <w:rsid w:val="001816F4"/>
    <w:rsid w:val="00182FD0"/>
    <w:rsid w:val="001833D1"/>
    <w:rsid w:val="00185841"/>
    <w:rsid w:val="0018766B"/>
    <w:rsid w:val="001922C0"/>
    <w:rsid w:val="001924EF"/>
    <w:rsid w:val="00194E63"/>
    <w:rsid w:val="00196EDA"/>
    <w:rsid w:val="00197B74"/>
    <w:rsid w:val="001A10B8"/>
    <w:rsid w:val="001A2EDA"/>
    <w:rsid w:val="001A3378"/>
    <w:rsid w:val="001A5219"/>
    <w:rsid w:val="001A6A03"/>
    <w:rsid w:val="001B3734"/>
    <w:rsid w:val="001B51A3"/>
    <w:rsid w:val="001B51E4"/>
    <w:rsid w:val="001B60D5"/>
    <w:rsid w:val="001B60EE"/>
    <w:rsid w:val="001B6623"/>
    <w:rsid w:val="001B6F3B"/>
    <w:rsid w:val="001B7560"/>
    <w:rsid w:val="001B7676"/>
    <w:rsid w:val="001B7B7C"/>
    <w:rsid w:val="001C3D0D"/>
    <w:rsid w:val="001C70D4"/>
    <w:rsid w:val="001D13D2"/>
    <w:rsid w:val="001D1F3A"/>
    <w:rsid w:val="001E19D2"/>
    <w:rsid w:val="001E2D31"/>
    <w:rsid w:val="001E665C"/>
    <w:rsid w:val="001E6DD3"/>
    <w:rsid w:val="001F4B46"/>
    <w:rsid w:val="001F54ED"/>
    <w:rsid w:val="001F586D"/>
    <w:rsid w:val="001F6AD8"/>
    <w:rsid w:val="002005BF"/>
    <w:rsid w:val="002005C3"/>
    <w:rsid w:val="002070DE"/>
    <w:rsid w:val="002102B3"/>
    <w:rsid w:val="00210A11"/>
    <w:rsid w:val="00211556"/>
    <w:rsid w:val="0021259E"/>
    <w:rsid w:val="00213779"/>
    <w:rsid w:val="00217050"/>
    <w:rsid w:val="00221239"/>
    <w:rsid w:val="00222E45"/>
    <w:rsid w:val="00224611"/>
    <w:rsid w:val="00225E56"/>
    <w:rsid w:val="002269F6"/>
    <w:rsid w:val="0023105D"/>
    <w:rsid w:val="002357E6"/>
    <w:rsid w:val="00242531"/>
    <w:rsid w:val="00246621"/>
    <w:rsid w:val="00250FD5"/>
    <w:rsid w:val="0025222A"/>
    <w:rsid w:val="00253CF4"/>
    <w:rsid w:val="00255272"/>
    <w:rsid w:val="002555C7"/>
    <w:rsid w:val="0026138F"/>
    <w:rsid w:val="00261E35"/>
    <w:rsid w:val="00261F1C"/>
    <w:rsid w:val="0027011E"/>
    <w:rsid w:val="00277D34"/>
    <w:rsid w:val="002802C1"/>
    <w:rsid w:val="00280A90"/>
    <w:rsid w:val="00280B8B"/>
    <w:rsid w:val="0028189F"/>
    <w:rsid w:val="00284865"/>
    <w:rsid w:val="002861F4"/>
    <w:rsid w:val="002875CC"/>
    <w:rsid w:val="00291523"/>
    <w:rsid w:val="00293052"/>
    <w:rsid w:val="00293636"/>
    <w:rsid w:val="002966F2"/>
    <w:rsid w:val="002A21A7"/>
    <w:rsid w:val="002A576E"/>
    <w:rsid w:val="002A5C4D"/>
    <w:rsid w:val="002A5FD6"/>
    <w:rsid w:val="002A6126"/>
    <w:rsid w:val="002A7C53"/>
    <w:rsid w:val="002B047F"/>
    <w:rsid w:val="002B2F73"/>
    <w:rsid w:val="002B4E44"/>
    <w:rsid w:val="002B6E9A"/>
    <w:rsid w:val="002B7530"/>
    <w:rsid w:val="002C1623"/>
    <w:rsid w:val="002C1974"/>
    <w:rsid w:val="002C64E4"/>
    <w:rsid w:val="002D1729"/>
    <w:rsid w:val="002D6754"/>
    <w:rsid w:val="002D698E"/>
    <w:rsid w:val="002D6C86"/>
    <w:rsid w:val="002E41AD"/>
    <w:rsid w:val="002E4DF4"/>
    <w:rsid w:val="002E4F33"/>
    <w:rsid w:val="002E5C30"/>
    <w:rsid w:val="002E5CD1"/>
    <w:rsid w:val="002E6624"/>
    <w:rsid w:val="002E667D"/>
    <w:rsid w:val="002F1D53"/>
    <w:rsid w:val="002F2430"/>
    <w:rsid w:val="002F6B38"/>
    <w:rsid w:val="002F7DB9"/>
    <w:rsid w:val="002F7F66"/>
    <w:rsid w:val="0030296A"/>
    <w:rsid w:val="003036C6"/>
    <w:rsid w:val="00303D45"/>
    <w:rsid w:val="00306507"/>
    <w:rsid w:val="003065BA"/>
    <w:rsid w:val="00307E7A"/>
    <w:rsid w:val="00311166"/>
    <w:rsid w:val="003113CE"/>
    <w:rsid w:val="00311B72"/>
    <w:rsid w:val="003206F0"/>
    <w:rsid w:val="00322B3D"/>
    <w:rsid w:val="00322FF6"/>
    <w:rsid w:val="00324769"/>
    <w:rsid w:val="00326EBD"/>
    <w:rsid w:val="003304CE"/>
    <w:rsid w:val="003310C2"/>
    <w:rsid w:val="00337A84"/>
    <w:rsid w:val="003430BD"/>
    <w:rsid w:val="00345BA3"/>
    <w:rsid w:val="00350FA5"/>
    <w:rsid w:val="003554B2"/>
    <w:rsid w:val="00355F4C"/>
    <w:rsid w:val="003567F8"/>
    <w:rsid w:val="003605AE"/>
    <w:rsid w:val="003618D6"/>
    <w:rsid w:val="003622FD"/>
    <w:rsid w:val="003637AD"/>
    <w:rsid w:val="003649A4"/>
    <w:rsid w:val="003664EA"/>
    <w:rsid w:val="00367785"/>
    <w:rsid w:val="00370653"/>
    <w:rsid w:val="00371177"/>
    <w:rsid w:val="003732F6"/>
    <w:rsid w:val="0037456C"/>
    <w:rsid w:val="00376B3C"/>
    <w:rsid w:val="00382F6A"/>
    <w:rsid w:val="00385AD0"/>
    <w:rsid w:val="00386AF8"/>
    <w:rsid w:val="0039012F"/>
    <w:rsid w:val="00390146"/>
    <w:rsid w:val="00391B3A"/>
    <w:rsid w:val="00392A5B"/>
    <w:rsid w:val="00394C65"/>
    <w:rsid w:val="003970A6"/>
    <w:rsid w:val="00397BD3"/>
    <w:rsid w:val="003A06F5"/>
    <w:rsid w:val="003A0D91"/>
    <w:rsid w:val="003A1B58"/>
    <w:rsid w:val="003A2539"/>
    <w:rsid w:val="003B11A8"/>
    <w:rsid w:val="003B2503"/>
    <w:rsid w:val="003B45FA"/>
    <w:rsid w:val="003B534C"/>
    <w:rsid w:val="003C19A9"/>
    <w:rsid w:val="003C37B9"/>
    <w:rsid w:val="003C60AB"/>
    <w:rsid w:val="003C664E"/>
    <w:rsid w:val="003C6E5F"/>
    <w:rsid w:val="003C7C0D"/>
    <w:rsid w:val="003C7E48"/>
    <w:rsid w:val="003D1CA2"/>
    <w:rsid w:val="003D24FD"/>
    <w:rsid w:val="003D25AE"/>
    <w:rsid w:val="003D2647"/>
    <w:rsid w:val="003D3053"/>
    <w:rsid w:val="003D3326"/>
    <w:rsid w:val="003D55F6"/>
    <w:rsid w:val="003D59D7"/>
    <w:rsid w:val="003D5A24"/>
    <w:rsid w:val="003D5B6A"/>
    <w:rsid w:val="003E20AA"/>
    <w:rsid w:val="003E5259"/>
    <w:rsid w:val="003E73E7"/>
    <w:rsid w:val="003E76D2"/>
    <w:rsid w:val="003E7BB1"/>
    <w:rsid w:val="003F065D"/>
    <w:rsid w:val="003F22DD"/>
    <w:rsid w:val="003F2865"/>
    <w:rsid w:val="003F76A2"/>
    <w:rsid w:val="00401139"/>
    <w:rsid w:val="00404027"/>
    <w:rsid w:val="004041BB"/>
    <w:rsid w:val="00414AD7"/>
    <w:rsid w:val="00416E46"/>
    <w:rsid w:val="0042061B"/>
    <w:rsid w:val="004218D0"/>
    <w:rsid w:val="00421979"/>
    <w:rsid w:val="004240F3"/>
    <w:rsid w:val="00424777"/>
    <w:rsid w:val="00424DA9"/>
    <w:rsid w:val="00425A52"/>
    <w:rsid w:val="00427215"/>
    <w:rsid w:val="004314F7"/>
    <w:rsid w:val="004416AE"/>
    <w:rsid w:val="004450FF"/>
    <w:rsid w:val="004452D6"/>
    <w:rsid w:val="00451E2C"/>
    <w:rsid w:val="0045285E"/>
    <w:rsid w:val="004532EC"/>
    <w:rsid w:val="00453345"/>
    <w:rsid w:val="00462D77"/>
    <w:rsid w:val="00463FD8"/>
    <w:rsid w:val="00465DD5"/>
    <w:rsid w:val="0046772E"/>
    <w:rsid w:val="00467DFC"/>
    <w:rsid w:val="0047020D"/>
    <w:rsid w:val="004705F4"/>
    <w:rsid w:val="00471C96"/>
    <w:rsid w:val="00472A2D"/>
    <w:rsid w:val="004756EB"/>
    <w:rsid w:val="0048181B"/>
    <w:rsid w:val="004855CF"/>
    <w:rsid w:val="00487819"/>
    <w:rsid w:val="004907D6"/>
    <w:rsid w:val="0049314E"/>
    <w:rsid w:val="00497EDD"/>
    <w:rsid w:val="004A1622"/>
    <w:rsid w:val="004A2A34"/>
    <w:rsid w:val="004A3166"/>
    <w:rsid w:val="004A4784"/>
    <w:rsid w:val="004A65D4"/>
    <w:rsid w:val="004A668D"/>
    <w:rsid w:val="004A6795"/>
    <w:rsid w:val="004B27D9"/>
    <w:rsid w:val="004B3B13"/>
    <w:rsid w:val="004B5C94"/>
    <w:rsid w:val="004B737F"/>
    <w:rsid w:val="004C1A95"/>
    <w:rsid w:val="004D05FA"/>
    <w:rsid w:val="004D07C3"/>
    <w:rsid w:val="004D099F"/>
    <w:rsid w:val="004D0A13"/>
    <w:rsid w:val="004D0C9A"/>
    <w:rsid w:val="004D2504"/>
    <w:rsid w:val="004D2AA2"/>
    <w:rsid w:val="004D4953"/>
    <w:rsid w:val="004D53BA"/>
    <w:rsid w:val="004D7E92"/>
    <w:rsid w:val="004E74B7"/>
    <w:rsid w:val="004F15B0"/>
    <w:rsid w:val="004F24AA"/>
    <w:rsid w:val="004F32C5"/>
    <w:rsid w:val="004F4CB6"/>
    <w:rsid w:val="004F5703"/>
    <w:rsid w:val="00503CA6"/>
    <w:rsid w:val="00504B09"/>
    <w:rsid w:val="00507A18"/>
    <w:rsid w:val="00515BBC"/>
    <w:rsid w:val="00521886"/>
    <w:rsid w:val="00525111"/>
    <w:rsid w:val="00531C60"/>
    <w:rsid w:val="0053552C"/>
    <w:rsid w:val="005375A1"/>
    <w:rsid w:val="005457C6"/>
    <w:rsid w:val="00553103"/>
    <w:rsid w:val="005537BB"/>
    <w:rsid w:val="0055403B"/>
    <w:rsid w:val="00555028"/>
    <w:rsid w:val="00555043"/>
    <w:rsid w:val="0056090D"/>
    <w:rsid w:val="0056144B"/>
    <w:rsid w:val="00561919"/>
    <w:rsid w:val="00563466"/>
    <w:rsid w:val="00563F00"/>
    <w:rsid w:val="00564F2F"/>
    <w:rsid w:val="005659CB"/>
    <w:rsid w:val="00574543"/>
    <w:rsid w:val="00574B2F"/>
    <w:rsid w:val="0057657B"/>
    <w:rsid w:val="00580763"/>
    <w:rsid w:val="00583A8F"/>
    <w:rsid w:val="00583B97"/>
    <w:rsid w:val="005905F1"/>
    <w:rsid w:val="00590D22"/>
    <w:rsid w:val="005919E1"/>
    <w:rsid w:val="00593390"/>
    <w:rsid w:val="00593CF7"/>
    <w:rsid w:val="00594FE2"/>
    <w:rsid w:val="005951D6"/>
    <w:rsid w:val="005A03A4"/>
    <w:rsid w:val="005A085A"/>
    <w:rsid w:val="005A2BA2"/>
    <w:rsid w:val="005A51DC"/>
    <w:rsid w:val="005A56C8"/>
    <w:rsid w:val="005A6E35"/>
    <w:rsid w:val="005A73A0"/>
    <w:rsid w:val="005C1DCA"/>
    <w:rsid w:val="005C527F"/>
    <w:rsid w:val="005D0E30"/>
    <w:rsid w:val="005D29E4"/>
    <w:rsid w:val="005D2DB7"/>
    <w:rsid w:val="005D7FE4"/>
    <w:rsid w:val="005E2495"/>
    <w:rsid w:val="005E62FD"/>
    <w:rsid w:val="005F14BA"/>
    <w:rsid w:val="005F360F"/>
    <w:rsid w:val="005F47CC"/>
    <w:rsid w:val="005F6684"/>
    <w:rsid w:val="00600D0D"/>
    <w:rsid w:val="00602978"/>
    <w:rsid w:val="00607D14"/>
    <w:rsid w:val="00607DF4"/>
    <w:rsid w:val="00607F58"/>
    <w:rsid w:val="0061266D"/>
    <w:rsid w:val="00616396"/>
    <w:rsid w:val="0061660D"/>
    <w:rsid w:val="006172BD"/>
    <w:rsid w:val="0062255E"/>
    <w:rsid w:val="006245B3"/>
    <w:rsid w:val="00626520"/>
    <w:rsid w:val="00632152"/>
    <w:rsid w:val="006407D9"/>
    <w:rsid w:val="00642961"/>
    <w:rsid w:val="00644E07"/>
    <w:rsid w:val="006519F0"/>
    <w:rsid w:val="006536FE"/>
    <w:rsid w:val="0065734C"/>
    <w:rsid w:val="00660BE3"/>
    <w:rsid w:val="00661ED1"/>
    <w:rsid w:val="00667DEE"/>
    <w:rsid w:val="006730E8"/>
    <w:rsid w:val="00674759"/>
    <w:rsid w:val="00675A7B"/>
    <w:rsid w:val="0068105C"/>
    <w:rsid w:val="0068122A"/>
    <w:rsid w:val="00682891"/>
    <w:rsid w:val="00683B2E"/>
    <w:rsid w:val="00684C7E"/>
    <w:rsid w:val="00687563"/>
    <w:rsid w:val="0068789D"/>
    <w:rsid w:val="00691A55"/>
    <w:rsid w:val="00695A2C"/>
    <w:rsid w:val="00695B45"/>
    <w:rsid w:val="00696783"/>
    <w:rsid w:val="006A02FF"/>
    <w:rsid w:val="006A3B0A"/>
    <w:rsid w:val="006A47C0"/>
    <w:rsid w:val="006A4851"/>
    <w:rsid w:val="006B0CD5"/>
    <w:rsid w:val="006B131A"/>
    <w:rsid w:val="006B1F04"/>
    <w:rsid w:val="006B51DE"/>
    <w:rsid w:val="006B5515"/>
    <w:rsid w:val="006B5842"/>
    <w:rsid w:val="006B589D"/>
    <w:rsid w:val="006B5D96"/>
    <w:rsid w:val="006B725C"/>
    <w:rsid w:val="006B75E9"/>
    <w:rsid w:val="006C06B6"/>
    <w:rsid w:val="006C1045"/>
    <w:rsid w:val="006C494A"/>
    <w:rsid w:val="006C5725"/>
    <w:rsid w:val="006C60FC"/>
    <w:rsid w:val="006C6D34"/>
    <w:rsid w:val="006D1662"/>
    <w:rsid w:val="006D1F52"/>
    <w:rsid w:val="006D7964"/>
    <w:rsid w:val="006E0A37"/>
    <w:rsid w:val="006E0F55"/>
    <w:rsid w:val="006E2E6D"/>
    <w:rsid w:val="006F02A4"/>
    <w:rsid w:val="006F0609"/>
    <w:rsid w:val="006F0D38"/>
    <w:rsid w:val="006F15D3"/>
    <w:rsid w:val="006F4209"/>
    <w:rsid w:val="006F57F5"/>
    <w:rsid w:val="0070101F"/>
    <w:rsid w:val="007027F6"/>
    <w:rsid w:val="00702ABB"/>
    <w:rsid w:val="00707312"/>
    <w:rsid w:val="00707813"/>
    <w:rsid w:val="00711139"/>
    <w:rsid w:val="0071392A"/>
    <w:rsid w:val="00725549"/>
    <w:rsid w:val="00727AA4"/>
    <w:rsid w:val="00727D82"/>
    <w:rsid w:val="00730228"/>
    <w:rsid w:val="00730527"/>
    <w:rsid w:val="007307D1"/>
    <w:rsid w:val="007316AD"/>
    <w:rsid w:val="00731967"/>
    <w:rsid w:val="007374EF"/>
    <w:rsid w:val="00744D95"/>
    <w:rsid w:val="00745EAC"/>
    <w:rsid w:val="00746E50"/>
    <w:rsid w:val="00751115"/>
    <w:rsid w:val="007517BA"/>
    <w:rsid w:val="00755010"/>
    <w:rsid w:val="0075714A"/>
    <w:rsid w:val="007579D4"/>
    <w:rsid w:val="0076389F"/>
    <w:rsid w:val="00763E98"/>
    <w:rsid w:val="00764B8F"/>
    <w:rsid w:val="00764CF1"/>
    <w:rsid w:val="0076759C"/>
    <w:rsid w:val="00771919"/>
    <w:rsid w:val="00777DD8"/>
    <w:rsid w:val="007813B1"/>
    <w:rsid w:val="00790E08"/>
    <w:rsid w:val="007912DB"/>
    <w:rsid w:val="00791391"/>
    <w:rsid w:val="007919CA"/>
    <w:rsid w:val="00795D70"/>
    <w:rsid w:val="007A0519"/>
    <w:rsid w:val="007A36EF"/>
    <w:rsid w:val="007A58FE"/>
    <w:rsid w:val="007A7D4D"/>
    <w:rsid w:val="007B3214"/>
    <w:rsid w:val="007B3719"/>
    <w:rsid w:val="007B7334"/>
    <w:rsid w:val="007C1AAF"/>
    <w:rsid w:val="007C4596"/>
    <w:rsid w:val="007C51F3"/>
    <w:rsid w:val="007C59E4"/>
    <w:rsid w:val="007C7274"/>
    <w:rsid w:val="007C7A2A"/>
    <w:rsid w:val="007D045D"/>
    <w:rsid w:val="007D31D5"/>
    <w:rsid w:val="007D3C30"/>
    <w:rsid w:val="007E4181"/>
    <w:rsid w:val="007E55C7"/>
    <w:rsid w:val="007F69D4"/>
    <w:rsid w:val="007F6FD8"/>
    <w:rsid w:val="007F7F1A"/>
    <w:rsid w:val="00806B98"/>
    <w:rsid w:val="00807B6D"/>
    <w:rsid w:val="00807F41"/>
    <w:rsid w:val="008107A8"/>
    <w:rsid w:val="0081154B"/>
    <w:rsid w:val="008134D8"/>
    <w:rsid w:val="00813979"/>
    <w:rsid w:val="00813C61"/>
    <w:rsid w:val="008162F7"/>
    <w:rsid w:val="00820200"/>
    <w:rsid w:val="00820E82"/>
    <w:rsid w:val="0082135A"/>
    <w:rsid w:val="00821974"/>
    <w:rsid w:val="00823CAE"/>
    <w:rsid w:val="00826774"/>
    <w:rsid w:val="008267EE"/>
    <w:rsid w:val="00827877"/>
    <w:rsid w:val="008300C0"/>
    <w:rsid w:val="008323B9"/>
    <w:rsid w:val="00837657"/>
    <w:rsid w:val="00842E8E"/>
    <w:rsid w:val="00842FA6"/>
    <w:rsid w:val="00844745"/>
    <w:rsid w:val="00846350"/>
    <w:rsid w:val="008528E6"/>
    <w:rsid w:val="00853306"/>
    <w:rsid w:val="008538A4"/>
    <w:rsid w:val="00853BD3"/>
    <w:rsid w:val="0085526E"/>
    <w:rsid w:val="0085607C"/>
    <w:rsid w:val="00860019"/>
    <w:rsid w:val="00860E5A"/>
    <w:rsid w:val="0086289C"/>
    <w:rsid w:val="00862FA7"/>
    <w:rsid w:val="008639AE"/>
    <w:rsid w:val="00866876"/>
    <w:rsid w:val="00870490"/>
    <w:rsid w:val="008705A7"/>
    <w:rsid w:val="0087068C"/>
    <w:rsid w:val="00877DBB"/>
    <w:rsid w:val="00882472"/>
    <w:rsid w:val="008908E0"/>
    <w:rsid w:val="00892435"/>
    <w:rsid w:val="0089589F"/>
    <w:rsid w:val="008A1085"/>
    <w:rsid w:val="008A1D5D"/>
    <w:rsid w:val="008A2E8B"/>
    <w:rsid w:val="008A3117"/>
    <w:rsid w:val="008A4AF2"/>
    <w:rsid w:val="008A7385"/>
    <w:rsid w:val="008B0D78"/>
    <w:rsid w:val="008B3CB2"/>
    <w:rsid w:val="008B4540"/>
    <w:rsid w:val="008C01C9"/>
    <w:rsid w:val="008C0387"/>
    <w:rsid w:val="008C17B9"/>
    <w:rsid w:val="008C21F6"/>
    <w:rsid w:val="008C459B"/>
    <w:rsid w:val="008C7748"/>
    <w:rsid w:val="008D01B6"/>
    <w:rsid w:val="008D0FDC"/>
    <w:rsid w:val="008D2B86"/>
    <w:rsid w:val="008D34E8"/>
    <w:rsid w:val="008E2BB7"/>
    <w:rsid w:val="008E62E1"/>
    <w:rsid w:val="008E6D91"/>
    <w:rsid w:val="008F1DFA"/>
    <w:rsid w:val="008F29DE"/>
    <w:rsid w:val="008F49FF"/>
    <w:rsid w:val="008F4D7F"/>
    <w:rsid w:val="008F6854"/>
    <w:rsid w:val="009001B2"/>
    <w:rsid w:val="009031AD"/>
    <w:rsid w:val="00905302"/>
    <w:rsid w:val="00906A1E"/>
    <w:rsid w:val="00906F37"/>
    <w:rsid w:val="009075B7"/>
    <w:rsid w:val="00910639"/>
    <w:rsid w:val="009109A6"/>
    <w:rsid w:val="009134EF"/>
    <w:rsid w:val="009173D0"/>
    <w:rsid w:val="0092012D"/>
    <w:rsid w:val="00921A07"/>
    <w:rsid w:val="009253A7"/>
    <w:rsid w:val="009266E8"/>
    <w:rsid w:val="00926E64"/>
    <w:rsid w:val="00927925"/>
    <w:rsid w:val="00927AFB"/>
    <w:rsid w:val="009327EB"/>
    <w:rsid w:val="00933DB5"/>
    <w:rsid w:val="00934571"/>
    <w:rsid w:val="009400DF"/>
    <w:rsid w:val="00941A8D"/>
    <w:rsid w:val="00941BBD"/>
    <w:rsid w:val="00941C58"/>
    <w:rsid w:val="00942454"/>
    <w:rsid w:val="00942F34"/>
    <w:rsid w:val="009454AA"/>
    <w:rsid w:val="009454C3"/>
    <w:rsid w:val="00947F03"/>
    <w:rsid w:val="009509EB"/>
    <w:rsid w:val="0095228F"/>
    <w:rsid w:val="00953B23"/>
    <w:rsid w:val="009575C4"/>
    <w:rsid w:val="0095775F"/>
    <w:rsid w:val="00961BB9"/>
    <w:rsid w:val="00962A27"/>
    <w:rsid w:val="00966EFD"/>
    <w:rsid w:val="009671FE"/>
    <w:rsid w:val="009711F4"/>
    <w:rsid w:val="0097148B"/>
    <w:rsid w:val="00971FD9"/>
    <w:rsid w:val="00972884"/>
    <w:rsid w:val="009729CA"/>
    <w:rsid w:val="009746FC"/>
    <w:rsid w:val="009768CA"/>
    <w:rsid w:val="0097773D"/>
    <w:rsid w:val="00981043"/>
    <w:rsid w:val="009822F6"/>
    <w:rsid w:val="00984ADB"/>
    <w:rsid w:val="00985053"/>
    <w:rsid w:val="00986A49"/>
    <w:rsid w:val="0099208A"/>
    <w:rsid w:val="0099303A"/>
    <w:rsid w:val="00993982"/>
    <w:rsid w:val="009961BF"/>
    <w:rsid w:val="009968BF"/>
    <w:rsid w:val="00996E77"/>
    <w:rsid w:val="009A12C7"/>
    <w:rsid w:val="009A3932"/>
    <w:rsid w:val="009A4D3E"/>
    <w:rsid w:val="009A5160"/>
    <w:rsid w:val="009A51B8"/>
    <w:rsid w:val="009A52E1"/>
    <w:rsid w:val="009B5968"/>
    <w:rsid w:val="009B704C"/>
    <w:rsid w:val="009B7E5B"/>
    <w:rsid w:val="009C21E6"/>
    <w:rsid w:val="009C22A2"/>
    <w:rsid w:val="009C4B68"/>
    <w:rsid w:val="009C741D"/>
    <w:rsid w:val="009C791A"/>
    <w:rsid w:val="009D1701"/>
    <w:rsid w:val="009D45AC"/>
    <w:rsid w:val="009D6106"/>
    <w:rsid w:val="009D633D"/>
    <w:rsid w:val="009D63FC"/>
    <w:rsid w:val="009E57E4"/>
    <w:rsid w:val="009E650F"/>
    <w:rsid w:val="009F0021"/>
    <w:rsid w:val="009F4652"/>
    <w:rsid w:val="009F50C6"/>
    <w:rsid w:val="00A01A90"/>
    <w:rsid w:val="00A01C8A"/>
    <w:rsid w:val="00A0202D"/>
    <w:rsid w:val="00A02CC4"/>
    <w:rsid w:val="00A052B4"/>
    <w:rsid w:val="00A05837"/>
    <w:rsid w:val="00A06AFB"/>
    <w:rsid w:val="00A101A1"/>
    <w:rsid w:val="00A10286"/>
    <w:rsid w:val="00A10B5B"/>
    <w:rsid w:val="00A15B18"/>
    <w:rsid w:val="00A17657"/>
    <w:rsid w:val="00A17E39"/>
    <w:rsid w:val="00A30F37"/>
    <w:rsid w:val="00A33B49"/>
    <w:rsid w:val="00A402A6"/>
    <w:rsid w:val="00A40B61"/>
    <w:rsid w:val="00A4199A"/>
    <w:rsid w:val="00A419D6"/>
    <w:rsid w:val="00A45C8A"/>
    <w:rsid w:val="00A45E39"/>
    <w:rsid w:val="00A5368E"/>
    <w:rsid w:val="00A541C5"/>
    <w:rsid w:val="00A54370"/>
    <w:rsid w:val="00A5535B"/>
    <w:rsid w:val="00A55672"/>
    <w:rsid w:val="00A55D6F"/>
    <w:rsid w:val="00A569B8"/>
    <w:rsid w:val="00A60CF8"/>
    <w:rsid w:val="00A6142D"/>
    <w:rsid w:val="00A644C7"/>
    <w:rsid w:val="00A64CBE"/>
    <w:rsid w:val="00A702F9"/>
    <w:rsid w:val="00A71EB9"/>
    <w:rsid w:val="00A81CE5"/>
    <w:rsid w:val="00A81FC3"/>
    <w:rsid w:val="00A820F9"/>
    <w:rsid w:val="00A82E4A"/>
    <w:rsid w:val="00A84695"/>
    <w:rsid w:val="00A84B80"/>
    <w:rsid w:val="00A872CC"/>
    <w:rsid w:val="00A923A5"/>
    <w:rsid w:val="00A926C8"/>
    <w:rsid w:val="00A966E2"/>
    <w:rsid w:val="00A977C4"/>
    <w:rsid w:val="00A97B22"/>
    <w:rsid w:val="00AA0392"/>
    <w:rsid w:val="00AA2825"/>
    <w:rsid w:val="00AA7DB5"/>
    <w:rsid w:val="00AB4732"/>
    <w:rsid w:val="00AB4777"/>
    <w:rsid w:val="00AC0D63"/>
    <w:rsid w:val="00AC1CDD"/>
    <w:rsid w:val="00AC307A"/>
    <w:rsid w:val="00AC447F"/>
    <w:rsid w:val="00AC5883"/>
    <w:rsid w:val="00AC730B"/>
    <w:rsid w:val="00AD1EAD"/>
    <w:rsid w:val="00AD3BAB"/>
    <w:rsid w:val="00AE11D8"/>
    <w:rsid w:val="00AE13E5"/>
    <w:rsid w:val="00AE2EB9"/>
    <w:rsid w:val="00AE646B"/>
    <w:rsid w:val="00AF4449"/>
    <w:rsid w:val="00B025B2"/>
    <w:rsid w:val="00B04F9A"/>
    <w:rsid w:val="00B07E22"/>
    <w:rsid w:val="00B10272"/>
    <w:rsid w:val="00B22012"/>
    <w:rsid w:val="00B2570D"/>
    <w:rsid w:val="00B27165"/>
    <w:rsid w:val="00B32436"/>
    <w:rsid w:val="00B32F32"/>
    <w:rsid w:val="00B35359"/>
    <w:rsid w:val="00B37818"/>
    <w:rsid w:val="00B37E10"/>
    <w:rsid w:val="00B41910"/>
    <w:rsid w:val="00B43A9E"/>
    <w:rsid w:val="00B4480B"/>
    <w:rsid w:val="00B45B0A"/>
    <w:rsid w:val="00B474C6"/>
    <w:rsid w:val="00B520E7"/>
    <w:rsid w:val="00B54655"/>
    <w:rsid w:val="00B54E5D"/>
    <w:rsid w:val="00B550F3"/>
    <w:rsid w:val="00B55CFB"/>
    <w:rsid w:val="00B55ED6"/>
    <w:rsid w:val="00B56058"/>
    <w:rsid w:val="00B570AB"/>
    <w:rsid w:val="00B578CA"/>
    <w:rsid w:val="00B57DCC"/>
    <w:rsid w:val="00B6011B"/>
    <w:rsid w:val="00B60E5C"/>
    <w:rsid w:val="00B629E5"/>
    <w:rsid w:val="00B67C03"/>
    <w:rsid w:val="00B67FC7"/>
    <w:rsid w:val="00B73044"/>
    <w:rsid w:val="00B73305"/>
    <w:rsid w:val="00B745E1"/>
    <w:rsid w:val="00B75421"/>
    <w:rsid w:val="00B75C77"/>
    <w:rsid w:val="00B80B26"/>
    <w:rsid w:val="00B8340B"/>
    <w:rsid w:val="00B83489"/>
    <w:rsid w:val="00B83EA2"/>
    <w:rsid w:val="00B87F03"/>
    <w:rsid w:val="00B9074D"/>
    <w:rsid w:val="00B92624"/>
    <w:rsid w:val="00B93B1C"/>
    <w:rsid w:val="00B95CBA"/>
    <w:rsid w:val="00B968E2"/>
    <w:rsid w:val="00B96927"/>
    <w:rsid w:val="00B979FD"/>
    <w:rsid w:val="00B97B6A"/>
    <w:rsid w:val="00BA00B2"/>
    <w:rsid w:val="00BA1B25"/>
    <w:rsid w:val="00BA3080"/>
    <w:rsid w:val="00BA53F9"/>
    <w:rsid w:val="00BA5B80"/>
    <w:rsid w:val="00BA6348"/>
    <w:rsid w:val="00BA6877"/>
    <w:rsid w:val="00BA782A"/>
    <w:rsid w:val="00BB17DB"/>
    <w:rsid w:val="00BB27AB"/>
    <w:rsid w:val="00BB2C5B"/>
    <w:rsid w:val="00BB31E1"/>
    <w:rsid w:val="00BB4089"/>
    <w:rsid w:val="00BB4990"/>
    <w:rsid w:val="00BC0D06"/>
    <w:rsid w:val="00BC0EEE"/>
    <w:rsid w:val="00BC10B0"/>
    <w:rsid w:val="00BC11E9"/>
    <w:rsid w:val="00BC11F6"/>
    <w:rsid w:val="00BC2BA2"/>
    <w:rsid w:val="00BC41D3"/>
    <w:rsid w:val="00BC739B"/>
    <w:rsid w:val="00BD0BB8"/>
    <w:rsid w:val="00BD26DA"/>
    <w:rsid w:val="00BD294B"/>
    <w:rsid w:val="00BD5CF5"/>
    <w:rsid w:val="00BD695C"/>
    <w:rsid w:val="00BE0421"/>
    <w:rsid w:val="00BE6968"/>
    <w:rsid w:val="00BF2AF8"/>
    <w:rsid w:val="00BF3F8B"/>
    <w:rsid w:val="00BF6EBD"/>
    <w:rsid w:val="00C00613"/>
    <w:rsid w:val="00C00617"/>
    <w:rsid w:val="00C02808"/>
    <w:rsid w:val="00C05C00"/>
    <w:rsid w:val="00C06438"/>
    <w:rsid w:val="00C12A08"/>
    <w:rsid w:val="00C1533F"/>
    <w:rsid w:val="00C201A6"/>
    <w:rsid w:val="00C215A4"/>
    <w:rsid w:val="00C2370F"/>
    <w:rsid w:val="00C24B5B"/>
    <w:rsid w:val="00C258C6"/>
    <w:rsid w:val="00C25BF1"/>
    <w:rsid w:val="00C33A41"/>
    <w:rsid w:val="00C36336"/>
    <w:rsid w:val="00C37873"/>
    <w:rsid w:val="00C37D14"/>
    <w:rsid w:val="00C4327F"/>
    <w:rsid w:val="00C455F8"/>
    <w:rsid w:val="00C51B0F"/>
    <w:rsid w:val="00C53233"/>
    <w:rsid w:val="00C55266"/>
    <w:rsid w:val="00C55BDE"/>
    <w:rsid w:val="00C60D40"/>
    <w:rsid w:val="00C61213"/>
    <w:rsid w:val="00C62662"/>
    <w:rsid w:val="00C65775"/>
    <w:rsid w:val="00C66F3A"/>
    <w:rsid w:val="00C6746E"/>
    <w:rsid w:val="00C70DD9"/>
    <w:rsid w:val="00C72429"/>
    <w:rsid w:val="00C74653"/>
    <w:rsid w:val="00C75558"/>
    <w:rsid w:val="00C77459"/>
    <w:rsid w:val="00C77737"/>
    <w:rsid w:val="00C77948"/>
    <w:rsid w:val="00C81233"/>
    <w:rsid w:val="00C920AF"/>
    <w:rsid w:val="00C94BD6"/>
    <w:rsid w:val="00C95F11"/>
    <w:rsid w:val="00CA1B2D"/>
    <w:rsid w:val="00CA31B8"/>
    <w:rsid w:val="00CA42A0"/>
    <w:rsid w:val="00CA42DC"/>
    <w:rsid w:val="00CA4775"/>
    <w:rsid w:val="00CB1D6A"/>
    <w:rsid w:val="00CB4AA5"/>
    <w:rsid w:val="00CB6C6B"/>
    <w:rsid w:val="00CC5103"/>
    <w:rsid w:val="00CD1FA8"/>
    <w:rsid w:val="00CD3DAA"/>
    <w:rsid w:val="00CD3F09"/>
    <w:rsid w:val="00CD5627"/>
    <w:rsid w:val="00CE0AAD"/>
    <w:rsid w:val="00CE2A63"/>
    <w:rsid w:val="00CE2F96"/>
    <w:rsid w:val="00CE4E4C"/>
    <w:rsid w:val="00CE59B4"/>
    <w:rsid w:val="00CE7310"/>
    <w:rsid w:val="00CF6FA6"/>
    <w:rsid w:val="00D05B70"/>
    <w:rsid w:val="00D10FE1"/>
    <w:rsid w:val="00D1142C"/>
    <w:rsid w:val="00D14A3D"/>
    <w:rsid w:val="00D14DC8"/>
    <w:rsid w:val="00D152FC"/>
    <w:rsid w:val="00D163D5"/>
    <w:rsid w:val="00D16996"/>
    <w:rsid w:val="00D178DD"/>
    <w:rsid w:val="00D1799B"/>
    <w:rsid w:val="00D21015"/>
    <w:rsid w:val="00D21764"/>
    <w:rsid w:val="00D21824"/>
    <w:rsid w:val="00D22DFA"/>
    <w:rsid w:val="00D2474D"/>
    <w:rsid w:val="00D25898"/>
    <w:rsid w:val="00D268FD"/>
    <w:rsid w:val="00D27719"/>
    <w:rsid w:val="00D347FA"/>
    <w:rsid w:val="00D34813"/>
    <w:rsid w:val="00D35C52"/>
    <w:rsid w:val="00D35F21"/>
    <w:rsid w:val="00D400C8"/>
    <w:rsid w:val="00D41988"/>
    <w:rsid w:val="00D4341F"/>
    <w:rsid w:val="00D46726"/>
    <w:rsid w:val="00D46D36"/>
    <w:rsid w:val="00D470F7"/>
    <w:rsid w:val="00D51800"/>
    <w:rsid w:val="00D539FE"/>
    <w:rsid w:val="00D54974"/>
    <w:rsid w:val="00D54A6D"/>
    <w:rsid w:val="00D561B3"/>
    <w:rsid w:val="00D56650"/>
    <w:rsid w:val="00D56D81"/>
    <w:rsid w:val="00D56EE5"/>
    <w:rsid w:val="00D60E16"/>
    <w:rsid w:val="00D6270A"/>
    <w:rsid w:val="00D66F04"/>
    <w:rsid w:val="00D76BE8"/>
    <w:rsid w:val="00D81599"/>
    <w:rsid w:val="00D817E7"/>
    <w:rsid w:val="00D82204"/>
    <w:rsid w:val="00D824B1"/>
    <w:rsid w:val="00D841D9"/>
    <w:rsid w:val="00D90C14"/>
    <w:rsid w:val="00D91CBA"/>
    <w:rsid w:val="00D95C13"/>
    <w:rsid w:val="00D9679A"/>
    <w:rsid w:val="00D969E2"/>
    <w:rsid w:val="00D96C4D"/>
    <w:rsid w:val="00D96CF0"/>
    <w:rsid w:val="00DA340A"/>
    <w:rsid w:val="00DA5029"/>
    <w:rsid w:val="00DA5338"/>
    <w:rsid w:val="00DB64C1"/>
    <w:rsid w:val="00DB7267"/>
    <w:rsid w:val="00DC0097"/>
    <w:rsid w:val="00DC010A"/>
    <w:rsid w:val="00DC53E7"/>
    <w:rsid w:val="00DC5B85"/>
    <w:rsid w:val="00DC7457"/>
    <w:rsid w:val="00DD37E7"/>
    <w:rsid w:val="00DD5865"/>
    <w:rsid w:val="00DD6445"/>
    <w:rsid w:val="00DE1353"/>
    <w:rsid w:val="00DE5004"/>
    <w:rsid w:val="00DE5FCF"/>
    <w:rsid w:val="00DF201A"/>
    <w:rsid w:val="00DF25CE"/>
    <w:rsid w:val="00DF6079"/>
    <w:rsid w:val="00DF7815"/>
    <w:rsid w:val="00E005B3"/>
    <w:rsid w:val="00E009B0"/>
    <w:rsid w:val="00E02B44"/>
    <w:rsid w:val="00E038D7"/>
    <w:rsid w:val="00E04078"/>
    <w:rsid w:val="00E103C3"/>
    <w:rsid w:val="00E114C4"/>
    <w:rsid w:val="00E11C57"/>
    <w:rsid w:val="00E11FBA"/>
    <w:rsid w:val="00E14F23"/>
    <w:rsid w:val="00E1541B"/>
    <w:rsid w:val="00E167CB"/>
    <w:rsid w:val="00E2474C"/>
    <w:rsid w:val="00E267C5"/>
    <w:rsid w:val="00E26F2A"/>
    <w:rsid w:val="00E2728C"/>
    <w:rsid w:val="00E3304C"/>
    <w:rsid w:val="00E3330E"/>
    <w:rsid w:val="00E33425"/>
    <w:rsid w:val="00E33825"/>
    <w:rsid w:val="00E34C84"/>
    <w:rsid w:val="00E34CEF"/>
    <w:rsid w:val="00E361AE"/>
    <w:rsid w:val="00E4050B"/>
    <w:rsid w:val="00E465C5"/>
    <w:rsid w:val="00E50AD6"/>
    <w:rsid w:val="00E553B3"/>
    <w:rsid w:val="00E61359"/>
    <w:rsid w:val="00E64728"/>
    <w:rsid w:val="00E647ED"/>
    <w:rsid w:val="00E65044"/>
    <w:rsid w:val="00E65138"/>
    <w:rsid w:val="00E66BA8"/>
    <w:rsid w:val="00E727B4"/>
    <w:rsid w:val="00E73930"/>
    <w:rsid w:val="00E761D7"/>
    <w:rsid w:val="00E80382"/>
    <w:rsid w:val="00E80E45"/>
    <w:rsid w:val="00E83CED"/>
    <w:rsid w:val="00E86BD8"/>
    <w:rsid w:val="00E90EB3"/>
    <w:rsid w:val="00E93D5A"/>
    <w:rsid w:val="00E949AE"/>
    <w:rsid w:val="00E954D1"/>
    <w:rsid w:val="00E9669E"/>
    <w:rsid w:val="00EA1A80"/>
    <w:rsid w:val="00EA2760"/>
    <w:rsid w:val="00EA388F"/>
    <w:rsid w:val="00EB0F90"/>
    <w:rsid w:val="00EB21C7"/>
    <w:rsid w:val="00EB5002"/>
    <w:rsid w:val="00EB5CDA"/>
    <w:rsid w:val="00EB7E59"/>
    <w:rsid w:val="00EC2E9D"/>
    <w:rsid w:val="00EC3EB7"/>
    <w:rsid w:val="00EC7428"/>
    <w:rsid w:val="00ED1720"/>
    <w:rsid w:val="00ED41C3"/>
    <w:rsid w:val="00ED7D2E"/>
    <w:rsid w:val="00EE1050"/>
    <w:rsid w:val="00EE2651"/>
    <w:rsid w:val="00EE360D"/>
    <w:rsid w:val="00EE5341"/>
    <w:rsid w:val="00EE651C"/>
    <w:rsid w:val="00EE6A70"/>
    <w:rsid w:val="00EF1867"/>
    <w:rsid w:val="00EF2421"/>
    <w:rsid w:val="00F0230B"/>
    <w:rsid w:val="00F07EA9"/>
    <w:rsid w:val="00F102E8"/>
    <w:rsid w:val="00F1322D"/>
    <w:rsid w:val="00F16A23"/>
    <w:rsid w:val="00F16BDD"/>
    <w:rsid w:val="00F16E25"/>
    <w:rsid w:val="00F23383"/>
    <w:rsid w:val="00F23E08"/>
    <w:rsid w:val="00F31442"/>
    <w:rsid w:val="00F342C9"/>
    <w:rsid w:val="00F34D24"/>
    <w:rsid w:val="00F40EA6"/>
    <w:rsid w:val="00F41AED"/>
    <w:rsid w:val="00F41B43"/>
    <w:rsid w:val="00F44F99"/>
    <w:rsid w:val="00F46C08"/>
    <w:rsid w:val="00F5010C"/>
    <w:rsid w:val="00F5101F"/>
    <w:rsid w:val="00F53A36"/>
    <w:rsid w:val="00F554BE"/>
    <w:rsid w:val="00F5671C"/>
    <w:rsid w:val="00F56B35"/>
    <w:rsid w:val="00F641CE"/>
    <w:rsid w:val="00F64C71"/>
    <w:rsid w:val="00F65844"/>
    <w:rsid w:val="00F67116"/>
    <w:rsid w:val="00F67F3A"/>
    <w:rsid w:val="00F73802"/>
    <w:rsid w:val="00F74288"/>
    <w:rsid w:val="00F772D3"/>
    <w:rsid w:val="00F809E9"/>
    <w:rsid w:val="00F82EBA"/>
    <w:rsid w:val="00F85B5E"/>
    <w:rsid w:val="00F86040"/>
    <w:rsid w:val="00F90848"/>
    <w:rsid w:val="00F9134E"/>
    <w:rsid w:val="00F939DA"/>
    <w:rsid w:val="00FA08B4"/>
    <w:rsid w:val="00FA0AAE"/>
    <w:rsid w:val="00FA3CAB"/>
    <w:rsid w:val="00FA49B7"/>
    <w:rsid w:val="00FA55F9"/>
    <w:rsid w:val="00FA69A3"/>
    <w:rsid w:val="00FA728E"/>
    <w:rsid w:val="00FB6A8E"/>
    <w:rsid w:val="00FB7AAE"/>
    <w:rsid w:val="00FC27BB"/>
    <w:rsid w:val="00FC2911"/>
    <w:rsid w:val="00FC4A04"/>
    <w:rsid w:val="00FC5233"/>
    <w:rsid w:val="00FC53A3"/>
    <w:rsid w:val="00FC7721"/>
    <w:rsid w:val="00FC77B8"/>
    <w:rsid w:val="00FD07FC"/>
    <w:rsid w:val="00FD171D"/>
    <w:rsid w:val="00FD68CD"/>
    <w:rsid w:val="00FE0AC7"/>
    <w:rsid w:val="00FE16A1"/>
    <w:rsid w:val="00FE1E00"/>
    <w:rsid w:val="00FE204D"/>
    <w:rsid w:val="00FF44CD"/>
    <w:rsid w:val="00FF4C15"/>
    <w:rsid w:val="00FF61CA"/>
    <w:rsid w:val="00FF71F8"/>
    <w:rsid w:val="00FF74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611"/>
    <o:shapelayout v:ext="edit">
      <o:idmap v:ext="edit" data="2"/>
    </o:shapelayout>
  </w:shapeDefaults>
  <w:decimalSymbol w:val=","/>
  <w:listSeparator w:val=";"/>
  <w14:docId w14:val="5A92D891"/>
  <w15:docId w15:val="{5246618F-B8C5-4AD0-AEE3-551773E6E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2F34"/>
    <w:rPr>
      <w:rFonts w:ascii="Georgia" w:eastAsia="Georgia" w:hAnsi="Georgia" w:cs="Georgia"/>
      <w:lang w:val="es-ES"/>
    </w:rPr>
  </w:style>
  <w:style w:type="paragraph" w:styleId="Ttulo1">
    <w:name w:val="heading 1"/>
    <w:basedOn w:val="Normal"/>
    <w:link w:val="Ttulo1Car"/>
    <w:uiPriority w:val="9"/>
    <w:qFormat/>
    <w:rsid w:val="000D6DB7"/>
    <w:pPr>
      <w:spacing w:before="27"/>
      <w:ind w:left="854" w:right="891"/>
      <w:jc w:val="center"/>
      <w:outlineLvl w:val="0"/>
    </w:pPr>
    <w:rPr>
      <w:rFonts w:ascii="Trebuchet MS" w:eastAsia="Trebuchet MS" w:hAnsi="Trebuchet MS" w:cs="Trebuchet MS"/>
      <w:b/>
      <w:bCs/>
      <w:sz w:val="49"/>
      <w:szCs w:val="49"/>
    </w:rPr>
  </w:style>
  <w:style w:type="paragraph" w:styleId="Ttulo2">
    <w:name w:val="heading 2"/>
    <w:basedOn w:val="Normal"/>
    <w:next w:val="Normal"/>
    <w:link w:val="Ttulo2Car"/>
    <w:uiPriority w:val="9"/>
    <w:semiHidden/>
    <w:unhideWhenUsed/>
    <w:qFormat/>
    <w:rsid w:val="00072D5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072D50"/>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semiHidden/>
    <w:unhideWhenUsed/>
    <w:qFormat/>
    <w:rsid w:val="007A58FE"/>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link w:val="TextoindependienteCar"/>
    <w:uiPriority w:val="1"/>
    <w:qFormat/>
    <w:rPr>
      <w:b/>
      <w:bCs/>
      <w:sz w:val="28"/>
      <w:szCs w:val="28"/>
    </w:rPr>
  </w:style>
  <w:style w:type="paragraph" w:styleId="Prrafodelista">
    <w:name w:val="List Paragraph"/>
    <w:basedOn w:val="Normal"/>
    <w:link w:val="PrrafodelistaCar"/>
    <w:uiPriority w:val="1"/>
    <w:qFormat/>
    <w:pPr>
      <w:ind w:left="1487" w:hanging="912"/>
    </w:pPr>
  </w:style>
  <w:style w:type="paragraph" w:customStyle="1" w:styleId="TableParagraph">
    <w:name w:val="Table Paragraph"/>
    <w:basedOn w:val="Normal"/>
    <w:uiPriority w:val="1"/>
    <w:qFormat/>
  </w:style>
  <w:style w:type="paragraph" w:styleId="Encabezado">
    <w:name w:val="header"/>
    <w:basedOn w:val="Normal"/>
    <w:link w:val="EncabezadoCar"/>
    <w:uiPriority w:val="99"/>
    <w:unhideWhenUsed/>
    <w:rsid w:val="002E4F33"/>
    <w:pPr>
      <w:tabs>
        <w:tab w:val="center" w:pos="4252"/>
        <w:tab w:val="right" w:pos="8504"/>
      </w:tabs>
    </w:pPr>
  </w:style>
  <w:style w:type="character" w:customStyle="1" w:styleId="EncabezadoCar">
    <w:name w:val="Encabezado Car"/>
    <w:basedOn w:val="Fuentedeprrafopredeter"/>
    <w:link w:val="Encabezado"/>
    <w:uiPriority w:val="99"/>
    <w:rsid w:val="002E4F33"/>
    <w:rPr>
      <w:rFonts w:ascii="Georgia" w:eastAsia="Georgia" w:hAnsi="Georgia" w:cs="Georgia"/>
      <w:lang w:val="es-ES"/>
    </w:rPr>
  </w:style>
  <w:style w:type="paragraph" w:styleId="Piedepgina">
    <w:name w:val="footer"/>
    <w:basedOn w:val="Normal"/>
    <w:link w:val="PiedepginaCar"/>
    <w:uiPriority w:val="99"/>
    <w:unhideWhenUsed/>
    <w:rsid w:val="002E4F33"/>
    <w:pPr>
      <w:tabs>
        <w:tab w:val="center" w:pos="4252"/>
        <w:tab w:val="right" w:pos="8504"/>
      </w:tabs>
    </w:pPr>
  </w:style>
  <w:style w:type="character" w:customStyle="1" w:styleId="PiedepginaCar">
    <w:name w:val="Pie de página Car"/>
    <w:basedOn w:val="Fuentedeprrafopredeter"/>
    <w:link w:val="Piedepgina"/>
    <w:uiPriority w:val="99"/>
    <w:rsid w:val="002E4F33"/>
    <w:rPr>
      <w:rFonts w:ascii="Georgia" w:eastAsia="Georgia" w:hAnsi="Georgia" w:cs="Georgia"/>
      <w:lang w:val="es-ES"/>
    </w:rPr>
  </w:style>
  <w:style w:type="paragraph" w:customStyle="1" w:styleId="SublistadoNNormal">
    <w:name w:val="Sublistado NNormal"/>
    <w:basedOn w:val="Prrafodelista"/>
    <w:link w:val="SublistadoNNormalCar"/>
    <w:qFormat/>
    <w:rsid w:val="004D7E92"/>
    <w:pPr>
      <w:numPr>
        <w:ilvl w:val="1"/>
        <w:numId w:val="9"/>
      </w:numPr>
      <w:tabs>
        <w:tab w:val="left" w:pos="1484"/>
        <w:tab w:val="left" w:pos="1485"/>
      </w:tabs>
      <w:spacing w:before="178"/>
    </w:pPr>
    <w:rPr>
      <w:rFonts w:ascii="LM Roman 12" w:hAnsi="LM Roman 12"/>
      <w:b/>
      <w:spacing w:val="8"/>
      <w:sz w:val="34"/>
      <w:szCs w:val="34"/>
    </w:rPr>
  </w:style>
  <w:style w:type="paragraph" w:customStyle="1" w:styleId="NormalPPrincipal">
    <w:name w:val="Normal PPrincipal"/>
    <w:basedOn w:val="Normal"/>
    <w:link w:val="NormalPPrincipalCar"/>
    <w:qFormat/>
    <w:rsid w:val="002E41AD"/>
    <w:pPr>
      <w:spacing w:before="185" w:line="259" w:lineRule="auto"/>
      <w:ind w:firstLine="340"/>
      <w:jc w:val="both"/>
    </w:pPr>
    <w:rPr>
      <w:rFonts w:ascii="LM Roman 10" w:hAnsi="LM Roman 10"/>
      <w:sz w:val="24"/>
    </w:rPr>
  </w:style>
  <w:style w:type="character" w:customStyle="1" w:styleId="PrrafodelistaCar">
    <w:name w:val="Párrafo de lista Car"/>
    <w:basedOn w:val="Fuentedeprrafopredeter"/>
    <w:link w:val="Prrafodelista"/>
    <w:uiPriority w:val="1"/>
    <w:rsid w:val="004D2504"/>
    <w:rPr>
      <w:rFonts w:ascii="Georgia" w:eastAsia="Georgia" w:hAnsi="Georgia" w:cs="Georgia"/>
      <w:lang w:val="es-ES"/>
    </w:rPr>
  </w:style>
  <w:style w:type="character" w:customStyle="1" w:styleId="SublistadoNNormalCar">
    <w:name w:val="Sublistado NNormal Car"/>
    <w:basedOn w:val="PrrafodelistaCar"/>
    <w:link w:val="SublistadoNNormal"/>
    <w:rsid w:val="004D7E92"/>
    <w:rPr>
      <w:rFonts w:ascii="LM Roman 12" w:eastAsia="Georgia" w:hAnsi="LM Roman 12" w:cs="Georgia"/>
      <w:b/>
      <w:spacing w:val="8"/>
      <w:sz w:val="34"/>
      <w:szCs w:val="34"/>
      <w:lang w:val="es-ES"/>
    </w:rPr>
  </w:style>
  <w:style w:type="paragraph" w:customStyle="1" w:styleId="Subtitulo">
    <w:name w:val="Subtitulo"/>
    <w:basedOn w:val="NormalPPrincipal"/>
    <w:link w:val="SubtituloCar"/>
    <w:qFormat/>
    <w:rsid w:val="002A5FD6"/>
    <w:pPr>
      <w:ind w:firstLine="0"/>
    </w:pPr>
    <w:rPr>
      <w:rFonts w:ascii="LM Roman 12" w:hAnsi="LM Roman 12"/>
      <w:b/>
      <w:bCs/>
      <w:sz w:val="28"/>
      <w:szCs w:val="28"/>
    </w:rPr>
  </w:style>
  <w:style w:type="character" w:customStyle="1" w:styleId="NormalPPrincipalCar">
    <w:name w:val="Normal PPrincipal Car"/>
    <w:basedOn w:val="Fuentedeprrafopredeter"/>
    <w:link w:val="NormalPPrincipal"/>
    <w:rsid w:val="002E41AD"/>
    <w:rPr>
      <w:rFonts w:ascii="LM Roman 10" w:eastAsia="Georgia" w:hAnsi="LM Roman 10" w:cs="Georgia"/>
      <w:sz w:val="24"/>
      <w:lang w:val="es-ES"/>
    </w:rPr>
  </w:style>
  <w:style w:type="paragraph" w:styleId="Descripcin">
    <w:name w:val="caption"/>
    <w:basedOn w:val="Normal"/>
    <w:next w:val="Normal"/>
    <w:uiPriority w:val="35"/>
    <w:unhideWhenUsed/>
    <w:qFormat/>
    <w:rsid w:val="003622FD"/>
    <w:pPr>
      <w:spacing w:after="200"/>
    </w:pPr>
    <w:rPr>
      <w:i/>
      <w:iCs/>
      <w:color w:val="1F497D" w:themeColor="text2"/>
      <w:sz w:val="18"/>
      <w:szCs w:val="18"/>
    </w:rPr>
  </w:style>
  <w:style w:type="character" w:customStyle="1" w:styleId="SubtituloCar">
    <w:name w:val="Subtitulo Car"/>
    <w:basedOn w:val="NormalPPrincipalCar"/>
    <w:link w:val="Subtitulo"/>
    <w:rsid w:val="002A5FD6"/>
    <w:rPr>
      <w:rFonts w:ascii="LM Roman 12" w:eastAsia="Georgia" w:hAnsi="LM Roman 12" w:cs="Georgia"/>
      <w:b/>
      <w:bCs/>
      <w:sz w:val="28"/>
      <w:szCs w:val="28"/>
      <w:lang w:val="es-ES"/>
    </w:rPr>
  </w:style>
  <w:style w:type="table" w:styleId="Tablaconcuadrcula">
    <w:name w:val="Table Grid"/>
    <w:basedOn w:val="Tablanormal"/>
    <w:uiPriority w:val="39"/>
    <w:rsid w:val="00014B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
    <w:name w:val="List Table 6 Colorful"/>
    <w:basedOn w:val="Tablanormal"/>
    <w:uiPriority w:val="51"/>
    <w:rsid w:val="00F82EBA"/>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abladeilustraciones">
    <w:name w:val="table of figures"/>
    <w:basedOn w:val="Normal"/>
    <w:next w:val="Normal"/>
    <w:uiPriority w:val="99"/>
    <w:unhideWhenUsed/>
    <w:rsid w:val="00DF7815"/>
  </w:style>
  <w:style w:type="character" w:styleId="Hipervnculo">
    <w:name w:val="Hyperlink"/>
    <w:basedOn w:val="Fuentedeprrafopredeter"/>
    <w:uiPriority w:val="99"/>
    <w:unhideWhenUsed/>
    <w:rsid w:val="00DF7815"/>
    <w:rPr>
      <w:color w:val="0000FF" w:themeColor="hyperlink"/>
      <w:u w:val="single"/>
    </w:rPr>
  </w:style>
  <w:style w:type="paragraph" w:customStyle="1" w:styleId="Tareas">
    <w:name w:val="Tareas"/>
    <w:basedOn w:val="NormalPPrincipal"/>
    <w:link w:val="TareasCar"/>
    <w:qFormat/>
    <w:rsid w:val="002B047F"/>
    <w:pPr>
      <w:spacing w:after="185"/>
      <w:ind w:firstLine="0"/>
    </w:pPr>
    <w:rPr>
      <w:rFonts w:ascii="LM Roman 12" w:hAnsi="LM Roman 12"/>
      <w:b/>
      <w:bCs/>
      <w:sz w:val="28"/>
      <w:szCs w:val="28"/>
    </w:rPr>
  </w:style>
  <w:style w:type="character" w:styleId="Mencinsinresolver">
    <w:name w:val="Unresolved Mention"/>
    <w:basedOn w:val="Fuentedeprrafopredeter"/>
    <w:uiPriority w:val="99"/>
    <w:semiHidden/>
    <w:unhideWhenUsed/>
    <w:rsid w:val="00E86BD8"/>
    <w:rPr>
      <w:color w:val="605E5C"/>
      <w:shd w:val="clear" w:color="auto" w:fill="E1DFDD"/>
    </w:rPr>
  </w:style>
  <w:style w:type="character" w:customStyle="1" w:styleId="TareasCar">
    <w:name w:val="Tareas Car"/>
    <w:basedOn w:val="NormalPPrincipalCar"/>
    <w:link w:val="Tareas"/>
    <w:rsid w:val="002B047F"/>
    <w:rPr>
      <w:rFonts w:ascii="LM Roman 12" w:eastAsia="Georgia" w:hAnsi="LM Roman 12" w:cs="Georgia"/>
      <w:b/>
      <w:bCs/>
      <w:sz w:val="28"/>
      <w:szCs w:val="28"/>
      <w:lang w:val="es-ES"/>
    </w:rPr>
  </w:style>
  <w:style w:type="character" w:styleId="Hipervnculovisitado">
    <w:name w:val="FollowedHyperlink"/>
    <w:basedOn w:val="Fuentedeprrafopredeter"/>
    <w:uiPriority w:val="99"/>
    <w:semiHidden/>
    <w:unhideWhenUsed/>
    <w:rsid w:val="00E86BD8"/>
    <w:rPr>
      <w:color w:val="800080" w:themeColor="followedHyperlink"/>
      <w:u w:val="single"/>
    </w:rPr>
  </w:style>
  <w:style w:type="paragraph" w:customStyle="1" w:styleId="Titulodetabla">
    <w:name w:val="Titulo de tabla"/>
    <w:basedOn w:val="NormalPPrincipal"/>
    <w:link w:val="TitulodetablaCar"/>
    <w:qFormat/>
    <w:rsid w:val="00414AD7"/>
    <w:pPr>
      <w:jc w:val="center"/>
    </w:pPr>
  </w:style>
  <w:style w:type="character" w:customStyle="1" w:styleId="Ttulo1Car">
    <w:name w:val="Título 1 Car"/>
    <w:basedOn w:val="Fuentedeprrafopredeter"/>
    <w:link w:val="Ttulo1"/>
    <w:uiPriority w:val="9"/>
    <w:rsid w:val="000D6DB7"/>
    <w:rPr>
      <w:rFonts w:ascii="Trebuchet MS" w:eastAsia="Trebuchet MS" w:hAnsi="Trebuchet MS" w:cs="Trebuchet MS"/>
      <w:b/>
      <w:bCs/>
      <w:sz w:val="49"/>
      <w:szCs w:val="49"/>
      <w:lang w:val="es-ES"/>
    </w:rPr>
  </w:style>
  <w:style w:type="character" w:customStyle="1" w:styleId="TitulodetablaCar">
    <w:name w:val="Titulo de tabla Car"/>
    <w:basedOn w:val="NormalPPrincipalCar"/>
    <w:link w:val="Titulodetabla"/>
    <w:rsid w:val="00414AD7"/>
    <w:rPr>
      <w:rFonts w:ascii="LM Roman 10" w:eastAsia="Georgia" w:hAnsi="LM Roman 10" w:cs="Georgia"/>
      <w:sz w:val="24"/>
      <w:lang w:val="es-ES"/>
    </w:rPr>
  </w:style>
  <w:style w:type="paragraph" w:customStyle="1" w:styleId="Subtitulo2">
    <w:name w:val="Subtitulo2"/>
    <w:basedOn w:val="Subtitulo"/>
    <w:link w:val="Subtitulo2Car"/>
    <w:qFormat/>
    <w:rsid w:val="001B60EE"/>
    <w:rPr>
      <w:sz w:val="24"/>
      <w:szCs w:val="24"/>
    </w:rPr>
  </w:style>
  <w:style w:type="paragraph" w:styleId="TDC1">
    <w:name w:val="toc 1"/>
    <w:basedOn w:val="Normal"/>
    <w:next w:val="Normal"/>
    <w:autoRedefine/>
    <w:uiPriority w:val="39"/>
    <w:unhideWhenUsed/>
    <w:rsid w:val="00DD37E7"/>
    <w:pPr>
      <w:tabs>
        <w:tab w:val="right" w:leader="dot" w:pos="8498"/>
      </w:tabs>
      <w:spacing w:before="120" w:after="120"/>
    </w:pPr>
    <w:rPr>
      <w:rFonts w:ascii="LM Roman 10" w:hAnsi="LM Roman 10" w:cstheme="minorHAnsi"/>
      <w:bCs/>
      <w:noProof/>
      <w:color w:val="FF0000"/>
      <w:sz w:val="28"/>
      <w:szCs w:val="28"/>
    </w:rPr>
  </w:style>
  <w:style w:type="character" w:customStyle="1" w:styleId="Subtitulo2Car">
    <w:name w:val="Subtitulo2 Car"/>
    <w:basedOn w:val="SubtituloCar"/>
    <w:link w:val="Subtitulo2"/>
    <w:rsid w:val="001B60EE"/>
    <w:rPr>
      <w:rFonts w:ascii="LM Roman 12" w:eastAsia="Georgia" w:hAnsi="LM Roman 12" w:cs="Georgia"/>
      <w:b/>
      <w:bCs/>
      <w:sz w:val="24"/>
      <w:szCs w:val="24"/>
      <w:lang w:val="es-ES"/>
    </w:rPr>
  </w:style>
  <w:style w:type="paragraph" w:customStyle="1" w:styleId="ttitulo">
    <w:name w:val="ttitulo"/>
    <w:basedOn w:val="Normal"/>
    <w:link w:val="ttituloCar"/>
    <w:qFormat/>
    <w:rsid w:val="00072D50"/>
    <w:pPr>
      <w:spacing w:before="24"/>
      <w:ind w:left="799" w:right="891"/>
      <w:jc w:val="center"/>
    </w:pPr>
    <w:rPr>
      <w:rFonts w:ascii="LM Sans 10" w:hAnsi="LM Sans 10"/>
      <w:b/>
      <w:spacing w:val="-2"/>
      <w:sz w:val="49"/>
    </w:rPr>
  </w:style>
  <w:style w:type="character" w:customStyle="1" w:styleId="Ttulo2Car">
    <w:name w:val="Título 2 Car"/>
    <w:basedOn w:val="Fuentedeprrafopredeter"/>
    <w:link w:val="Ttulo2"/>
    <w:uiPriority w:val="9"/>
    <w:semiHidden/>
    <w:rsid w:val="00072D50"/>
    <w:rPr>
      <w:rFonts w:asciiTheme="majorHAnsi" w:eastAsiaTheme="majorEastAsia" w:hAnsiTheme="majorHAnsi" w:cstheme="majorBidi"/>
      <w:color w:val="365F91" w:themeColor="accent1" w:themeShade="BF"/>
      <w:sz w:val="26"/>
      <w:szCs w:val="26"/>
      <w:lang w:val="es-ES"/>
    </w:rPr>
  </w:style>
  <w:style w:type="character" w:customStyle="1" w:styleId="ttituloCar">
    <w:name w:val="ttitulo Car"/>
    <w:basedOn w:val="Fuentedeprrafopredeter"/>
    <w:link w:val="ttitulo"/>
    <w:rsid w:val="00072D50"/>
    <w:rPr>
      <w:rFonts w:ascii="LM Sans 10" w:eastAsia="Georgia" w:hAnsi="LM Sans 10" w:cs="Georgia"/>
      <w:b/>
      <w:spacing w:val="-2"/>
      <w:sz w:val="49"/>
      <w:lang w:val="es-ES"/>
    </w:rPr>
  </w:style>
  <w:style w:type="character" w:customStyle="1" w:styleId="Ttulo3Car">
    <w:name w:val="Título 3 Car"/>
    <w:basedOn w:val="Fuentedeprrafopredeter"/>
    <w:link w:val="Ttulo3"/>
    <w:uiPriority w:val="9"/>
    <w:semiHidden/>
    <w:rsid w:val="00072D50"/>
    <w:rPr>
      <w:rFonts w:asciiTheme="majorHAnsi" w:eastAsiaTheme="majorEastAsia" w:hAnsiTheme="majorHAnsi" w:cstheme="majorBidi"/>
      <w:color w:val="243F60" w:themeColor="accent1" w:themeShade="7F"/>
      <w:sz w:val="24"/>
      <w:szCs w:val="24"/>
      <w:lang w:val="es-ES"/>
    </w:rPr>
  </w:style>
  <w:style w:type="paragraph" w:styleId="TDC2">
    <w:name w:val="toc 2"/>
    <w:basedOn w:val="Normal"/>
    <w:next w:val="Normal"/>
    <w:autoRedefine/>
    <w:uiPriority w:val="39"/>
    <w:unhideWhenUsed/>
    <w:rsid w:val="00041F3E"/>
    <w:pPr>
      <w:ind w:left="220"/>
    </w:pPr>
    <w:rPr>
      <w:rFonts w:ascii="LM Roman 10" w:hAnsi="LM Roman 10" w:cstheme="minorHAnsi"/>
      <w:color w:val="FF0000"/>
      <w:sz w:val="24"/>
      <w:szCs w:val="20"/>
    </w:rPr>
  </w:style>
  <w:style w:type="paragraph" w:styleId="TDC3">
    <w:name w:val="toc 3"/>
    <w:basedOn w:val="Normal"/>
    <w:next w:val="Normal"/>
    <w:autoRedefine/>
    <w:uiPriority w:val="39"/>
    <w:unhideWhenUsed/>
    <w:rsid w:val="00072D50"/>
    <w:pPr>
      <w:ind w:left="440"/>
    </w:pPr>
    <w:rPr>
      <w:rFonts w:asciiTheme="minorHAnsi" w:hAnsiTheme="minorHAnsi" w:cstheme="minorHAnsi"/>
      <w:i/>
      <w:iCs/>
      <w:sz w:val="20"/>
      <w:szCs w:val="20"/>
    </w:rPr>
  </w:style>
  <w:style w:type="paragraph" w:styleId="TDC4">
    <w:name w:val="toc 4"/>
    <w:basedOn w:val="Normal"/>
    <w:next w:val="Normal"/>
    <w:autoRedefine/>
    <w:uiPriority w:val="39"/>
    <w:unhideWhenUsed/>
    <w:rsid w:val="00072D50"/>
    <w:pPr>
      <w:ind w:left="660"/>
    </w:pPr>
    <w:rPr>
      <w:rFonts w:asciiTheme="minorHAnsi" w:hAnsiTheme="minorHAnsi" w:cstheme="minorHAnsi"/>
      <w:sz w:val="18"/>
      <w:szCs w:val="18"/>
    </w:rPr>
  </w:style>
  <w:style w:type="paragraph" w:styleId="TDC5">
    <w:name w:val="toc 5"/>
    <w:basedOn w:val="Normal"/>
    <w:next w:val="Normal"/>
    <w:autoRedefine/>
    <w:uiPriority w:val="39"/>
    <w:unhideWhenUsed/>
    <w:rsid w:val="00D05B70"/>
    <w:pPr>
      <w:ind w:left="880"/>
    </w:pPr>
    <w:rPr>
      <w:rFonts w:asciiTheme="minorHAnsi" w:hAnsiTheme="minorHAnsi" w:cstheme="minorHAnsi"/>
      <w:sz w:val="18"/>
      <w:szCs w:val="18"/>
    </w:rPr>
  </w:style>
  <w:style w:type="paragraph" w:styleId="TDC6">
    <w:name w:val="toc 6"/>
    <w:basedOn w:val="Normal"/>
    <w:next w:val="Normal"/>
    <w:autoRedefine/>
    <w:uiPriority w:val="39"/>
    <w:unhideWhenUsed/>
    <w:rsid w:val="00D05B70"/>
    <w:pPr>
      <w:ind w:left="1100"/>
    </w:pPr>
    <w:rPr>
      <w:rFonts w:asciiTheme="minorHAnsi" w:hAnsiTheme="minorHAnsi" w:cstheme="minorHAnsi"/>
      <w:sz w:val="18"/>
      <w:szCs w:val="18"/>
    </w:rPr>
  </w:style>
  <w:style w:type="paragraph" w:styleId="TDC7">
    <w:name w:val="toc 7"/>
    <w:basedOn w:val="Normal"/>
    <w:next w:val="Normal"/>
    <w:autoRedefine/>
    <w:uiPriority w:val="39"/>
    <w:unhideWhenUsed/>
    <w:rsid w:val="00D05B70"/>
    <w:pPr>
      <w:ind w:left="1320"/>
    </w:pPr>
    <w:rPr>
      <w:rFonts w:asciiTheme="minorHAnsi" w:hAnsiTheme="minorHAnsi" w:cstheme="minorHAnsi"/>
      <w:sz w:val="18"/>
      <w:szCs w:val="18"/>
    </w:rPr>
  </w:style>
  <w:style w:type="paragraph" w:styleId="TDC8">
    <w:name w:val="toc 8"/>
    <w:basedOn w:val="Normal"/>
    <w:next w:val="Normal"/>
    <w:autoRedefine/>
    <w:uiPriority w:val="39"/>
    <w:unhideWhenUsed/>
    <w:rsid w:val="00D05B70"/>
    <w:pPr>
      <w:ind w:left="1540"/>
    </w:pPr>
    <w:rPr>
      <w:rFonts w:asciiTheme="minorHAnsi" w:hAnsiTheme="minorHAnsi" w:cstheme="minorHAnsi"/>
      <w:sz w:val="18"/>
      <w:szCs w:val="18"/>
    </w:rPr>
  </w:style>
  <w:style w:type="paragraph" w:styleId="TDC9">
    <w:name w:val="toc 9"/>
    <w:basedOn w:val="Normal"/>
    <w:next w:val="Normal"/>
    <w:autoRedefine/>
    <w:uiPriority w:val="39"/>
    <w:unhideWhenUsed/>
    <w:rsid w:val="00D05B70"/>
    <w:pPr>
      <w:ind w:left="1760"/>
    </w:pPr>
    <w:rPr>
      <w:rFonts w:asciiTheme="minorHAnsi" w:hAnsiTheme="minorHAnsi" w:cstheme="minorHAnsi"/>
      <w:sz w:val="18"/>
      <w:szCs w:val="18"/>
    </w:rPr>
  </w:style>
  <w:style w:type="character" w:customStyle="1" w:styleId="Ttulo4Car">
    <w:name w:val="Título 4 Car"/>
    <w:basedOn w:val="Fuentedeprrafopredeter"/>
    <w:link w:val="Ttulo4"/>
    <w:uiPriority w:val="9"/>
    <w:semiHidden/>
    <w:rsid w:val="007A58FE"/>
    <w:rPr>
      <w:rFonts w:asciiTheme="majorHAnsi" w:eastAsiaTheme="majorEastAsia" w:hAnsiTheme="majorHAnsi" w:cstheme="majorBidi"/>
      <w:i/>
      <w:iCs/>
      <w:color w:val="365F91" w:themeColor="accent1" w:themeShade="BF"/>
      <w:lang w:val="es-ES"/>
    </w:rPr>
  </w:style>
  <w:style w:type="character" w:customStyle="1" w:styleId="TextoindependienteCar">
    <w:name w:val="Texto independiente Car"/>
    <w:basedOn w:val="Fuentedeprrafopredeter"/>
    <w:link w:val="Textoindependiente"/>
    <w:uiPriority w:val="1"/>
    <w:rsid w:val="00D400C8"/>
    <w:rPr>
      <w:rFonts w:ascii="Georgia" w:eastAsia="Georgia" w:hAnsi="Georgia" w:cs="Georgia"/>
      <w:b/>
      <w:bCs/>
      <w:sz w:val="28"/>
      <w:szCs w:val="28"/>
      <w:lang w:val="es-ES"/>
    </w:rPr>
  </w:style>
  <w:style w:type="paragraph" w:customStyle="1" w:styleId="Piedefoto">
    <w:name w:val="Pie de foto"/>
    <w:basedOn w:val="NormalPPrincipal"/>
    <w:link w:val="PiedefotoCar"/>
    <w:qFormat/>
    <w:rsid w:val="009711F4"/>
    <w:pPr>
      <w:jc w:val="center"/>
    </w:pPr>
  </w:style>
  <w:style w:type="character" w:customStyle="1" w:styleId="PiedefotoCar">
    <w:name w:val="Pie de foto Car"/>
    <w:basedOn w:val="NormalPPrincipalCar"/>
    <w:link w:val="Piedefoto"/>
    <w:rsid w:val="009711F4"/>
    <w:rPr>
      <w:rFonts w:ascii="LM Roman 10" w:eastAsia="Georgia" w:hAnsi="LM Roman 10" w:cs="Georgia"/>
      <w:sz w:val="24"/>
      <w:lang w:val="es-ES"/>
    </w:rPr>
  </w:style>
  <w:style w:type="paragraph" w:styleId="Bibliografa">
    <w:name w:val="Bibliography"/>
    <w:basedOn w:val="Normal"/>
    <w:next w:val="Normal"/>
    <w:uiPriority w:val="37"/>
    <w:unhideWhenUsed/>
    <w:rsid w:val="00D518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6382188">
      <w:bodyDiv w:val="1"/>
      <w:marLeft w:val="0"/>
      <w:marRight w:val="0"/>
      <w:marTop w:val="0"/>
      <w:marBottom w:val="0"/>
      <w:divBdr>
        <w:top w:val="none" w:sz="0" w:space="0" w:color="auto"/>
        <w:left w:val="none" w:sz="0" w:space="0" w:color="auto"/>
        <w:bottom w:val="none" w:sz="0" w:space="0" w:color="auto"/>
        <w:right w:val="none" w:sz="0" w:space="0" w:color="auto"/>
      </w:divBdr>
      <w:divsChild>
        <w:div w:id="535702061">
          <w:marLeft w:val="0"/>
          <w:marRight w:val="0"/>
          <w:marTop w:val="0"/>
          <w:marBottom w:val="0"/>
          <w:divBdr>
            <w:top w:val="none" w:sz="0" w:space="0" w:color="auto"/>
            <w:left w:val="none" w:sz="0" w:space="0" w:color="auto"/>
            <w:bottom w:val="none" w:sz="0" w:space="0" w:color="auto"/>
            <w:right w:val="none" w:sz="0" w:space="0" w:color="auto"/>
          </w:divBdr>
        </w:div>
      </w:divsChild>
    </w:div>
    <w:div w:id="947585978">
      <w:bodyDiv w:val="1"/>
      <w:marLeft w:val="0"/>
      <w:marRight w:val="0"/>
      <w:marTop w:val="0"/>
      <w:marBottom w:val="0"/>
      <w:divBdr>
        <w:top w:val="none" w:sz="0" w:space="0" w:color="auto"/>
        <w:left w:val="none" w:sz="0" w:space="0" w:color="auto"/>
        <w:bottom w:val="none" w:sz="0" w:space="0" w:color="auto"/>
        <w:right w:val="none" w:sz="0" w:space="0" w:color="auto"/>
      </w:divBdr>
      <w:divsChild>
        <w:div w:id="1723476758">
          <w:marLeft w:val="0"/>
          <w:marRight w:val="0"/>
          <w:marTop w:val="0"/>
          <w:marBottom w:val="0"/>
          <w:divBdr>
            <w:top w:val="none" w:sz="0" w:space="0" w:color="auto"/>
            <w:left w:val="none" w:sz="0" w:space="0" w:color="auto"/>
            <w:bottom w:val="none" w:sz="0" w:space="0" w:color="auto"/>
            <w:right w:val="none" w:sz="0" w:space="0" w:color="auto"/>
          </w:divBdr>
        </w:div>
      </w:divsChild>
    </w:div>
    <w:div w:id="14205161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header" Target="header6.xml"/><Relationship Id="rId170" Type="http://schemas.openxmlformats.org/officeDocument/2006/relationships/footer" Target="footer9.xml"/><Relationship Id="rId226" Type="http://schemas.openxmlformats.org/officeDocument/2006/relationships/image" Target="media/image180.png"/><Relationship Id="rId268" Type="http://schemas.openxmlformats.org/officeDocument/2006/relationships/header" Target="header26.xml"/><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21.png"/><Relationship Id="rId5" Type="http://schemas.openxmlformats.org/officeDocument/2006/relationships/webSettings" Target="webSettings.xml"/><Relationship Id="rId95" Type="http://schemas.openxmlformats.org/officeDocument/2006/relationships/image" Target="media/image88.png"/><Relationship Id="rId160" Type="http://schemas.openxmlformats.org/officeDocument/2006/relationships/footer" Target="footer5.xml"/><Relationship Id="rId181" Type="http://schemas.openxmlformats.org/officeDocument/2006/relationships/image" Target="media/image151.png"/><Relationship Id="rId216" Type="http://schemas.openxmlformats.org/officeDocument/2006/relationships/image" Target="media/image170.png"/><Relationship Id="rId237" Type="http://schemas.openxmlformats.org/officeDocument/2006/relationships/hyperlink" Target="https://devcenter.heroku.com/start" TargetMode="External"/><Relationship Id="rId258" Type="http://schemas.openxmlformats.org/officeDocument/2006/relationships/image" Target="media/image197.png"/><Relationship Id="rId22" Type="http://schemas.openxmlformats.org/officeDocument/2006/relationships/image" Target="media/image15.png"/><Relationship Id="rId43" Type="http://schemas.openxmlformats.org/officeDocument/2006/relationships/image" Target="media/image36.png"/><Relationship Id="rId64" Type="http://schemas.openxmlformats.org/officeDocument/2006/relationships/image" Target="media/image57.png"/><Relationship Id="rId118" Type="http://schemas.openxmlformats.org/officeDocument/2006/relationships/image" Target="media/image111.png"/><Relationship Id="rId139" Type="http://schemas.openxmlformats.org/officeDocument/2006/relationships/image" Target="media/image132.png"/><Relationship Id="rId85" Type="http://schemas.openxmlformats.org/officeDocument/2006/relationships/image" Target="media/image78.png"/><Relationship Id="rId150" Type="http://schemas.openxmlformats.org/officeDocument/2006/relationships/header" Target="header1.xml"/><Relationship Id="rId171" Type="http://schemas.openxmlformats.org/officeDocument/2006/relationships/hyperlink" Target="https://github.com/xhm1001/MQGenerator/milestone/1?closed=1" TargetMode="External"/><Relationship Id="rId192" Type="http://schemas.openxmlformats.org/officeDocument/2006/relationships/image" Target="media/image158.png"/><Relationship Id="rId206" Type="http://schemas.openxmlformats.org/officeDocument/2006/relationships/footer" Target="footer11.xml"/><Relationship Id="rId227" Type="http://schemas.openxmlformats.org/officeDocument/2006/relationships/image" Target="media/image181.png"/><Relationship Id="rId248" Type="http://schemas.openxmlformats.org/officeDocument/2006/relationships/hyperlink" Target="https://mqgenerator.herokuapp.com/" TargetMode="External"/><Relationship Id="rId269" Type="http://schemas.openxmlformats.org/officeDocument/2006/relationships/header" Target="header27.xml"/><Relationship Id="rId12" Type="http://schemas.openxmlformats.org/officeDocument/2006/relationships/image" Target="media/image5.png"/><Relationship Id="rId33" Type="http://schemas.openxmlformats.org/officeDocument/2006/relationships/image" Target="media/image26.png"/><Relationship Id="rId108" Type="http://schemas.openxmlformats.org/officeDocument/2006/relationships/image" Target="media/image101.png"/><Relationship Id="rId129" Type="http://schemas.openxmlformats.org/officeDocument/2006/relationships/image" Target="media/image122.png"/><Relationship Id="rId54" Type="http://schemas.openxmlformats.org/officeDocument/2006/relationships/image" Target="media/image47.png"/><Relationship Id="rId75" Type="http://schemas.openxmlformats.org/officeDocument/2006/relationships/image" Target="media/image68.png"/><Relationship Id="rId96" Type="http://schemas.openxmlformats.org/officeDocument/2006/relationships/image" Target="media/image89.png"/><Relationship Id="rId140" Type="http://schemas.openxmlformats.org/officeDocument/2006/relationships/image" Target="media/image133.png"/><Relationship Id="rId161" Type="http://schemas.openxmlformats.org/officeDocument/2006/relationships/header" Target="header7.xml"/><Relationship Id="rId182" Type="http://schemas.openxmlformats.org/officeDocument/2006/relationships/hyperlink" Target="https://github.com/xhm1001/MQGenerator/milestone/3?closed=1" TargetMode="External"/><Relationship Id="rId217" Type="http://schemas.openxmlformats.org/officeDocument/2006/relationships/image" Target="media/image171.png"/><Relationship Id="rId6" Type="http://schemas.openxmlformats.org/officeDocument/2006/relationships/footnotes" Target="footnotes.xml"/><Relationship Id="rId238" Type="http://schemas.openxmlformats.org/officeDocument/2006/relationships/image" Target="media/image184.png"/><Relationship Id="rId259" Type="http://schemas.openxmlformats.org/officeDocument/2006/relationships/image" Target="media/image198.png"/><Relationship Id="rId23" Type="http://schemas.openxmlformats.org/officeDocument/2006/relationships/image" Target="media/image16.png"/><Relationship Id="rId119" Type="http://schemas.openxmlformats.org/officeDocument/2006/relationships/image" Target="media/image112.png"/><Relationship Id="rId270" Type="http://schemas.openxmlformats.org/officeDocument/2006/relationships/header" Target="header28.xml"/><Relationship Id="rId44" Type="http://schemas.openxmlformats.org/officeDocument/2006/relationships/image" Target="media/image37.png"/><Relationship Id="rId65" Type="http://schemas.openxmlformats.org/officeDocument/2006/relationships/image" Target="media/image58.png"/><Relationship Id="rId86" Type="http://schemas.openxmlformats.org/officeDocument/2006/relationships/image" Target="media/image79.png"/><Relationship Id="rId130" Type="http://schemas.openxmlformats.org/officeDocument/2006/relationships/image" Target="media/image123.png"/><Relationship Id="rId151" Type="http://schemas.openxmlformats.org/officeDocument/2006/relationships/header" Target="header2.xml"/><Relationship Id="rId172" Type="http://schemas.openxmlformats.org/officeDocument/2006/relationships/image" Target="media/image143.png"/><Relationship Id="rId193" Type="http://schemas.openxmlformats.org/officeDocument/2006/relationships/image" Target="media/image159.png"/><Relationship Id="rId207" Type="http://schemas.openxmlformats.org/officeDocument/2006/relationships/header" Target="header17.xml"/><Relationship Id="rId228" Type="http://schemas.openxmlformats.org/officeDocument/2006/relationships/header" Target="header19.xml"/><Relationship Id="rId249" Type="http://schemas.openxmlformats.org/officeDocument/2006/relationships/hyperlink" Target="http://127.0.0.1:5000" TargetMode="External"/><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199.png"/><Relationship Id="rId34" Type="http://schemas.openxmlformats.org/officeDocument/2006/relationships/image" Target="media/image27.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20" Type="http://schemas.openxmlformats.org/officeDocument/2006/relationships/image" Target="media/image113.png"/><Relationship Id="rId141" Type="http://schemas.openxmlformats.org/officeDocument/2006/relationships/image" Target="media/image134.png"/><Relationship Id="rId7" Type="http://schemas.openxmlformats.org/officeDocument/2006/relationships/endnotes" Target="endnotes.xml"/><Relationship Id="rId162" Type="http://schemas.openxmlformats.org/officeDocument/2006/relationships/header" Target="header8.xml"/><Relationship Id="rId183" Type="http://schemas.openxmlformats.org/officeDocument/2006/relationships/image" Target="media/image152.png"/><Relationship Id="rId218" Type="http://schemas.openxmlformats.org/officeDocument/2006/relationships/image" Target="media/image172.png"/><Relationship Id="rId239" Type="http://schemas.openxmlformats.org/officeDocument/2006/relationships/image" Target="media/image185.png"/><Relationship Id="rId250" Type="http://schemas.openxmlformats.org/officeDocument/2006/relationships/image" Target="media/image190.png"/><Relationship Id="rId271" Type="http://schemas.openxmlformats.org/officeDocument/2006/relationships/footer" Target="footer17.xml"/><Relationship Id="rId24" Type="http://schemas.openxmlformats.org/officeDocument/2006/relationships/image" Target="media/image17.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31" Type="http://schemas.openxmlformats.org/officeDocument/2006/relationships/image" Target="media/image124.png"/><Relationship Id="rId152" Type="http://schemas.openxmlformats.org/officeDocument/2006/relationships/footer" Target="footer1.xml"/><Relationship Id="rId173" Type="http://schemas.openxmlformats.org/officeDocument/2006/relationships/image" Target="media/image144.png"/><Relationship Id="rId194" Type="http://schemas.openxmlformats.org/officeDocument/2006/relationships/image" Target="media/image160.png"/><Relationship Id="rId208" Type="http://schemas.openxmlformats.org/officeDocument/2006/relationships/footer" Target="footer12.xml"/><Relationship Id="rId229" Type="http://schemas.openxmlformats.org/officeDocument/2006/relationships/header" Target="header20.xml"/><Relationship Id="rId240" Type="http://schemas.openxmlformats.org/officeDocument/2006/relationships/image" Target="media/image186.png"/><Relationship Id="rId261" Type="http://schemas.openxmlformats.org/officeDocument/2006/relationships/image" Target="media/image200.png"/><Relationship Id="rId14" Type="http://schemas.openxmlformats.org/officeDocument/2006/relationships/image" Target="media/image7.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8" Type="http://schemas.openxmlformats.org/officeDocument/2006/relationships/image" Target="media/image1.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163" Type="http://schemas.openxmlformats.org/officeDocument/2006/relationships/footer" Target="footer6.xml"/><Relationship Id="rId184" Type="http://schemas.openxmlformats.org/officeDocument/2006/relationships/image" Target="media/image153.png"/><Relationship Id="rId219" Type="http://schemas.openxmlformats.org/officeDocument/2006/relationships/image" Target="media/image173.png"/><Relationship Id="rId230" Type="http://schemas.openxmlformats.org/officeDocument/2006/relationships/header" Target="header21.xml"/><Relationship Id="rId251" Type="http://schemas.openxmlformats.org/officeDocument/2006/relationships/image" Target="media/image191.png"/><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272" Type="http://schemas.openxmlformats.org/officeDocument/2006/relationships/fontTable" Target="fontTable.xml"/><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footer" Target="footer2.xml"/><Relationship Id="rId174" Type="http://schemas.openxmlformats.org/officeDocument/2006/relationships/image" Target="media/image145.png"/><Relationship Id="rId195" Type="http://schemas.openxmlformats.org/officeDocument/2006/relationships/image" Target="media/image161.png"/><Relationship Id="rId209" Type="http://schemas.openxmlformats.org/officeDocument/2006/relationships/image" Target="media/image165.png"/><Relationship Id="rId220" Type="http://schemas.openxmlformats.org/officeDocument/2006/relationships/image" Target="media/image174.png"/><Relationship Id="rId241" Type="http://schemas.openxmlformats.org/officeDocument/2006/relationships/image" Target="media/image187.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262" Type="http://schemas.openxmlformats.org/officeDocument/2006/relationships/image" Target="media/image201.png"/><Relationship Id="rId78" Type="http://schemas.openxmlformats.org/officeDocument/2006/relationships/image" Target="media/image71.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64" Type="http://schemas.openxmlformats.org/officeDocument/2006/relationships/header" Target="header9.xml"/><Relationship Id="rId185" Type="http://schemas.openxmlformats.org/officeDocument/2006/relationships/hyperlink" Target="https://github.com/xhm1001/MQGenerator/milestone/4?closed=1" TargetMode="External"/><Relationship Id="rId9" Type="http://schemas.openxmlformats.org/officeDocument/2006/relationships/image" Target="media/image2.png"/><Relationship Id="rId210" Type="http://schemas.openxmlformats.org/officeDocument/2006/relationships/header" Target="header18.xml"/><Relationship Id="rId26" Type="http://schemas.openxmlformats.org/officeDocument/2006/relationships/image" Target="media/image19.png"/><Relationship Id="rId231" Type="http://schemas.openxmlformats.org/officeDocument/2006/relationships/footer" Target="footer14.xml"/><Relationship Id="rId252" Type="http://schemas.openxmlformats.org/officeDocument/2006/relationships/hyperlink" Target="https://sandbox.moodledemo.net/" TargetMode="External"/><Relationship Id="rId273" Type="http://schemas.openxmlformats.org/officeDocument/2006/relationships/theme" Target="theme/theme1.xml"/><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header" Target="header3.xml"/><Relationship Id="rId175" Type="http://schemas.openxmlformats.org/officeDocument/2006/relationships/image" Target="media/image146.png"/><Relationship Id="rId196" Type="http://schemas.openxmlformats.org/officeDocument/2006/relationships/image" Target="media/image162.png"/><Relationship Id="rId200" Type="http://schemas.openxmlformats.org/officeDocument/2006/relationships/hyperlink" Target="https://www.amazon.es/dp/B09XGWQBQQ" TargetMode="External"/><Relationship Id="rId16" Type="http://schemas.openxmlformats.org/officeDocument/2006/relationships/image" Target="media/image9.png"/><Relationship Id="rId221" Type="http://schemas.openxmlformats.org/officeDocument/2006/relationships/image" Target="media/image175.png"/><Relationship Id="rId242" Type="http://schemas.openxmlformats.org/officeDocument/2006/relationships/hyperlink" Target="https://code.visualstudio.com/download" TargetMode="External"/><Relationship Id="rId263" Type="http://schemas.openxmlformats.org/officeDocument/2006/relationships/image" Target="media/image202.pn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 Id="rId165" Type="http://schemas.openxmlformats.org/officeDocument/2006/relationships/header" Target="header10.xml"/><Relationship Id="rId186" Type="http://schemas.openxmlformats.org/officeDocument/2006/relationships/image" Target="media/image154.png"/><Relationship Id="rId211" Type="http://schemas.openxmlformats.org/officeDocument/2006/relationships/footer" Target="footer13.xml"/><Relationship Id="rId232" Type="http://schemas.openxmlformats.org/officeDocument/2006/relationships/hyperlink" Target="https://github.com/xhm1001/MQGenerator" TargetMode="External"/><Relationship Id="rId253" Type="http://schemas.openxmlformats.org/officeDocument/2006/relationships/image" Target="media/image192.png"/><Relationship Id="rId27" Type="http://schemas.openxmlformats.org/officeDocument/2006/relationships/image" Target="media/image20.pn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 Id="rId80" Type="http://schemas.openxmlformats.org/officeDocument/2006/relationships/image" Target="media/image73.png"/><Relationship Id="rId155" Type="http://schemas.openxmlformats.org/officeDocument/2006/relationships/header" Target="header4.xml"/><Relationship Id="rId176" Type="http://schemas.openxmlformats.org/officeDocument/2006/relationships/image" Target="media/image147.png"/><Relationship Id="rId197" Type="http://schemas.openxmlformats.org/officeDocument/2006/relationships/hyperlink" Target="https://github.com/xhm1001/MQGenerator/milestone/7?closed=1" TargetMode="External"/><Relationship Id="rId201" Type="http://schemas.openxmlformats.org/officeDocument/2006/relationships/header" Target="header13.xml"/><Relationship Id="rId222" Type="http://schemas.openxmlformats.org/officeDocument/2006/relationships/image" Target="media/image176.png"/><Relationship Id="rId243" Type="http://schemas.openxmlformats.org/officeDocument/2006/relationships/image" Target="media/image188.png"/><Relationship Id="rId264" Type="http://schemas.openxmlformats.org/officeDocument/2006/relationships/header" Target="header23.xml"/><Relationship Id="rId17" Type="http://schemas.openxmlformats.org/officeDocument/2006/relationships/image" Target="media/image10.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24" Type="http://schemas.openxmlformats.org/officeDocument/2006/relationships/image" Target="media/image117.png"/><Relationship Id="rId70" Type="http://schemas.openxmlformats.org/officeDocument/2006/relationships/image" Target="media/image63.png"/><Relationship Id="rId91" Type="http://schemas.openxmlformats.org/officeDocument/2006/relationships/image" Target="media/image84.png"/><Relationship Id="rId145" Type="http://schemas.openxmlformats.org/officeDocument/2006/relationships/image" Target="media/image138.png"/><Relationship Id="rId166" Type="http://schemas.openxmlformats.org/officeDocument/2006/relationships/footer" Target="footer7.xml"/><Relationship Id="rId187" Type="http://schemas.openxmlformats.org/officeDocument/2006/relationships/image" Target="media/image155.png"/><Relationship Id="rId1" Type="http://schemas.openxmlformats.org/officeDocument/2006/relationships/customXml" Target="../customXml/item1.xml"/><Relationship Id="rId212" Type="http://schemas.openxmlformats.org/officeDocument/2006/relationships/image" Target="media/image166.png"/><Relationship Id="rId233" Type="http://schemas.openxmlformats.org/officeDocument/2006/relationships/hyperlink" Target="https://github.com/xhm1001/MQGenerator" TargetMode="External"/><Relationship Id="rId254" Type="http://schemas.openxmlformats.org/officeDocument/2006/relationships/image" Target="media/image193.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7.png"/><Relationship Id="rId60" Type="http://schemas.openxmlformats.org/officeDocument/2006/relationships/image" Target="media/image53.png"/><Relationship Id="rId81" Type="http://schemas.openxmlformats.org/officeDocument/2006/relationships/image" Target="media/image74.png"/><Relationship Id="rId135" Type="http://schemas.openxmlformats.org/officeDocument/2006/relationships/image" Target="media/image128.png"/><Relationship Id="rId156" Type="http://schemas.openxmlformats.org/officeDocument/2006/relationships/header" Target="header5.xml"/><Relationship Id="rId177" Type="http://schemas.openxmlformats.org/officeDocument/2006/relationships/image" Target="media/image148.png"/><Relationship Id="rId198" Type="http://schemas.openxmlformats.org/officeDocument/2006/relationships/image" Target="media/image163.png"/><Relationship Id="rId202" Type="http://schemas.openxmlformats.org/officeDocument/2006/relationships/header" Target="header14.xml"/><Relationship Id="rId223" Type="http://schemas.openxmlformats.org/officeDocument/2006/relationships/image" Target="media/image177.png"/><Relationship Id="rId244" Type="http://schemas.openxmlformats.org/officeDocument/2006/relationships/hyperlink" Target="https://www.virtualbox.org/" TargetMode="External"/><Relationship Id="rId18" Type="http://schemas.openxmlformats.org/officeDocument/2006/relationships/image" Target="media/image11.png"/><Relationship Id="rId39" Type="http://schemas.openxmlformats.org/officeDocument/2006/relationships/image" Target="media/image32.png"/><Relationship Id="rId265" Type="http://schemas.openxmlformats.org/officeDocument/2006/relationships/header" Target="header24.xml"/><Relationship Id="rId50" Type="http://schemas.openxmlformats.org/officeDocument/2006/relationships/image" Target="media/image43.png"/><Relationship Id="rId104" Type="http://schemas.openxmlformats.org/officeDocument/2006/relationships/image" Target="media/image97.png"/><Relationship Id="rId125" Type="http://schemas.openxmlformats.org/officeDocument/2006/relationships/image" Target="media/image118.png"/><Relationship Id="rId146" Type="http://schemas.openxmlformats.org/officeDocument/2006/relationships/image" Target="media/image139.png"/><Relationship Id="rId167" Type="http://schemas.openxmlformats.org/officeDocument/2006/relationships/header" Target="header11.xml"/><Relationship Id="rId188" Type="http://schemas.openxmlformats.org/officeDocument/2006/relationships/hyperlink" Target="https://github.com/xhm1001/MQGenerator/milestone/5?closed=1" TargetMode="External"/><Relationship Id="rId71" Type="http://schemas.openxmlformats.org/officeDocument/2006/relationships/image" Target="media/image64.png"/><Relationship Id="rId92" Type="http://schemas.openxmlformats.org/officeDocument/2006/relationships/image" Target="media/image85.png"/><Relationship Id="rId213" Type="http://schemas.openxmlformats.org/officeDocument/2006/relationships/image" Target="media/image167.png"/><Relationship Id="rId234" Type="http://schemas.openxmlformats.org/officeDocument/2006/relationships/image" Target="media/image182.png"/><Relationship Id="rId2" Type="http://schemas.openxmlformats.org/officeDocument/2006/relationships/numbering" Target="numbering.xml"/><Relationship Id="rId29" Type="http://schemas.openxmlformats.org/officeDocument/2006/relationships/image" Target="media/image22.png"/><Relationship Id="rId255" Type="http://schemas.openxmlformats.org/officeDocument/2006/relationships/image" Target="media/image194.png"/><Relationship Id="rId40" Type="http://schemas.openxmlformats.org/officeDocument/2006/relationships/image" Target="media/image33.png"/><Relationship Id="rId115" Type="http://schemas.openxmlformats.org/officeDocument/2006/relationships/image" Target="media/image108.png"/><Relationship Id="rId136" Type="http://schemas.openxmlformats.org/officeDocument/2006/relationships/image" Target="media/image129.png"/><Relationship Id="rId157" Type="http://schemas.openxmlformats.org/officeDocument/2006/relationships/footer" Target="footer3.xml"/><Relationship Id="rId178" Type="http://schemas.openxmlformats.org/officeDocument/2006/relationships/hyperlink" Target="https://github.com/xhm1001/MQGenerator/milestone/2?closed=1" TargetMode="External"/><Relationship Id="rId61" Type="http://schemas.openxmlformats.org/officeDocument/2006/relationships/image" Target="media/image54.png"/><Relationship Id="rId82" Type="http://schemas.openxmlformats.org/officeDocument/2006/relationships/image" Target="media/image75.png"/><Relationship Id="rId199" Type="http://schemas.openxmlformats.org/officeDocument/2006/relationships/image" Target="media/image164.png"/><Relationship Id="rId203" Type="http://schemas.openxmlformats.org/officeDocument/2006/relationships/footer" Target="footer10.xml"/><Relationship Id="rId19" Type="http://schemas.openxmlformats.org/officeDocument/2006/relationships/image" Target="media/image12.png"/><Relationship Id="rId224" Type="http://schemas.openxmlformats.org/officeDocument/2006/relationships/image" Target="media/image178.png"/><Relationship Id="rId245" Type="http://schemas.openxmlformats.org/officeDocument/2006/relationships/image" Target="media/image189.png"/><Relationship Id="rId266" Type="http://schemas.openxmlformats.org/officeDocument/2006/relationships/header" Target="header25.xml"/><Relationship Id="rId30" Type="http://schemas.openxmlformats.org/officeDocument/2006/relationships/image" Target="media/image2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footer" Target="footer8.xml"/><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189" Type="http://schemas.openxmlformats.org/officeDocument/2006/relationships/image" Target="media/image156.png"/><Relationship Id="rId3" Type="http://schemas.openxmlformats.org/officeDocument/2006/relationships/styles" Target="styles.xml"/><Relationship Id="rId214" Type="http://schemas.openxmlformats.org/officeDocument/2006/relationships/image" Target="media/image168.png"/><Relationship Id="rId235" Type="http://schemas.openxmlformats.org/officeDocument/2006/relationships/hyperlink" Target="http://127.0.0.1:5000" TargetMode="External"/><Relationship Id="rId256" Type="http://schemas.openxmlformats.org/officeDocument/2006/relationships/image" Target="media/image195.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footer" Target="footer4.xml"/><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179" Type="http://schemas.openxmlformats.org/officeDocument/2006/relationships/image" Target="media/image149.png"/><Relationship Id="rId190" Type="http://schemas.openxmlformats.org/officeDocument/2006/relationships/image" Target="media/image157.png"/><Relationship Id="rId204" Type="http://schemas.openxmlformats.org/officeDocument/2006/relationships/header" Target="header15.xml"/><Relationship Id="rId225" Type="http://schemas.openxmlformats.org/officeDocument/2006/relationships/image" Target="media/image179.png"/><Relationship Id="rId246" Type="http://schemas.openxmlformats.org/officeDocument/2006/relationships/header" Target="header22.xml"/><Relationship Id="rId267" Type="http://schemas.openxmlformats.org/officeDocument/2006/relationships/footer" Target="footer16.xml"/><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94" Type="http://schemas.openxmlformats.org/officeDocument/2006/relationships/image" Target="media/image87.png"/><Relationship Id="rId148" Type="http://schemas.openxmlformats.org/officeDocument/2006/relationships/image" Target="media/image141.png"/><Relationship Id="rId169" Type="http://schemas.openxmlformats.org/officeDocument/2006/relationships/header" Target="header12.xml"/><Relationship Id="rId4" Type="http://schemas.openxmlformats.org/officeDocument/2006/relationships/settings" Target="settings.xml"/><Relationship Id="rId180" Type="http://schemas.openxmlformats.org/officeDocument/2006/relationships/image" Target="media/image150.png"/><Relationship Id="rId215" Type="http://schemas.openxmlformats.org/officeDocument/2006/relationships/image" Target="media/image169.png"/><Relationship Id="rId236" Type="http://schemas.openxmlformats.org/officeDocument/2006/relationships/image" Target="media/image183.png"/><Relationship Id="rId257" Type="http://schemas.openxmlformats.org/officeDocument/2006/relationships/image" Target="media/image196.png"/><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191" Type="http://schemas.openxmlformats.org/officeDocument/2006/relationships/hyperlink" Target="https://github.com/xhm1001/MQGenerator/milestone/6?closed=1" TargetMode="External"/><Relationship Id="rId205" Type="http://schemas.openxmlformats.org/officeDocument/2006/relationships/header" Target="header16.xml"/><Relationship Id="rId247" Type="http://schemas.openxmlformats.org/officeDocument/2006/relationships/footer" Target="footer15.xml"/><Relationship Id="rId107" Type="http://schemas.openxmlformats.org/officeDocument/2006/relationships/image" Target="media/image100.png"/><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174EE1-F158-4E9D-879F-5D597E210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5</Pages>
  <Words>11918</Words>
  <Characters>65549</Characters>
  <Application>Microsoft Office Word</Application>
  <DocSecurity>0</DocSecurity>
  <Lines>546</Lines>
  <Paragraphs>1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varo hoyuelos martin</dc:creator>
  <cp:lastModifiedBy>alvaro hoyuelos martin</cp:lastModifiedBy>
  <cp:revision>2</cp:revision>
  <cp:lastPrinted>2023-07-03T19:38:00Z</cp:lastPrinted>
  <dcterms:created xsi:type="dcterms:W3CDTF">2023-07-03T19:40:00Z</dcterms:created>
  <dcterms:modified xsi:type="dcterms:W3CDTF">2023-07-03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1-28T00:00:00Z</vt:filetime>
  </property>
  <property fmtid="{D5CDD505-2E9C-101B-9397-08002B2CF9AE}" pid="3" name="Creator">
    <vt:lpwstr>LaTeX with hyperref package</vt:lpwstr>
  </property>
  <property fmtid="{D5CDD505-2E9C-101B-9397-08002B2CF9AE}" pid="4" name="LastSaved">
    <vt:filetime>2022-06-18T00:00:00Z</vt:filetime>
  </property>
  <property fmtid="{D5CDD505-2E9C-101B-9397-08002B2CF9AE}" pid="5" name="PTEX.Fullbanner">
    <vt:lpwstr>This is MiKTeX-pdfTeX 2.9.6050 (1.40.17)</vt:lpwstr>
  </property>
  <property fmtid="{D5CDD505-2E9C-101B-9397-08002B2CF9AE}" pid="6" name="Producer">
    <vt:lpwstr>pdfTeX-1.40.17</vt:lpwstr>
  </property>
  <property fmtid="{D5CDD505-2E9C-101B-9397-08002B2CF9AE}" pid="7" name="ZOTERO_PREF_1">
    <vt:lpwstr>&lt;data data-version="3" zotero-version="6.0.26"&gt;&lt;session id="fRnRkQlR"/&gt;&lt;style id="http://www.zotero.org/styles/ieee" locale="es-ES" hasBibliography="1" bibliographyStyleHasBeenSet="1"/&gt;&lt;prefs&gt;&lt;pref name="fieldType" value="Field"/&gt;&lt;/prefs&gt;&lt;/data&gt;</vt:lpwstr>
  </property>
</Properties>
</file>